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B6A332" w14:textId="77777777" w:rsidR="00B5222B" w:rsidRPr="00112EF1" w:rsidRDefault="00B5222B" w:rsidP="00B5222B">
      <w:pPr>
        <w:pStyle w:val="Subttol"/>
      </w:pPr>
      <w:bookmarkStart w:id="0" w:name="_Hlk63156237"/>
      <w:r w:rsidRPr="00112EF1">
        <w:rPr>
          <w:noProof/>
        </w:rPr>
        <w:drawing>
          <wp:inline distT="0" distB="0" distL="0" distR="0" wp14:anchorId="7884172C" wp14:editId="7E79E3F9">
            <wp:extent cx="3933825" cy="485775"/>
            <wp:effectExtent l="0" t="0" r="9525" b="9525"/>
            <wp:docPr id="15" name="Imat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33825" cy="485775"/>
                    </a:xfrm>
                    <a:prstGeom prst="rect">
                      <a:avLst/>
                    </a:prstGeom>
                  </pic:spPr>
                </pic:pic>
              </a:graphicData>
            </a:graphic>
          </wp:inline>
        </w:drawing>
      </w:r>
    </w:p>
    <w:p w14:paraId="239F93BA" w14:textId="77777777" w:rsidR="00B5222B" w:rsidRPr="00112EF1" w:rsidRDefault="00B5222B" w:rsidP="00B5222B">
      <w:pPr>
        <w:pStyle w:val="Subttol"/>
      </w:pPr>
    </w:p>
    <w:p w14:paraId="3BF302E3" w14:textId="77777777" w:rsidR="00B5222B" w:rsidRPr="00112EF1" w:rsidRDefault="00B5222B" w:rsidP="00B5222B">
      <w:pPr>
        <w:pStyle w:val="Subttol"/>
      </w:pPr>
    </w:p>
    <w:p w14:paraId="74C2A0C5" w14:textId="77777777" w:rsidR="00B5222B" w:rsidRPr="00112EF1" w:rsidRDefault="00B5222B" w:rsidP="00B5222B">
      <w:pPr>
        <w:pStyle w:val="Subttol"/>
      </w:pPr>
    </w:p>
    <w:p w14:paraId="699E8B64" w14:textId="77777777" w:rsidR="00B5222B" w:rsidRPr="00112EF1" w:rsidRDefault="00B5222B" w:rsidP="00B5222B">
      <w:pPr>
        <w:pStyle w:val="Subttol"/>
      </w:pPr>
    </w:p>
    <w:p w14:paraId="025675D7" w14:textId="77777777" w:rsidR="00B5222B" w:rsidRPr="00112EF1" w:rsidRDefault="00B5222B" w:rsidP="00B5222B">
      <w:pPr>
        <w:pStyle w:val="Subttol"/>
      </w:pPr>
    </w:p>
    <w:p w14:paraId="1A7F82F8" w14:textId="487C1E14" w:rsidR="00B5222B" w:rsidRPr="00112EF1" w:rsidRDefault="0031455F" w:rsidP="00B5222B">
      <w:pPr>
        <w:pStyle w:val="Subttol"/>
      </w:pPr>
      <w:r w:rsidRPr="00112EF1">
        <w:t>GRADO EN DISEÑO Y PRODUCCIÓN DE VIDEOJUEGOS</w:t>
      </w:r>
    </w:p>
    <w:p w14:paraId="28D02CDA" w14:textId="77777777" w:rsidR="00B5222B" w:rsidRPr="00112EF1" w:rsidRDefault="00B5222B" w:rsidP="00B5222B">
      <w:pPr>
        <w:pStyle w:val="Subttol"/>
      </w:pPr>
    </w:p>
    <w:p w14:paraId="555568FB" w14:textId="77777777" w:rsidR="00B5222B" w:rsidRPr="00112EF1" w:rsidRDefault="00B5222B" w:rsidP="00B5222B">
      <w:pPr>
        <w:pStyle w:val="Subttol"/>
      </w:pPr>
    </w:p>
    <w:p w14:paraId="48A95174" w14:textId="77777777" w:rsidR="00B5222B" w:rsidRPr="00112EF1" w:rsidRDefault="00B5222B" w:rsidP="00B5222B">
      <w:pPr>
        <w:pStyle w:val="Subttol"/>
      </w:pPr>
    </w:p>
    <w:p w14:paraId="22A6BB0A" w14:textId="77777777" w:rsidR="00B5222B" w:rsidRPr="00112EF1" w:rsidRDefault="00B5222B" w:rsidP="00B5222B">
      <w:pPr>
        <w:pStyle w:val="Subttol"/>
      </w:pPr>
    </w:p>
    <w:p w14:paraId="716237AF" w14:textId="77777777" w:rsidR="00B5222B" w:rsidRPr="00112EF1" w:rsidRDefault="00B5222B" w:rsidP="00B5222B">
      <w:pPr>
        <w:pStyle w:val="Subttol"/>
      </w:pPr>
    </w:p>
    <w:p w14:paraId="5FFF3899" w14:textId="77777777" w:rsidR="00B5222B" w:rsidRPr="00112EF1" w:rsidRDefault="00B5222B" w:rsidP="00B5222B">
      <w:pPr>
        <w:pStyle w:val="Subttol"/>
      </w:pPr>
    </w:p>
    <w:p w14:paraId="702A899B" w14:textId="5912CB99" w:rsidR="00B5222B" w:rsidRDefault="00B5222B" w:rsidP="00B5222B">
      <w:pPr>
        <w:pStyle w:val="Subttol"/>
      </w:pPr>
      <w:r w:rsidRPr="00112EF1">
        <w:t>DESARROLLO DE UN PROTOTIPO DE JUEGO EN RED</w:t>
      </w:r>
    </w:p>
    <w:p w14:paraId="41199BDA" w14:textId="77777777" w:rsidR="004B0EDC" w:rsidRPr="004B0EDC" w:rsidRDefault="004B0EDC" w:rsidP="004B0EDC"/>
    <w:p w14:paraId="0744F835" w14:textId="54F6C65E" w:rsidR="00B5222B" w:rsidRPr="00112EF1" w:rsidRDefault="00B90BD6" w:rsidP="00B5222B">
      <w:pPr>
        <w:pStyle w:val="Subttol"/>
      </w:pPr>
      <w:r>
        <w:t>Memoria Intermedia</w:t>
      </w:r>
    </w:p>
    <w:p w14:paraId="7BF2AD5E" w14:textId="77777777" w:rsidR="00B5222B" w:rsidRPr="00112EF1" w:rsidRDefault="00B5222B" w:rsidP="00B5222B">
      <w:pPr>
        <w:pStyle w:val="Subttol"/>
      </w:pPr>
    </w:p>
    <w:p w14:paraId="27F1DE1E" w14:textId="77777777" w:rsidR="00B5222B" w:rsidRPr="00112EF1" w:rsidRDefault="00B5222B" w:rsidP="00B5222B">
      <w:pPr>
        <w:pStyle w:val="Subttol"/>
      </w:pPr>
    </w:p>
    <w:p w14:paraId="04E2FF31" w14:textId="77777777" w:rsidR="00B5222B" w:rsidRPr="00112EF1" w:rsidRDefault="00B5222B" w:rsidP="00B5222B">
      <w:pPr>
        <w:pStyle w:val="Subttol"/>
      </w:pPr>
    </w:p>
    <w:p w14:paraId="1364A98F" w14:textId="77777777" w:rsidR="00B5222B" w:rsidRPr="00112EF1" w:rsidRDefault="00B5222B" w:rsidP="00B5222B">
      <w:pPr>
        <w:pStyle w:val="Subttol"/>
      </w:pPr>
    </w:p>
    <w:p w14:paraId="17C9939D" w14:textId="77777777" w:rsidR="00B5222B" w:rsidRPr="00112EF1" w:rsidRDefault="00B5222B" w:rsidP="00B5222B">
      <w:pPr>
        <w:pStyle w:val="Subttol"/>
      </w:pPr>
    </w:p>
    <w:p w14:paraId="3B292ABD" w14:textId="6AD6387A" w:rsidR="00B5222B" w:rsidRPr="00112EF1" w:rsidRDefault="00B5222B" w:rsidP="00B5222B">
      <w:pPr>
        <w:spacing w:before="0" w:line="240" w:lineRule="auto"/>
        <w:jc w:val="center"/>
        <w:rPr>
          <w:rFonts w:cs="Arial"/>
          <w:sz w:val="28"/>
          <w:szCs w:val="24"/>
        </w:rPr>
      </w:pPr>
    </w:p>
    <w:p w14:paraId="3741A16C" w14:textId="6BDA84DF" w:rsidR="00B5222B" w:rsidRPr="00112EF1" w:rsidRDefault="00B5222B" w:rsidP="00B5222B">
      <w:pPr>
        <w:spacing w:before="0" w:line="240" w:lineRule="auto"/>
        <w:jc w:val="center"/>
        <w:rPr>
          <w:rFonts w:cs="Arial"/>
          <w:sz w:val="28"/>
          <w:szCs w:val="24"/>
        </w:rPr>
      </w:pPr>
    </w:p>
    <w:p w14:paraId="39285AA5" w14:textId="5C2A3AB1" w:rsidR="00B5222B" w:rsidRPr="00112EF1" w:rsidRDefault="00B5222B" w:rsidP="00B5222B">
      <w:pPr>
        <w:spacing w:before="0" w:line="240" w:lineRule="auto"/>
        <w:jc w:val="center"/>
        <w:rPr>
          <w:rFonts w:cs="Arial"/>
          <w:sz w:val="28"/>
          <w:szCs w:val="24"/>
        </w:rPr>
      </w:pPr>
    </w:p>
    <w:p w14:paraId="5B1A6E78" w14:textId="200CC717" w:rsidR="00B5222B" w:rsidRPr="00112EF1" w:rsidRDefault="00B5222B" w:rsidP="00B5222B">
      <w:pPr>
        <w:spacing w:before="0" w:line="240" w:lineRule="auto"/>
        <w:jc w:val="center"/>
        <w:rPr>
          <w:rFonts w:cs="Arial"/>
          <w:sz w:val="28"/>
          <w:szCs w:val="24"/>
        </w:rPr>
      </w:pPr>
    </w:p>
    <w:p w14:paraId="253E7A80" w14:textId="68EE3C5E" w:rsidR="00B5222B" w:rsidRPr="00112EF1" w:rsidRDefault="00B5222B" w:rsidP="00B5222B">
      <w:pPr>
        <w:spacing w:before="0" w:line="240" w:lineRule="auto"/>
        <w:jc w:val="center"/>
        <w:rPr>
          <w:rFonts w:cs="Arial"/>
          <w:sz w:val="28"/>
          <w:szCs w:val="24"/>
        </w:rPr>
      </w:pPr>
    </w:p>
    <w:p w14:paraId="7BE0A631" w14:textId="77777777" w:rsidR="00B5222B" w:rsidRPr="00112EF1" w:rsidRDefault="00B5222B" w:rsidP="00B5222B">
      <w:pPr>
        <w:spacing w:before="0" w:line="240" w:lineRule="auto"/>
        <w:jc w:val="center"/>
        <w:rPr>
          <w:rFonts w:cs="Arial"/>
          <w:sz w:val="28"/>
          <w:szCs w:val="24"/>
        </w:rPr>
      </w:pPr>
    </w:p>
    <w:p w14:paraId="41E2C254" w14:textId="3345EDA7" w:rsidR="00B5222B" w:rsidRPr="00112EF1" w:rsidRDefault="00B5222B" w:rsidP="00B5222B">
      <w:pPr>
        <w:spacing w:before="0" w:line="240" w:lineRule="auto"/>
        <w:jc w:val="center"/>
        <w:rPr>
          <w:rFonts w:cs="Arial"/>
          <w:sz w:val="28"/>
          <w:szCs w:val="24"/>
        </w:rPr>
      </w:pPr>
    </w:p>
    <w:p w14:paraId="7E775E88" w14:textId="77777777" w:rsidR="00B5222B" w:rsidRPr="00112EF1" w:rsidRDefault="00B5222B" w:rsidP="00B5222B">
      <w:pPr>
        <w:spacing w:before="0" w:line="240" w:lineRule="auto"/>
        <w:jc w:val="center"/>
        <w:rPr>
          <w:rFonts w:cs="Arial"/>
          <w:sz w:val="28"/>
          <w:szCs w:val="24"/>
        </w:rPr>
      </w:pPr>
    </w:p>
    <w:p w14:paraId="08095E37" w14:textId="77777777" w:rsidR="00B5222B" w:rsidRPr="00112EF1" w:rsidRDefault="00B5222B" w:rsidP="00B5222B">
      <w:pPr>
        <w:pStyle w:val="Subttol"/>
        <w:jc w:val="right"/>
      </w:pPr>
      <w:r w:rsidRPr="00112EF1">
        <w:t>ERIK ESPUÑES JUBERÓ</w:t>
      </w:r>
    </w:p>
    <w:p w14:paraId="6A70276A" w14:textId="61DB5923" w:rsidR="00B5222B" w:rsidRPr="00112EF1" w:rsidRDefault="00B5222B" w:rsidP="00B5222B">
      <w:pPr>
        <w:pStyle w:val="Subttol"/>
        <w:jc w:val="right"/>
      </w:pPr>
      <w:r w:rsidRPr="00112EF1">
        <w:t>TUTOR: JORDI ARNAL MONTOYA</w:t>
      </w:r>
      <w:r w:rsidRPr="00112EF1">
        <w:cr/>
      </w:r>
    </w:p>
    <w:p w14:paraId="6BA4F9A1" w14:textId="36F78BC0" w:rsidR="00B5222B" w:rsidRPr="00112EF1" w:rsidRDefault="00B5222B" w:rsidP="00B5222B">
      <w:pPr>
        <w:pStyle w:val="Subttol"/>
        <w:jc w:val="right"/>
      </w:pPr>
      <w:r w:rsidRPr="00112EF1">
        <w:t>CURSO 2020-2021</w:t>
      </w:r>
    </w:p>
    <w:p w14:paraId="33097373" w14:textId="77777777" w:rsidR="00B5222B" w:rsidRPr="00112EF1" w:rsidRDefault="00B5222B" w:rsidP="00B5222B">
      <w:pPr>
        <w:pStyle w:val="Subttol"/>
      </w:pPr>
    </w:p>
    <w:p w14:paraId="0C9ED43A" w14:textId="77777777" w:rsidR="00B5222B" w:rsidRPr="00112EF1" w:rsidRDefault="00B5222B" w:rsidP="00B5222B">
      <w:pPr>
        <w:pStyle w:val="Subttol"/>
      </w:pPr>
      <w:r w:rsidRPr="00112EF1">
        <w:rPr>
          <w:noProof/>
        </w:rPr>
        <w:drawing>
          <wp:inline distT="0" distB="0" distL="0" distR="0" wp14:anchorId="252BC45D" wp14:editId="1B18F5D6">
            <wp:extent cx="2448000" cy="393931"/>
            <wp:effectExtent l="19050" t="0" r="9450" b="0"/>
            <wp:docPr id="16" name="4 Imagen" descr="logo_col_t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ol_tcm.jpg"/>
                    <pic:cNvPicPr/>
                  </pic:nvPicPr>
                  <pic:blipFill>
                    <a:blip r:embed="rId9" cstate="print"/>
                    <a:srcRect t="72822" r="32051"/>
                    <a:stretch>
                      <a:fillRect/>
                    </a:stretch>
                  </pic:blipFill>
                  <pic:spPr>
                    <a:xfrm>
                      <a:off x="0" y="0"/>
                      <a:ext cx="2448000" cy="393931"/>
                    </a:xfrm>
                    <a:prstGeom prst="rect">
                      <a:avLst/>
                    </a:prstGeom>
                  </pic:spPr>
                </pic:pic>
              </a:graphicData>
            </a:graphic>
          </wp:inline>
        </w:drawing>
      </w:r>
    </w:p>
    <w:bookmarkEnd w:id="0"/>
    <w:p w14:paraId="69BFEDD1" w14:textId="72112A55" w:rsidR="00207459" w:rsidRPr="00112EF1" w:rsidRDefault="00207459" w:rsidP="00B5222B">
      <w:pPr>
        <w:jc w:val="center"/>
        <w:sectPr w:rsidR="00207459" w:rsidRPr="00112EF1" w:rsidSect="00DF2B1D">
          <w:headerReference w:type="even" r:id="rId10"/>
          <w:pgSz w:w="11906" w:h="16838" w:code="9"/>
          <w:pgMar w:top="1701" w:right="1418" w:bottom="1418" w:left="1418" w:header="709" w:footer="709" w:gutter="284"/>
          <w:cols w:space="708"/>
          <w:docGrid w:linePitch="360"/>
        </w:sectPr>
      </w:pPr>
    </w:p>
    <w:p w14:paraId="611B47BB" w14:textId="5E3DB260" w:rsidR="008D7455" w:rsidRPr="00112EF1" w:rsidRDefault="0031455F" w:rsidP="001952A8">
      <w:pPr>
        <w:pStyle w:val="Ttol"/>
        <w:spacing w:before="0"/>
      </w:pPr>
      <w:bookmarkStart w:id="1" w:name="_Hlk60053503"/>
      <w:r w:rsidRPr="00112EF1">
        <w:lastRenderedPageBreak/>
        <w:t>ABSTRACT</w:t>
      </w:r>
    </w:p>
    <w:p w14:paraId="061AE609" w14:textId="77777777" w:rsidR="009E2A0E" w:rsidRDefault="004553F0" w:rsidP="00883827">
      <w:pPr>
        <w:rPr>
          <w:lang w:val="en-GB"/>
        </w:rPr>
      </w:pPr>
      <w:r w:rsidRPr="00112EF1">
        <w:rPr>
          <w:lang w:val="en-GB"/>
        </w:rPr>
        <w:t>This project will focus on creating a prototype</w:t>
      </w:r>
      <w:r w:rsidR="009E2A0E">
        <w:rPr>
          <w:lang w:val="en-GB"/>
        </w:rPr>
        <w:t xml:space="preserve"> of an arcade racing </w:t>
      </w:r>
      <w:r w:rsidRPr="00112EF1">
        <w:rPr>
          <w:lang w:val="en-GB"/>
        </w:rPr>
        <w:t xml:space="preserve">videogame with online multiplayer. </w:t>
      </w:r>
    </w:p>
    <w:p w14:paraId="57F17981" w14:textId="752E23A8" w:rsidR="004553F0" w:rsidRPr="00112EF1" w:rsidRDefault="004553F0" w:rsidP="00883827">
      <w:pPr>
        <w:rPr>
          <w:lang w:val="en-GB"/>
        </w:rPr>
      </w:pPr>
      <w:r w:rsidRPr="00112EF1">
        <w:rPr>
          <w:lang w:val="en-GB"/>
        </w:rPr>
        <w:t xml:space="preserve">The prototype will consist of </w:t>
      </w:r>
      <w:r w:rsidR="00BF4FD4" w:rsidRPr="00112EF1">
        <w:rPr>
          <w:lang w:val="en-GB"/>
        </w:rPr>
        <w:t>two game modes. The first one will be a singleplayer game mode. And the second one will be multiplayer, that will be the focus of this project.</w:t>
      </w:r>
    </w:p>
    <w:p w14:paraId="3FA5B552" w14:textId="1E480549" w:rsidR="00BF4FD4" w:rsidRPr="00112EF1" w:rsidRDefault="00BF4FD4" w:rsidP="00883827">
      <w:pPr>
        <w:rPr>
          <w:lang w:val="en-GB"/>
        </w:rPr>
      </w:pPr>
      <w:r w:rsidRPr="00112EF1">
        <w:rPr>
          <w:lang w:val="en-GB"/>
        </w:rPr>
        <w:t>Additionally, a game server will be developed to make the multiplayer game mode work properly. This server will control and manage the cheaters.</w:t>
      </w:r>
    </w:p>
    <w:p w14:paraId="27209612" w14:textId="0A23E619" w:rsidR="008D7455" w:rsidRPr="00112EF1" w:rsidRDefault="0031455F" w:rsidP="001952A8">
      <w:pPr>
        <w:pStyle w:val="Ttol"/>
      </w:pPr>
      <w:r w:rsidRPr="00112EF1">
        <w:t>RESUM</w:t>
      </w:r>
    </w:p>
    <w:p w14:paraId="3AF21C22" w14:textId="77777777" w:rsidR="009E2A0E" w:rsidRDefault="004553F0" w:rsidP="00883827">
      <w:pPr>
        <w:rPr>
          <w:lang w:val="ca-ES"/>
        </w:rPr>
      </w:pPr>
      <w:r w:rsidRPr="00112EF1">
        <w:rPr>
          <w:lang w:val="ca-ES"/>
        </w:rPr>
        <w:t xml:space="preserve">Aquest projecte </w:t>
      </w:r>
      <w:r w:rsidR="00BF4FD4" w:rsidRPr="00112EF1">
        <w:rPr>
          <w:lang w:val="ca-ES"/>
        </w:rPr>
        <w:t>se</w:t>
      </w:r>
      <w:r w:rsidRPr="00112EF1">
        <w:rPr>
          <w:lang w:val="ca-ES"/>
        </w:rPr>
        <w:t xml:space="preserve"> centrarà </w:t>
      </w:r>
      <w:r w:rsidR="00BF4FD4" w:rsidRPr="00112EF1">
        <w:rPr>
          <w:lang w:val="ca-ES"/>
        </w:rPr>
        <w:t>a</w:t>
      </w:r>
      <w:r w:rsidRPr="00112EF1">
        <w:rPr>
          <w:lang w:val="ca-ES"/>
        </w:rPr>
        <w:t xml:space="preserve"> crear un prototip de videojoc de </w:t>
      </w:r>
      <w:r w:rsidR="009E2A0E">
        <w:rPr>
          <w:lang w:val="ca-ES"/>
        </w:rPr>
        <w:t>conducció arcade</w:t>
      </w:r>
      <w:r w:rsidRPr="00112EF1">
        <w:rPr>
          <w:lang w:val="ca-ES"/>
        </w:rPr>
        <w:t xml:space="preserve"> amb multijugador en línia. </w:t>
      </w:r>
    </w:p>
    <w:p w14:paraId="018A5BD0" w14:textId="055F7AAE" w:rsidR="00BF4FD4" w:rsidRPr="00112EF1" w:rsidRDefault="004553F0" w:rsidP="00883827">
      <w:pPr>
        <w:rPr>
          <w:lang w:val="ca-ES"/>
        </w:rPr>
      </w:pPr>
      <w:r w:rsidRPr="00112EF1">
        <w:rPr>
          <w:lang w:val="ca-ES"/>
        </w:rPr>
        <w:t xml:space="preserve">El prototip constarà </w:t>
      </w:r>
      <w:r w:rsidR="00BF4FD4" w:rsidRPr="00112EF1">
        <w:rPr>
          <w:lang w:val="ca-ES"/>
        </w:rPr>
        <w:t xml:space="preserve">de dos modes de joc. El primer serà un mode un jugador senzill. El segon serà el multijugador, que serà en el que se centrarà aquest treball. </w:t>
      </w:r>
    </w:p>
    <w:p w14:paraId="2829E870" w14:textId="30ECA533" w:rsidR="008D7455" w:rsidRPr="00112EF1" w:rsidRDefault="00BF4FD4" w:rsidP="00883827">
      <w:pPr>
        <w:rPr>
          <w:lang w:val="ca-ES"/>
        </w:rPr>
      </w:pPr>
      <w:r w:rsidRPr="00112EF1">
        <w:rPr>
          <w:lang w:val="ca-ES"/>
        </w:rPr>
        <w:t>A més, es farà un servidor perquè el multijugador pugui funcionar correctament i així poder gestionar i controlar els jugadors perquè no facin trampes.</w:t>
      </w:r>
    </w:p>
    <w:p w14:paraId="6AC6D77E" w14:textId="718F64EC" w:rsidR="008D7455" w:rsidRPr="00112EF1" w:rsidRDefault="0031455F" w:rsidP="001952A8">
      <w:pPr>
        <w:pStyle w:val="Ttol"/>
      </w:pPr>
      <w:r w:rsidRPr="00112EF1">
        <w:t>RESUMEN</w:t>
      </w:r>
    </w:p>
    <w:p w14:paraId="46D2D93B" w14:textId="6AA4EA53" w:rsidR="009E2A0E" w:rsidRDefault="00FA134B" w:rsidP="00883827">
      <w:r w:rsidRPr="00112EF1">
        <w:t xml:space="preserve">Este proyecto se centrará en crear un prototipo de </w:t>
      </w:r>
      <w:r w:rsidR="004553F0" w:rsidRPr="00112EF1">
        <w:t>video</w:t>
      </w:r>
      <w:r w:rsidRPr="00112EF1">
        <w:t xml:space="preserve">juego de </w:t>
      </w:r>
      <w:r w:rsidR="009E2A0E">
        <w:t>conducción arcade</w:t>
      </w:r>
      <w:r w:rsidRPr="00112EF1">
        <w:t xml:space="preserve"> con multijugador en línea. </w:t>
      </w:r>
    </w:p>
    <w:p w14:paraId="3F166E38" w14:textId="50F7A070" w:rsidR="00BF4FD4" w:rsidRPr="00112EF1" w:rsidRDefault="00FA134B" w:rsidP="00883827">
      <w:r w:rsidRPr="00112EF1">
        <w:t xml:space="preserve">El prototipo constará </w:t>
      </w:r>
      <w:r w:rsidR="00BF4FD4" w:rsidRPr="00112EF1">
        <w:t>de dos modos de juego</w:t>
      </w:r>
      <w:r w:rsidRPr="00112EF1">
        <w:t>.</w:t>
      </w:r>
      <w:r w:rsidR="00BF4FD4" w:rsidRPr="00112EF1">
        <w:t xml:space="preserve"> El primero será un modo un jugador sencillo. Y el segundo será el multijugador, que será el que se centrará este trabajo. </w:t>
      </w:r>
    </w:p>
    <w:p w14:paraId="2F064590" w14:textId="33F0FC93" w:rsidR="00FA134B" w:rsidRPr="00112EF1" w:rsidRDefault="00BF4FD4" w:rsidP="00883827">
      <w:r w:rsidRPr="00112EF1">
        <w:t>Además, se hará un servidor para que este segundo modo de juego pueda funcionar correctamente y así poder gestionar y controlar a los jugadores para que no hagan trampas.</w:t>
      </w:r>
    </w:p>
    <w:bookmarkEnd w:id="1"/>
    <w:p w14:paraId="4BCCEC54" w14:textId="1152A7C9" w:rsidR="00207459" w:rsidRPr="00112EF1" w:rsidRDefault="00207459">
      <w:pPr>
        <w:spacing w:before="0" w:after="200"/>
        <w:jc w:val="left"/>
      </w:pPr>
    </w:p>
    <w:p w14:paraId="59AEA13B" w14:textId="77777777" w:rsidR="00207459" w:rsidRPr="00112EF1" w:rsidRDefault="00207459" w:rsidP="00883827">
      <w:pPr>
        <w:sectPr w:rsidR="00207459" w:rsidRPr="00112EF1" w:rsidSect="00207459">
          <w:type w:val="oddPage"/>
          <w:pgSz w:w="11906" w:h="16838" w:code="9"/>
          <w:pgMar w:top="1701" w:right="1418" w:bottom="1418" w:left="1418" w:header="709" w:footer="709" w:gutter="284"/>
          <w:cols w:space="708"/>
          <w:docGrid w:linePitch="360"/>
        </w:sectPr>
      </w:pPr>
    </w:p>
    <w:sdt>
      <w:sdtPr>
        <w:rPr>
          <w:b w:val="0"/>
          <w:bCs w:val="0"/>
          <w:sz w:val="24"/>
          <w:szCs w:val="22"/>
          <w:lang w:val="es-ES"/>
        </w:rPr>
        <w:id w:val="-977832987"/>
        <w:docPartObj>
          <w:docPartGallery w:val="Table of Contents"/>
          <w:docPartUnique/>
        </w:docPartObj>
      </w:sdtPr>
      <w:sdtContent>
        <w:bookmarkStart w:id="2" w:name="Índice" w:displacedByCustomXml="prev"/>
        <w:p w14:paraId="48542ECB" w14:textId="12F016E3" w:rsidR="00207459" w:rsidRPr="00112EF1" w:rsidRDefault="00850C4E" w:rsidP="00DD6D1A">
          <w:pPr>
            <w:pStyle w:val="Ttol"/>
            <w:spacing w:before="0"/>
          </w:pPr>
          <w:r w:rsidRPr="00112EF1">
            <w:t>ÍNDICE</w:t>
          </w:r>
        </w:p>
        <w:bookmarkEnd w:id="2"/>
        <w:p w14:paraId="699D12DD" w14:textId="5B1156AD" w:rsidR="002E3530" w:rsidRDefault="00EA7818">
          <w:pPr>
            <w:pStyle w:val="IDC1"/>
            <w:tabs>
              <w:tab w:val="right" w:leader="dot" w:pos="8776"/>
            </w:tabs>
            <w:rPr>
              <w:rFonts w:asciiTheme="minorHAnsi" w:hAnsiTheme="minorHAnsi" w:cstheme="minorBidi"/>
              <w:b w:val="0"/>
              <w:bCs w:val="0"/>
              <w:iCs w:val="0"/>
              <w:noProof/>
              <w:sz w:val="22"/>
              <w:szCs w:val="22"/>
              <w:lang w:val="ca-ES" w:eastAsia="ca-ES"/>
            </w:rPr>
          </w:pPr>
          <w:r w:rsidRPr="00112EF1">
            <w:rPr>
              <w:iCs w:val="0"/>
            </w:rPr>
            <w:fldChar w:fldCharType="begin"/>
          </w:r>
          <w:r w:rsidRPr="00112EF1">
            <w:rPr>
              <w:iCs w:val="0"/>
            </w:rPr>
            <w:instrText xml:space="preserve"> TOC \o "1-3" \h \z \u </w:instrText>
          </w:r>
          <w:r w:rsidRPr="00112EF1">
            <w:rPr>
              <w:iCs w:val="0"/>
            </w:rPr>
            <w:fldChar w:fldCharType="separate"/>
          </w:r>
          <w:hyperlink w:anchor="_Toc69497561" w:history="1">
            <w:r w:rsidR="002E3530" w:rsidRPr="00361939">
              <w:rPr>
                <w:rStyle w:val="Enlla"/>
                <w:noProof/>
              </w:rPr>
              <w:t>ÍNDICE DE FIGURAS</w:t>
            </w:r>
            <w:r w:rsidR="002E3530">
              <w:rPr>
                <w:noProof/>
                <w:webHidden/>
              </w:rPr>
              <w:tab/>
            </w:r>
            <w:r w:rsidR="002E3530">
              <w:rPr>
                <w:noProof/>
                <w:webHidden/>
              </w:rPr>
              <w:fldChar w:fldCharType="begin"/>
            </w:r>
            <w:r w:rsidR="002E3530">
              <w:rPr>
                <w:noProof/>
                <w:webHidden/>
              </w:rPr>
              <w:instrText xml:space="preserve"> PAGEREF _Toc69497561 \h </w:instrText>
            </w:r>
            <w:r w:rsidR="002E3530">
              <w:rPr>
                <w:noProof/>
                <w:webHidden/>
              </w:rPr>
            </w:r>
            <w:r w:rsidR="002E3530">
              <w:rPr>
                <w:noProof/>
                <w:webHidden/>
              </w:rPr>
              <w:fldChar w:fldCharType="separate"/>
            </w:r>
            <w:r w:rsidR="002E3530">
              <w:rPr>
                <w:noProof/>
                <w:webHidden/>
              </w:rPr>
              <w:t>VII</w:t>
            </w:r>
            <w:r w:rsidR="002E3530">
              <w:rPr>
                <w:noProof/>
                <w:webHidden/>
              </w:rPr>
              <w:fldChar w:fldCharType="end"/>
            </w:r>
          </w:hyperlink>
        </w:p>
        <w:p w14:paraId="49E99827" w14:textId="4B9B1785" w:rsidR="002E3530" w:rsidRDefault="002E3530">
          <w:pPr>
            <w:pStyle w:val="IDC1"/>
            <w:tabs>
              <w:tab w:val="right" w:leader="dot" w:pos="8776"/>
            </w:tabs>
            <w:rPr>
              <w:rFonts w:asciiTheme="minorHAnsi" w:hAnsiTheme="minorHAnsi" w:cstheme="minorBidi"/>
              <w:b w:val="0"/>
              <w:bCs w:val="0"/>
              <w:iCs w:val="0"/>
              <w:noProof/>
              <w:sz w:val="22"/>
              <w:szCs w:val="22"/>
              <w:lang w:val="ca-ES" w:eastAsia="ca-ES"/>
            </w:rPr>
          </w:pPr>
          <w:hyperlink w:anchor="_Toc69497562" w:history="1">
            <w:r w:rsidRPr="00361939">
              <w:rPr>
                <w:rStyle w:val="Enlla"/>
                <w:noProof/>
              </w:rPr>
              <w:t>ÍNDICE DE TABLAS</w:t>
            </w:r>
            <w:r>
              <w:rPr>
                <w:noProof/>
                <w:webHidden/>
              </w:rPr>
              <w:tab/>
            </w:r>
            <w:r>
              <w:rPr>
                <w:noProof/>
                <w:webHidden/>
              </w:rPr>
              <w:fldChar w:fldCharType="begin"/>
            </w:r>
            <w:r>
              <w:rPr>
                <w:noProof/>
                <w:webHidden/>
              </w:rPr>
              <w:instrText xml:space="preserve"> PAGEREF _Toc69497562 \h </w:instrText>
            </w:r>
            <w:r>
              <w:rPr>
                <w:noProof/>
                <w:webHidden/>
              </w:rPr>
            </w:r>
            <w:r>
              <w:rPr>
                <w:noProof/>
                <w:webHidden/>
              </w:rPr>
              <w:fldChar w:fldCharType="separate"/>
            </w:r>
            <w:r>
              <w:rPr>
                <w:noProof/>
                <w:webHidden/>
              </w:rPr>
              <w:t>IX</w:t>
            </w:r>
            <w:r>
              <w:rPr>
                <w:noProof/>
                <w:webHidden/>
              </w:rPr>
              <w:fldChar w:fldCharType="end"/>
            </w:r>
          </w:hyperlink>
        </w:p>
        <w:p w14:paraId="217EF147" w14:textId="3DF72313" w:rsidR="002E3530" w:rsidRDefault="002E3530">
          <w:pPr>
            <w:pStyle w:val="IDC1"/>
            <w:tabs>
              <w:tab w:val="right" w:leader="dot" w:pos="8776"/>
            </w:tabs>
            <w:rPr>
              <w:rFonts w:asciiTheme="minorHAnsi" w:hAnsiTheme="minorHAnsi" w:cstheme="minorBidi"/>
              <w:b w:val="0"/>
              <w:bCs w:val="0"/>
              <w:iCs w:val="0"/>
              <w:noProof/>
              <w:sz w:val="22"/>
              <w:szCs w:val="22"/>
              <w:lang w:val="ca-ES" w:eastAsia="ca-ES"/>
            </w:rPr>
          </w:pPr>
          <w:hyperlink w:anchor="_Toc69497563" w:history="1">
            <w:r w:rsidRPr="00361939">
              <w:rPr>
                <w:rStyle w:val="Enlla"/>
                <w:noProof/>
              </w:rPr>
              <w:t>GLOSARIO DE TÉRMINOS</w:t>
            </w:r>
            <w:r>
              <w:rPr>
                <w:noProof/>
                <w:webHidden/>
              </w:rPr>
              <w:tab/>
            </w:r>
            <w:r>
              <w:rPr>
                <w:noProof/>
                <w:webHidden/>
              </w:rPr>
              <w:fldChar w:fldCharType="begin"/>
            </w:r>
            <w:r>
              <w:rPr>
                <w:noProof/>
                <w:webHidden/>
              </w:rPr>
              <w:instrText xml:space="preserve"> PAGEREF _Toc69497563 \h </w:instrText>
            </w:r>
            <w:r>
              <w:rPr>
                <w:noProof/>
                <w:webHidden/>
              </w:rPr>
            </w:r>
            <w:r>
              <w:rPr>
                <w:noProof/>
                <w:webHidden/>
              </w:rPr>
              <w:fldChar w:fldCharType="separate"/>
            </w:r>
            <w:r>
              <w:rPr>
                <w:noProof/>
                <w:webHidden/>
              </w:rPr>
              <w:t>XI</w:t>
            </w:r>
            <w:r>
              <w:rPr>
                <w:noProof/>
                <w:webHidden/>
              </w:rPr>
              <w:fldChar w:fldCharType="end"/>
            </w:r>
          </w:hyperlink>
        </w:p>
        <w:p w14:paraId="1DFAF3DB" w14:textId="0BC9BADE" w:rsidR="002E3530" w:rsidRDefault="002E3530">
          <w:pPr>
            <w:pStyle w:val="IDC1"/>
            <w:tabs>
              <w:tab w:val="right" w:leader="dot" w:pos="8776"/>
            </w:tabs>
            <w:rPr>
              <w:rFonts w:asciiTheme="minorHAnsi" w:hAnsiTheme="minorHAnsi" w:cstheme="minorBidi"/>
              <w:b w:val="0"/>
              <w:bCs w:val="0"/>
              <w:iCs w:val="0"/>
              <w:noProof/>
              <w:sz w:val="22"/>
              <w:szCs w:val="22"/>
              <w:lang w:val="ca-ES" w:eastAsia="ca-ES"/>
            </w:rPr>
          </w:pPr>
          <w:hyperlink w:anchor="_Toc69497564" w:history="1">
            <w:r w:rsidRPr="00361939">
              <w:rPr>
                <w:rStyle w:val="Enlla"/>
                <w:noProof/>
              </w:rPr>
              <w:t>CAPÍTULO 1. INTRODUCCIÓN</w:t>
            </w:r>
            <w:r>
              <w:rPr>
                <w:noProof/>
                <w:webHidden/>
              </w:rPr>
              <w:tab/>
            </w:r>
            <w:r>
              <w:rPr>
                <w:noProof/>
                <w:webHidden/>
              </w:rPr>
              <w:fldChar w:fldCharType="begin"/>
            </w:r>
            <w:r>
              <w:rPr>
                <w:noProof/>
                <w:webHidden/>
              </w:rPr>
              <w:instrText xml:space="preserve"> PAGEREF _Toc69497564 \h </w:instrText>
            </w:r>
            <w:r>
              <w:rPr>
                <w:noProof/>
                <w:webHidden/>
              </w:rPr>
            </w:r>
            <w:r>
              <w:rPr>
                <w:noProof/>
                <w:webHidden/>
              </w:rPr>
              <w:fldChar w:fldCharType="separate"/>
            </w:r>
            <w:r>
              <w:rPr>
                <w:noProof/>
                <w:webHidden/>
              </w:rPr>
              <w:t>1</w:t>
            </w:r>
            <w:r>
              <w:rPr>
                <w:noProof/>
                <w:webHidden/>
              </w:rPr>
              <w:fldChar w:fldCharType="end"/>
            </w:r>
          </w:hyperlink>
        </w:p>
        <w:p w14:paraId="3F69E1D7" w14:textId="2EE66D75" w:rsidR="002E3530" w:rsidRDefault="002E3530">
          <w:pPr>
            <w:pStyle w:val="IDC1"/>
            <w:tabs>
              <w:tab w:val="right" w:leader="dot" w:pos="8776"/>
            </w:tabs>
            <w:rPr>
              <w:rFonts w:asciiTheme="minorHAnsi" w:hAnsiTheme="minorHAnsi" w:cstheme="minorBidi"/>
              <w:b w:val="0"/>
              <w:bCs w:val="0"/>
              <w:iCs w:val="0"/>
              <w:noProof/>
              <w:sz w:val="22"/>
              <w:szCs w:val="22"/>
              <w:lang w:val="ca-ES" w:eastAsia="ca-ES"/>
            </w:rPr>
          </w:pPr>
          <w:hyperlink w:anchor="_Toc69497565" w:history="1">
            <w:r w:rsidRPr="00361939">
              <w:rPr>
                <w:rStyle w:val="Enlla"/>
                <w:noProof/>
                <w:highlight w:val="yellow"/>
              </w:rPr>
              <w:t>CAPÍTULO 2. ANÁLISIS DE REFERENTES</w:t>
            </w:r>
            <w:r>
              <w:rPr>
                <w:noProof/>
                <w:webHidden/>
              </w:rPr>
              <w:tab/>
            </w:r>
            <w:r>
              <w:rPr>
                <w:noProof/>
                <w:webHidden/>
              </w:rPr>
              <w:fldChar w:fldCharType="begin"/>
            </w:r>
            <w:r>
              <w:rPr>
                <w:noProof/>
                <w:webHidden/>
              </w:rPr>
              <w:instrText xml:space="preserve"> PAGEREF _Toc69497565 \h </w:instrText>
            </w:r>
            <w:r>
              <w:rPr>
                <w:noProof/>
                <w:webHidden/>
              </w:rPr>
            </w:r>
            <w:r>
              <w:rPr>
                <w:noProof/>
                <w:webHidden/>
              </w:rPr>
              <w:fldChar w:fldCharType="separate"/>
            </w:r>
            <w:r>
              <w:rPr>
                <w:noProof/>
                <w:webHidden/>
              </w:rPr>
              <w:t>3</w:t>
            </w:r>
            <w:r>
              <w:rPr>
                <w:noProof/>
                <w:webHidden/>
              </w:rPr>
              <w:fldChar w:fldCharType="end"/>
            </w:r>
          </w:hyperlink>
        </w:p>
        <w:p w14:paraId="5C09C14E" w14:textId="6F4156B9" w:rsidR="002E3530" w:rsidRDefault="002E3530">
          <w:pPr>
            <w:pStyle w:val="IDC2"/>
            <w:tabs>
              <w:tab w:val="right" w:leader="dot" w:pos="8776"/>
            </w:tabs>
            <w:rPr>
              <w:rFonts w:asciiTheme="minorHAnsi" w:hAnsiTheme="minorHAnsi" w:cstheme="minorBidi"/>
              <w:bCs w:val="0"/>
              <w:noProof/>
              <w:sz w:val="22"/>
              <w:lang w:val="ca-ES" w:eastAsia="ca-ES"/>
            </w:rPr>
          </w:pPr>
          <w:hyperlink w:anchor="_Toc69497566" w:history="1">
            <w:r w:rsidRPr="00361939">
              <w:rPr>
                <w:rStyle w:val="Enlla"/>
                <w:noProof/>
                <w:highlight w:val="yellow"/>
              </w:rPr>
              <w:t>2.1. REFERENTES DE JUEGOS MULTIJUGADOR EN LÍNEA</w:t>
            </w:r>
            <w:r>
              <w:rPr>
                <w:noProof/>
                <w:webHidden/>
              </w:rPr>
              <w:tab/>
            </w:r>
            <w:r>
              <w:rPr>
                <w:noProof/>
                <w:webHidden/>
              </w:rPr>
              <w:fldChar w:fldCharType="begin"/>
            </w:r>
            <w:r>
              <w:rPr>
                <w:noProof/>
                <w:webHidden/>
              </w:rPr>
              <w:instrText xml:space="preserve"> PAGEREF _Toc69497566 \h </w:instrText>
            </w:r>
            <w:r>
              <w:rPr>
                <w:noProof/>
                <w:webHidden/>
              </w:rPr>
            </w:r>
            <w:r>
              <w:rPr>
                <w:noProof/>
                <w:webHidden/>
              </w:rPr>
              <w:fldChar w:fldCharType="separate"/>
            </w:r>
            <w:r>
              <w:rPr>
                <w:noProof/>
                <w:webHidden/>
              </w:rPr>
              <w:t>3</w:t>
            </w:r>
            <w:r>
              <w:rPr>
                <w:noProof/>
                <w:webHidden/>
              </w:rPr>
              <w:fldChar w:fldCharType="end"/>
            </w:r>
          </w:hyperlink>
        </w:p>
        <w:p w14:paraId="7D49C31F" w14:textId="527DCABE" w:rsidR="002E3530" w:rsidRDefault="002E3530">
          <w:pPr>
            <w:pStyle w:val="IDC3"/>
            <w:tabs>
              <w:tab w:val="right" w:leader="dot" w:pos="8776"/>
            </w:tabs>
            <w:rPr>
              <w:rFonts w:asciiTheme="minorHAnsi" w:hAnsiTheme="minorHAnsi" w:cstheme="minorBidi"/>
              <w:noProof/>
              <w:sz w:val="22"/>
              <w:szCs w:val="22"/>
              <w:lang w:val="ca-ES" w:eastAsia="ca-ES"/>
            </w:rPr>
          </w:pPr>
          <w:hyperlink w:anchor="_Toc69497567" w:history="1">
            <w:r w:rsidRPr="00361939">
              <w:rPr>
                <w:rStyle w:val="Enlla"/>
                <w:noProof/>
                <w:highlight w:val="yellow"/>
              </w:rPr>
              <w:t>2.1.1. ROCKET LEAGUE</w:t>
            </w:r>
            <w:r>
              <w:rPr>
                <w:noProof/>
                <w:webHidden/>
              </w:rPr>
              <w:tab/>
            </w:r>
            <w:r>
              <w:rPr>
                <w:noProof/>
                <w:webHidden/>
              </w:rPr>
              <w:fldChar w:fldCharType="begin"/>
            </w:r>
            <w:r>
              <w:rPr>
                <w:noProof/>
                <w:webHidden/>
              </w:rPr>
              <w:instrText xml:space="preserve"> PAGEREF _Toc69497567 \h </w:instrText>
            </w:r>
            <w:r>
              <w:rPr>
                <w:noProof/>
                <w:webHidden/>
              </w:rPr>
            </w:r>
            <w:r>
              <w:rPr>
                <w:noProof/>
                <w:webHidden/>
              </w:rPr>
              <w:fldChar w:fldCharType="separate"/>
            </w:r>
            <w:r>
              <w:rPr>
                <w:noProof/>
                <w:webHidden/>
              </w:rPr>
              <w:t>3</w:t>
            </w:r>
            <w:r>
              <w:rPr>
                <w:noProof/>
                <w:webHidden/>
              </w:rPr>
              <w:fldChar w:fldCharType="end"/>
            </w:r>
          </w:hyperlink>
        </w:p>
        <w:p w14:paraId="11CF6AC9" w14:textId="42D21799" w:rsidR="002E3530" w:rsidRDefault="002E3530">
          <w:pPr>
            <w:pStyle w:val="IDC2"/>
            <w:tabs>
              <w:tab w:val="right" w:leader="dot" w:pos="8776"/>
            </w:tabs>
            <w:rPr>
              <w:rFonts w:asciiTheme="minorHAnsi" w:hAnsiTheme="minorHAnsi" w:cstheme="minorBidi"/>
              <w:bCs w:val="0"/>
              <w:noProof/>
              <w:sz w:val="22"/>
              <w:lang w:val="ca-ES" w:eastAsia="ca-ES"/>
            </w:rPr>
          </w:pPr>
          <w:hyperlink w:anchor="_Toc69497568" w:history="1">
            <w:r w:rsidRPr="00361939">
              <w:rPr>
                <w:rStyle w:val="Enlla"/>
                <w:noProof/>
              </w:rPr>
              <w:t>2.2. REFERENTES DE JUEGOS DE CARRERAS ARCADE</w:t>
            </w:r>
            <w:r>
              <w:rPr>
                <w:noProof/>
                <w:webHidden/>
              </w:rPr>
              <w:tab/>
            </w:r>
            <w:r>
              <w:rPr>
                <w:noProof/>
                <w:webHidden/>
              </w:rPr>
              <w:fldChar w:fldCharType="begin"/>
            </w:r>
            <w:r>
              <w:rPr>
                <w:noProof/>
                <w:webHidden/>
              </w:rPr>
              <w:instrText xml:space="preserve"> PAGEREF _Toc69497568 \h </w:instrText>
            </w:r>
            <w:r>
              <w:rPr>
                <w:noProof/>
                <w:webHidden/>
              </w:rPr>
            </w:r>
            <w:r>
              <w:rPr>
                <w:noProof/>
                <w:webHidden/>
              </w:rPr>
              <w:fldChar w:fldCharType="separate"/>
            </w:r>
            <w:r>
              <w:rPr>
                <w:noProof/>
                <w:webHidden/>
              </w:rPr>
              <w:t>4</w:t>
            </w:r>
            <w:r>
              <w:rPr>
                <w:noProof/>
                <w:webHidden/>
              </w:rPr>
              <w:fldChar w:fldCharType="end"/>
            </w:r>
          </w:hyperlink>
        </w:p>
        <w:p w14:paraId="5D40517F" w14:textId="3A4920F6" w:rsidR="002E3530" w:rsidRDefault="002E3530">
          <w:pPr>
            <w:pStyle w:val="IDC3"/>
            <w:tabs>
              <w:tab w:val="right" w:leader="dot" w:pos="8776"/>
            </w:tabs>
            <w:rPr>
              <w:rFonts w:asciiTheme="minorHAnsi" w:hAnsiTheme="minorHAnsi" w:cstheme="minorBidi"/>
              <w:noProof/>
              <w:sz w:val="22"/>
              <w:szCs w:val="22"/>
              <w:lang w:val="ca-ES" w:eastAsia="ca-ES"/>
            </w:rPr>
          </w:pPr>
          <w:hyperlink w:anchor="_Toc69497569" w:history="1">
            <w:r w:rsidRPr="00361939">
              <w:rPr>
                <w:rStyle w:val="Enlla"/>
                <w:noProof/>
              </w:rPr>
              <w:t>2.2.1. MARIO KART 8</w:t>
            </w:r>
            <w:r>
              <w:rPr>
                <w:noProof/>
                <w:webHidden/>
              </w:rPr>
              <w:tab/>
            </w:r>
            <w:r>
              <w:rPr>
                <w:noProof/>
                <w:webHidden/>
              </w:rPr>
              <w:fldChar w:fldCharType="begin"/>
            </w:r>
            <w:r>
              <w:rPr>
                <w:noProof/>
                <w:webHidden/>
              </w:rPr>
              <w:instrText xml:space="preserve"> PAGEREF _Toc69497569 \h </w:instrText>
            </w:r>
            <w:r>
              <w:rPr>
                <w:noProof/>
                <w:webHidden/>
              </w:rPr>
            </w:r>
            <w:r>
              <w:rPr>
                <w:noProof/>
                <w:webHidden/>
              </w:rPr>
              <w:fldChar w:fldCharType="separate"/>
            </w:r>
            <w:r>
              <w:rPr>
                <w:noProof/>
                <w:webHidden/>
              </w:rPr>
              <w:t>4</w:t>
            </w:r>
            <w:r>
              <w:rPr>
                <w:noProof/>
                <w:webHidden/>
              </w:rPr>
              <w:fldChar w:fldCharType="end"/>
            </w:r>
          </w:hyperlink>
        </w:p>
        <w:p w14:paraId="078362FC" w14:textId="748D34FF" w:rsidR="002E3530" w:rsidRDefault="002E3530">
          <w:pPr>
            <w:pStyle w:val="IDC3"/>
            <w:tabs>
              <w:tab w:val="right" w:leader="dot" w:pos="8776"/>
            </w:tabs>
            <w:rPr>
              <w:rFonts w:asciiTheme="minorHAnsi" w:hAnsiTheme="minorHAnsi" w:cstheme="minorBidi"/>
              <w:noProof/>
              <w:sz w:val="22"/>
              <w:szCs w:val="22"/>
              <w:lang w:val="ca-ES" w:eastAsia="ca-ES"/>
            </w:rPr>
          </w:pPr>
          <w:hyperlink w:anchor="_Toc69497570" w:history="1">
            <w:r w:rsidRPr="00361939">
              <w:rPr>
                <w:rStyle w:val="Enlla"/>
                <w:noProof/>
              </w:rPr>
              <w:t>2.2.2. TEAM SONIC RACING</w:t>
            </w:r>
            <w:r>
              <w:rPr>
                <w:noProof/>
                <w:webHidden/>
              </w:rPr>
              <w:tab/>
            </w:r>
            <w:r>
              <w:rPr>
                <w:noProof/>
                <w:webHidden/>
              </w:rPr>
              <w:fldChar w:fldCharType="begin"/>
            </w:r>
            <w:r>
              <w:rPr>
                <w:noProof/>
                <w:webHidden/>
              </w:rPr>
              <w:instrText xml:space="preserve"> PAGEREF _Toc69497570 \h </w:instrText>
            </w:r>
            <w:r>
              <w:rPr>
                <w:noProof/>
                <w:webHidden/>
              </w:rPr>
            </w:r>
            <w:r>
              <w:rPr>
                <w:noProof/>
                <w:webHidden/>
              </w:rPr>
              <w:fldChar w:fldCharType="separate"/>
            </w:r>
            <w:r>
              <w:rPr>
                <w:noProof/>
                <w:webHidden/>
              </w:rPr>
              <w:t>8</w:t>
            </w:r>
            <w:r>
              <w:rPr>
                <w:noProof/>
                <w:webHidden/>
              </w:rPr>
              <w:fldChar w:fldCharType="end"/>
            </w:r>
          </w:hyperlink>
        </w:p>
        <w:p w14:paraId="56791BF6" w14:textId="2A23666A" w:rsidR="002E3530" w:rsidRDefault="002E3530">
          <w:pPr>
            <w:pStyle w:val="IDC3"/>
            <w:tabs>
              <w:tab w:val="right" w:leader="dot" w:pos="8776"/>
            </w:tabs>
            <w:rPr>
              <w:rFonts w:asciiTheme="minorHAnsi" w:hAnsiTheme="minorHAnsi" w:cstheme="minorBidi"/>
              <w:noProof/>
              <w:sz w:val="22"/>
              <w:szCs w:val="22"/>
              <w:lang w:val="ca-ES" w:eastAsia="ca-ES"/>
            </w:rPr>
          </w:pPr>
          <w:hyperlink w:anchor="_Toc69497571" w:history="1">
            <w:r w:rsidRPr="00361939">
              <w:rPr>
                <w:rStyle w:val="Enlla"/>
                <w:noProof/>
                <w:lang w:val="en-US"/>
              </w:rPr>
              <w:t>2.2.3. CRASH TEAM RACING NITRO FUELED</w:t>
            </w:r>
            <w:r>
              <w:rPr>
                <w:noProof/>
                <w:webHidden/>
              </w:rPr>
              <w:tab/>
            </w:r>
            <w:r>
              <w:rPr>
                <w:noProof/>
                <w:webHidden/>
              </w:rPr>
              <w:fldChar w:fldCharType="begin"/>
            </w:r>
            <w:r>
              <w:rPr>
                <w:noProof/>
                <w:webHidden/>
              </w:rPr>
              <w:instrText xml:space="preserve"> PAGEREF _Toc69497571 \h </w:instrText>
            </w:r>
            <w:r>
              <w:rPr>
                <w:noProof/>
                <w:webHidden/>
              </w:rPr>
            </w:r>
            <w:r>
              <w:rPr>
                <w:noProof/>
                <w:webHidden/>
              </w:rPr>
              <w:fldChar w:fldCharType="separate"/>
            </w:r>
            <w:r>
              <w:rPr>
                <w:noProof/>
                <w:webHidden/>
              </w:rPr>
              <w:t>10</w:t>
            </w:r>
            <w:r>
              <w:rPr>
                <w:noProof/>
                <w:webHidden/>
              </w:rPr>
              <w:fldChar w:fldCharType="end"/>
            </w:r>
          </w:hyperlink>
        </w:p>
        <w:p w14:paraId="7F3291F7" w14:textId="7F523A30" w:rsidR="002E3530" w:rsidRDefault="002E3530">
          <w:pPr>
            <w:pStyle w:val="IDC1"/>
            <w:tabs>
              <w:tab w:val="right" w:leader="dot" w:pos="8776"/>
            </w:tabs>
            <w:rPr>
              <w:rFonts w:asciiTheme="minorHAnsi" w:hAnsiTheme="minorHAnsi" w:cstheme="minorBidi"/>
              <w:b w:val="0"/>
              <w:bCs w:val="0"/>
              <w:iCs w:val="0"/>
              <w:noProof/>
              <w:sz w:val="22"/>
              <w:szCs w:val="22"/>
              <w:lang w:val="ca-ES" w:eastAsia="ca-ES"/>
            </w:rPr>
          </w:pPr>
          <w:hyperlink w:anchor="_Toc69497572" w:history="1">
            <w:r w:rsidRPr="00361939">
              <w:rPr>
                <w:rStyle w:val="Enlla"/>
                <w:noProof/>
                <w:highlight w:val="yellow"/>
              </w:rPr>
              <w:t>CAPÍTULO 3. MARCO TEÓRICO</w:t>
            </w:r>
            <w:r>
              <w:rPr>
                <w:noProof/>
                <w:webHidden/>
              </w:rPr>
              <w:tab/>
            </w:r>
            <w:r>
              <w:rPr>
                <w:noProof/>
                <w:webHidden/>
              </w:rPr>
              <w:fldChar w:fldCharType="begin"/>
            </w:r>
            <w:r>
              <w:rPr>
                <w:noProof/>
                <w:webHidden/>
              </w:rPr>
              <w:instrText xml:space="preserve"> PAGEREF _Toc69497572 \h </w:instrText>
            </w:r>
            <w:r>
              <w:rPr>
                <w:noProof/>
                <w:webHidden/>
              </w:rPr>
            </w:r>
            <w:r>
              <w:rPr>
                <w:noProof/>
                <w:webHidden/>
              </w:rPr>
              <w:fldChar w:fldCharType="separate"/>
            </w:r>
            <w:r>
              <w:rPr>
                <w:noProof/>
                <w:webHidden/>
              </w:rPr>
              <w:t>15</w:t>
            </w:r>
            <w:r>
              <w:rPr>
                <w:noProof/>
                <w:webHidden/>
              </w:rPr>
              <w:fldChar w:fldCharType="end"/>
            </w:r>
          </w:hyperlink>
        </w:p>
        <w:p w14:paraId="5216BC9F" w14:textId="023C9A26" w:rsidR="002E3530" w:rsidRDefault="002E3530">
          <w:pPr>
            <w:pStyle w:val="IDC2"/>
            <w:tabs>
              <w:tab w:val="right" w:leader="dot" w:pos="8776"/>
            </w:tabs>
            <w:rPr>
              <w:rFonts w:asciiTheme="minorHAnsi" w:hAnsiTheme="minorHAnsi" w:cstheme="minorBidi"/>
              <w:bCs w:val="0"/>
              <w:noProof/>
              <w:sz w:val="22"/>
              <w:lang w:val="ca-ES" w:eastAsia="ca-ES"/>
            </w:rPr>
          </w:pPr>
          <w:hyperlink w:anchor="_Toc69497573" w:history="1">
            <w:r w:rsidRPr="00361939">
              <w:rPr>
                <w:rStyle w:val="Enlla"/>
                <w:noProof/>
              </w:rPr>
              <w:t>3.1. DEL MULTIJUGADOR LOCAL AL MULTIJUGADOR EN LÍNEA</w:t>
            </w:r>
            <w:r>
              <w:rPr>
                <w:noProof/>
                <w:webHidden/>
              </w:rPr>
              <w:tab/>
            </w:r>
            <w:r>
              <w:rPr>
                <w:noProof/>
                <w:webHidden/>
              </w:rPr>
              <w:fldChar w:fldCharType="begin"/>
            </w:r>
            <w:r>
              <w:rPr>
                <w:noProof/>
                <w:webHidden/>
              </w:rPr>
              <w:instrText xml:space="preserve"> PAGEREF _Toc69497573 \h </w:instrText>
            </w:r>
            <w:r>
              <w:rPr>
                <w:noProof/>
                <w:webHidden/>
              </w:rPr>
            </w:r>
            <w:r>
              <w:rPr>
                <w:noProof/>
                <w:webHidden/>
              </w:rPr>
              <w:fldChar w:fldCharType="separate"/>
            </w:r>
            <w:r>
              <w:rPr>
                <w:noProof/>
                <w:webHidden/>
              </w:rPr>
              <w:t>15</w:t>
            </w:r>
            <w:r>
              <w:rPr>
                <w:noProof/>
                <w:webHidden/>
              </w:rPr>
              <w:fldChar w:fldCharType="end"/>
            </w:r>
          </w:hyperlink>
        </w:p>
        <w:p w14:paraId="4D4EFE65" w14:textId="7B469D56" w:rsidR="002E3530" w:rsidRDefault="002E3530">
          <w:pPr>
            <w:pStyle w:val="IDC3"/>
            <w:tabs>
              <w:tab w:val="right" w:leader="dot" w:pos="8776"/>
            </w:tabs>
            <w:rPr>
              <w:rFonts w:asciiTheme="minorHAnsi" w:hAnsiTheme="minorHAnsi" w:cstheme="minorBidi"/>
              <w:noProof/>
              <w:sz w:val="22"/>
              <w:szCs w:val="22"/>
              <w:lang w:val="ca-ES" w:eastAsia="ca-ES"/>
            </w:rPr>
          </w:pPr>
          <w:hyperlink w:anchor="_Toc69497574" w:history="1">
            <w:r w:rsidRPr="00361939">
              <w:rPr>
                <w:rStyle w:val="Enlla"/>
                <w:noProof/>
              </w:rPr>
              <w:t>3.1.1. EVOLUCIÓN DE LOS JUEGOS MULTIJUGADOR</w:t>
            </w:r>
            <w:r>
              <w:rPr>
                <w:noProof/>
                <w:webHidden/>
              </w:rPr>
              <w:tab/>
            </w:r>
            <w:r>
              <w:rPr>
                <w:noProof/>
                <w:webHidden/>
              </w:rPr>
              <w:fldChar w:fldCharType="begin"/>
            </w:r>
            <w:r>
              <w:rPr>
                <w:noProof/>
                <w:webHidden/>
              </w:rPr>
              <w:instrText xml:space="preserve"> PAGEREF _Toc69497574 \h </w:instrText>
            </w:r>
            <w:r>
              <w:rPr>
                <w:noProof/>
                <w:webHidden/>
              </w:rPr>
            </w:r>
            <w:r>
              <w:rPr>
                <w:noProof/>
                <w:webHidden/>
              </w:rPr>
              <w:fldChar w:fldCharType="separate"/>
            </w:r>
            <w:r>
              <w:rPr>
                <w:noProof/>
                <w:webHidden/>
              </w:rPr>
              <w:t>15</w:t>
            </w:r>
            <w:r>
              <w:rPr>
                <w:noProof/>
                <w:webHidden/>
              </w:rPr>
              <w:fldChar w:fldCharType="end"/>
            </w:r>
          </w:hyperlink>
        </w:p>
        <w:p w14:paraId="6A825257" w14:textId="40C3F822" w:rsidR="002E3530" w:rsidRDefault="002E3530">
          <w:pPr>
            <w:pStyle w:val="IDC3"/>
            <w:tabs>
              <w:tab w:val="right" w:leader="dot" w:pos="8776"/>
            </w:tabs>
            <w:rPr>
              <w:rFonts w:asciiTheme="minorHAnsi" w:hAnsiTheme="minorHAnsi" w:cstheme="minorBidi"/>
              <w:noProof/>
              <w:sz w:val="22"/>
              <w:szCs w:val="22"/>
              <w:lang w:val="ca-ES" w:eastAsia="ca-ES"/>
            </w:rPr>
          </w:pPr>
          <w:hyperlink w:anchor="_Toc69497575" w:history="1">
            <w:r w:rsidRPr="00361939">
              <w:rPr>
                <w:rStyle w:val="Enlla"/>
                <w:noProof/>
              </w:rPr>
              <w:t>3.1.2. MULTIJUGADOR LOCAL</w:t>
            </w:r>
            <w:r>
              <w:rPr>
                <w:noProof/>
                <w:webHidden/>
              </w:rPr>
              <w:tab/>
            </w:r>
            <w:r>
              <w:rPr>
                <w:noProof/>
                <w:webHidden/>
              </w:rPr>
              <w:fldChar w:fldCharType="begin"/>
            </w:r>
            <w:r>
              <w:rPr>
                <w:noProof/>
                <w:webHidden/>
              </w:rPr>
              <w:instrText xml:space="preserve"> PAGEREF _Toc69497575 \h </w:instrText>
            </w:r>
            <w:r>
              <w:rPr>
                <w:noProof/>
                <w:webHidden/>
              </w:rPr>
            </w:r>
            <w:r>
              <w:rPr>
                <w:noProof/>
                <w:webHidden/>
              </w:rPr>
              <w:fldChar w:fldCharType="separate"/>
            </w:r>
            <w:r>
              <w:rPr>
                <w:noProof/>
                <w:webHidden/>
              </w:rPr>
              <w:t>16</w:t>
            </w:r>
            <w:r>
              <w:rPr>
                <w:noProof/>
                <w:webHidden/>
              </w:rPr>
              <w:fldChar w:fldCharType="end"/>
            </w:r>
          </w:hyperlink>
        </w:p>
        <w:p w14:paraId="249DB1CB" w14:textId="27B2A4E1" w:rsidR="002E3530" w:rsidRDefault="002E3530">
          <w:pPr>
            <w:pStyle w:val="IDC3"/>
            <w:tabs>
              <w:tab w:val="right" w:leader="dot" w:pos="8776"/>
            </w:tabs>
            <w:rPr>
              <w:rFonts w:asciiTheme="minorHAnsi" w:hAnsiTheme="minorHAnsi" w:cstheme="minorBidi"/>
              <w:noProof/>
              <w:sz w:val="22"/>
              <w:szCs w:val="22"/>
              <w:lang w:val="ca-ES" w:eastAsia="ca-ES"/>
            </w:rPr>
          </w:pPr>
          <w:hyperlink w:anchor="_Toc69497576" w:history="1">
            <w:r w:rsidRPr="00361939">
              <w:rPr>
                <w:rStyle w:val="Enlla"/>
                <w:noProof/>
              </w:rPr>
              <w:t>3.1.3. MULTIJUGADOR EN LÍNEA</w:t>
            </w:r>
            <w:r>
              <w:rPr>
                <w:noProof/>
                <w:webHidden/>
              </w:rPr>
              <w:tab/>
            </w:r>
            <w:r>
              <w:rPr>
                <w:noProof/>
                <w:webHidden/>
              </w:rPr>
              <w:fldChar w:fldCharType="begin"/>
            </w:r>
            <w:r>
              <w:rPr>
                <w:noProof/>
                <w:webHidden/>
              </w:rPr>
              <w:instrText xml:space="preserve"> PAGEREF _Toc69497576 \h </w:instrText>
            </w:r>
            <w:r>
              <w:rPr>
                <w:noProof/>
                <w:webHidden/>
              </w:rPr>
            </w:r>
            <w:r>
              <w:rPr>
                <w:noProof/>
                <w:webHidden/>
              </w:rPr>
              <w:fldChar w:fldCharType="separate"/>
            </w:r>
            <w:r>
              <w:rPr>
                <w:noProof/>
                <w:webHidden/>
              </w:rPr>
              <w:t>17</w:t>
            </w:r>
            <w:r>
              <w:rPr>
                <w:noProof/>
                <w:webHidden/>
              </w:rPr>
              <w:fldChar w:fldCharType="end"/>
            </w:r>
          </w:hyperlink>
        </w:p>
        <w:p w14:paraId="50BA7896" w14:textId="7E4105E9" w:rsidR="002E3530" w:rsidRDefault="002E3530">
          <w:pPr>
            <w:pStyle w:val="IDC2"/>
            <w:tabs>
              <w:tab w:val="right" w:leader="dot" w:pos="8776"/>
            </w:tabs>
            <w:rPr>
              <w:rFonts w:asciiTheme="minorHAnsi" w:hAnsiTheme="minorHAnsi" w:cstheme="minorBidi"/>
              <w:bCs w:val="0"/>
              <w:noProof/>
              <w:sz w:val="22"/>
              <w:lang w:val="ca-ES" w:eastAsia="ca-ES"/>
            </w:rPr>
          </w:pPr>
          <w:hyperlink w:anchor="_Toc69497577" w:history="1">
            <w:r w:rsidRPr="00361939">
              <w:rPr>
                <w:rStyle w:val="Enlla"/>
                <w:noProof/>
              </w:rPr>
              <w:t>3.2. PROTOCOLOS PARA LA COMUNICACIÓN EN TIEMPO REAL</w:t>
            </w:r>
            <w:r>
              <w:rPr>
                <w:noProof/>
                <w:webHidden/>
              </w:rPr>
              <w:tab/>
            </w:r>
            <w:r>
              <w:rPr>
                <w:noProof/>
                <w:webHidden/>
              </w:rPr>
              <w:fldChar w:fldCharType="begin"/>
            </w:r>
            <w:r>
              <w:rPr>
                <w:noProof/>
                <w:webHidden/>
              </w:rPr>
              <w:instrText xml:space="preserve"> PAGEREF _Toc69497577 \h </w:instrText>
            </w:r>
            <w:r>
              <w:rPr>
                <w:noProof/>
                <w:webHidden/>
              </w:rPr>
            </w:r>
            <w:r>
              <w:rPr>
                <w:noProof/>
                <w:webHidden/>
              </w:rPr>
              <w:fldChar w:fldCharType="separate"/>
            </w:r>
            <w:r>
              <w:rPr>
                <w:noProof/>
                <w:webHidden/>
              </w:rPr>
              <w:t>18</w:t>
            </w:r>
            <w:r>
              <w:rPr>
                <w:noProof/>
                <w:webHidden/>
              </w:rPr>
              <w:fldChar w:fldCharType="end"/>
            </w:r>
          </w:hyperlink>
        </w:p>
        <w:p w14:paraId="1CB0E30B" w14:textId="0424B7BB" w:rsidR="002E3530" w:rsidRDefault="002E3530">
          <w:pPr>
            <w:pStyle w:val="IDC3"/>
            <w:tabs>
              <w:tab w:val="right" w:leader="dot" w:pos="8776"/>
            </w:tabs>
            <w:rPr>
              <w:rFonts w:asciiTheme="minorHAnsi" w:hAnsiTheme="minorHAnsi" w:cstheme="minorBidi"/>
              <w:noProof/>
              <w:sz w:val="22"/>
              <w:szCs w:val="22"/>
              <w:lang w:val="ca-ES" w:eastAsia="ca-ES"/>
            </w:rPr>
          </w:pPr>
          <w:hyperlink w:anchor="_Toc69497578" w:history="1">
            <w:r w:rsidRPr="00361939">
              <w:rPr>
                <w:rStyle w:val="Enlla"/>
                <w:noProof/>
              </w:rPr>
              <w:t>3.2.1. ¿CÓMO FUNCIONA INTERNET?</w:t>
            </w:r>
            <w:r>
              <w:rPr>
                <w:noProof/>
                <w:webHidden/>
              </w:rPr>
              <w:tab/>
            </w:r>
            <w:r>
              <w:rPr>
                <w:noProof/>
                <w:webHidden/>
              </w:rPr>
              <w:fldChar w:fldCharType="begin"/>
            </w:r>
            <w:r>
              <w:rPr>
                <w:noProof/>
                <w:webHidden/>
              </w:rPr>
              <w:instrText xml:space="preserve"> PAGEREF _Toc69497578 \h </w:instrText>
            </w:r>
            <w:r>
              <w:rPr>
                <w:noProof/>
                <w:webHidden/>
              </w:rPr>
            </w:r>
            <w:r>
              <w:rPr>
                <w:noProof/>
                <w:webHidden/>
              </w:rPr>
              <w:fldChar w:fldCharType="separate"/>
            </w:r>
            <w:r>
              <w:rPr>
                <w:noProof/>
                <w:webHidden/>
              </w:rPr>
              <w:t>19</w:t>
            </w:r>
            <w:r>
              <w:rPr>
                <w:noProof/>
                <w:webHidden/>
              </w:rPr>
              <w:fldChar w:fldCharType="end"/>
            </w:r>
          </w:hyperlink>
        </w:p>
        <w:p w14:paraId="4902DA96" w14:textId="74DBB563" w:rsidR="002E3530" w:rsidRDefault="002E3530">
          <w:pPr>
            <w:pStyle w:val="IDC3"/>
            <w:tabs>
              <w:tab w:val="right" w:leader="dot" w:pos="8776"/>
            </w:tabs>
            <w:rPr>
              <w:rFonts w:asciiTheme="minorHAnsi" w:hAnsiTheme="minorHAnsi" w:cstheme="minorBidi"/>
              <w:noProof/>
              <w:sz w:val="22"/>
              <w:szCs w:val="22"/>
              <w:lang w:val="ca-ES" w:eastAsia="ca-ES"/>
            </w:rPr>
          </w:pPr>
          <w:hyperlink w:anchor="_Toc69497579" w:history="1">
            <w:r w:rsidRPr="00361939">
              <w:rPr>
                <w:rStyle w:val="Enlla"/>
                <w:noProof/>
              </w:rPr>
              <w:t>3.2.2. TRANSPORT CONTROL PROTOCOL (TCP)</w:t>
            </w:r>
            <w:r>
              <w:rPr>
                <w:noProof/>
                <w:webHidden/>
              </w:rPr>
              <w:tab/>
            </w:r>
            <w:r>
              <w:rPr>
                <w:noProof/>
                <w:webHidden/>
              </w:rPr>
              <w:fldChar w:fldCharType="begin"/>
            </w:r>
            <w:r>
              <w:rPr>
                <w:noProof/>
                <w:webHidden/>
              </w:rPr>
              <w:instrText xml:space="preserve"> PAGEREF _Toc69497579 \h </w:instrText>
            </w:r>
            <w:r>
              <w:rPr>
                <w:noProof/>
                <w:webHidden/>
              </w:rPr>
            </w:r>
            <w:r>
              <w:rPr>
                <w:noProof/>
                <w:webHidden/>
              </w:rPr>
              <w:fldChar w:fldCharType="separate"/>
            </w:r>
            <w:r>
              <w:rPr>
                <w:noProof/>
                <w:webHidden/>
              </w:rPr>
              <w:t>23</w:t>
            </w:r>
            <w:r>
              <w:rPr>
                <w:noProof/>
                <w:webHidden/>
              </w:rPr>
              <w:fldChar w:fldCharType="end"/>
            </w:r>
          </w:hyperlink>
        </w:p>
        <w:p w14:paraId="0D88922C" w14:textId="70BC19D2" w:rsidR="002E3530" w:rsidRDefault="002E3530">
          <w:pPr>
            <w:pStyle w:val="IDC3"/>
            <w:tabs>
              <w:tab w:val="right" w:leader="dot" w:pos="8776"/>
            </w:tabs>
            <w:rPr>
              <w:rFonts w:asciiTheme="minorHAnsi" w:hAnsiTheme="minorHAnsi" w:cstheme="minorBidi"/>
              <w:noProof/>
              <w:sz w:val="22"/>
              <w:szCs w:val="22"/>
              <w:lang w:val="ca-ES" w:eastAsia="ca-ES"/>
            </w:rPr>
          </w:pPr>
          <w:hyperlink w:anchor="_Toc69497580" w:history="1">
            <w:r w:rsidRPr="00361939">
              <w:rPr>
                <w:rStyle w:val="Enlla"/>
                <w:noProof/>
              </w:rPr>
              <w:t>3.2.3. USER DATAGRAM PROTOCOL (UDP)</w:t>
            </w:r>
            <w:r>
              <w:rPr>
                <w:noProof/>
                <w:webHidden/>
              </w:rPr>
              <w:tab/>
            </w:r>
            <w:r>
              <w:rPr>
                <w:noProof/>
                <w:webHidden/>
              </w:rPr>
              <w:fldChar w:fldCharType="begin"/>
            </w:r>
            <w:r>
              <w:rPr>
                <w:noProof/>
                <w:webHidden/>
              </w:rPr>
              <w:instrText xml:space="preserve"> PAGEREF _Toc69497580 \h </w:instrText>
            </w:r>
            <w:r>
              <w:rPr>
                <w:noProof/>
                <w:webHidden/>
              </w:rPr>
            </w:r>
            <w:r>
              <w:rPr>
                <w:noProof/>
                <w:webHidden/>
              </w:rPr>
              <w:fldChar w:fldCharType="separate"/>
            </w:r>
            <w:r>
              <w:rPr>
                <w:noProof/>
                <w:webHidden/>
              </w:rPr>
              <w:t>24</w:t>
            </w:r>
            <w:r>
              <w:rPr>
                <w:noProof/>
                <w:webHidden/>
              </w:rPr>
              <w:fldChar w:fldCharType="end"/>
            </w:r>
          </w:hyperlink>
        </w:p>
        <w:p w14:paraId="4B5C681E" w14:textId="3400784E" w:rsidR="002E3530" w:rsidRDefault="002E3530">
          <w:pPr>
            <w:pStyle w:val="IDC2"/>
            <w:tabs>
              <w:tab w:val="right" w:leader="dot" w:pos="8776"/>
            </w:tabs>
            <w:rPr>
              <w:rFonts w:asciiTheme="minorHAnsi" w:hAnsiTheme="minorHAnsi" w:cstheme="minorBidi"/>
              <w:bCs w:val="0"/>
              <w:noProof/>
              <w:sz w:val="22"/>
              <w:lang w:val="ca-ES" w:eastAsia="ca-ES"/>
            </w:rPr>
          </w:pPr>
          <w:hyperlink w:anchor="_Toc69497581" w:history="1">
            <w:r w:rsidRPr="00361939">
              <w:rPr>
                <w:rStyle w:val="Enlla"/>
                <w:noProof/>
              </w:rPr>
              <w:t>3.3. METODOLOGÍAS PARA EL DESARROLLO DE VIDEOJUEGOS EN LÍNEA</w:t>
            </w:r>
            <w:r>
              <w:rPr>
                <w:noProof/>
                <w:webHidden/>
              </w:rPr>
              <w:tab/>
            </w:r>
            <w:r>
              <w:rPr>
                <w:noProof/>
                <w:webHidden/>
              </w:rPr>
              <w:fldChar w:fldCharType="begin"/>
            </w:r>
            <w:r>
              <w:rPr>
                <w:noProof/>
                <w:webHidden/>
              </w:rPr>
              <w:instrText xml:space="preserve"> PAGEREF _Toc69497581 \h </w:instrText>
            </w:r>
            <w:r>
              <w:rPr>
                <w:noProof/>
                <w:webHidden/>
              </w:rPr>
            </w:r>
            <w:r>
              <w:rPr>
                <w:noProof/>
                <w:webHidden/>
              </w:rPr>
              <w:fldChar w:fldCharType="separate"/>
            </w:r>
            <w:r>
              <w:rPr>
                <w:noProof/>
                <w:webHidden/>
              </w:rPr>
              <w:t>26</w:t>
            </w:r>
            <w:r>
              <w:rPr>
                <w:noProof/>
                <w:webHidden/>
              </w:rPr>
              <w:fldChar w:fldCharType="end"/>
            </w:r>
          </w:hyperlink>
        </w:p>
        <w:p w14:paraId="33132157" w14:textId="4F66CE90" w:rsidR="002E3530" w:rsidRDefault="002E3530">
          <w:pPr>
            <w:pStyle w:val="IDC3"/>
            <w:tabs>
              <w:tab w:val="right" w:leader="dot" w:pos="8776"/>
            </w:tabs>
            <w:rPr>
              <w:rFonts w:asciiTheme="minorHAnsi" w:hAnsiTheme="minorHAnsi" w:cstheme="minorBidi"/>
              <w:noProof/>
              <w:sz w:val="22"/>
              <w:szCs w:val="22"/>
              <w:lang w:val="ca-ES" w:eastAsia="ca-ES"/>
            </w:rPr>
          </w:pPr>
          <w:hyperlink w:anchor="_Toc69497582" w:history="1">
            <w:r w:rsidRPr="00361939">
              <w:rPr>
                <w:rStyle w:val="Enlla"/>
                <w:noProof/>
              </w:rPr>
              <w:t>3.3.1. CLIENTE-SERVIDOR</w:t>
            </w:r>
            <w:r>
              <w:rPr>
                <w:noProof/>
                <w:webHidden/>
              </w:rPr>
              <w:tab/>
            </w:r>
            <w:r>
              <w:rPr>
                <w:noProof/>
                <w:webHidden/>
              </w:rPr>
              <w:fldChar w:fldCharType="begin"/>
            </w:r>
            <w:r>
              <w:rPr>
                <w:noProof/>
                <w:webHidden/>
              </w:rPr>
              <w:instrText xml:space="preserve"> PAGEREF _Toc69497582 \h </w:instrText>
            </w:r>
            <w:r>
              <w:rPr>
                <w:noProof/>
                <w:webHidden/>
              </w:rPr>
            </w:r>
            <w:r>
              <w:rPr>
                <w:noProof/>
                <w:webHidden/>
              </w:rPr>
              <w:fldChar w:fldCharType="separate"/>
            </w:r>
            <w:r>
              <w:rPr>
                <w:noProof/>
                <w:webHidden/>
              </w:rPr>
              <w:t>26</w:t>
            </w:r>
            <w:r>
              <w:rPr>
                <w:noProof/>
                <w:webHidden/>
              </w:rPr>
              <w:fldChar w:fldCharType="end"/>
            </w:r>
          </w:hyperlink>
        </w:p>
        <w:p w14:paraId="7FF2C34B" w14:textId="56207C24" w:rsidR="002E3530" w:rsidRDefault="002E3530">
          <w:pPr>
            <w:pStyle w:val="IDC3"/>
            <w:tabs>
              <w:tab w:val="right" w:leader="dot" w:pos="8776"/>
            </w:tabs>
            <w:rPr>
              <w:rFonts w:asciiTheme="minorHAnsi" w:hAnsiTheme="minorHAnsi" w:cstheme="minorBidi"/>
              <w:noProof/>
              <w:sz w:val="22"/>
              <w:szCs w:val="22"/>
              <w:lang w:val="ca-ES" w:eastAsia="ca-ES"/>
            </w:rPr>
          </w:pPr>
          <w:hyperlink w:anchor="_Toc69497583" w:history="1">
            <w:r w:rsidRPr="00361939">
              <w:rPr>
                <w:rStyle w:val="Enlla"/>
                <w:noProof/>
              </w:rPr>
              <w:t>3.3.2. PEER-TO-PEER (P2P)</w:t>
            </w:r>
            <w:r>
              <w:rPr>
                <w:noProof/>
                <w:webHidden/>
              </w:rPr>
              <w:tab/>
            </w:r>
            <w:r>
              <w:rPr>
                <w:noProof/>
                <w:webHidden/>
              </w:rPr>
              <w:fldChar w:fldCharType="begin"/>
            </w:r>
            <w:r>
              <w:rPr>
                <w:noProof/>
                <w:webHidden/>
              </w:rPr>
              <w:instrText xml:space="preserve"> PAGEREF _Toc69497583 \h </w:instrText>
            </w:r>
            <w:r>
              <w:rPr>
                <w:noProof/>
                <w:webHidden/>
              </w:rPr>
            </w:r>
            <w:r>
              <w:rPr>
                <w:noProof/>
                <w:webHidden/>
              </w:rPr>
              <w:fldChar w:fldCharType="separate"/>
            </w:r>
            <w:r>
              <w:rPr>
                <w:noProof/>
                <w:webHidden/>
              </w:rPr>
              <w:t>28</w:t>
            </w:r>
            <w:r>
              <w:rPr>
                <w:noProof/>
                <w:webHidden/>
              </w:rPr>
              <w:fldChar w:fldCharType="end"/>
            </w:r>
          </w:hyperlink>
        </w:p>
        <w:p w14:paraId="1F3B1965" w14:textId="21472A07" w:rsidR="002E3530" w:rsidRDefault="002E3530">
          <w:pPr>
            <w:pStyle w:val="IDC3"/>
            <w:tabs>
              <w:tab w:val="right" w:leader="dot" w:pos="8776"/>
            </w:tabs>
            <w:rPr>
              <w:rFonts w:asciiTheme="minorHAnsi" w:hAnsiTheme="minorHAnsi" w:cstheme="minorBidi"/>
              <w:noProof/>
              <w:sz w:val="22"/>
              <w:szCs w:val="22"/>
              <w:lang w:val="ca-ES" w:eastAsia="ca-ES"/>
            </w:rPr>
          </w:pPr>
          <w:hyperlink w:anchor="_Toc69497584" w:history="1">
            <w:r w:rsidRPr="00361939">
              <w:rPr>
                <w:rStyle w:val="Enlla"/>
                <w:noProof/>
              </w:rPr>
              <w:t>3.3.3. SERVIDOR-SERVIDOR</w:t>
            </w:r>
            <w:r>
              <w:rPr>
                <w:noProof/>
                <w:webHidden/>
              </w:rPr>
              <w:tab/>
            </w:r>
            <w:r>
              <w:rPr>
                <w:noProof/>
                <w:webHidden/>
              </w:rPr>
              <w:fldChar w:fldCharType="begin"/>
            </w:r>
            <w:r>
              <w:rPr>
                <w:noProof/>
                <w:webHidden/>
              </w:rPr>
              <w:instrText xml:space="preserve"> PAGEREF _Toc69497584 \h </w:instrText>
            </w:r>
            <w:r>
              <w:rPr>
                <w:noProof/>
                <w:webHidden/>
              </w:rPr>
            </w:r>
            <w:r>
              <w:rPr>
                <w:noProof/>
                <w:webHidden/>
              </w:rPr>
              <w:fldChar w:fldCharType="separate"/>
            </w:r>
            <w:r>
              <w:rPr>
                <w:noProof/>
                <w:webHidden/>
              </w:rPr>
              <w:t>29</w:t>
            </w:r>
            <w:r>
              <w:rPr>
                <w:noProof/>
                <w:webHidden/>
              </w:rPr>
              <w:fldChar w:fldCharType="end"/>
            </w:r>
          </w:hyperlink>
        </w:p>
        <w:p w14:paraId="394A08FD" w14:textId="3685C2F0" w:rsidR="002E3530" w:rsidRDefault="002E3530">
          <w:pPr>
            <w:pStyle w:val="IDC2"/>
            <w:tabs>
              <w:tab w:val="right" w:leader="dot" w:pos="8776"/>
            </w:tabs>
            <w:rPr>
              <w:rFonts w:asciiTheme="minorHAnsi" w:hAnsiTheme="minorHAnsi" w:cstheme="minorBidi"/>
              <w:bCs w:val="0"/>
              <w:noProof/>
              <w:sz w:val="22"/>
              <w:lang w:val="ca-ES" w:eastAsia="ca-ES"/>
            </w:rPr>
          </w:pPr>
          <w:hyperlink w:anchor="_Toc69497585" w:history="1">
            <w:r w:rsidRPr="00361939">
              <w:rPr>
                <w:rStyle w:val="Enlla"/>
                <w:noProof/>
                <w:highlight w:val="yellow"/>
              </w:rPr>
              <w:t>3.4. FUNCIONAMIENTO DE UN COCHE</w:t>
            </w:r>
            <w:r>
              <w:rPr>
                <w:noProof/>
                <w:webHidden/>
              </w:rPr>
              <w:tab/>
            </w:r>
            <w:r>
              <w:rPr>
                <w:noProof/>
                <w:webHidden/>
              </w:rPr>
              <w:fldChar w:fldCharType="begin"/>
            </w:r>
            <w:r>
              <w:rPr>
                <w:noProof/>
                <w:webHidden/>
              </w:rPr>
              <w:instrText xml:space="preserve"> PAGEREF _Toc69497585 \h </w:instrText>
            </w:r>
            <w:r>
              <w:rPr>
                <w:noProof/>
                <w:webHidden/>
              </w:rPr>
            </w:r>
            <w:r>
              <w:rPr>
                <w:noProof/>
                <w:webHidden/>
              </w:rPr>
              <w:fldChar w:fldCharType="separate"/>
            </w:r>
            <w:r>
              <w:rPr>
                <w:noProof/>
                <w:webHidden/>
              </w:rPr>
              <w:t>29</w:t>
            </w:r>
            <w:r>
              <w:rPr>
                <w:noProof/>
                <w:webHidden/>
              </w:rPr>
              <w:fldChar w:fldCharType="end"/>
            </w:r>
          </w:hyperlink>
        </w:p>
        <w:p w14:paraId="6847AED2" w14:textId="5E924ABD" w:rsidR="002E3530" w:rsidRDefault="002E3530">
          <w:pPr>
            <w:pStyle w:val="IDC3"/>
            <w:tabs>
              <w:tab w:val="right" w:leader="dot" w:pos="8776"/>
            </w:tabs>
            <w:rPr>
              <w:rFonts w:asciiTheme="minorHAnsi" w:hAnsiTheme="minorHAnsi" w:cstheme="minorBidi"/>
              <w:noProof/>
              <w:sz w:val="22"/>
              <w:szCs w:val="22"/>
              <w:lang w:val="ca-ES" w:eastAsia="ca-ES"/>
            </w:rPr>
          </w:pPr>
          <w:hyperlink w:anchor="_Toc69497586" w:history="1">
            <w:r w:rsidRPr="00361939">
              <w:rPr>
                <w:rStyle w:val="Enlla"/>
                <w:noProof/>
              </w:rPr>
              <w:t>3.4.1. MOTOR</w:t>
            </w:r>
            <w:r>
              <w:rPr>
                <w:noProof/>
                <w:webHidden/>
              </w:rPr>
              <w:tab/>
            </w:r>
            <w:r>
              <w:rPr>
                <w:noProof/>
                <w:webHidden/>
              </w:rPr>
              <w:fldChar w:fldCharType="begin"/>
            </w:r>
            <w:r>
              <w:rPr>
                <w:noProof/>
                <w:webHidden/>
              </w:rPr>
              <w:instrText xml:space="preserve"> PAGEREF _Toc69497586 \h </w:instrText>
            </w:r>
            <w:r>
              <w:rPr>
                <w:noProof/>
                <w:webHidden/>
              </w:rPr>
            </w:r>
            <w:r>
              <w:rPr>
                <w:noProof/>
                <w:webHidden/>
              </w:rPr>
              <w:fldChar w:fldCharType="separate"/>
            </w:r>
            <w:r>
              <w:rPr>
                <w:noProof/>
                <w:webHidden/>
              </w:rPr>
              <w:t>29</w:t>
            </w:r>
            <w:r>
              <w:rPr>
                <w:noProof/>
                <w:webHidden/>
              </w:rPr>
              <w:fldChar w:fldCharType="end"/>
            </w:r>
          </w:hyperlink>
        </w:p>
        <w:p w14:paraId="210A911F" w14:textId="4D8DC2AD" w:rsidR="002E3530" w:rsidRDefault="002E3530">
          <w:pPr>
            <w:pStyle w:val="IDC3"/>
            <w:tabs>
              <w:tab w:val="right" w:leader="dot" w:pos="8776"/>
            </w:tabs>
            <w:rPr>
              <w:rFonts w:asciiTheme="minorHAnsi" w:hAnsiTheme="minorHAnsi" w:cstheme="minorBidi"/>
              <w:noProof/>
              <w:sz w:val="22"/>
              <w:szCs w:val="22"/>
              <w:lang w:val="ca-ES" w:eastAsia="ca-ES"/>
            </w:rPr>
          </w:pPr>
          <w:hyperlink w:anchor="_Toc69497587" w:history="1">
            <w:r w:rsidRPr="00361939">
              <w:rPr>
                <w:rStyle w:val="Enlla"/>
                <w:noProof/>
              </w:rPr>
              <w:t>3.4.2. SUSPENSIÓN</w:t>
            </w:r>
            <w:r>
              <w:rPr>
                <w:noProof/>
                <w:webHidden/>
              </w:rPr>
              <w:tab/>
            </w:r>
            <w:r>
              <w:rPr>
                <w:noProof/>
                <w:webHidden/>
              </w:rPr>
              <w:fldChar w:fldCharType="begin"/>
            </w:r>
            <w:r>
              <w:rPr>
                <w:noProof/>
                <w:webHidden/>
              </w:rPr>
              <w:instrText xml:space="preserve"> PAGEREF _Toc69497587 \h </w:instrText>
            </w:r>
            <w:r>
              <w:rPr>
                <w:noProof/>
                <w:webHidden/>
              </w:rPr>
            </w:r>
            <w:r>
              <w:rPr>
                <w:noProof/>
                <w:webHidden/>
              </w:rPr>
              <w:fldChar w:fldCharType="separate"/>
            </w:r>
            <w:r>
              <w:rPr>
                <w:noProof/>
                <w:webHidden/>
              </w:rPr>
              <w:t>29</w:t>
            </w:r>
            <w:r>
              <w:rPr>
                <w:noProof/>
                <w:webHidden/>
              </w:rPr>
              <w:fldChar w:fldCharType="end"/>
            </w:r>
          </w:hyperlink>
        </w:p>
        <w:p w14:paraId="2D6E1C24" w14:textId="5D245C8E" w:rsidR="002E3530" w:rsidRDefault="002E3530">
          <w:pPr>
            <w:pStyle w:val="IDC3"/>
            <w:tabs>
              <w:tab w:val="right" w:leader="dot" w:pos="8776"/>
            </w:tabs>
            <w:rPr>
              <w:rFonts w:asciiTheme="minorHAnsi" w:hAnsiTheme="minorHAnsi" w:cstheme="minorBidi"/>
              <w:noProof/>
              <w:sz w:val="22"/>
              <w:szCs w:val="22"/>
              <w:lang w:val="ca-ES" w:eastAsia="ca-ES"/>
            </w:rPr>
          </w:pPr>
          <w:hyperlink w:anchor="_Toc69497588" w:history="1">
            <w:r w:rsidRPr="00361939">
              <w:rPr>
                <w:rStyle w:val="Enlla"/>
                <w:noProof/>
              </w:rPr>
              <w:t>3.4.3. DIRECCIÓN</w:t>
            </w:r>
            <w:r>
              <w:rPr>
                <w:noProof/>
                <w:webHidden/>
              </w:rPr>
              <w:tab/>
            </w:r>
            <w:r>
              <w:rPr>
                <w:noProof/>
                <w:webHidden/>
              </w:rPr>
              <w:fldChar w:fldCharType="begin"/>
            </w:r>
            <w:r>
              <w:rPr>
                <w:noProof/>
                <w:webHidden/>
              </w:rPr>
              <w:instrText xml:space="preserve"> PAGEREF _Toc69497588 \h </w:instrText>
            </w:r>
            <w:r>
              <w:rPr>
                <w:noProof/>
                <w:webHidden/>
              </w:rPr>
            </w:r>
            <w:r>
              <w:rPr>
                <w:noProof/>
                <w:webHidden/>
              </w:rPr>
              <w:fldChar w:fldCharType="separate"/>
            </w:r>
            <w:r>
              <w:rPr>
                <w:noProof/>
                <w:webHidden/>
              </w:rPr>
              <w:t>31</w:t>
            </w:r>
            <w:r>
              <w:rPr>
                <w:noProof/>
                <w:webHidden/>
              </w:rPr>
              <w:fldChar w:fldCharType="end"/>
            </w:r>
          </w:hyperlink>
        </w:p>
        <w:p w14:paraId="743A6EA9" w14:textId="2554DE3D" w:rsidR="002E3530" w:rsidRDefault="002E3530">
          <w:pPr>
            <w:pStyle w:val="IDC3"/>
            <w:tabs>
              <w:tab w:val="right" w:leader="dot" w:pos="8776"/>
            </w:tabs>
            <w:rPr>
              <w:rFonts w:asciiTheme="minorHAnsi" w:hAnsiTheme="minorHAnsi" w:cstheme="minorBidi"/>
              <w:noProof/>
              <w:sz w:val="22"/>
              <w:szCs w:val="22"/>
              <w:lang w:val="ca-ES" w:eastAsia="ca-ES"/>
            </w:rPr>
          </w:pPr>
          <w:hyperlink w:anchor="_Toc69497589" w:history="1">
            <w:r w:rsidRPr="00361939">
              <w:rPr>
                <w:rStyle w:val="Enlla"/>
                <w:noProof/>
                <w:highlight w:val="red"/>
              </w:rPr>
              <w:t>3.4.4. IMPLEMENTACIÓN EN EL JUEGO</w:t>
            </w:r>
            <w:r>
              <w:rPr>
                <w:noProof/>
                <w:webHidden/>
              </w:rPr>
              <w:tab/>
            </w:r>
            <w:r>
              <w:rPr>
                <w:noProof/>
                <w:webHidden/>
              </w:rPr>
              <w:fldChar w:fldCharType="begin"/>
            </w:r>
            <w:r>
              <w:rPr>
                <w:noProof/>
                <w:webHidden/>
              </w:rPr>
              <w:instrText xml:space="preserve"> PAGEREF _Toc69497589 \h </w:instrText>
            </w:r>
            <w:r>
              <w:rPr>
                <w:noProof/>
                <w:webHidden/>
              </w:rPr>
            </w:r>
            <w:r>
              <w:rPr>
                <w:noProof/>
                <w:webHidden/>
              </w:rPr>
              <w:fldChar w:fldCharType="separate"/>
            </w:r>
            <w:r>
              <w:rPr>
                <w:noProof/>
                <w:webHidden/>
              </w:rPr>
              <w:t>31</w:t>
            </w:r>
            <w:r>
              <w:rPr>
                <w:noProof/>
                <w:webHidden/>
              </w:rPr>
              <w:fldChar w:fldCharType="end"/>
            </w:r>
          </w:hyperlink>
        </w:p>
        <w:p w14:paraId="00B44495" w14:textId="759BFCDD" w:rsidR="002E3530" w:rsidRDefault="002E3530">
          <w:pPr>
            <w:pStyle w:val="IDC1"/>
            <w:tabs>
              <w:tab w:val="right" w:leader="dot" w:pos="8776"/>
            </w:tabs>
            <w:rPr>
              <w:rFonts w:asciiTheme="minorHAnsi" w:hAnsiTheme="minorHAnsi" w:cstheme="minorBidi"/>
              <w:b w:val="0"/>
              <w:bCs w:val="0"/>
              <w:iCs w:val="0"/>
              <w:noProof/>
              <w:sz w:val="22"/>
              <w:szCs w:val="22"/>
              <w:lang w:val="ca-ES" w:eastAsia="ca-ES"/>
            </w:rPr>
          </w:pPr>
          <w:hyperlink w:anchor="_Toc69497590" w:history="1">
            <w:r w:rsidRPr="00361939">
              <w:rPr>
                <w:rStyle w:val="Enlla"/>
                <w:noProof/>
              </w:rPr>
              <w:t>CAPÍTULO 4. OBJETIVOS</w:t>
            </w:r>
            <w:r>
              <w:rPr>
                <w:noProof/>
                <w:webHidden/>
              </w:rPr>
              <w:tab/>
            </w:r>
            <w:r>
              <w:rPr>
                <w:noProof/>
                <w:webHidden/>
              </w:rPr>
              <w:fldChar w:fldCharType="begin"/>
            </w:r>
            <w:r>
              <w:rPr>
                <w:noProof/>
                <w:webHidden/>
              </w:rPr>
              <w:instrText xml:space="preserve"> PAGEREF _Toc69497590 \h </w:instrText>
            </w:r>
            <w:r>
              <w:rPr>
                <w:noProof/>
                <w:webHidden/>
              </w:rPr>
            </w:r>
            <w:r>
              <w:rPr>
                <w:noProof/>
                <w:webHidden/>
              </w:rPr>
              <w:fldChar w:fldCharType="separate"/>
            </w:r>
            <w:r>
              <w:rPr>
                <w:noProof/>
                <w:webHidden/>
              </w:rPr>
              <w:t>33</w:t>
            </w:r>
            <w:r>
              <w:rPr>
                <w:noProof/>
                <w:webHidden/>
              </w:rPr>
              <w:fldChar w:fldCharType="end"/>
            </w:r>
          </w:hyperlink>
        </w:p>
        <w:p w14:paraId="1EB7ACEC" w14:textId="0E608B55" w:rsidR="002E3530" w:rsidRDefault="002E3530">
          <w:pPr>
            <w:pStyle w:val="IDC2"/>
            <w:tabs>
              <w:tab w:val="right" w:leader="dot" w:pos="8776"/>
            </w:tabs>
            <w:rPr>
              <w:rFonts w:asciiTheme="minorHAnsi" w:hAnsiTheme="minorHAnsi" w:cstheme="minorBidi"/>
              <w:bCs w:val="0"/>
              <w:noProof/>
              <w:sz w:val="22"/>
              <w:lang w:val="ca-ES" w:eastAsia="ca-ES"/>
            </w:rPr>
          </w:pPr>
          <w:hyperlink w:anchor="_Toc69497591" w:history="1">
            <w:r w:rsidRPr="00361939">
              <w:rPr>
                <w:rStyle w:val="Enlla"/>
                <w:noProof/>
              </w:rPr>
              <w:t>4.1. OBJETIVOS PRINCIPALES</w:t>
            </w:r>
            <w:r>
              <w:rPr>
                <w:noProof/>
                <w:webHidden/>
              </w:rPr>
              <w:tab/>
            </w:r>
            <w:r>
              <w:rPr>
                <w:noProof/>
                <w:webHidden/>
              </w:rPr>
              <w:fldChar w:fldCharType="begin"/>
            </w:r>
            <w:r>
              <w:rPr>
                <w:noProof/>
                <w:webHidden/>
              </w:rPr>
              <w:instrText xml:space="preserve"> PAGEREF _Toc69497591 \h </w:instrText>
            </w:r>
            <w:r>
              <w:rPr>
                <w:noProof/>
                <w:webHidden/>
              </w:rPr>
            </w:r>
            <w:r>
              <w:rPr>
                <w:noProof/>
                <w:webHidden/>
              </w:rPr>
              <w:fldChar w:fldCharType="separate"/>
            </w:r>
            <w:r>
              <w:rPr>
                <w:noProof/>
                <w:webHidden/>
              </w:rPr>
              <w:t>33</w:t>
            </w:r>
            <w:r>
              <w:rPr>
                <w:noProof/>
                <w:webHidden/>
              </w:rPr>
              <w:fldChar w:fldCharType="end"/>
            </w:r>
          </w:hyperlink>
        </w:p>
        <w:p w14:paraId="07719455" w14:textId="364C17B5" w:rsidR="002E3530" w:rsidRDefault="002E3530">
          <w:pPr>
            <w:pStyle w:val="IDC2"/>
            <w:tabs>
              <w:tab w:val="right" w:leader="dot" w:pos="8776"/>
            </w:tabs>
            <w:rPr>
              <w:rFonts w:asciiTheme="minorHAnsi" w:hAnsiTheme="minorHAnsi" w:cstheme="minorBidi"/>
              <w:bCs w:val="0"/>
              <w:noProof/>
              <w:sz w:val="22"/>
              <w:lang w:val="ca-ES" w:eastAsia="ca-ES"/>
            </w:rPr>
          </w:pPr>
          <w:hyperlink w:anchor="_Toc69497592" w:history="1">
            <w:r w:rsidRPr="00361939">
              <w:rPr>
                <w:rStyle w:val="Enlla"/>
                <w:noProof/>
              </w:rPr>
              <w:t>4.2. OBJETIVOS SECUNDARIOS</w:t>
            </w:r>
            <w:r>
              <w:rPr>
                <w:noProof/>
                <w:webHidden/>
              </w:rPr>
              <w:tab/>
            </w:r>
            <w:r>
              <w:rPr>
                <w:noProof/>
                <w:webHidden/>
              </w:rPr>
              <w:fldChar w:fldCharType="begin"/>
            </w:r>
            <w:r>
              <w:rPr>
                <w:noProof/>
                <w:webHidden/>
              </w:rPr>
              <w:instrText xml:space="preserve"> PAGEREF _Toc69497592 \h </w:instrText>
            </w:r>
            <w:r>
              <w:rPr>
                <w:noProof/>
                <w:webHidden/>
              </w:rPr>
            </w:r>
            <w:r>
              <w:rPr>
                <w:noProof/>
                <w:webHidden/>
              </w:rPr>
              <w:fldChar w:fldCharType="separate"/>
            </w:r>
            <w:r>
              <w:rPr>
                <w:noProof/>
                <w:webHidden/>
              </w:rPr>
              <w:t>33</w:t>
            </w:r>
            <w:r>
              <w:rPr>
                <w:noProof/>
                <w:webHidden/>
              </w:rPr>
              <w:fldChar w:fldCharType="end"/>
            </w:r>
          </w:hyperlink>
        </w:p>
        <w:p w14:paraId="2B544182" w14:textId="6DC49DBD" w:rsidR="002E3530" w:rsidRDefault="002E3530">
          <w:pPr>
            <w:pStyle w:val="IDC1"/>
            <w:tabs>
              <w:tab w:val="right" w:leader="dot" w:pos="8776"/>
            </w:tabs>
            <w:rPr>
              <w:rFonts w:asciiTheme="minorHAnsi" w:hAnsiTheme="minorHAnsi" w:cstheme="minorBidi"/>
              <w:b w:val="0"/>
              <w:bCs w:val="0"/>
              <w:iCs w:val="0"/>
              <w:noProof/>
              <w:sz w:val="22"/>
              <w:szCs w:val="22"/>
              <w:lang w:val="ca-ES" w:eastAsia="ca-ES"/>
            </w:rPr>
          </w:pPr>
          <w:hyperlink w:anchor="_Toc69497593" w:history="1">
            <w:r w:rsidRPr="00361939">
              <w:rPr>
                <w:rStyle w:val="Enlla"/>
                <w:noProof/>
              </w:rPr>
              <w:t>CAPÍTULO 5. DISEÑO METODOLÓGICO Y CRONOGRAMA</w:t>
            </w:r>
            <w:r>
              <w:rPr>
                <w:noProof/>
                <w:webHidden/>
              </w:rPr>
              <w:tab/>
            </w:r>
            <w:r>
              <w:rPr>
                <w:noProof/>
                <w:webHidden/>
              </w:rPr>
              <w:fldChar w:fldCharType="begin"/>
            </w:r>
            <w:r>
              <w:rPr>
                <w:noProof/>
                <w:webHidden/>
              </w:rPr>
              <w:instrText xml:space="preserve"> PAGEREF _Toc69497593 \h </w:instrText>
            </w:r>
            <w:r>
              <w:rPr>
                <w:noProof/>
                <w:webHidden/>
              </w:rPr>
            </w:r>
            <w:r>
              <w:rPr>
                <w:noProof/>
                <w:webHidden/>
              </w:rPr>
              <w:fldChar w:fldCharType="separate"/>
            </w:r>
            <w:r>
              <w:rPr>
                <w:noProof/>
                <w:webHidden/>
              </w:rPr>
              <w:t>35</w:t>
            </w:r>
            <w:r>
              <w:rPr>
                <w:noProof/>
                <w:webHidden/>
              </w:rPr>
              <w:fldChar w:fldCharType="end"/>
            </w:r>
          </w:hyperlink>
        </w:p>
        <w:p w14:paraId="5A61D208" w14:textId="53298CE5" w:rsidR="002E3530" w:rsidRDefault="002E3530">
          <w:pPr>
            <w:pStyle w:val="IDC2"/>
            <w:tabs>
              <w:tab w:val="right" w:leader="dot" w:pos="8776"/>
            </w:tabs>
            <w:rPr>
              <w:rFonts w:asciiTheme="minorHAnsi" w:hAnsiTheme="minorHAnsi" w:cstheme="minorBidi"/>
              <w:bCs w:val="0"/>
              <w:noProof/>
              <w:sz w:val="22"/>
              <w:lang w:val="ca-ES" w:eastAsia="ca-ES"/>
            </w:rPr>
          </w:pPr>
          <w:hyperlink w:anchor="_Toc69497594" w:history="1">
            <w:r w:rsidRPr="00361939">
              <w:rPr>
                <w:rStyle w:val="Enlla"/>
                <w:noProof/>
              </w:rPr>
              <w:t>5.1. HERRAMIENTAS DE DESARROLLO</w:t>
            </w:r>
            <w:r>
              <w:rPr>
                <w:noProof/>
                <w:webHidden/>
              </w:rPr>
              <w:tab/>
            </w:r>
            <w:r>
              <w:rPr>
                <w:noProof/>
                <w:webHidden/>
              </w:rPr>
              <w:fldChar w:fldCharType="begin"/>
            </w:r>
            <w:r>
              <w:rPr>
                <w:noProof/>
                <w:webHidden/>
              </w:rPr>
              <w:instrText xml:space="preserve"> PAGEREF _Toc69497594 \h </w:instrText>
            </w:r>
            <w:r>
              <w:rPr>
                <w:noProof/>
                <w:webHidden/>
              </w:rPr>
            </w:r>
            <w:r>
              <w:rPr>
                <w:noProof/>
                <w:webHidden/>
              </w:rPr>
              <w:fldChar w:fldCharType="separate"/>
            </w:r>
            <w:r>
              <w:rPr>
                <w:noProof/>
                <w:webHidden/>
              </w:rPr>
              <w:t>35</w:t>
            </w:r>
            <w:r>
              <w:rPr>
                <w:noProof/>
                <w:webHidden/>
              </w:rPr>
              <w:fldChar w:fldCharType="end"/>
            </w:r>
          </w:hyperlink>
        </w:p>
        <w:p w14:paraId="75C36F22" w14:textId="3C6289AE" w:rsidR="002E3530" w:rsidRDefault="002E3530">
          <w:pPr>
            <w:pStyle w:val="IDC3"/>
            <w:tabs>
              <w:tab w:val="right" w:leader="dot" w:pos="8776"/>
            </w:tabs>
            <w:rPr>
              <w:rFonts w:asciiTheme="minorHAnsi" w:hAnsiTheme="minorHAnsi" w:cstheme="minorBidi"/>
              <w:noProof/>
              <w:sz w:val="22"/>
              <w:szCs w:val="22"/>
              <w:lang w:val="ca-ES" w:eastAsia="ca-ES"/>
            </w:rPr>
          </w:pPr>
          <w:hyperlink w:anchor="_Toc69497595" w:history="1">
            <w:r w:rsidRPr="00361939">
              <w:rPr>
                <w:rStyle w:val="Enlla"/>
                <w:noProof/>
              </w:rPr>
              <w:t>5.1.1. HERRAMIENTAS DE DESARROLLO DEL CLIENTE</w:t>
            </w:r>
            <w:r>
              <w:rPr>
                <w:noProof/>
                <w:webHidden/>
              </w:rPr>
              <w:tab/>
            </w:r>
            <w:r>
              <w:rPr>
                <w:noProof/>
                <w:webHidden/>
              </w:rPr>
              <w:fldChar w:fldCharType="begin"/>
            </w:r>
            <w:r>
              <w:rPr>
                <w:noProof/>
                <w:webHidden/>
              </w:rPr>
              <w:instrText xml:space="preserve"> PAGEREF _Toc69497595 \h </w:instrText>
            </w:r>
            <w:r>
              <w:rPr>
                <w:noProof/>
                <w:webHidden/>
              </w:rPr>
            </w:r>
            <w:r>
              <w:rPr>
                <w:noProof/>
                <w:webHidden/>
              </w:rPr>
              <w:fldChar w:fldCharType="separate"/>
            </w:r>
            <w:r>
              <w:rPr>
                <w:noProof/>
                <w:webHidden/>
              </w:rPr>
              <w:t>35</w:t>
            </w:r>
            <w:r>
              <w:rPr>
                <w:noProof/>
                <w:webHidden/>
              </w:rPr>
              <w:fldChar w:fldCharType="end"/>
            </w:r>
          </w:hyperlink>
        </w:p>
        <w:p w14:paraId="658B5500" w14:textId="330E801E" w:rsidR="002E3530" w:rsidRDefault="002E3530">
          <w:pPr>
            <w:pStyle w:val="IDC3"/>
            <w:tabs>
              <w:tab w:val="right" w:leader="dot" w:pos="8776"/>
            </w:tabs>
            <w:rPr>
              <w:rFonts w:asciiTheme="minorHAnsi" w:hAnsiTheme="minorHAnsi" w:cstheme="minorBidi"/>
              <w:noProof/>
              <w:sz w:val="22"/>
              <w:szCs w:val="22"/>
              <w:lang w:val="ca-ES" w:eastAsia="ca-ES"/>
            </w:rPr>
          </w:pPr>
          <w:hyperlink w:anchor="_Toc69497596" w:history="1">
            <w:r w:rsidRPr="00361939">
              <w:rPr>
                <w:rStyle w:val="Enlla"/>
                <w:noProof/>
              </w:rPr>
              <w:t>5.1.2. HERRAMIENTAS DE DESARROLLO DEL SERVIDOR</w:t>
            </w:r>
            <w:r>
              <w:rPr>
                <w:noProof/>
                <w:webHidden/>
              </w:rPr>
              <w:tab/>
            </w:r>
            <w:r>
              <w:rPr>
                <w:noProof/>
                <w:webHidden/>
              </w:rPr>
              <w:fldChar w:fldCharType="begin"/>
            </w:r>
            <w:r>
              <w:rPr>
                <w:noProof/>
                <w:webHidden/>
              </w:rPr>
              <w:instrText xml:space="preserve"> PAGEREF _Toc69497596 \h </w:instrText>
            </w:r>
            <w:r>
              <w:rPr>
                <w:noProof/>
                <w:webHidden/>
              </w:rPr>
            </w:r>
            <w:r>
              <w:rPr>
                <w:noProof/>
                <w:webHidden/>
              </w:rPr>
              <w:fldChar w:fldCharType="separate"/>
            </w:r>
            <w:r>
              <w:rPr>
                <w:noProof/>
                <w:webHidden/>
              </w:rPr>
              <w:t>36</w:t>
            </w:r>
            <w:r>
              <w:rPr>
                <w:noProof/>
                <w:webHidden/>
              </w:rPr>
              <w:fldChar w:fldCharType="end"/>
            </w:r>
          </w:hyperlink>
        </w:p>
        <w:p w14:paraId="2D48BF56" w14:textId="598F2F55" w:rsidR="002E3530" w:rsidRDefault="002E3530">
          <w:pPr>
            <w:pStyle w:val="IDC2"/>
            <w:tabs>
              <w:tab w:val="right" w:leader="dot" w:pos="8776"/>
            </w:tabs>
            <w:rPr>
              <w:rFonts w:asciiTheme="minorHAnsi" w:hAnsiTheme="minorHAnsi" w:cstheme="minorBidi"/>
              <w:bCs w:val="0"/>
              <w:noProof/>
              <w:sz w:val="22"/>
              <w:lang w:val="ca-ES" w:eastAsia="ca-ES"/>
            </w:rPr>
          </w:pPr>
          <w:hyperlink w:anchor="_Toc69497597" w:history="1">
            <w:r w:rsidRPr="00361939">
              <w:rPr>
                <w:rStyle w:val="Enlla"/>
                <w:noProof/>
              </w:rPr>
              <w:t>5.2. METODOLOGÍA</w:t>
            </w:r>
            <w:r>
              <w:rPr>
                <w:noProof/>
                <w:webHidden/>
              </w:rPr>
              <w:tab/>
            </w:r>
            <w:r>
              <w:rPr>
                <w:noProof/>
                <w:webHidden/>
              </w:rPr>
              <w:fldChar w:fldCharType="begin"/>
            </w:r>
            <w:r>
              <w:rPr>
                <w:noProof/>
                <w:webHidden/>
              </w:rPr>
              <w:instrText xml:space="preserve"> PAGEREF _Toc69497597 \h </w:instrText>
            </w:r>
            <w:r>
              <w:rPr>
                <w:noProof/>
                <w:webHidden/>
              </w:rPr>
            </w:r>
            <w:r>
              <w:rPr>
                <w:noProof/>
                <w:webHidden/>
              </w:rPr>
              <w:fldChar w:fldCharType="separate"/>
            </w:r>
            <w:r>
              <w:rPr>
                <w:noProof/>
                <w:webHidden/>
              </w:rPr>
              <w:t>37</w:t>
            </w:r>
            <w:r>
              <w:rPr>
                <w:noProof/>
                <w:webHidden/>
              </w:rPr>
              <w:fldChar w:fldCharType="end"/>
            </w:r>
          </w:hyperlink>
        </w:p>
        <w:p w14:paraId="5AE11404" w14:textId="0183A66B" w:rsidR="002E3530" w:rsidRDefault="002E3530">
          <w:pPr>
            <w:pStyle w:val="IDC3"/>
            <w:tabs>
              <w:tab w:val="right" w:leader="dot" w:pos="8776"/>
            </w:tabs>
            <w:rPr>
              <w:rFonts w:asciiTheme="minorHAnsi" w:hAnsiTheme="minorHAnsi" w:cstheme="minorBidi"/>
              <w:noProof/>
              <w:sz w:val="22"/>
              <w:szCs w:val="22"/>
              <w:lang w:val="ca-ES" w:eastAsia="ca-ES"/>
            </w:rPr>
          </w:pPr>
          <w:hyperlink w:anchor="_Toc69497598" w:history="1">
            <w:r w:rsidRPr="00361939">
              <w:rPr>
                <w:rStyle w:val="Enlla"/>
                <w:noProof/>
              </w:rPr>
              <w:t>5.2.1. METODOLOGÍA DE LA DOCUMENTACIÓN</w:t>
            </w:r>
            <w:r>
              <w:rPr>
                <w:noProof/>
                <w:webHidden/>
              </w:rPr>
              <w:tab/>
            </w:r>
            <w:r>
              <w:rPr>
                <w:noProof/>
                <w:webHidden/>
              </w:rPr>
              <w:fldChar w:fldCharType="begin"/>
            </w:r>
            <w:r>
              <w:rPr>
                <w:noProof/>
                <w:webHidden/>
              </w:rPr>
              <w:instrText xml:space="preserve"> PAGEREF _Toc69497598 \h </w:instrText>
            </w:r>
            <w:r>
              <w:rPr>
                <w:noProof/>
                <w:webHidden/>
              </w:rPr>
            </w:r>
            <w:r>
              <w:rPr>
                <w:noProof/>
                <w:webHidden/>
              </w:rPr>
              <w:fldChar w:fldCharType="separate"/>
            </w:r>
            <w:r>
              <w:rPr>
                <w:noProof/>
                <w:webHidden/>
              </w:rPr>
              <w:t>37</w:t>
            </w:r>
            <w:r>
              <w:rPr>
                <w:noProof/>
                <w:webHidden/>
              </w:rPr>
              <w:fldChar w:fldCharType="end"/>
            </w:r>
          </w:hyperlink>
        </w:p>
        <w:p w14:paraId="07C9CC20" w14:textId="7413C70D" w:rsidR="002E3530" w:rsidRDefault="002E3530">
          <w:pPr>
            <w:pStyle w:val="IDC3"/>
            <w:tabs>
              <w:tab w:val="right" w:leader="dot" w:pos="8776"/>
            </w:tabs>
            <w:rPr>
              <w:rFonts w:asciiTheme="minorHAnsi" w:hAnsiTheme="minorHAnsi" w:cstheme="minorBidi"/>
              <w:noProof/>
              <w:sz w:val="22"/>
              <w:szCs w:val="22"/>
              <w:lang w:val="ca-ES" w:eastAsia="ca-ES"/>
            </w:rPr>
          </w:pPr>
          <w:hyperlink w:anchor="_Toc69497599" w:history="1">
            <w:r w:rsidRPr="00361939">
              <w:rPr>
                <w:rStyle w:val="Enlla"/>
                <w:noProof/>
              </w:rPr>
              <w:t>5.2.2. METODOLOGÍA DEL PRODUCTO</w:t>
            </w:r>
            <w:r>
              <w:rPr>
                <w:noProof/>
                <w:webHidden/>
              </w:rPr>
              <w:tab/>
            </w:r>
            <w:r>
              <w:rPr>
                <w:noProof/>
                <w:webHidden/>
              </w:rPr>
              <w:fldChar w:fldCharType="begin"/>
            </w:r>
            <w:r>
              <w:rPr>
                <w:noProof/>
                <w:webHidden/>
              </w:rPr>
              <w:instrText xml:space="preserve"> PAGEREF _Toc69497599 \h </w:instrText>
            </w:r>
            <w:r>
              <w:rPr>
                <w:noProof/>
                <w:webHidden/>
              </w:rPr>
            </w:r>
            <w:r>
              <w:rPr>
                <w:noProof/>
                <w:webHidden/>
              </w:rPr>
              <w:fldChar w:fldCharType="separate"/>
            </w:r>
            <w:r>
              <w:rPr>
                <w:noProof/>
                <w:webHidden/>
              </w:rPr>
              <w:t>38</w:t>
            </w:r>
            <w:r>
              <w:rPr>
                <w:noProof/>
                <w:webHidden/>
              </w:rPr>
              <w:fldChar w:fldCharType="end"/>
            </w:r>
          </w:hyperlink>
        </w:p>
        <w:p w14:paraId="63A8A5F7" w14:textId="607EE55F" w:rsidR="002E3530" w:rsidRDefault="002E3530">
          <w:pPr>
            <w:pStyle w:val="IDC2"/>
            <w:tabs>
              <w:tab w:val="right" w:leader="dot" w:pos="8776"/>
            </w:tabs>
            <w:rPr>
              <w:rFonts w:asciiTheme="minorHAnsi" w:hAnsiTheme="minorHAnsi" w:cstheme="minorBidi"/>
              <w:bCs w:val="0"/>
              <w:noProof/>
              <w:sz w:val="22"/>
              <w:lang w:val="ca-ES" w:eastAsia="ca-ES"/>
            </w:rPr>
          </w:pPr>
          <w:hyperlink w:anchor="_Toc69497600" w:history="1">
            <w:r w:rsidRPr="00361939">
              <w:rPr>
                <w:rStyle w:val="Enlla"/>
                <w:noProof/>
              </w:rPr>
              <w:t>5.3. PLANIFICACIÓN</w:t>
            </w:r>
            <w:r>
              <w:rPr>
                <w:noProof/>
                <w:webHidden/>
              </w:rPr>
              <w:tab/>
            </w:r>
            <w:r>
              <w:rPr>
                <w:noProof/>
                <w:webHidden/>
              </w:rPr>
              <w:fldChar w:fldCharType="begin"/>
            </w:r>
            <w:r>
              <w:rPr>
                <w:noProof/>
                <w:webHidden/>
              </w:rPr>
              <w:instrText xml:space="preserve"> PAGEREF _Toc69497600 \h </w:instrText>
            </w:r>
            <w:r>
              <w:rPr>
                <w:noProof/>
                <w:webHidden/>
              </w:rPr>
            </w:r>
            <w:r>
              <w:rPr>
                <w:noProof/>
                <w:webHidden/>
              </w:rPr>
              <w:fldChar w:fldCharType="separate"/>
            </w:r>
            <w:r>
              <w:rPr>
                <w:noProof/>
                <w:webHidden/>
              </w:rPr>
              <w:t>38</w:t>
            </w:r>
            <w:r>
              <w:rPr>
                <w:noProof/>
                <w:webHidden/>
              </w:rPr>
              <w:fldChar w:fldCharType="end"/>
            </w:r>
          </w:hyperlink>
        </w:p>
        <w:p w14:paraId="57F3D35D" w14:textId="3735BD32" w:rsidR="002E3530" w:rsidRDefault="002E3530">
          <w:pPr>
            <w:pStyle w:val="IDC1"/>
            <w:tabs>
              <w:tab w:val="right" w:leader="dot" w:pos="8776"/>
            </w:tabs>
            <w:rPr>
              <w:rFonts w:asciiTheme="minorHAnsi" w:hAnsiTheme="minorHAnsi" w:cstheme="minorBidi"/>
              <w:b w:val="0"/>
              <w:bCs w:val="0"/>
              <w:iCs w:val="0"/>
              <w:noProof/>
              <w:sz w:val="22"/>
              <w:szCs w:val="22"/>
              <w:lang w:val="ca-ES" w:eastAsia="ca-ES"/>
            </w:rPr>
          </w:pPr>
          <w:hyperlink w:anchor="_Toc69497601" w:history="1">
            <w:r w:rsidRPr="00361939">
              <w:rPr>
                <w:rStyle w:val="Enlla"/>
                <w:noProof/>
                <w:highlight w:val="yellow"/>
              </w:rPr>
              <w:t>CAPÍTULO 6. DESARROLLO</w:t>
            </w:r>
            <w:r>
              <w:rPr>
                <w:noProof/>
                <w:webHidden/>
              </w:rPr>
              <w:tab/>
            </w:r>
            <w:r>
              <w:rPr>
                <w:noProof/>
                <w:webHidden/>
              </w:rPr>
              <w:fldChar w:fldCharType="begin"/>
            </w:r>
            <w:r>
              <w:rPr>
                <w:noProof/>
                <w:webHidden/>
              </w:rPr>
              <w:instrText xml:space="preserve"> PAGEREF _Toc69497601 \h </w:instrText>
            </w:r>
            <w:r>
              <w:rPr>
                <w:noProof/>
                <w:webHidden/>
              </w:rPr>
            </w:r>
            <w:r>
              <w:rPr>
                <w:noProof/>
                <w:webHidden/>
              </w:rPr>
              <w:fldChar w:fldCharType="separate"/>
            </w:r>
            <w:r>
              <w:rPr>
                <w:noProof/>
                <w:webHidden/>
              </w:rPr>
              <w:t>43</w:t>
            </w:r>
            <w:r>
              <w:rPr>
                <w:noProof/>
                <w:webHidden/>
              </w:rPr>
              <w:fldChar w:fldCharType="end"/>
            </w:r>
          </w:hyperlink>
        </w:p>
        <w:p w14:paraId="4000806F" w14:textId="15070131" w:rsidR="002E3530" w:rsidRDefault="002E3530">
          <w:pPr>
            <w:pStyle w:val="IDC2"/>
            <w:tabs>
              <w:tab w:val="right" w:leader="dot" w:pos="8776"/>
            </w:tabs>
            <w:rPr>
              <w:rFonts w:asciiTheme="minorHAnsi" w:hAnsiTheme="minorHAnsi" w:cstheme="minorBidi"/>
              <w:bCs w:val="0"/>
              <w:noProof/>
              <w:sz w:val="22"/>
              <w:lang w:val="ca-ES" w:eastAsia="ca-ES"/>
            </w:rPr>
          </w:pPr>
          <w:hyperlink w:anchor="_Toc69497602" w:history="1">
            <w:r w:rsidRPr="00361939">
              <w:rPr>
                <w:rStyle w:val="Enlla"/>
                <w:noProof/>
                <w:highlight w:val="yellow"/>
              </w:rPr>
              <w:t>6.1. DISEÑO</w:t>
            </w:r>
            <w:r>
              <w:rPr>
                <w:noProof/>
                <w:webHidden/>
              </w:rPr>
              <w:tab/>
            </w:r>
            <w:r>
              <w:rPr>
                <w:noProof/>
                <w:webHidden/>
              </w:rPr>
              <w:fldChar w:fldCharType="begin"/>
            </w:r>
            <w:r>
              <w:rPr>
                <w:noProof/>
                <w:webHidden/>
              </w:rPr>
              <w:instrText xml:space="preserve"> PAGEREF _Toc69497602 \h </w:instrText>
            </w:r>
            <w:r>
              <w:rPr>
                <w:noProof/>
                <w:webHidden/>
              </w:rPr>
            </w:r>
            <w:r>
              <w:rPr>
                <w:noProof/>
                <w:webHidden/>
              </w:rPr>
              <w:fldChar w:fldCharType="separate"/>
            </w:r>
            <w:r>
              <w:rPr>
                <w:noProof/>
                <w:webHidden/>
              </w:rPr>
              <w:t>43</w:t>
            </w:r>
            <w:r>
              <w:rPr>
                <w:noProof/>
                <w:webHidden/>
              </w:rPr>
              <w:fldChar w:fldCharType="end"/>
            </w:r>
          </w:hyperlink>
        </w:p>
        <w:p w14:paraId="6E4C0082" w14:textId="722CC6FA" w:rsidR="002E3530" w:rsidRDefault="002E3530">
          <w:pPr>
            <w:pStyle w:val="IDC3"/>
            <w:tabs>
              <w:tab w:val="right" w:leader="dot" w:pos="8776"/>
            </w:tabs>
            <w:rPr>
              <w:rFonts w:asciiTheme="minorHAnsi" w:hAnsiTheme="minorHAnsi" w:cstheme="minorBidi"/>
              <w:noProof/>
              <w:sz w:val="22"/>
              <w:szCs w:val="22"/>
              <w:lang w:val="ca-ES" w:eastAsia="ca-ES"/>
            </w:rPr>
          </w:pPr>
          <w:hyperlink w:anchor="_Toc69497603" w:history="1">
            <w:r w:rsidRPr="00361939">
              <w:rPr>
                <w:rStyle w:val="Enlla"/>
                <w:noProof/>
                <w:highlight w:val="yellow"/>
              </w:rPr>
              <w:t>6.1.1. GDD</w:t>
            </w:r>
            <w:r>
              <w:rPr>
                <w:noProof/>
                <w:webHidden/>
              </w:rPr>
              <w:tab/>
            </w:r>
            <w:r>
              <w:rPr>
                <w:noProof/>
                <w:webHidden/>
              </w:rPr>
              <w:fldChar w:fldCharType="begin"/>
            </w:r>
            <w:r>
              <w:rPr>
                <w:noProof/>
                <w:webHidden/>
              </w:rPr>
              <w:instrText xml:space="preserve"> PAGEREF _Toc69497603 \h </w:instrText>
            </w:r>
            <w:r>
              <w:rPr>
                <w:noProof/>
                <w:webHidden/>
              </w:rPr>
            </w:r>
            <w:r>
              <w:rPr>
                <w:noProof/>
                <w:webHidden/>
              </w:rPr>
              <w:fldChar w:fldCharType="separate"/>
            </w:r>
            <w:r>
              <w:rPr>
                <w:noProof/>
                <w:webHidden/>
              </w:rPr>
              <w:t>43</w:t>
            </w:r>
            <w:r>
              <w:rPr>
                <w:noProof/>
                <w:webHidden/>
              </w:rPr>
              <w:fldChar w:fldCharType="end"/>
            </w:r>
          </w:hyperlink>
        </w:p>
        <w:p w14:paraId="74BC616D" w14:textId="1A8D7696" w:rsidR="002E3530" w:rsidRDefault="002E3530">
          <w:pPr>
            <w:pStyle w:val="IDC3"/>
            <w:tabs>
              <w:tab w:val="right" w:leader="dot" w:pos="8776"/>
            </w:tabs>
            <w:rPr>
              <w:rFonts w:asciiTheme="minorHAnsi" w:hAnsiTheme="minorHAnsi" w:cstheme="minorBidi"/>
              <w:noProof/>
              <w:sz w:val="22"/>
              <w:szCs w:val="22"/>
              <w:lang w:val="ca-ES" w:eastAsia="ca-ES"/>
            </w:rPr>
          </w:pPr>
          <w:hyperlink w:anchor="_Toc69497604" w:history="1">
            <w:r w:rsidRPr="00361939">
              <w:rPr>
                <w:rStyle w:val="Enlla"/>
                <w:noProof/>
                <w:highlight w:val="yellow"/>
              </w:rPr>
              <w:t>6.1.2. UML</w:t>
            </w:r>
            <w:r>
              <w:rPr>
                <w:noProof/>
                <w:webHidden/>
              </w:rPr>
              <w:tab/>
            </w:r>
            <w:r>
              <w:rPr>
                <w:noProof/>
                <w:webHidden/>
              </w:rPr>
              <w:fldChar w:fldCharType="begin"/>
            </w:r>
            <w:r>
              <w:rPr>
                <w:noProof/>
                <w:webHidden/>
              </w:rPr>
              <w:instrText xml:space="preserve"> PAGEREF _Toc69497604 \h </w:instrText>
            </w:r>
            <w:r>
              <w:rPr>
                <w:noProof/>
                <w:webHidden/>
              </w:rPr>
            </w:r>
            <w:r>
              <w:rPr>
                <w:noProof/>
                <w:webHidden/>
              </w:rPr>
              <w:fldChar w:fldCharType="separate"/>
            </w:r>
            <w:r>
              <w:rPr>
                <w:noProof/>
                <w:webHidden/>
              </w:rPr>
              <w:t>48</w:t>
            </w:r>
            <w:r>
              <w:rPr>
                <w:noProof/>
                <w:webHidden/>
              </w:rPr>
              <w:fldChar w:fldCharType="end"/>
            </w:r>
          </w:hyperlink>
        </w:p>
        <w:p w14:paraId="79F28981" w14:textId="3E3981CD" w:rsidR="002E3530" w:rsidRDefault="002E3530">
          <w:pPr>
            <w:pStyle w:val="IDC3"/>
            <w:tabs>
              <w:tab w:val="right" w:leader="dot" w:pos="8776"/>
            </w:tabs>
            <w:rPr>
              <w:rFonts w:asciiTheme="minorHAnsi" w:hAnsiTheme="minorHAnsi" w:cstheme="minorBidi"/>
              <w:noProof/>
              <w:sz w:val="22"/>
              <w:szCs w:val="22"/>
              <w:lang w:val="ca-ES" w:eastAsia="ca-ES"/>
            </w:rPr>
          </w:pPr>
          <w:hyperlink w:anchor="_Toc69497605" w:history="1">
            <w:r w:rsidRPr="00361939">
              <w:rPr>
                <w:rStyle w:val="Enlla"/>
                <w:noProof/>
                <w:highlight w:val="yellow"/>
              </w:rPr>
              <w:t>6.1.3. BASE DE DATOS</w:t>
            </w:r>
            <w:r>
              <w:rPr>
                <w:noProof/>
                <w:webHidden/>
              </w:rPr>
              <w:tab/>
            </w:r>
            <w:r>
              <w:rPr>
                <w:noProof/>
                <w:webHidden/>
              </w:rPr>
              <w:fldChar w:fldCharType="begin"/>
            </w:r>
            <w:r>
              <w:rPr>
                <w:noProof/>
                <w:webHidden/>
              </w:rPr>
              <w:instrText xml:space="preserve"> PAGEREF _Toc69497605 \h </w:instrText>
            </w:r>
            <w:r>
              <w:rPr>
                <w:noProof/>
                <w:webHidden/>
              </w:rPr>
            </w:r>
            <w:r>
              <w:rPr>
                <w:noProof/>
                <w:webHidden/>
              </w:rPr>
              <w:fldChar w:fldCharType="separate"/>
            </w:r>
            <w:r>
              <w:rPr>
                <w:noProof/>
                <w:webHidden/>
              </w:rPr>
              <w:t>48</w:t>
            </w:r>
            <w:r>
              <w:rPr>
                <w:noProof/>
                <w:webHidden/>
              </w:rPr>
              <w:fldChar w:fldCharType="end"/>
            </w:r>
          </w:hyperlink>
        </w:p>
        <w:p w14:paraId="68922441" w14:textId="1FF993E3" w:rsidR="002E3530" w:rsidRDefault="002E3530">
          <w:pPr>
            <w:pStyle w:val="IDC2"/>
            <w:tabs>
              <w:tab w:val="right" w:leader="dot" w:pos="8776"/>
            </w:tabs>
            <w:rPr>
              <w:rFonts w:asciiTheme="minorHAnsi" w:hAnsiTheme="minorHAnsi" w:cstheme="minorBidi"/>
              <w:bCs w:val="0"/>
              <w:noProof/>
              <w:sz w:val="22"/>
              <w:lang w:val="ca-ES" w:eastAsia="ca-ES"/>
            </w:rPr>
          </w:pPr>
          <w:hyperlink w:anchor="_Toc69497606" w:history="1">
            <w:r w:rsidRPr="00361939">
              <w:rPr>
                <w:rStyle w:val="Enlla"/>
                <w:noProof/>
                <w:highlight w:val="yellow"/>
              </w:rPr>
              <w:t>6.2. CLIENTE</w:t>
            </w:r>
            <w:r>
              <w:rPr>
                <w:noProof/>
                <w:webHidden/>
              </w:rPr>
              <w:tab/>
            </w:r>
            <w:r>
              <w:rPr>
                <w:noProof/>
                <w:webHidden/>
              </w:rPr>
              <w:fldChar w:fldCharType="begin"/>
            </w:r>
            <w:r>
              <w:rPr>
                <w:noProof/>
                <w:webHidden/>
              </w:rPr>
              <w:instrText xml:space="preserve"> PAGEREF _Toc69497606 \h </w:instrText>
            </w:r>
            <w:r>
              <w:rPr>
                <w:noProof/>
                <w:webHidden/>
              </w:rPr>
            </w:r>
            <w:r>
              <w:rPr>
                <w:noProof/>
                <w:webHidden/>
              </w:rPr>
              <w:fldChar w:fldCharType="separate"/>
            </w:r>
            <w:r>
              <w:rPr>
                <w:noProof/>
                <w:webHidden/>
              </w:rPr>
              <w:t>49</w:t>
            </w:r>
            <w:r>
              <w:rPr>
                <w:noProof/>
                <w:webHidden/>
              </w:rPr>
              <w:fldChar w:fldCharType="end"/>
            </w:r>
          </w:hyperlink>
        </w:p>
        <w:p w14:paraId="4985BE55" w14:textId="10B5B6D5" w:rsidR="002E3530" w:rsidRDefault="002E3530">
          <w:pPr>
            <w:pStyle w:val="IDC3"/>
            <w:tabs>
              <w:tab w:val="right" w:leader="dot" w:pos="8776"/>
            </w:tabs>
            <w:rPr>
              <w:rFonts w:asciiTheme="minorHAnsi" w:hAnsiTheme="minorHAnsi" w:cstheme="minorBidi"/>
              <w:noProof/>
              <w:sz w:val="22"/>
              <w:szCs w:val="22"/>
              <w:lang w:val="ca-ES" w:eastAsia="ca-ES"/>
            </w:rPr>
          </w:pPr>
          <w:hyperlink w:anchor="_Toc69497607" w:history="1">
            <w:r w:rsidRPr="00361939">
              <w:rPr>
                <w:rStyle w:val="Enlla"/>
                <w:noProof/>
                <w:highlight w:val="yellow"/>
              </w:rPr>
              <w:t>6.2.1. CONTROLADOR DEL VEHÍCULO</w:t>
            </w:r>
            <w:r>
              <w:rPr>
                <w:noProof/>
                <w:webHidden/>
              </w:rPr>
              <w:tab/>
            </w:r>
            <w:r>
              <w:rPr>
                <w:noProof/>
                <w:webHidden/>
              </w:rPr>
              <w:fldChar w:fldCharType="begin"/>
            </w:r>
            <w:r>
              <w:rPr>
                <w:noProof/>
                <w:webHidden/>
              </w:rPr>
              <w:instrText xml:space="preserve"> PAGEREF _Toc69497607 \h </w:instrText>
            </w:r>
            <w:r>
              <w:rPr>
                <w:noProof/>
                <w:webHidden/>
              </w:rPr>
            </w:r>
            <w:r>
              <w:rPr>
                <w:noProof/>
                <w:webHidden/>
              </w:rPr>
              <w:fldChar w:fldCharType="separate"/>
            </w:r>
            <w:r>
              <w:rPr>
                <w:noProof/>
                <w:webHidden/>
              </w:rPr>
              <w:t>49</w:t>
            </w:r>
            <w:r>
              <w:rPr>
                <w:noProof/>
                <w:webHidden/>
              </w:rPr>
              <w:fldChar w:fldCharType="end"/>
            </w:r>
          </w:hyperlink>
        </w:p>
        <w:p w14:paraId="2AE3B239" w14:textId="7E487657" w:rsidR="002E3530" w:rsidRDefault="002E3530">
          <w:pPr>
            <w:pStyle w:val="IDC3"/>
            <w:tabs>
              <w:tab w:val="right" w:leader="dot" w:pos="8776"/>
            </w:tabs>
            <w:rPr>
              <w:rFonts w:asciiTheme="minorHAnsi" w:hAnsiTheme="minorHAnsi" w:cstheme="minorBidi"/>
              <w:noProof/>
              <w:sz w:val="22"/>
              <w:szCs w:val="22"/>
              <w:lang w:val="ca-ES" w:eastAsia="ca-ES"/>
            </w:rPr>
          </w:pPr>
          <w:hyperlink w:anchor="_Toc69497608" w:history="1">
            <w:r w:rsidRPr="00361939">
              <w:rPr>
                <w:rStyle w:val="Enlla"/>
                <w:noProof/>
                <w:highlight w:val="yellow"/>
              </w:rPr>
              <w:t>6.2.2. REGLAS DEL JUEGO</w:t>
            </w:r>
            <w:r>
              <w:rPr>
                <w:noProof/>
                <w:webHidden/>
              </w:rPr>
              <w:tab/>
            </w:r>
            <w:r>
              <w:rPr>
                <w:noProof/>
                <w:webHidden/>
              </w:rPr>
              <w:fldChar w:fldCharType="begin"/>
            </w:r>
            <w:r>
              <w:rPr>
                <w:noProof/>
                <w:webHidden/>
              </w:rPr>
              <w:instrText xml:space="preserve"> PAGEREF _Toc69497608 \h </w:instrText>
            </w:r>
            <w:r>
              <w:rPr>
                <w:noProof/>
                <w:webHidden/>
              </w:rPr>
            </w:r>
            <w:r>
              <w:rPr>
                <w:noProof/>
                <w:webHidden/>
              </w:rPr>
              <w:fldChar w:fldCharType="separate"/>
            </w:r>
            <w:r>
              <w:rPr>
                <w:noProof/>
                <w:webHidden/>
              </w:rPr>
              <w:t>49</w:t>
            </w:r>
            <w:r>
              <w:rPr>
                <w:noProof/>
                <w:webHidden/>
              </w:rPr>
              <w:fldChar w:fldCharType="end"/>
            </w:r>
          </w:hyperlink>
        </w:p>
        <w:p w14:paraId="7C390B65" w14:textId="3985371A" w:rsidR="002E3530" w:rsidRDefault="002E3530">
          <w:pPr>
            <w:pStyle w:val="IDC3"/>
            <w:tabs>
              <w:tab w:val="right" w:leader="dot" w:pos="8776"/>
            </w:tabs>
            <w:rPr>
              <w:rFonts w:asciiTheme="minorHAnsi" w:hAnsiTheme="minorHAnsi" w:cstheme="minorBidi"/>
              <w:noProof/>
              <w:sz w:val="22"/>
              <w:szCs w:val="22"/>
              <w:lang w:val="ca-ES" w:eastAsia="ca-ES"/>
            </w:rPr>
          </w:pPr>
          <w:hyperlink w:anchor="_Toc69497609" w:history="1">
            <w:r w:rsidRPr="00361939">
              <w:rPr>
                <w:rStyle w:val="Enlla"/>
                <w:noProof/>
                <w:highlight w:val="yellow"/>
              </w:rPr>
              <w:t>6.2.3. CONTROLADOR DEL VEHÍCULO</w:t>
            </w:r>
            <w:r>
              <w:rPr>
                <w:noProof/>
                <w:webHidden/>
              </w:rPr>
              <w:tab/>
            </w:r>
            <w:r>
              <w:rPr>
                <w:noProof/>
                <w:webHidden/>
              </w:rPr>
              <w:fldChar w:fldCharType="begin"/>
            </w:r>
            <w:r>
              <w:rPr>
                <w:noProof/>
                <w:webHidden/>
              </w:rPr>
              <w:instrText xml:space="preserve"> PAGEREF _Toc69497609 \h </w:instrText>
            </w:r>
            <w:r>
              <w:rPr>
                <w:noProof/>
                <w:webHidden/>
              </w:rPr>
            </w:r>
            <w:r>
              <w:rPr>
                <w:noProof/>
                <w:webHidden/>
              </w:rPr>
              <w:fldChar w:fldCharType="separate"/>
            </w:r>
            <w:r>
              <w:rPr>
                <w:noProof/>
                <w:webHidden/>
              </w:rPr>
              <w:t>50</w:t>
            </w:r>
            <w:r>
              <w:rPr>
                <w:noProof/>
                <w:webHidden/>
              </w:rPr>
              <w:fldChar w:fldCharType="end"/>
            </w:r>
          </w:hyperlink>
        </w:p>
        <w:p w14:paraId="337727F7" w14:textId="1C69516A" w:rsidR="002E3530" w:rsidRDefault="002E3530">
          <w:pPr>
            <w:pStyle w:val="IDC3"/>
            <w:tabs>
              <w:tab w:val="right" w:leader="dot" w:pos="8776"/>
            </w:tabs>
            <w:rPr>
              <w:rFonts w:asciiTheme="minorHAnsi" w:hAnsiTheme="minorHAnsi" w:cstheme="minorBidi"/>
              <w:noProof/>
              <w:sz w:val="22"/>
              <w:szCs w:val="22"/>
              <w:lang w:val="ca-ES" w:eastAsia="ca-ES"/>
            </w:rPr>
          </w:pPr>
          <w:hyperlink w:anchor="_Toc69497610" w:history="1">
            <w:r w:rsidRPr="00361939">
              <w:rPr>
                <w:rStyle w:val="Enlla"/>
                <w:noProof/>
                <w:highlight w:val="yellow"/>
              </w:rPr>
              <w:t>6.2.4. INTERFAZ GRÁFICA DE USUARIO</w:t>
            </w:r>
            <w:r>
              <w:rPr>
                <w:noProof/>
                <w:webHidden/>
              </w:rPr>
              <w:tab/>
            </w:r>
            <w:r>
              <w:rPr>
                <w:noProof/>
                <w:webHidden/>
              </w:rPr>
              <w:fldChar w:fldCharType="begin"/>
            </w:r>
            <w:r>
              <w:rPr>
                <w:noProof/>
                <w:webHidden/>
              </w:rPr>
              <w:instrText xml:space="preserve"> PAGEREF _Toc69497610 \h </w:instrText>
            </w:r>
            <w:r>
              <w:rPr>
                <w:noProof/>
                <w:webHidden/>
              </w:rPr>
            </w:r>
            <w:r>
              <w:rPr>
                <w:noProof/>
                <w:webHidden/>
              </w:rPr>
              <w:fldChar w:fldCharType="separate"/>
            </w:r>
            <w:r>
              <w:rPr>
                <w:noProof/>
                <w:webHidden/>
              </w:rPr>
              <w:t>50</w:t>
            </w:r>
            <w:r>
              <w:rPr>
                <w:noProof/>
                <w:webHidden/>
              </w:rPr>
              <w:fldChar w:fldCharType="end"/>
            </w:r>
          </w:hyperlink>
        </w:p>
        <w:p w14:paraId="7D44F562" w14:textId="16385787" w:rsidR="002E3530" w:rsidRDefault="002E3530">
          <w:pPr>
            <w:pStyle w:val="IDC3"/>
            <w:tabs>
              <w:tab w:val="right" w:leader="dot" w:pos="8776"/>
            </w:tabs>
            <w:rPr>
              <w:rFonts w:asciiTheme="minorHAnsi" w:hAnsiTheme="minorHAnsi" w:cstheme="minorBidi"/>
              <w:noProof/>
              <w:sz w:val="22"/>
              <w:szCs w:val="22"/>
              <w:lang w:val="ca-ES" w:eastAsia="ca-ES"/>
            </w:rPr>
          </w:pPr>
          <w:hyperlink w:anchor="_Toc69497611" w:history="1">
            <w:r w:rsidRPr="00361939">
              <w:rPr>
                <w:rStyle w:val="Enlla"/>
                <w:noProof/>
                <w:highlight w:val="yellow"/>
              </w:rPr>
              <w:t>6.2.5. OBJETOS</w:t>
            </w:r>
            <w:r>
              <w:rPr>
                <w:noProof/>
                <w:webHidden/>
              </w:rPr>
              <w:tab/>
            </w:r>
            <w:r>
              <w:rPr>
                <w:noProof/>
                <w:webHidden/>
              </w:rPr>
              <w:fldChar w:fldCharType="begin"/>
            </w:r>
            <w:r>
              <w:rPr>
                <w:noProof/>
                <w:webHidden/>
              </w:rPr>
              <w:instrText xml:space="preserve"> PAGEREF _Toc69497611 \h </w:instrText>
            </w:r>
            <w:r>
              <w:rPr>
                <w:noProof/>
                <w:webHidden/>
              </w:rPr>
            </w:r>
            <w:r>
              <w:rPr>
                <w:noProof/>
                <w:webHidden/>
              </w:rPr>
              <w:fldChar w:fldCharType="separate"/>
            </w:r>
            <w:r>
              <w:rPr>
                <w:noProof/>
                <w:webHidden/>
              </w:rPr>
              <w:t>50</w:t>
            </w:r>
            <w:r>
              <w:rPr>
                <w:noProof/>
                <w:webHidden/>
              </w:rPr>
              <w:fldChar w:fldCharType="end"/>
            </w:r>
          </w:hyperlink>
        </w:p>
        <w:p w14:paraId="5986BBD1" w14:textId="2C6CBA0D" w:rsidR="002E3530" w:rsidRDefault="002E3530">
          <w:pPr>
            <w:pStyle w:val="IDC3"/>
            <w:tabs>
              <w:tab w:val="right" w:leader="dot" w:pos="8776"/>
            </w:tabs>
            <w:rPr>
              <w:rFonts w:asciiTheme="minorHAnsi" w:hAnsiTheme="minorHAnsi" w:cstheme="minorBidi"/>
              <w:noProof/>
              <w:sz w:val="22"/>
              <w:szCs w:val="22"/>
              <w:lang w:val="ca-ES" w:eastAsia="ca-ES"/>
            </w:rPr>
          </w:pPr>
          <w:hyperlink w:anchor="_Toc69497612" w:history="1">
            <w:r w:rsidRPr="00361939">
              <w:rPr>
                <w:rStyle w:val="Enlla"/>
                <w:noProof/>
                <w:highlight w:val="yellow"/>
              </w:rPr>
              <w:t>6.2.6. INTELIGENCIA ARTIFICIAL</w:t>
            </w:r>
            <w:r>
              <w:rPr>
                <w:noProof/>
                <w:webHidden/>
              </w:rPr>
              <w:tab/>
            </w:r>
            <w:r>
              <w:rPr>
                <w:noProof/>
                <w:webHidden/>
              </w:rPr>
              <w:fldChar w:fldCharType="begin"/>
            </w:r>
            <w:r>
              <w:rPr>
                <w:noProof/>
                <w:webHidden/>
              </w:rPr>
              <w:instrText xml:space="preserve"> PAGEREF _Toc69497612 \h </w:instrText>
            </w:r>
            <w:r>
              <w:rPr>
                <w:noProof/>
                <w:webHidden/>
              </w:rPr>
            </w:r>
            <w:r>
              <w:rPr>
                <w:noProof/>
                <w:webHidden/>
              </w:rPr>
              <w:fldChar w:fldCharType="separate"/>
            </w:r>
            <w:r>
              <w:rPr>
                <w:noProof/>
                <w:webHidden/>
              </w:rPr>
              <w:t>50</w:t>
            </w:r>
            <w:r>
              <w:rPr>
                <w:noProof/>
                <w:webHidden/>
              </w:rPr>
              <w:fldChar w:fldCharType="end"/>
            </w:r>
          </w:hyperlink>
        </w:p>
        <w:p w14:paraId="20E02DA6" w14:textId="3EA192AB" w:rsidR="002E3530" w:rsidRDefault="002E3530">
          <w:pPr>
            <w:pStyle w:val="IDC2"/>
            <w:tabs>
              <w:tab w:val="right" w:leader="dot" w:pos="8776"/>
            </w:tabs>
            <w:rPr>
              <w:rFonts w:asciiTheme="minorHAnsi" w:hAnsiTheme="minorHAnsi" w:cstheme="minorBidi"/>
              <w:bCs w:val="0"/>
              <w:noProof/>
              <w:sz w:val="22"/>
              <w:lang w:val="ca-ES" w:eastAsia="ca-ES"/>
            </w:rPr>
          </w:pPr>
          <w:hyperlink w:anchor="_Toc69497613" w:history="1">
            <w:r w:rsidRPr="00361939">
              <w:rPr>
                <w:rStyle w:val="Enlla"/>
                <w:noProof/>
                <w:highlight w:val="yellow"/>
              </w:rPr>
              <w:t>6.3. SERVIDOR</w:t>
            </w:r>
            <w:r>
              <w:rPr>
                <w:noProof/>
                <w:webHidden/>
              </w:rPr>
              <w:tab/>
            </w:r>
            <w:r>
              <w:rPr>
                <w:noProof/>
                <w:webHidden/>
              </w:rPr>
              <w:fldChar w:fldCharType="begin"/>
            </w:r>
            <w:r>
              <w:rPr>
                <w:noProof/>
                <w:webHidden/>
              </w:rPr>
              <w:instrText xml:space="preserve"> PAGEREF _Toc69497613 \h </w:instrText>
            </w:r>
            <w:r>
              <w:rPr>
                <w:noProof/>
                <w:webHidden/>
              </w:rPr>
            </w:r>
            <w:r>
              <w:rPr>
                <w:noProof/>
                <w:webHidden/>
              </w:rPr>
              <w:fldChar w:fldCharType="separate"/>
            </w:r>
            <w:r>
              <w:rPr>
                <w:noProof/>
                <w:webHidden/>
              </w:rPr>
              <w:t>50</w:t>
            </w:r>
            <w:r>
              <w:rPr>
                <w:noProof/>
                <w:webHidden/>
              </w:rPr>
              <w:fldChar w:fldCharType="end"/>
            </w:r>
          </w:hyperlink>
        </w:p>
        <w:p w14:paraId="53440249" w14:textId="2CD13CA1" w:rsidR="002E3530" w:rsidRDefault="002E3530">
          <w:pPr>
            <w:pStyle w:val="IDC3"/>
            <w:tabs>
              <w:tab w:val="right" w:leader="dot" w:pos="8776"/>
            </w:tabs>
            <w:rPr>
              <w:rFonts w:asciiTheme="minorHAnsi" w:hAnsiTheme="minorHAnsi" w:cstheme="minorBidi"/>
              <w:noProof/>
              <w:sz w:val="22"/>
              <w:szCs w:val="22"/>
              <w:lang w:val="ca-ES" w:eastAsia="ca-ES"/>
            </w:rPr>
          </w:pPr>
          <w:hyperlink w:anchor="_Toc69497614" w:history="1">
            <w:r w:rsidRPr="00361939">
              <w:rPr>
                <w:rStyle w:val="Enlla"/>
                <w:rFonts w:eastAsia="Times New Roman"/>
                <w:noProof/>
                <w:highlight w:val="yellow"/>
                <w:lang w:eastAsia="ca-ES"/>
              </w:rPr>
              <w:t>6.3.1. BASE DE DATOS</w:t>
            </w:r>
            <w:r>
              <w:rPr>
                <w:noProof/>
                <w:webHidden/>
              </w:rPr>
              <w:tab/>
            </w:r>
            <w:r>
              <w:rPr>
                <w:noProof/>
                <w:webHidden/>
              </w:rPr>
              <w:fldChar w:fldCharType="begin"/>
            </w:r>
            <w:r>
              <w:rPr>
                <w:noProof/>
                <w:webHidden/>
              </w:rPr>
              <w:instrText xml:space="preserve"> PAGEREF _Toc69497614 \h </w:instrText>
            </w:r>
            <w:r>
              <w:rPr>
                <w:noProof/>
                <w:webHidden/>
              </w:rPr>
            </w:r>
            <w:r>
              <w:rPr>
                <w:noProof/>
                <w:webHidden/>
              </w:rPr>
              <w:fldChar w:fldCharType="separate"/>
            </w:r>
            <w:r>
              <w:rPr>
                <w:noProof/>
                <w:webHidden/>
              </w:rPr>
              <w:t>50</w:t>
            </w:r>
            <w:r>
              <w:rPr>
                <w:noProof/>
                <w:webHidden/>
              </w:rPr>
              <w:fldChar w:fldCharType="end"/>
            </w:r>
          </w:hyperlink>
        </w:p>
        <w:p w14:paraId="73188135" w14:textId="6F808310" w:rsidR="002E3530" w:rsidRDefault="002E3530">
          <w:pPr>
            <w:pStyle w:val="IDC3"/>
            <w:tabs>
              <w:tab w:val="right" w:leader="dot" w:pos="8776"/>
            </w:tabs>
            <w:rPr>
              <w:rFonts w:asciiTheme="minorHAnsi" w:hAnsiTheme="minorHAnsi" w:cstheme="minorBidi"/>
              <w:noProof/>
              <w:sz w:val="22"/>
              <w:szCs w:val="22"/>
              <w:lang w:val="ca-ES" w:eastAsia="ca-ES"/>
            </w:rPr>
          </w:pPr>
          <w:hyperlink w:anchor="_Toc69497615" w:history="1">
            <w:r w:rsidRPr="00361939">
              <w:rPr>
                <w:rStyle w:val="Enlla"/>
                <w:rFonts w:eastAsia="Times New Roman"/>
                <w:noProof/>
                <w:highlight w:val="yellow"/>
                <w:lang w:eastAsia="ca-ES"/>
              </w:rPr>
              <w:t>6.3.2. INSTANCIA DEL JUEGO</w:t>
            </w:r>
            <w:r>
              <w:rPr>
                <w:noProof/>
                <w:webHidden/>
              </w:rPr>
              <w:tab/>
            </w:r>
            <w:r>
              <w:rPr>
                <w:noProof/>
                <w:webHidden/>
              </w:rPr>
              <w:fldChar w:fldCharType="begin"/>
            </w:r>
            <w:r>
              <w:rPr>
                <w:noProof/>
                <w:webHidden/>
              </w:rPr>
              <w:instrText xml:space="preserve"> PAGEREF _Toc69497615 \h </w:instrText>
            </w:r>
            <w:r>
              <w:rPr>
                <w:noProof/>
                <w:webHidden/>
              </w:rPr>
            </w:r>
            <w:r>
              <w:rPr>
                <w:noProof/>
                <w:webHidden/>
              </w:rPr>
              <w:fldChar w:fldCharType="separate"/>
            </w:r>
            <w:r>
              <w:rPr>
                <w:noProof/>
                <w:webHidden/>
              </w:rPr>
              <w:t>50</w:t>
            </w:r>
            <w:r>
              <w:rPr>
                <w:noProof/>
                <w:webHidden/>
              </w:rPr>
              <w:fldChar w:fldCharType="end"/>
            </w:r>
          </w:hyperlink>
        </w:p>
        <w:p w14:paraId="0E21D487" w14:textId="441135BE" w:rsidR="002E3530" w:rsidRDefault="002E3530">
          <w:pPr>
            <w:pStyle w:val="IDC3"/>
            <w:tabs>
              <w:tab w:val="right" w:leader="dot" w:pos="8776"/>
            </w:tabs>
            <w:rPr>
              <w:rFonts w:asciiTheme="minorHAnsi" w:hAnsiTheme="minorHAnsi" w:cstheme="minorBidi"/>
              <w:noProof/>
              <w:sz w:val="22"/>
              <w:szCs w:val="22"/>
              <w:lang w:val="ca-ES" w:eastAsia="ca-ES"/>
            </w:rPr>
          </w:pPr>
          <w:hyperlink w:anchor="_Toc69497616" w:history="1">
            <w:r w:rsidRPr="00361939">
              <w:rPr>
                <w:rStyle w:val="Enlla"/>
                <w:rFonts w:eastAsia="Times New Roman"/>
                <w:noProof/>
                <w:highlight w:val="yellow"/>
                <w:lang w:eastAsia="ca-ES"/>
              </w:rPr>
              <w:t>6.3.3. API</w:t>
            </w:r>
            <w:r>
              <w:rPr>
                <w:noProof/>
                <w:webHidden/>
              </w:rPr>
              <w:tab/>
            </w:r>
            <w:r>
              <w:rPr>
                <w:noProof/>
                <w:webHidden/>
              </w:rPr>
              <w:fldChar w:fldCharType="begin"/>
            </w:r>
            <w:r>
              <w:rPr>
                <w:noProof/>
                <w:webHidden/>
              </w:rPr>
              <w:instrText xml:space="preserve"> PAGEREF _Toc69497616 \h </w:instrText>
            </w:r>
            <w:r>
              <w:rPr>
                <w:noProof/>
                <w:webHidden/>
              </w:rPr>
            </w:r>
            <w:r>
              <w:rPr>
                <w:noProof/>
                <w:webHidden/>
              </w:rPr>
              <w:fldChar w:fldCharType="separate"/>
            </w:r>
            <w:r>
              <w:rPr>
                <w:noProof/>
                <w:webHidden/>
              </w:rPr>
              <w:t>50</w:t>
            </w:r>
            <w:r>
              <w:rPr>
                <w:noProof/>
                <w:webHidden/>
              </w:rPr>
              <w:fldChar w:fldCharType="end"/>
            </w:r>
          </w:hyperlink>
        </w:p>
        <w:p w14:paraId="42E305B3" w14:textId="669D9476" w:rsidR="002E3530" w:rsidRDefault="002E3530">
          <w:pPr>
            <w:pStyle w:val="IDC2"/>
            <w:tabs>
              <w:tab w:val="right" w:leader="dot" w:pos="8776"/>
            </w:tabs>
            <w:rPr>
              <w:rFonts w:asciiTheme="minorHAnsi" w:hAnsiTheme="minorHAnsi" w:cstheme="minorBidi"/>
              <w:bCs w:val="0"/>
              <w:noProof/>
              <w:sz w:val="22"/>
              <w:lang w:val="ca-ES" w:eastAsia="ca-ES"/>
            </w:rPr>
          </w:pPr>
          <w:hyperlink w:anchor="_Toc69497617" w:history="1">
            <w:r w:rsidRPr="00361939">
              <w:rPr>
                <w:rStyle w:val="Enlla"/>
                <w:noProof/>
                <w:highlight w:val="yellow"/>
              </w:rPr>
              <w:t>6.4. MODO MULTIJUGADOR</w:t>
            </w:r>
            <w:r>
              <w:rPr>
                <w:noProof/>
                <w:webHidden/>
              </w:rPr>
              <w:tab/>
            </w:r>
            <w:r>
              <w:rPr>
                <w:noProof/>
                <w:webHidden/>
              </w:rPr>
              <w:fldChar w:fldCharType="begin"/>
            </w:r>
            <w:r>
              <w:rPr>
                <w:noProof/>
                <w:webHidden/>
              </w:rPr>
              <w:instrText xml:space="preserve"> PAGEREF _Toc69497617 \h </w:instrText>
            </w:r>
            <w:r>
              <w:rPr>
                <w:noProof/>
                <w:webHidden/>
              </w:rPr>
            </w:r>
            <w:r>
              <w:rPr>
                <w:noProof/>
                <w:webHidden/>
              </w:rPr>
              <w:fldChar w:fldCharType="separate"/>
            </w:r>
            <w:r>
              <w:rPr>
                <w:noProof/>
                <w:webHidden/>
              </w:rPr>
              <w:t>57</w:t>
            </w:r>
            <w:r>
              <w:rPr>
                <w:noProof/>
                <w:webHidden/>
              </w:rPr>
              <w:fldChar w:fldCharType="end"/>
            </w:r>
          </w:hyperlink>
        </w:p>
        <w:p w14:paraId="1A5E88E2" w14:textId="4F58C671" w:rsidR="002E3530" w:rsidRDefault="002E3530">
          <w:pPr>
            <w:pStyle w:val="IDC3"/>
            <w:tabs>
              <w:tab w:val="right" w:leader="dot" w:pos="8776"/>
            </w:tabs>
            <w:rPr>
              <w:rFonts w:asciiTheme="minorHAnsi" w:hAnsiTheme="minorHAnsi" w:cstheme="minorBidi"/>
              <w:noProof/>
              <w:sz w:val="22"/>
              <w:szCs w:val="22"/>
              <w:lang w:val="ca-ES" w:eastAsia="ca-ES"/>
            </w:rPr>
          </w:pPr>
          <w:hyperlink w:anchor="_Toc69497618" w:history="1">
            <w:r w:rsidRPr="00361939">
              <w:rPr>
                <w:rStyle w:val="Enlla"/>
                <w:rFonts w:eastAsia="Times New Roman"/>
                <w:noProof/>
                <w:highlight w:val="yellow"/>
                <w:lang w:eastAsia="ca-ES"/>
              </w:rPr>
              <w:t>6.4.1. COMUNICACIÓN CON EL SERVIDOR</w:t>
            </w:r>
            <w:r>
              <w:rPr>
                <w:noProof/>
                <w:webHidden/>
              </w:rPr>
              <w:tab/>
            </w:r>
            <w:r>
              <w:rPr>
                <w:noProof/>
                <w:webHidden/>
              </w:rPr>
              <w:fldChar w:fldCharType="begin"/>
            </w:r>
            <w:r>
              <w:rPr>
                <w:noProof/>
                <w:webHidden/>
              </w:rPr>
              <w:instrText xml:space="preserve"> PAGEREF _Toc69497618 \h </w:instrText>
            </w:r>
            <w:r>
              <w:rPr>
                <w:noProof/>
                <w:webHidden/>
              </w:rPr>
            </w:r>
            <w:r>
              <w:rPr>
                <w:noProof/>
                <w:webHidden/>
              </w:rPr>
              <w:fldChar w:fldCharType="separate"/>
            </w:r>
            <w:r>
              <w:rPr>
                <w:noProof/>
                <w:webHidden/>
              </w:rPr>
              <w:t>57</w:t>
            </w:r>
            <w:r>
              <w:rPr>
                <w:noProof/>
                <w:webHidden/>
              </w:rPr>
              <w:fldChar w:fldCharType="end"/>
            </w:r>
          </w:hyperlink>
        </w:p>
        <w:p w14:paraId="37B60C4F" w14:textId="6EE73BB2" w:rsidR="002E3530" w:rsidRDefault="002E3530">
          <w:pPr>
            <w:pStyle w:val="IDC3"/>
            <w:tabs>
              <w:tab w:val="right" w:leader="dot" w:pos="8776"/>
            </w:tabs>
            <w:rPr>
              <w:rFonts w:asciiTheme="minorHAnsi" w:hAnsiTheme="minorHAnsi" w:cstheme="minorBidi"/>
              <w:noProof/>
              <w:sz w:val="22"/>
              <w:szCs w:val="22"/>
              <w:lang w:val="ca-ES" w:eastAsia="ca-ES"/>
            </w:rPr>
          </w:pPr>
          <w:hyperlink w:anchor="_Toc69497619" w:history="1">
            <w:r w:rsidRPr="00361939">
              <w:rPr>
                <w:rStyle w:val="Enlla"/>
                <w:rFonts w:eastAsia="Times New Roman"/>
                <w:noProof/>
                <w:highlight w:val="red"/>
                <w:lang w:eastAsia="ca-ES"/>
              </w:rPr>
              <w:t>6.4.2. MATCHMAKING</w:t>
            </w:r>
            <w:r>
              <w:rPr>
                <w:noProof/>
                <w:webHidden/>
              </w:rPr>
              <w:tab/>
            </w:r>
            <w:r>
              <w:rPr>
                <w:noProof/>
                <w:webHidden/>
              </w:rPr>
              <w:fldChar w:fldCharType="begin"/>
            </w:r>
            <w:r>
              <w:rPr>
                <w:noProof/>
                <w:webHidden/>
              </w:rPr>
              <w:instrText xml:space="preserve"> PAGEREF _Toc69497619 \h </w:instrText>
            </w:r>
            <w:r>
              <w:rPr>
                <w:noProof/>
                <w:webHidden/>
              </w:rPr>
            </w:r>
            <w:r>
              <w:rPr>
                <w:noProof/>
                <w:webHidden/>
              </w:rPr>
              <w:fldChar w:fldCharType="separate"/>
            </w:r>
            <w:r>
              <w:rPr>
                <w:noProof/>
                <w:webHidden/>
              </w:rPr>
              <w:t>57</w:t>
            </w:r>
            <w:r>
              <w:rPr>
                <w:noProof/>
                <w:webHidden/>
              </w:rPr>
              <w:fldChar w:fldCharType="end"/>
            </w:r>
          </w:hyperlink>
        </w:p>
        <w:p w14:paraId="5E03141B" w14:textId="55D65A2A" w:rsidR="002E3530" w:rsidRDefault="002E3530">
          <w:pPr>
            <w:pStyle w:val="IDC3"/>
            <w:tabs>
              <w:tab w:val="right" w:leader="dot" w:pos="8776"/>
            </w:tabs>
            <w:rPr>
              <w:rFonts w:asciiTheme="minorHAnsi" w:hAnsiTheme="minorHAnsi" w:cstheme="minorBidi"/>
              <w:noProof/>
              <w:sz w:val="22"/>
              <w:szCs w:val="22"/>
              <w:lang w:val="ca-ES" w:eastAsia="ca-ES"/>
            </w:rPr>
          </w:pPr>
          <w:hyperlink w:anchor="_Toc69497620" w:history="1">
            <w:r w:rsidRPr="00361939">
              <w:rPr>
                <w:rStyle w:val="Enlla"/>
                <w:rFonts w:eastAsia="Times New Roman"/>
                <w:noProof/>
                <w:highlight w:val="red"/>
                <w:lang w:eastAsia="ca-ES"/>
              </w:rPr>
              <w:t>6.4.3. MOVIMIENTO DE LOS JUGADORES</w:t>
            </w:r>
            <w:r>
              <w:rPr>
                <w:noProof/>
                <w:webHidden/>
              </w:rPr>
              <w:tab/>
            </w:r>
            <w:r>
              <w:rPr>
                <w:noProof/>
                <w:webHidden/>
              </w:rPr>
              <w:fldChar w:fldCharType="begin"/>
            </w:r>
            <w:r>
              <w:rPr>
                <w:noProof/>
                <w:webHidden/>
              </w:rPr>
              <w:instrText xml:space="preserve"> PAGEREF _Toc69497620 \h </w:instrText>
            </w:r>
            <w:r>
              <w:rPr>
                <w:noProof/>
                <w:webHidden/>
              </w:rPr>
            </w:r>
            <w:r>
              <w:rPr>
                <w:noProof/>
                <w:webHidden/>
              </w:rPr>
              <w:fldChar w:fldCharType="separate"/>
            </w:r>
            <w:r>
              <w:rPr>
                <w:noProof/>
                <w:webHidden/>
              </w:rPr>
              <w:t>57</w:t>
            </w:r>
            <w:r>
              <w:rPr>
                <w:noProof/>
                <w:webHidden/>
              </w:rPr>
              <w:fldChar w:fldCharType="end"/>
            </w:r>
          </w:hyperlink>
        </w:p>
        <w:p w14:paraId="37272EBE" w14:textId="46C52E33" w:rsidR="002E3530" w:rsidRDefault="002E3530">
          <w:pPr>
            <w:pStyle w:val="IDC3"/>
            <w:tabs>
              <w:tab w:val="right" w:leader="dot" w:pos="8776"/>
            </w:tabs>
            <w:rPr>
              <w:rFonts w:asciiTheme="minorHAnsi" w:hAnsiTheme="minorHAnsi" w:cstheme="minorBidi"/>
              <w:noProof/>
              <w:sz w:val="22"/>
              <w:szCs w:val="22"/>
              <w:lang w:val="ca-ES" w:eastAsia="ca-ES"/>
            </w:rPr>
          </w:pPr>
          <w:hyperlink w:anchor="_Toc69497621" w:history="1">
            <w:r w:rsidRPr="00361939">
              <w:rPr>
                <w:rStyle w:val="Enlla"/>
                <w:rFonts w:eastAsia="Times New Roman"/>
                <w:noProof/>
                <w:highlight w:val="red"/>
                <w:lang w:eastAsia="ca-ES"/>
              </w:rPr>
              <w:t>6.4.4. LANZAR OBJETOS</w:t>
            </w:r>
            <w:r>
              <w:rPr>
                <w:noProof/>
                <w:webHidden/>
              </w:rPr>
              <w:tab/>
            </w:r>
            <w:r>
              <w:rPr>
                <w:noProof/>
                <w:webHidden/>
              </w:rPr>
              <w:fldChar w:fldCharType="begin"/>
            </w:r>
            <w:r>
              <w:rPr>
                <w:noProof/>
                <w:webHidden/>
              </w:rPr>
              <w:instrText xml:space="preserve"> PAGEREF _Toc69497621 \h </w:instrText>
            </w:r>
            <w:r>
              <w:rPr>
                <w:noProof/>
                <w:webHidden/>
              </w:rPr>
            </w:r>
            <w:r>
              <w:rPr>
                <w:noProof/>
                <w:webHidden/>
              </w:rPr>
              <w:fldChar w:fldCharType="separate"/>
            </w:r>
            <w:r>
              <w:rPr>
                <w:noProof/>
                <w:webHidden/>
              </w:rPr>
              <w:t>57</w:t>
            </w:r>
            <w:r>
              <w:rPr>
                <w:noProof/>
                <w:webHidden/>
              </w:rPr>
              <w:fldChar w:fldCharType="end"/>
            </w:r>
          </w:hyperlink>
        </w:p>
        <w:p w14:paraId="75390E2E" w14:textId="352132B2" w:rsidR="002E3530" w:rsidRDefault="002E3530">
          <w:pPr>
            <w:pStyle w:val="IDC3"/>
            <w:tabs>
              <w:tab w:val="right" w:leader="dot" w:pos="8776"/>
            </w:tabs>
            <w:rPr>
              <w:rFonts w:asciiTheme="minorHAnsi" w:hAnsiTheme="minorHAnsi" w:cstheme="minorBidi"/>
              <w:noProof/>
              <w:sz w:val="22"/>
              <w:szCs w:val="22"/>
              <w:lang w:val="ca-ES" w:eastAsia="ca-ES"/>
            </w:rPr>
          </w:pPr>
          <w:hyperlink w:anchor="_Toc69497622" w:history="1">
            <w:r w:rsidRPr="00361939">
              <w:rPr>
                <w:rStyle w:val="Enlla"/>
                <w:rFonts w:eastAsia="Times New Roman"/>
                <w:noProof/>
                <w:highlight w:val="red"/>
                <w:lang w:eastAsia="ca-ES"/>
              </w:rPr>
              <w:t>6.4.5. PREDICCIÓN, RECONCILIACIÓN E INTERPOLACIÓN</w:t>
            </w:r>
            <w:r>
              <w:rPr>
                <w:noProof/>
                <w:webHidden/>
              </w:rPr>
              <w:tab/>
            </w:r>
            <w:r>
              <w:rPr>
                <w:noProof/>
                <w:webHidden/>
              </w:rPr>
              <w:fldChar w:fldCharType="begin"/>
            </w:r>
            <w:r>
              <w:rPr>
                <w:noProof/>
                <w:webHidden/>
              </w:rPr>
              <w:instrText xml:space="preserve"> PAGEREF _Toc69497622 \h </w:instrText>
            </w:r>
            <w:r>
              <w:rPr>
                <w:noProof/>
                <w:webHidden/>
              </w:rPr>
            </w:r>
            <w:r>
              <w:rPr>
                <w:noProof/>
                <w:webHidden/>
              </w:rPr>
              <w:fldChar w:fldCharType="separate"/>
            </w:r>
            <w:r>
              <w:rPr>
                <w:noProof/>
                <w:webHidden/>
              </w:rPr>
              <w:t>57</w:t>
            </w:r>
            <w:r>
              <w:rPr>
                <w:noProof/>
                <w:webHidden/>
              </w:rPr>
              <w:fldChar w:fldCharType="end"/>
            </w:r>
          </w:hyperlink>
        </w:p>
        <w:p w14:paraId="28E1EEC7" w14:textId="4DB7BCF1" w:rsidR="002E3530" w:rsidRDefault="002E3530">
          <w:pPr>
            <w:pStyle w:val="IDC3"/>
            <w:tabs>
              <w:tab w:val="right" w:leader="dot" w:pos="8776"/>
            </w:tabs>
            <w:rPr>
              <w:rFonts w:asciiTheme="minorHAnsi" w:hAnsiTheme="minorHAnsi" w:cstheme="minorBidi"/>
              <w:noProof/>
              <w:sz w:val="22"/>
              <w:szCs w:val="22"/>
              <w:lang w:val="ca-ES" w:eastAsia="ca-ES"/>
            </w:rPr>
          </w:pPr>
          <w:hyperlink w:anchor="_Toc69497623" w:history="1">
            <w:r w:rsidRPr="00361939">
              <w:rPr>
                <w:rStyle w:val="Enlla"/>
                <w:rFonts w:eastAsia="Times New Roman"/>
                <w:noProof/>
                <w:highlight w:val="red"/>
                <w:lang w:eastAsia="ca-ES"/>
              </w:rPr>
              <w:t>6.4.6. BOTS</w:t>
            </w:r>
            <w:r>
              <w:rPr>
                <w:noProof/>
                <w:webHidden/>
              </w:rPr>
              <w:tab/>
            </w:r>
            <w:r>
              <w:rPr>
                <w:noProof/>
                <w:webHidden/>
              </w:rPr>
              <w:fldChar w:fldCharType="begin"/>
            </w:r>
            <w:r>
              <w:rPr>
                <w:noProof/>
                <w:webHidden/>
              </w:rPr>
              <w:instrText xml:space="preserve"> PAGEREF _Toc69497623 \h </w:instrText>
            </w:r>
            <w:r>
              <w:rPr>
                <w:noProof/>
                <w:webHidden/>
              </w:rPr>
            </w:r>
            <w:r>
              <w:rPr>
                <w:noProof/>
                <w:webHidden/>
              </w:rPr>
              <w:fldChar w:fldCharType="separate"/>
            </w:r>
            <w:r>
              <w:rPr>
                <w:noProof/>
                <w:webHidden/>
              </w:rPr>
              <w:t>57</w:t>
            </w:r>
            <w:r>
              <w:rPr>
                <w:noProof/>
                <w:webHidden/>
              </w:rPr>
              <w:fldChar w:fldCharType="end"/>
            </w:r>
          </w:hyperlink>
        </w:p>
        <w:p w14:paraId="7E9209B4" w14:textId="57033D56" w:rsidR="002E3530" w:rsidRDefault="002E3530">
          <w:pPr>
            <w:pStyle w:val="IDC1"/>
            <w:tabs>
              <w:tab w:val="right" w:leader="dot" w:pos="8776"/>
            </w:tabs>
            <w:rPr>
              <w:rFonts w:asciiTheme="minorHAnsi" w:hAnsiTheme="minorHAnsi" w:cstheme="minorBidi"/>
              <w:b w:val="0"/>
              <w:bCs w:val="0"/>
              <w:iCs w:val="0"/>
              <w:noProof/>
              <w:sz w:val="22"/>
              <w:szCs w:val="22"/>
              <w:lang w:val="ca-ES" w:eastAsia="ca-ES"/>
            </w:rPr>
          </w:pPr>
          <w:hyperlink w:anchor="_Toc69497624" w:history="1">
            <w:r w:rsidRPr="00361939">
              <w:rPr>
                <w:rStyle w:val="Enlla"/>
                <w:noProof/>
              </w:rPr>
              <w:t>CAPÍTULO 7. BIBLIOGRAFÍA</w:t>
            </w:r>
            <w:r>
              <w:rPr>
                <w:noProof/>
                <w:webHidden/>
              </w:rPr>
              <w:tab/>
            </w:r>
            <w:r>
              <w:rPr>
                <w:noProof/>
                <w:webHidden/>
              </w:rPr>
              <w:fldChar w:fldCharType="begin"/>
            </w:r>
            <w:r>
              <w:rPr>
                <w:noProof/>
                <w:webHidden/>
              </w:rPr>
              <w:instrText xml:space="preserve"> PAGEREF _Toc69497624 \h </w:instrText>
            </w:r>
            <w:r>
              <w:rPr>
                <w:noProof/>
                <w:webHidden/>
              </w:rPr>
            </w:r>
            <w:r>
              <w:rPr>
                <w:noProof/>
                <w:webHidden/>
              </w:rPr>
              <w:fldChar w:fldCharType="separate"/>
            </w:r>
            <w:r>
              <w:rPr>
                <w:noProof/>
                <w:webHidden/>
              </w:rPr>
              <w:t>59</w:t>
            </w:r>
            <w:r>
              <w:rPr>
                <w:noProof/>
                <w:webHidden/>
              </w:rPr>
              <w:fldChar w:fldCharType="end"/>
            </w:r>
          </w:hyperlink>
        </w:p>
        <w:p w14:paraId="7FAA1415" w14:textId="438B2E2F" w:rsidR="000A7166" w:rsidRPr="00112EF1" w:rsidRDefault="00EA7818" w:rsidP="00883827">
          <w:r w:rsidRPr="00112EF1">
            <w:rPr>
              <w:rFonts w:cstheme="minorHAnsi"/>
              <w:sz w:val="28"/>
              <w:szCs w:val="24"/>
            </w:rPr>
            <w:lastRenderedPageBreak/>
            <w:fldChar w:fldCharType="end"/>
          </w:r>
        </w:p>
      </w:sdtContent>
    </w:sdt>
    <w:p w14:paraId="107F228B" w14:textId="0AC204B1" w:rsidR="00B90BD6" w:rsidRDefault="00B90BD6">
      <w:pPr>
        <w:spacing w:before="0" w:after="200"/>
        <w:jc w:val="left"/>
      </w:pPr>
      <w:r>
        <w:br w:type="page"/>
      </w:r>
    </w:p>
    <w:p w14:paraId="503AAC5A" w14:textId="685B8DCA" w:rsidR="00B90BD6" w:rsidRDefault="00B90BD6">
      <w:pPr>
        <w:spacing w:before="0" w:after="200"/>
        <w:jc w:val="left"/>
      </w:pPr>
      <w:r>
        <w:lastRenderedPageBreak/>
        <w:br w:type="page"/>
      </w:r>
    </w:p>
    <w:p w14:paraId="1B5B749F" w14:textId="77777777" w:rsidR="000A7166" w:rsidRPr="00112EF1" w:rsidRDefault="000A7166" w:rsidP="00883827">
      <w:pPr>
        <w:sectPr w:rsidR="000A7166" w:rsidRPr="00112EF1" w:rsidSect="00DD6D1A">
          <w:headerReference w:type="even" r:id="rId11"/>
          <w:headerReference w:type="default" r:id="rId12"/>
          <w:type w:val="oddPage"/>
          <w:pgSz w:w="11906" w:h="16838" w:code="9"/>
          <w:pgMar w:top="1701" w:right="1418" w:bottom="1418" w:left="1418" w:header="709" w:footer="709" w:gutter="284"/>
          <w:pgNumType w:fmt="upperRoman" w:start="1"/>
          <w:cols w:space="708"/>
          <w:docGrid w:linePitch="360"/>
        </w:sectPr>
      </w:pPr>
    </w:p>
    <w:p w14:paraId="24BA48ED" w14:textId="34ED4046" w:rsidR="003563E6" w:rsidRPr="00112EF1" w:rsidRDefault="00850C4E" w:rsidP="009610BE">
      <w:pPr>
        <w:pStyle w:val="Ttol1"/>
        <w:numPr>
          <w:ilvl w:val="0"/>
          <w:numId w:val="0"/>
        </w:numPr>
      </w:pPr>
      <w:bookmarkStart w:id="3" w:name="_Toc57196815"/>
      <w:bookmarkStart w:id="4" w:name="_Toc60338150"/>
      <w:bookmarkStart w:id="5" w:name="_Toc69497561"/>
      <w:r w:rsidRPr="00112EF1">
        <w:lastRenderedPageBreak/>
        <w:t>ÍNDICE DE FIGURAS</w:t>
      </w:r>
      <w:bookmarkEnd w:id="3"/>
      <w:bookmarkEnd w:id="4"/>
      <w:bookmarkEnd w:id="5"/>
    </w:p>
    <w:p w14:paraId="0906C183" w14:textId="49FDC459" w:rsidR="00116B5D" w:rsidRDefault="0083059B">
      <w:pPr>
        <w:pStyle w:val="ndexdillustracions"/>
        <w:tabs>
          <w:tab w:val="right" w:leader="dot" w:pos="8776"/>
        </w:tabs>
        <w:rPr>
          <w:rFonts w:asciiTheme="minorHAnsi" w:hAnsiTheme="minorHAnsi"/>
          <w:noProof/>
          <w:sz w:val="22"/>
          <w:lang w:val="ca-ES" w:eastAsia="ca-ES"/>
        </w:rPr>
      </w:pPr>
      <w:r w:rsidRPr="00112EF1">
        <w:fldChar w:fldCharType="begin"/>
      </w:r>
      <w:r w:rsidRPr="00112EF1">
        <w:instrText xml:space="preserve"> TOC \h \z \c "Figura" </w:instrText>
      </w:r>
      <w:r w:rsidRPr="00112EF1">
        <w:fldChar w:fldCharType="separate"/>
      </w:r>
      <w:hyperlink w:anchor="_Toc69497468" w:history="1">
        <w:r w:rsidR="00116B5D" w:rsidRPr="00215655">
          <w:rPr>
            <w:rStyle w:val="Enlla"/>
            <w:noProof/>
          </w:rPr>
          <w:t>Figura 2.1: Información que proporciona Rocket League de la conexión.</w:t>
        </w:r>
        <w:r w:rsidR="00116B5D">
          <w:rPr>
            <w:noProof/>
            <w:webHidden/>
          </w:rPr>
          <w:tab/>
        </w:r>
        <w:r w:rsidR="00116B5D">
          <w:rPr>
            <w:noProof/>
            <w:webHidden/>
          </w:rPr>
          <w:fldChar w:fldCharType="begin"/>
        </w:r>
        <w:r w:rsidR="00116B5D">
          <w:rPr>
            <w:noProof/>
            <w:webHidden/>
          </w:rPr>
          <w:instrText xml:space="preserve"> PAGEREF _Toc69497468 \h </w:instrText>
        </w:r>
        <w:r w:rsidR="00116B5D">
          <w:rPr>
            <w:noProof/>
            <w:webHidden/>
          </w:rPr>
        </w:r>
        <w:r w:rsidR="00116B5D">
          <w:rPr>
            <w:noProof/>
            <w:webHidden/>
          </w:rPr>
          <w:fldChar w:fldCharType="separate"/>
        </w:r>
        <w:r w:rsidR="00116B5D">
          <w:rPr>
            <w:noProof/>
            <w:webHidden/>
          </w:rPr>
          <w:t>4</w:t>
        </w:r>
        <w:r w:rsidR="00116B5D">
          <w:rPr>
            <w:noProof/>
            <w:webHidden/>
          </w:rPr>
          <w:fldChar w:fldCharType="end"/>
        </w:r>
      </w:hyperlink>
    </w:p>
    <w:p w14:paraId="633A71D7" w14:textId="53EEEFC1" w:rsidR="00116B5D" w:rsidRDefault="00116B5D">
      <w:pPr>
        <w:pStyle w:val="ndexdillustracions"/>
        <w:tabs>
          <w:tab w:val="right" w:leader="dot" w:pos="8776"/>
        </w:tabs>
        <w:rPr>
          <w:rFonts w:asciiTheme="minorHAnsi" w:hAnsiTheme="minorHAnsi"/>
          <w:noProof/>
          <w:sz w:val="22"/>
          <w:lang w:val="ca-ES" w:eastAsia="ca-ES"/>
        </w:rPr>
      </w:pPr>
      <w:hyperlink w:anchor="_Toc69497469" w:history="1">
        <w:r w:rsidRPr="00215655">
          <w:rPr>
            <w:rStyle w:val="Enlla"/>
            <w:noProof/>
          </w:rPr>
          <w:t>Figura 2.2: Controles de Mario Kart.</w:t>
        </w:r>
        <w:r>
          <w:rPr>
            <w:noProof/>
            <w:webHidden/>
          </w:rPr>
          <w:tab/>
        </w:r>
        <w:r>
          <w:rPr>
            <w:noProof/>
            <w:webHidden/>
          </w:rPr>
          <w:fldChar w:fldCharType="begin"/>
        </w:r>
        <w:r>
          <w:rPr>
            <w:noProof/>
            <w:webHidden/>
          </w:rPr>
          <w:instrText xml:space="preserve"> PAGEREF _Toc69497469 \h </w:instrText>
        </w:r>
        <w:r>
          <w:rPr>
            <w:noProof/>
            <w:webHidden/>
          </w:rPr>
        </w:r>
        <w:r>
          <w:rPr>
            <w:noProof/>
            <w:webHidden/>
          </w:rPr>
          <w:fldChar w:fldCharType="separate"/>
        </w:r>
        <w:r>
          <w:rPr>
            <w:noProof/>
            <w:webHidden/>
          </w:rPr>
          <w:t>5</w:t>
        </w:r>
        <w:r>
          <w:rPr>
            <w:noProof/>
            <w:webHidden/>
          </w:rPr>
          <w:fldChar w:fldCharType="end"/>
        </w:r>
      </w:hyperlink>
    </w:p>
    <w:p w14:paraId="542E283C" w14:textId="41CB39FD" w:rsidR="00116B5D" w:rsidRDefault="00116B5D">
      <w:pPr>
        <w:pStyle w:val="ndexdillustracions"/>
        <w:tabs>
          <w:tab w:val="right" w:leader="dot" w:pos="8776"/>
        </w:tabs>
        <w:rPr>
          <w:rFonts w:asciiTheme="minorHAnsi" w:hAnsiTheme="minorHAnsi"/>
          <w:noProof/>
          <w:sz w:val="22"/>
          <w:lang w:val="ca-ES" w:eastAsia="ca-ES"/>
        </w:rPr>
      </w:pPr>
      <w:hyperlink w:anchor="_Toc69497470" w:history="1">
        <w:r w:rsidRPr="00215655">
          <w:rPr>
            <w:rStyle w:val="Enlla"/>
            <w:noProof/>
          </w:rPr>
          <w:t>Figura 2.3: Tabla de probabilidad de los objetos en Mario Kart</w:t>
        </w:r>
        <w:r>
          <w:rPr>
            <w:noProof/>
            <w:webHidden/>
          </w:rPr>
          <w:tab/>
        </w:r>
        <w:r>
          <w:rPr>
            <w:noProof/>
            <w:webHidden/>
          </w:rPr>
          <w:fldChar w:fldCharType="begin"/>
        </w:r>
        <w:r>
          <w:rPr>
            <w:noProof/>
            <w:webHidden/>
          </w:rPr>
          <w:instrText xml:space="preserve"> PAGEREF _Toc69497470 \h </w:instrText>
        </w:r>
        <w:r>
          <w:rPr>
            <w:noProof/>
            <w:webHidden/>
          </w:rPr>
        </w:r>
        <w:r>
          <w:rPr>
            <w:noProof/>
            <w:webHidden/>
          </w:rPr>
          <w:fldChar w:fldCharType="separate"/>
        </w:r>
        <w:r>
          <w:rPr>
            <w:noProof/>
            <w:webHidden/>
          </w:rPr>
          <w:t>6</w:t>
        </w:r>
        <w:r>
          <w:rPr>
            <w:noProof/>
            <w:webHidden/>
          </w:rPr>
          <w:fldChar w:fldCharType="end"/>
        </w:r>
      </w:hyperlink>
    </w:p>
    <w:p w14:paraId="09CA6B8E" w14:textId="77E74C13" w:rsidR="00116B5D" w:rsidRDefault="00116B5D">
      <w:pPr>
        <w:pStyle w:val="ndexdillustracions"/>
        <w:tabs>
          <w:tab w:val="right" w:leader="dot" w:pos="8776"/>
        </w:tabs>
        <w:rPr>
          <w:rFonts w:asciiTheme="minorHAnsi" w:hAnsiTheme="minorHAnsi"/>
          <w:noProof/>
          <w:sz w:val="22"/>
          <w:lang w:val="ca-ES" w:eastAsia="ca-ES"/>
        </w:rPr>
      </w:pPr>
      <w:hyperlink w:anchor="_Toc69497471" w:history="1">
        <w:r w:rsidRPr="00215655">
          <w:rPr>
            <w:rStyle w:val="Enlla"/>
            <w:noProof/>
          </w:rPr>
          <w:t>Figura 2.4: Modos de juego de Mario Kart.</w:t>
        </w:r>
        <w:r>
          <w:rPr>
            <w:noProof/>
            <w:webHidden/>
          </w:rPr>
          <w:tab/>
        </w:r>
        <w:r>
          <w:rPr>
            <w:noProof/>
            <w:webHidden/>
          </w:rPr>
          <w:fldChar w:fldCharType="begin"/>
        </w:r>
        <w:r>
          <w:rPr>
            <w:noProof/>
            <w:webHidden/>
          </w:rPr>
          <w:instrText xml:space="preserve"> PAGEREF _Toc69497471 \h </w:instrText>
        </w:r>
        <w:r>
          <w:rPr>
            <w:noProof/>
            <w:webHidden/>
          </w:rPr>
        </w:r>
        <w:r>
          <w:rPr>
            <w:noProof/>
            <w:webHidden/>
          </w:rPr>
          <w:fldChar w:fldCharType="separate"/>
        </w:r>
        <w:r>
          <w:rPr>
            <w:noProof/>
            <w:webHidden/>
          </w:rPr>
          <w:t>7</w:t>
        </w:r>
        <w:r>
          <w:rPr>
            <w:noProof/>
            <w:webHidden/>
          </w:rPr>
          <w:fldChar w:fldCharType="end"/>
        </w:r>
      </w:hyperlink>
    </w:p>
    <w:p w14:paraId="358CCD53" w14:textId="29CFE6C9" w:rsidR="00116B5D" w:rsidRDefault="00116B5D">
      <w:pPr>
        <w:pStyle w:val="ndexdillustracions"/>
        <w:tabs>
          <w:tab w:val="right" w:leader="dot" w:pos="8776"/>
        </w:tabs>
        <w:rPr>
          <w:rFonts w:asciiTheme="minorHAnsi" w:hAnsiTheme="minorHAnsi"/>
          <w:noProof/>
          <w:sz w:val="22"/>
          <w:lang w:val="ca-ES" w:eastAsia="ca-ES"/>
        </w:rPr>
      </w:pPr>
      <w:hyperlink w:anchor="_Toc69497472" w:history="1">
        <w:r w:rsidRPr="00215655">
          <w:rPr>
            <w:rStyle w:val="Enlla"/>
            <w:noProof/>
          </w:rPr>
          <w:t>Figura 2.5: Controles de Team Sonic Racing</w:t>
        </w:r>
        <w:r>
          <w:rPr>
            <w:noProof/>
            <w:webHidden/>
          </w:rPr>
          <w:tab/>
        </w:r>
        <w:r>
          <w:rPr>
            <w:noProof/>
            <w:webHidden/>
          </w:rPr>
          <w:fldChar w:fldCharType="begin"/>
        </w:r>
        <w:r>
          <w:rPr>
            <w:noProof/>
            <w:webHidden/>
          </w:rPr>
          <w:instrText xml:space="preserve"> PAGEREF _Toc69497472 \h </w:instrText>
        </w:r>
        <w:r>
          <w:rPr>
            <w:noProof/>
            <w:webHidden/>
          </w:rPr>
        </w:r>
        <w:r>
          <w:rPr>
            <w:noProof/>
            <w:webHidden/>
          </w:rPr>
          <w:fldChar w:fldCharType="separate"/>
        </w:r>
        <w:r>
          <w:rPr>
            <w:noProof/>
            <w:webHidden/>
          </w:rPr>
          <w:t>8</w:t>
        </w:r>
        <w:r>
          <w:rPr>
            <w:noProof/>
            <w:webHidden/>
          </w:rPr>
          <w:fldChar w:fldCharType="end"/>
        </w:r>
      </w:hyperlink>
    </w:p>
    <w:p w14:paraId="75ADBF77" w14:textId="1A989952" w:rsidR="00116B5D" w:rsidRDefault="00116B5D">
      <w:pPr>
        <w:pStyle w:val="ndexdillustracions"/>
        <w:tabs>
          <w:tab w:val="right" w:leader="dot" w:pos="8776"/>
        </w:tabs>
        <w:rPr>
          <w:rFonts w:asciiTheme="minorHAnsi" w:hAnsiTheme="minorHAnsi"/>
          <w:noProof/>
          <w:sz w:val="22"/>
          <w:lang w:val="ca-ES" w:eastAsia="ca-ES"/>
        </w:rPr>
      </w:pPr>
      <w:hyperlink w:anchor="_Toc69497473" w:history="1">
        <w:r w:rsidRPr="00215655">
          <w:rPr>
            <w:rStyle w:val="Enlla"/>
            <w:noProof/>
          </w:rPr>
          <w:t>Figura 2.6: Algunos wisp que hay en Team Sonic Racing.</w:t>
        </w:r>
        <w:r>
          <w:rPr>
            <w:noProof/>
            <w:webHidden/>
          </w:rPr>
          <w:tab/>
        </w:r>
        <w:r>
          <w:rPr>
            <w:noProof/>
            <w:webHidden/>
          </w:rPr>
          <w:fldChar w:fldCharType="begin"/>
        </w:r>
        <w:r>
          <w:rPr>
            <w:noProof/>
            <w:webHidden/>
          </w:rPr>
          <w:instrText xml:space="preserve"> PAGEREF _Toc69497473 \h </w:instrText>
        </w:r>
        <w:r>
          <w:rPr>
            <w:noProof/>
            <w:webHidden/>
          </w:rPr>
        </w:r>
        <w:r>
          <w:rPr>
            <w:noProof/>
            <w:webHidden/>
          </w:rPr>
          <w:fldChar w:fldCharType="separate"/>
        </w:r>
        <w:r>
          <w:rPr>
            <w:noProof/>
            <w:webHidden/>
          </w:rPr>
          <w:t>9</w:t>
        </w:r>
        <w:r>
          <w:rPr>
            <w:noProof/>
            <w:webHidden/>
          </w:rPr>
          <w:fldChar w:fldCharType="end"/>
        </w:r>
      </w:hyperlink>
    </w:p>
    <w:p w14:paraId="25974207" w14:textId="3488FD53" w:rsidR="00116B5D" w:rsidRDefault="00116B5D">
      <w:pPr>
        <w:pStyle w:val="ndexdillustracions"/>
        <w:tabs>
          <w:tab w:val="right" w:leader="dot" w:pos="8776"/>
        </w:tabs>
        <w:rPr>
          <w:rFonts w:asciiTheme="minorHAnsi" w:hAnsiTheme="minorHAnsi"/>
          <w:noProof/>
          <w:sz w:val="22"/>
          <w:lang w:val="ca-ES" w:eastAsia="ca-ES"/>
        </w:rPr>
      </w:pPr>
      <w:hyperlink w:anchor="_Toc69497474" w:history="1">
        <w:r w:rsidRPr="00215655">
          <w:rPr>
            <w:rStyle w:val="Enlla"/>
            <w:noProof/>
          </w:rPr>
          <w:t>Figura 2.7: Modos de juego de Team Sonic Racing.</w:t>
        </w:r>
        <w:r>
          <w:rPr>
            <w:noProof/>
            <w:webHidden/>
          </w:rPr>
          <w:tab/>
        </w:r>
        <w:r>
          <w:rPr>
            <w:noProof/>
            <w:webHidden/>
          </w:rPr>
          <w:fldChar w:fldCharType="begin"/>
        </w:r>
        <w:r>
          <w:rPr>
            <w:noProof/>
            <w:webHidden/>
          </w:rPr>
          <w:instrText xml:space="preserve"> PAGEREF _Toc69497474 \h </w:instrText>
        </w:r>
        <w:r>
          <w:rPr>
            <w:noProof/>
            <w:webHidden/>
          </w:rPr>
        </w:r>
        <w:r>
          <w:rPr>
            <w:noProof/>
            <w:webHidden/>
          </w:rPr>
          <w:fldChar w:fldCharType="separate"/>
        </w:r>
        <w:r>
          <w:rPr>
            <w:noProof/>
            <w:webHidden/>
          </w:rPr>
          <w:t>10</w:t>
        </w:r>
        <w:r>
          <w:rPr>
            <w:noProof/>
            <w:webHidden/>
          </w:rPr>
          <w:fldChar w:fldCharType="end"/>
        </w:r>
      </w:hyperlink>
    </w:p>
    <w:p w14:paraId="36CCBB85" w14:textId="4A3FB821" w:rsidR="00116B5D" w:rsidRDefault="00116B5D">
      <w:pPr>
        <w:pStyle w:val="ndexdillustracions"/>
        <w:tabs>
          <w:tab w:val="right" w:leader="dot" w:pos="8776"/>
        </w:tabs>
        <w:rPr>
          <w:rFonts w:asciiTheme="minorHAnsi" w:hAnsiTheme="minorHAnsi"/>
          <w:noProof/>
          <w:sz w:val="22"/>
          <w:lang w:val="ca-ES" w:eastAsia="ca-ES"/>
        </w:rPr>
      </w:pPr>
      <w:hyperlink w:anchor="_Toc69497475" w:history="1">
        <w:r w:rsidRPr="00215655">
          <w:rPr>
            <w:rStyle w:val="Enlla"/>
            <w:noProof/>
          </w:rPr>
          <w:t>Figura 2.8: Controles Crash Team Racing Nitro Fueled</w:t>
        </w:r>
        <w:r>
          <w:rPr>
            <w:noProof/>
            <w:webHidden/>
          </w:rPr>
          <w:tab/>
        </w:r>
        <w:r>
          <w:rPr>
            <w:noProof/>
            <w:webHidden/>
          </w:rPr>
          <w:fldChar w:fldCharType="begin"/>
        </w:r>
        <w:r>
          <w:rPr>
            <w:noProof/>
            <w:webHidden/>
          </w:rPr>
          <w:instrText xml:space="preserve"> PAGEREF _Toc69497475 \h </w:instrText>
        </w:r>
        <w:r>
          <w:rPr>
            <w:noProof/>
            <w:webHidden/>
          </w:rPr>
        </w:r>
        <w:r>
          <w:rPr>
            <w:noProof/>
            <w:webHidden/>
          </w:rPr>
          <w:fldChar w:fldCharType="separate"/>
        </w:r>
        <w:r>
          <w:rPr>
            <w:noProof/>
            <w:webHidden/>
          </w:rPr>
          <w:t>11</w:t>
        </w:r>
        <w:r>
          <w:rPr>
            <w:noProof/>
            <w:webHidden/>
          </w:rPr>
          <w:fldChar w:fldCharType="end"/>
        </w:r>
      </w:hyperlink>
    </w:p>
    <w:p w14:paraId="6742A0E6" w14:textId="3A79BBFF" w:rsidR="00116B5D" w:rsidRDefault="00116B5D">
      <w:pPr>
        <w:pStyle w:val="ndexdillustracions"/>
        <w:tabs>
          <w:tab w:val="right" w:leader="dot" w:pos="8776"/>
        </w:tabs>
        <w:rPr>
          <w:rFonts w:asciiTheme="minorHAnsi" w:hAnsiTheme="minorHAnsi"/>
          <w:noProof/>
          <w:sz w:val="22"/>
          <w:lang w:val="ca-ES" w:eastAsia="ca-ES"/>
        </w:rPr>
      </w:pPr>
      <w:hyperlink w:anchor="_Toc69497476" w:history="1">
        <w:r w:rsidRPr="00215655">
          <w:rPr>
            <w:rStyle w:val="Enlla"/>
            <w:noProof/>
          </w:rPr>
          <w:t>Figura 2.9: Todos los objetos de Crash Team Racing Nitro Fueled.</w:t>
        </w:r>
        <w:r>
          <w:rPr>
            <w:noProof/>
            <w:webHidden/>
          </w:rPr>
          <w:tab/>
        </w:r>
        <w:r>
          <w:rPr>
            <w:noProof/>
            <w:webHidden/>
          </w:rPr>
          <w:fldChar w:fldCharType="begin"/>
        </w:r>
        <w:r>
          <w:rPr>
            <w:noProof/>
            <w:webHidden/>
          </w:rPr>
          <w:instrText xml:space="preserve"> PAGEREF _Toc69497476 \h </w:instrText>
        </w:r>
        <w:r>
          <w:rPr>
            <w:noProof/>
            <w:webHidden/>
          </w:rPr>
        </w:r>
        <w:r>
          <w:rPr>
            <w:noProof/>
            <w:webHidden/>
          </w:rPr>
          <w:fldChar w:fldCharType="separate"/>
        </w:r>
        <w:r>
          <w:rPr>
            <w:noProof/>
            <w:webHidden/>
          </w:rPr>
          <w:t>12</w:t>
        </w:r>
        <w:r>
          <w:rPr>
            <w:noProof/>
            <w:webHidden/>
          </w:rPr>
          <w:fldChar w:fldCharType="end"/>
        </w:r>
      </w:hyperlink>
    </w:p>
    <w:p w14:paraId="0223919E" w14:textId="1563BDA2" w:rsidR="00116B5D" w:rsidRDefault="00116B5D">
      <w:pPr>
        <w:pStyle w:val="ndexdillustracions"/>
        <w:tabs>
          <w:tab w:val="right" w:leader="dot" w:pos="8776"/>
        </w:tabs>
        <w:rPr>
          <w:rFonts w:asciiTheme="minorHAnsi" w:hAnsiTheme="minorHAnsi"/>
          <w:noProof/>
          <w:sz w:val="22"/>
          <w:lang w:val="ca-ES" w:eastAsia="ca-ES"/>
        </w:rPr>
      </w:pPr>
      <w:hyperlink w:anchor="_Toc69497477" w:history="1">
        <w:r w:rsidRPr="00215655">
          <w:rPr>
            <w:rStyle w:val="Enlla"/>
            <w:noProof/>
          </w:rPr>
          <w:t>Figura 2.10: Modos de juego de Crash Team Racing Nitro Fueled.</w:t>
        </w:r>
        <w:r>
          <w:rPr>
            <w:noProof/>
            <w:webHidden/>
          </w:rPr>
          <w:tab/>
        </w:r>
        <w:r>
          <w:rPr>
            <w:noProof/>
            <w:webHidden/>
          </w:rPr>
          <w:fldChar w:fldCharType="begin"/>
        </w:r>
        <w:r>
          <w:rPr>
            <w:noProof/>
            <w:webHidden/>
          </w:rPr>
          <w:instrText xml:space="preserve"> PAGEREF _Toc69497477 \h </w:instrText>
        </w:r>
        <w:r>
          <w:rPr>
            <w:noProof/>
            <w:webHidden/>
          </w:rPr>
        </w:r>
        <w:r>
          <w:rPr>
            <w:noProof/>
            <w:webHidden/>
          </w:rPr>
          <w:fldChar w:fldCharType="separate"/>
        </w:r>
        <w:r>
          <w:rPr>
            <w:noProof/>
            <w:webHidden/>
          </w:rPr>
          <w:t>13</w:t>
        </w:r>
        <w:r>
          <w:rPr>
            <w:noProof/>
            <w:webHidden/>
          </w:rPr>
          <w:fldChar w:fldCharType="end"/>
        </w:r>
      </w:hyperlink>
    </w:p>
    <w:p w14:paraId="299609C1" w14:textId="4D76EFE9" w:rsidR="00116B5D" w:rsidRDefault="00116B5D">
      <w:pPr>
        <w:pStyle w:val="ndexdillustracions"/>
        <w:tabs>
          <w:tab w:val="right" w:leader="dot" w:pos="8776"/>
        </w:tabs>
        <w:rPr>
          <w:rFonts w:asciiTheme="minorHAnsi" w:hAnsiTheme="minorHAnsi"/>
          <w:noProof/>
          <w:sz w:val="22"/>
          <w:lang w:val="ca-ES" w:eastAsia="ca-ES"/>
        </w:rPr>
      </w:pPr>
      <w:hyperlink w:anchor="_Toc69497478" w:history="1">
        <w:r w:rsidRPr="00215655">
          <w:rPr>
            <w:rStyle w:val="Enlla"/>
            <w:noProof/>
          </w:rPr>
          <w:t>Figura 3.1: Imagen del juego de Empire.</w:t>
        </w:r>
        <w:r>
          <w:rPr>
            <w:noProof/>
            <w:webHidden/>
          </w:rPr>
          <w:tab/>
        </w:r>
        <w:r>
          <w:rPr>
            <w:noProof/>
            <w:webHidden/>
          </w:rPr>
          <w:fldChar w:fldCharType="begin"/>
        </w:r>
        <w:r>
          <w:rPr>
            <w:noProof/>
            <w:webHidden/>
          </w:rPr>
          <w:instrText xml:space="preserve"> PAGEREF _Toc69497478 \h </w:instrText>
        </w:r>
        <w:r>
          <w:rPr>
            <w:noProof/>
            <w:webHidden/>
          </w:rPr>
        </w:r>
        <w:r>
          <w:rPr>
            <w:noProof/>
            <w:webHidden/>
          </w:rPr>
          <w:fldChar w:fldCharType="separate"/>
        </w:r>
        <w:r>
          <w:rPr>
            <w:noProof/>
            <w:webHidden/>
          </w:rPr>
          <w:t>15</w:t>
        </w:r>
        <w:r>
          <w:rPr>
            <w:noProof/>
            <w:webHidden/>
          </w:rPr>
          <w:fldChar w:fldCharType="end"/>
        </w:r>
      </w:hyperlink>
    </w:p>
    <w:p w14:paraId="7C010329" w14:textId="5ABF106E" w:rsidR="00116B5D" w:rsidRDefault="00116B5D">
      <w:pPr>
        <w:pStyle w:val="ndexdillustracions"/>
        <w:tabs>
          <w:tab w:val="right" w:leader="dot" w:pos="8776"/>
        </w:tabs>
        <w:rPr>
          <w:rFonts w:asciiTheme="minorHAnsi" w:hAnsiTheme="minorHAnsi"/>
          <w:noProof/>
          <w:sz w:val="22"/>
          <w:lang w:val="ca-ES" w:eastAsia="ca-ES"/>
        </w:rPr>
      </w:pPr>
      <w:hyperlink w:anchor="_Toc69497479" w:history="1">
        <w:r w:rsidRPr="00215655">
          <w:rPr>
            <w:rStyle w:val="Enlla"/>
            <w:noProof/>
          </w:rPr>
          <w:t>Figura 3.2: Imagen del modo cooperativo de Final Fantasy Chrystal Chronicles.</w:t>
        </w:r>
        <w:r>
          <w:rPr>
            <w:noProof/>
            <w:webHidden/>
          </w:rPr>
          <w:tab/>
        </w:r>
        <w:r>
          <w:rPr>
            <w:noProof/>
            <w:webHidden/>
          </w:rPr>
          <w:fldChar w:fldCharType="begin"/>
        </w:r>
        <w:r>
          <w:rPr>
            <w:noProof/>
            <w:webHidden/>
          </w:rPr>
          <w:instrText xml:space="preserve"> PAGEREF _Toc69497479 \h </w:instrText>
        </w:r>
        <w:r>
          <w:rPr>
            <w:noProof/>
            <w:webHidden/>
          </w:rPr>
        </w:r>
        <w:r>
          <w:rPr>
            <w:noProof/>
            <w:webHidden/>
          </w:rPr>
          <w:fldChar w:fldCharType="separate"/>
        </w:r>
        <w:r>
          <w:rPr>
            <w:noProof/>
            <w:webHidden/>
          </w:rPr>
          <w:t>17</w:t>
        </w:r>
        <w:r>
          <w:rPr>
            <w:noProof/>
            <w:webHidden/>
          </w:rPr>
          <w:fldChar w:fldCharType="end"/>
        </w:r>
      </w:hyperlink>
    </w:p>
    <w:p w14:paraId="4DE328C4" w14:textId="4FF0AB3D" w:rsidR="00116B5D" w:rsidRDefault="00116B5D">
      <w:pPr>
        <w:pStyle w:val="ndexdillustracions"/>
        <w:tabs>
          <w:tab w:val="right" w:leader="dot" w:pos="8776"/>
        </w:tabs>
        <w:rPr>
          <w:rFonts w:asciiTheme="minorHAnsi" w:hAnsiTheme="minorHAnsi"/>
          <w:noProof/>
          <w:sz w:val="22"/>
          <w:lang w:val="ca-ES" w:eastAsia="ca-ES"/>
        </w:rPr>
      </w:pPr>
      <w:hyperlink w:anchor="_Toc69497480" w:history="1">
        <w:r w:rsidRPr="00215655">
          <w:rPr>
            <w:rStyle w:val="Enlla"/>
            <w:noProof/>
          </w:rPr>
          <w:t>Figura 3.3: Imagen del modo competitivo de Call of Duty: Black Ops - Cold War.</w:t>
        </w:r>
        <w:r>
          <w:rPr>
            <w:noProof/>
            <w:webHidden/>
          </w:rPr>
          <w:tab/>
        </w:r>
        <w:r>
          <w:rPr>
            <w:noProof/>
            <w:webHidden/>
          </w:rPr>
          <w:fldChar w:fldCharType="begin"/>
        </w:r>
        <w:r>
          <w:rPr>
            <w:noProof/>
            <w:webHidden/>
          </w:rPr>
          <w:instrText xml:space="preserve"> PAGEREF _Toc69497480 \h </w:instrText>
        </w:r>
        <w:r>
          <w:rPr>
            <w:noProof/>
            <w:webHidden/>
          </w:rPr>
        </w:r>
        <w:r>
          <w:rPr>
            <w:noProof/>
            <w:webHidden/>
          </w:rPr>
          <w:fldChar w:fldCharType="separate"/>
        </w:r>
        <w:r>
          <w:rPr>
            <w:noProof/>
            <w:webHidden/>
          </w:rPr>
          <w:t>18</w:t>
        </w:r>
        <w:r>
          <w:rPr>
            <w:noProof/>
            <w:webHidden/>
          </w:rPr>
          <w:fldChar w:fldCharType="end"/>
        </w:r>
      </w:hyperlink>
    </w:p>
    <w:p w14:paraId="1E9FBE32" w14:textId="27A72415" w:rsidR="00116B5D" w:rsidRDefault="00116B5D">
      <w:pPr>
        <w:pStyle w:val="ndexdillustracions"/>
        <w:tabs>
          <w:tab w:val="right" w:leader="dot" w:pos="8776"/>
        </w:tabs>
        <w:rPr>
          <w:rFonts w:asciiTheme="minorHAnsi" w:hAnsiTheme="minorHAnsi"/>
          <w:noProof/>
          <w:sz w:val="22"/>
          <w:lang w:val="ca-ES" w:eastAsia="ca-ES"/>
        </w:rPr>
      </w:pPr>
      <w:hyperlink w:anchor="_Toc69497481" w:history="1">
        <w:r w:rsidRPr="00215655">
          <w:rPr>
            <w:rStyle w:val="Enlla"/>
            <w:noProof/>
          </w:rPr>
          <w:t>Figura 3.4: Secuencia de los paquetes en el protocolo TCP.</w:t>
        </w:r>
        <w:r>
          <w:rPr>
            <w:noProof/>
            <w:webHidden/>
          </w:rPr>
          <w:tab/>
        </w:r>
        <w:r>
          <w:rPr>
            <w:noProof/>
            <w:webHidden/>
          </w:rPr>
          <w:fldChar w:fldCharType="begin"/>
        </w:r>
        <w:r>
          <w:rPr>
            <w:noProof/>
            <w:webHidden/>
          </w:rPr>
          <w:instrText xml:space="preserve"> PAGEREF _Toc69497481 \h </w:instrText>
        </w:r>
        <w:r>
          <w:rPr>
            <w:noProof/>
            <w:webHidden/>
          </w:rPr>
        </w:r>
        <w:r>
          <w:rPr>
            <w:noProof/>
            <w:webHidden/>
          </w:rPr>
          <w:fldChar w:fldCharType="separate"/>
        </w:r>
        <w:r>
          <w:rPr>
            <w:noProof/>
            <w:webHidden/>
          </w:rPr>
          <w:t>23</w:t>
        </w:r>
        <w:r>
          <w:rPr>
            <w:noProof/>
            <w:webHidden/>
          </w:rPr>
          <w:fldChar w:fldCharType="end"/>
        </w:r>
      </w:hyperlink>
    </w:p>
    <w:p w14:paraId="71505994" w14:textId="2DBF5F40" w:rsidR="00116B5D" w:rsidRDefault="00116B5D">
      <w:pPr>
        <w:pStyle w:val="ndexdillustracions"/>
        <w:tabs>
          <w:tab w:val="right" w:leader="dot" w:pos="8776"/>
        </w:tabs>
        <w:rPr>
          <w:rFonts w:asciiTheme="minorHAnsi" w:hAnsiTheme="minorHAnsi"/>
          <w:noProof/>
          <w:sz w:val="22"/>
          <w:lang w:val="ca-ES" w:eastAsia="ca-ES"/>
        </w:rPr>
      </w:pPr>
      <w:hyperlink w:anchor="_Toc69497482" w:history="1">
        <w:r w:rsidRPr="00215655">
          <w:rPr>
            <w:rStyle w:val="Enlla"/>
            <w:noProof/>
          </w:rPr>
          <w:t>Figura 3.5: Secuencia de los paquetes en el protocolo UDP.</w:t>
        </w:r>
        <w:r>
          <w:rPr>
            <w:noProof/>
            <w:webHidden/>
          </w:rPr>
          <w:tab/>
        </w:r>
        <w:r>
          <w:rPr>
            <w:noProof/>
            <w:webHidden/>
          </w:rPr>
          <w:fldChar w:fldCharType="begin"/>
        </w:r>
        <w:r>
          <w:rPr>
            <w:noProof/>
            <w:webHidden/>
          </w:rPr>
          <w:instrText xml:space="preserve"> PAGEREF _Toc69497482 \h </w:instrText>
        </w:r>
        <w:r>
          <w:rPr>
            <w:noProof/>
            <w:webHidden/>
          </w:rPr>
        </w:r>
        <w:r>
          <w:rPr>
            <w:noProof/>
            <w:webHidden/>
          </w:rPr>
          <w:fldChar w:fldCharType="separate"/>
        </w:r>
        <w:r>
          <w:rPr>
            <w:noProof/>
            <w:webHidden/>
          </w:rPr>
          <w:t>25</w:t>
        </w:r>
        <w:r>
          <w:rPr>
            <w:noProof/>
            <w:webHidden/>
          </w:rPr>
          <w:fldChar w:fldCharType="end"/>
        </w:r>
      </w:hyperlink>
    </w:p>
    <w:p w14:paraId="328985AB" w14:textId="7681ADBF" w:rsidR="00116B5D" w:rsidRDefault="00116B5D">
      <w:pPr>
        <w:pStyle w:val="ndexdillustracions"/>
        <w:tabs>
          <w:tab w:val="right" w:leader="dot" w:pos="8776"/>
        </w:tabs>
        <w:rPr>
          <w:rFonts w:asciiTheme="minorHAnsi" w:hAnsiTheme="minorHAnsi"/>
          <w:noProof/>
          <w:sz w:val="22"/>
          <w:lang w:val="ca-ES" w:eastAsia="ca-ES"/>
        </w:rPr>
      </w:pPr>
      <w:hyperlink w:anchor="_Toc69497483" w:history="1">
        <w:r w:rsidRPr="00215655">
          <w:rPr>
            <w:rStyle w:val="Enlla"/>
            <w:noProof/>
          </w:rPr>
          <w:t>Figura 3.6: Topología cliente-servidor</w:t>
        </w:r>
        <w:r>
          <w:rPr>
            <w:noProof/>
            <w:webHidden/>
          </w:rPr>
          <w:tab/>
        </w:r>
        <w:r>
          <w:rPr>
            <w:noProof/>
            <w:webHidden/>
          </w:rPr>
          <w:fldChar w:fldCharType="begin"/>
        </w:r>
        <w:r>
          <w:rPr>
            <w:noProof/>
            <w:webHidden/>
          </w:rPr>
          <w:instrText xml:space="preserve"> PAGEREF _Toc69497483 \h </w:instrText>
        </w:r>
        <w:r>
          <w:rPr>
            <w:noProof/>
            <w:webHidden/>
          </w:rPr>
        </w:r>
        <w:r>
          <w:rPr>
            <w:noProof/>
            <w:webHidden/>
          </w:rPr>
          <w:fldChar w:fldCharType="separate"/>
        </w:r>
        <w:r>
          <w:rPr>
            <w:noProof/>
            <w:webHidden/>
          </w:rPr>
          <w:t>26</w:t>
        </w:r>
        <w:r>
          <w:rPr>
            <w:noProof/>
            <w:webHidden/>
          </w:rPr>
          <w:fldChar w:fldCharType="end"/>
        </w:r>
      </w:hyperlink>
    </w:p>
    <w:p w14:paraId="60D9B12F" w14:textId="42508C64" w:rsidR="00116B5D" w:rsidRDefault="00116B5D">
      <w:pPr>
        <w:pStyle w:val="ndexdillustracions"/>
        <w:tabs>
          <w:tab w:val="right" w:leader="dot" w:pos="8776"/>
        </w:tabs>
        <w:rPr>
          <w:rFonts w:asciiTheme="minorHAnsi" w:hAnsiTheme="minorHAnsi"/>
          <w:noProof/>
          <w:sz w:val="22"/>
          <w:lang w:val="ca-ES" w:eastAsia="ca-ES"/>
        </w:rPr>
      </w:pPr>
      <w:hyperlink w:anchor="_Toc69497484" w:history="1">
        <w:r w:rsidRPr="00215655">
          <w:rPr>
            <w:rStyle w:val="Enlla"/>
            <w:noProof/>
          </w:rPr>
          <w:t>Figura 3.7: Secuencia de los paquetes en la topología cliente-servidor.</w:t>
        </w:r>
        <w:r>
          <w:rPr>
            <w:noProof/>
            <w:webHidden/>
          </w:rPr>
          <w:tab/>
        </w:r>
        <w:r>
          <w:rPr>
            <w:noProof/>
            <w:webHidden/>
          </w:rPr>
          <w:fldChar w:fldCharType="begin"/>
        </w:r>
        <w:r>
          <w:rPr>
            <w:noProof/>
            <w:webHidden/>
          </w:rPr>
          <w:instrText xml:space="preserve"> PAGEREF _Toc69497484 \h </w:instrText>
        </w:r>
        <w:r>
          <w:rPr>
            <w:noProof/>
            <w:webHidden/>
          </w:rPr>
        </w:r>
        <w:r>
          <w:rPr>
            <w:noProof/>
            <w:webHidden/>
          </w:rPr>
          <w:fldChar w:fldCharType="separate"/>
        </w:r>
        <w:r>
          <w:rPr>
            <w:noProof/>
            <w:webHidden/>
          </w:rPr>
          <w:t>27</w:t>
        </w:r>
        <w:r>
          <w:rPr>
            <w:noProof/>
            <w:webHidden/>
          </w:rPr>
          <w:fldChar w:fldCharType="end"/>
        </w:r>
      </w:hyperlink>
    </w:p>
    <w:p w14:paraId="1A6F3D88" w14:textId="63B60496" w:rsidR="00116B5D" w:rsidRDefault="00116B5D">
      <w:pPr>
        <w:pStyle w:val="ndexdillustracions"/>
        <w:tabs>
          <w:tab w:val="right" w:leader="dot" w:pos="8776"/>
        </w:tabs>
        <w:rPr>
          <w:rFonts w:asciiTheme="minorHAnsi" w:hAnsiTheme="minorHAnsi"/>
          <w:noProof/>
          <w:sz w:val="22"/>
          <w:lang w:val="ca-ES" w:eastAsia="ca-ES"/>
        </w:rPr>
      </w:pPr>
      <w:hyperlink w:anchor="_Toc69497485" w:history="1">
        <w:r w:rsidRPr="00215655">
          <w:rPr>
            <w:rStyle w:val="Enlla"/>
            <w:noProof/>
          </w:rPr>
          <w:t>Figura 3.8: Topología p2p</w:t>
        </w:r>
        <w:r>
          <w:rPr>
            <w:noProof/>
            <w:webHidden/>
          </w:rPr>
          <w:tab/>
        </w:r>
        <w:r>
          <w:rPr>
            <w:noProof/>
            <w:webHidden/>
          </w:rPr>
          <w:fldChar w:fldCharType="begin"/>
        </w:r>
        <w:r>
          <w:rPr>
            <w:noProof/>
            <w:webHidden/>
          </w:rPr>
          <w:instrText xml:space="preserve"> PAGEREF _Toc69497485 \h </w:instrText>
        </w:r>
        <w:r>
          <w:rPr>
            <w:noProof/>
            <w:webHidden/>
          </w:rPr>
        </w:r>
        <w:r>
          <w:rPr>
            <w:noProof/>
            <w:webHidden/>
          </w:rPr>
          <w:fldChar w:fldCharType="separate"/>
        </w:r>
        <w:r>
          <w:rPr>
            <w:noProof/>
            <w:webHidden/>
          </w:rPr>
          <w:t>28</w:t>
        </w:r>
        <w:r>
          <w:rPr>
            <w:noProof/>
            <w:webHidden/>
          </w:rPr>
          <w:fldChar w:fldCharType="end"/>
        </w:r>
      </w:hyperlink>
    </w:p>
    <w:p w14:paraId="38983BA3" w14:textId="49BF10D2" w:rsidR="00116B5D" w:rsidRDefault="00116B5D">
      <w:pPr>
        <w:pStyle w:val="ndexdillustracions"/>
        <w:tabs>
          <w:tab w:val="right" w:leader="dot" w:pos="8776"/>
        </w:tabs>
        <w:rPr>
          <w:rFonts w:asciiTheme="minorHAnsi" w:hAnsiTheme="minorHAnsi"/>
          <w:noProof/>
          <w:sz w:val="22"/>
          <w:lang w:val="ca-ES" w:eastAsia="ca-ES"/>
        </w:rPr>
      </w:pPr>
      <w:hyperlink w:anchor="_Toc69497486" w:history="1">
        <w:r w:rsidRPr="00215655">
          <w:rPr>
            <w:rStyle w:val="Enlla"/>
            <w:noProof/>
          </w:rPr>
          <w:t>Figura 3.9: Ciclo del motor.</w:t>
        </w:r>
        <w:r>
          <w:rPr>
            <w:noProof/>
            <w:webHidden/>
          </w:rPr>
          <w:tab/>
        </w:r>
        <w:r>
          <w:rPr>
            <w:noProof/>
            <w:webHidden/>
          </w:rPr>
          <w:fldChar w:fldCharType="begin"/>
        </w:r>
        <w:r>
          <w:rPr>
            <w:noProof/>
            <w:webHidden/>
          </w:rPr>
          <w:instrText xml:space="preserve"> PAGEREF _Toc69497486 \h </w:instrText>
        </w:r>
        <w:r>
          <w:rPr>
            <w:noProof/>
            <w:webHidden/>
          </w:rPr>
        </w:r>
        <w:r>
          <w:rPr>
            <w:noProof/>
            <w:webHidden/>
          </w:rPr>
          <w:fldChar w:fldCharType="separate"/>
        </w:r>
        <w:r>
          <w:rPr>
            <w:noProof/>
            <w:webHidden/>
          </w:rPr>
          <w:t>30</w:t>
        </w:r>
        <w:r>
          <w:rPr>
            <w:noProof/>
            <w:webHidden/>
          </w:rPr>
          <w:fldChar w:fldCharType="end"/>
        </w:r>
      </w:hyperlink>
    </w:p>
    <w:p w14:paraId="43349CA7" w14:textId="05F1BBB6" w:rsidR="00116B5D" w:rsidRDefault="00116B5D">
      <w:pPr>
        <w:pStyle w:val="ndexdillustracions"/>
        <w:tabs>
          <w:tab w:val="right" w:leader="dot" w:pos="8776"/>
        </w:tabs>
        <w:rPr>
          <w:rFonts w:asciiTheme="minorHAnsi" w:hAnsiTheme="minorHAnsi"/>
          <w:noProof/>
          <w:sz w:val="22"/>
          <w:lang w:val="ca-ES" w:eastAsia="ca-ES"/>
        </w:rPr>
      </w:pPr>
      <w:hyperlink w:anchor="_Toc69497487" w:history="1">
        <w:r w:rsidRPr="00215655">
          <w:rPr>
            <w:rStyle w:val="Enlla"/>
            <w:noProof/>
          </w:rPr>
          <w:t>Figura 3.10: Sistema que hace que gire el vehículo.</w:t>
        </w:r>
        <w:r>
          <w:rPr>
            <w:noProof/>
            <w:webHidden/>
          </w:rPr>
          <w:tab/>
        </w:r>
        <w:r>
          <w:rPr>
            <w:noProof/>
            <w:webHidden/>
          </w:rPr>
          <w:fldChar w:fldCharType="begin"/>
        </w:r>
        <w:r>
          <w:rPr>
            <w:noProof/>
            <w:webHidden/>
          </w:rPr>
          <w:instrText xml:space="preserve"> PAGEREF _Toc69497487 \h </w:instrText>
        </w:r>
        <w:r>
          <w:rPr>
            <w:noProof/>
            <w:webHidden/>
          </w:rPr>
        </w:r>
        <w:r>
          <w:rPr>
            <w:noProof/>
            <w:webHidden/>
          </w:rPr>
          <w:fldChar w:fldCharType="separate"/>
        </w:r>
        <w:r>
          <w:rPr>
            <w:noProof/>
            <w:webHidden/>
          </w:rPr>
          <w:t>31</w:t>
        </w:r>
        <w:r>
          <w:rPr>
            <w:noProof/>
            <w:webHidden/>
          </w:rPr>
          <w:fldChar w:fldCharType="end"/>
        </w:r>
      </w:hyperlink>
    </w:p>
    <w:p w14:paraId="546A9499" w14:textId="13BAAFCD" w:rsidR="00116B5D" w:rsidRDefault="00116B5D">
      <w:pPr>
        <w:pStyle w:val="ndexdillustracions"/>
        <w:tabs>
          <w:tab w:val="right" w:leader="dot" w:pos="8776"/>
        </w:tabs>
        <w:rPr>
          <w:rFonts w:asciiTheme="minorHAnsi" w:hAnsiTheme="minorHAnsi"/>
          <w:noProof/>
          <w:sz w:val="22"/>
          <w:lang w:val="ca-ES" w:eastAsia="ca-ES"/>
        </w:rPr>
      </w:pPr>
      <w:hyperlink w:anchor="_Toc69497488" w:history="1">
        <w:r w:rsidRPr="00215655">
          <w:rPr>
            <w:rStyle w:val="Enlla"/>
            <w:noProof/>
          </w:rPr>
          <w:t>Figura 5.1: Logotipos de Unreal Engine y JetBrains Rider.</w:t>
        </w:r>
        <w:r>
          <w:rPr>
            <w:noProof/>
            <w:webHidden/>
          </w:rPr>
          <w:tab/>
        </w:r>
        <w:r>
          <w:rPr>
            <w:noProof/>
            <w:webHidden/>
          </w:rPr>
          <w:fldChar w:fldCharType="begin"/>
        </w:r>
        <w:r>
          <w:rPr>
            <w:noProof/>
            <w:webHidden/>
          </w:rPr>
          <w:instrText xml:space="preserve"> PAGEREF _Toc69497488 \h </w:instrText>
        </w:r>
        <w:r>
          <w:rPr>
            <w:noProof/>
            <w:webHidden/>
          </w:rPr>
        </w:r>
        <w:r>
          <w:rPr>
            <w:noProof/>
            <w:webHidden/>
          </w:rPr>
          <w:fldChar w:fldCharType="separate"/>
        </w:r>
        <w:r>
          <w:rPr>
            <w:noProof/>
            <w:webHidden/>
          </w:rPr>
          <w:t>36</w:t>
        </w:r>
        <w:r>
          <w:rPr>
            <w:noProof/>
            <w:webHidden/>
          </w:rPr>
          <w:fldChar w:fldCharType="end"/>
        </w:r>
      </w:hyperlink>
    </w:p>
    <w:p w14:paraId="17D39AEF" w14:textId="072B78DB" w:rsidR="00116B5D" w:rsidRDefault="00116B5D">
      <w:pPr>
        <w:pStyle w:val="ndexdillustracions"/>
        <w:tabs>
          <w:tab w:val="right" w:leader="dot" w:pos="8776"/>
        </w:tabs>
        <w:rPr>
          <w:rFonts w:asciiTheme="minorHAnsi" w:hAnsiTheme="minorHAnsi"/>
          <w:noProof/>
          <w:sz w:val="22"/>
          <w:lang w:val="ca-ES" w:eastAsia="ca-ES"/>
        </w:rPr>
      </w:pPr>
      <w:hyperlink w:anchor="_Toc69497489" w:history="1">
        <w:r w:rsidRPr="00215655">
          <w:rPr>
            <w:rStyle w:val="Enlla"/>
            <w:noProof/>
          </w:rPr>
          <w:t>Figura 5.2: Logotipos de JetBrains WebStorm y Node.js.</w:t>
        </w:r>
        <w:r>
          <w:rPr>
            <w:noProof/>
            <w:webHidden/>
          </w:rPr>
          <w:tab/>
        </w:r>
        <w:r>
          <w:rPr>
            <w:noProof/>
            <w:webHidden/>
          </w:rPr>
          <w:fldChar w:fldCharType="begin"/>
        </w:r>
        <w:r>
          <w:rPr>
            <w:noProof/>
            <w:webHidden/>
          </w:rPr>
          <w:instrText xml:space="preserve"> PAGEREF _Toc69497489 \h </w:instrText>
        </w:r>
        <w:r>
          <w:rPr>
            <w:noProof/>
            <w:webHidden/>
          </w:rPr>
        </w:r>
        <w:r>
          <w:rPr>
            <w:noProof/>
            <w:webHidden/>
          </w:rPr>
          <w:fldChar w:fldCharType="separate"/>
        </w:r>
        <w:r>
          <w:rPr>
            <w:noProof/>
            <w:webHidden/>
          </w:rPr>
          <w:t>37</w:t>
        </w:r>
        <w:r>
          <w:rPr>
            <w:noProof/>
            <w:webHidden/>
          </w:rPr>
          <w:fldChar w:fldCharType="end"/>
        </w:r>
      </w:hyperlink>
    </w:p>
    <w:p w14:paraId="2BEB8523" w14:textId="6B86EED3" w:rsidR="00116B5D" w:rsidRDefault="00116B5D">
      <w:pPr>
        <w:pStyle w:val="ndexdillustracions"/>
        <w:tabs>
          <w:tab w:val="right" w:leader="dot" w:pos="8776"/>
        </w:tabs>
        <w:rPr>
          <w:rFonts w:asciiTheme="minorHAnsi" w:hAnsiTheme="minorHAnsi"/>
          <w:noProof/>
          <w:sz w:val="22"/>
          <w:lang w:val="ca-ES" w:eastAsia="ca-ES"/>
        </w:rPr>
      </w:pPr>
      <w:hyperlink r:id="rId13" w:anchor="_Toc69497490" w:history="1">
        <w:r w:rsidRPr="00215655">
          <w:rPr>
            <w:rStyle w:val="Enlla"/>
            <w:noProof/>
          </w:rPr>
          <w:t>Figura 6.1: Diagrama ERD de la base de datos del servidor.</w:t>
        </w:r>
        <w:r>
          <w:rPr>
            <w:noProof/>
            <w:webHidden/>
          </w:rPr>
          <w:tab/>
        </w:r>
        <w:r>
          <w:rPr>
            <w:noProof/>
            <w:webHidden/>
          </w:rPr>
          <w:fldChar w:fldCharType="begin"/>
        </w:r>
        <w:r>
          <w:rPr>
            <w:noProof/>
            <w:webHidden/>
          </w:rPr>
          <w:instrText xml:space="preserve"> PAGEREF _Toc69497490 \h </w:instrText>
        </w:r>
        <w:r>
          <w:rPr>
            <w:noProof/>
            <w:webHidden/>
          </w:rPr>
        </w:r>
        <w:r>
          <w:rPr>
            <w:noProof/>
            <w:webHidden/>
          </w:rPr>
          <w:fldChar w:fldCharType="separate"/>
        </w:r>
        <w:r>
          <w:rPr>
            <w:noProof/>
            <w:webHidden/>
          </w:rPr>
          <w:t>49</w:t>
        </w:r>
        <w:r>
          <w:rPr>
            <w:noProof/>
            <w:webHidden/>
          </w:rPr>
          <w:fldChar w:fldCharType="end"/>
        </w:r>
      </w:hyperlink>
    </w:p>
    <w:p w14:paraId="68071481" w14:textId="055F600B" w:rsidR="00207459" w:rsidRPr="00112EF1" w:rsidRDefault="0083059B" w:rsidP="00E73D75">
      <w:pPr>
        <w:sectPr w:rsidR="00207459" w:rsidRPr="00112EF1" w:rsidSect="00DD6D1A">
          <w:type w:val="oddPage"/>
          <w:pgSz w:w="11906" w:h="16838" w:code="9"/>
          <w:pgMar w:top="1701" w:right="1418" w:bottom="1418" w:left="1418" w:header="709" w:footer="709" w:gutter="284"/>
          <w:pgNumType w:fmt="upperRoman"/>
          <w:cols w:space="708"/>
          <w:docGrid w:linePitch="360"/>
        </w:sectPr>
      </w:pPr>
      <w:r w:rsidRPr="00112EF1">
        <w:rPr>
          <w:b/>
          <w:bCs/>
          <w:noProof/>
        </w:rPr>
        <w:fldChar w:fldCharType="end"/>
      </w:r>
      <w:r w:rsidR="00207459" w:rsidRPr="00112EF1">
        <w:br w:type="page"/>
      </w:r>
    </w:p>
    <w:p w14:paraId="4529AA49" w14:textId="508112E6" w:rsidR="00F73A65" w:rsidRPr="00112EF1" w:rsidRDefault="00850C4E" w:rsidP="009610BE">
      <w:pPr>
        <w:pStyle w:val="Ttol1"/>
        <w:numPr>
          <w:ilvl w:val="0"/>
          <w:numId w:val="0"/>
        </w:numPr>
      </w:pPr>
      <w:bookmarkStart w:id="6" w:name="_Toc57196816"/>
      <w:bookmarkStart w:id="7" w:name="_Toc60338151"/>
      <w:bookmarkStart w:id="8" w:name="_Toc69497562"/>
      <w:r w:rsidRPr="00112EF1">
        <w:lastRenderedPageBreak/>
        <w:t>ÍNDICE DE TABLAS</w:t>
      </w:r>
      <w:bookmarkEnd w:id="6"/>
      <w:bookmarkEnd w:id="7"/>
      <w:bookmarkEnd w:id="8"/>
    </w:p>
    <w:p w14:paraId="7CCA4C22" w14:textId="7BB18212" w:rsidR="00116B5D" w:rsidRDefault="00C73565">
      <w:pPr>
        <w:pStyle w:val="ndexdillustracions"/>
        <w:tabs>
          <w:tab w:val="right" w:leader="dot" w:pos="8776"/>
        </w:tabs>
        <w:rPr>
          <w:rFonts w:asciiTheme="minorHAnsi" w:hAnsiTheme="minorHAnsi"/>
          <w:noProof/>
          <w:sz w:val="22"/>
          <w:lang w:val="ca-ES" w:eastAsia="ca-ES"/>
        </w:rPr>
      </w:pPr>
      <w:r w:rsidRPr="00112EF1">
        <w:rPr>
          <w:b/>
          <w:bCs/>
          <w:noProof/>
        </w:rPr>
        <w:fldChar w:fldCharType="begin"/>
      </w:r>
      <w:r w:rsidRPr="00112EF1">
        <w:rPr>
          <w:b/>
          <w:bCs/>
          <w:noProof/>
        </w:rPr>
        <w:instrText xml:space="preserve"> TOC \h \z \c "Tabla" </w:instrText>
      </w:r>
      <w:r w:rsidRPr="00112EF1">
        <w:rPr>
          <w:b/>
          <w:bCs/>
          <w:noProof/>
        </w:rPr>
        <w:fldChar w:fldCharType="separate"/>
      </w:r>
      <w:hyperlink w:anchor="_Toc69497502" w:history="1">
        <w:r w:rsidR="00116B5D" w:rsidRPr="007C6E9F">
          <w:rPr>
            <w:rStyle w:val="Enlla"/>
            <w:noProof/>
          </w:rPr>
          <w:t xml:space="preserve">Tabla 3.1: Modelo de capas OSI </w:t>
        </w:r>
        <w:r w:rsidR="00116B5D" w:rsidRPr="007C6E9F">
          <w:rPr>
            <w:rStyle w:val="Enlla"/>
            <w:rFonts w:cs="Arial"/>
            <w:noProof/>
          </w:rPr>
          <w:t>(ISO/IEC JTC 1, 1994)</w:t>
        </w:r>
        <w:r w:rsidR="00116B5D">
          <w:rPr>
            <w:noProof/>
            <w:webHidden/>
          </w:rPr>
          <w:tab/>
        </w:r>
        <w:r w:rsidR="00116B5D">
          <w:rPr>
            <w:noProof/>
            <w:webHidden/>
          </w:rPr>
          <w:fldChar w:fldCharType="begin"/>
        </w:r>
        <w:r w:rsidR="00116B5D">
          <w:rPr>
            <w:noProof/>
            <w:webHidden/>
          </w:rPr>
          <w:instrText xml:space="preserve"> PAGEREF _Toc69497502 \h </w:instrText>
        </w:r>
        <w:r w:rsidR="00116B5D">
          <w:rPr>
            <w:noProof/>
            <w:webHidden/>
          </w:rPr>
        </w:r>
        <w:r w:rsidR="00116B5D">
          <w:rPr>
            <w:noProof/>
            <w:webHidden/>
          </w:rPr>
          <w:fldChar w:fldCharType="separate"/>
        </w:r>
        <w:r w:rsidR="00116B5D">
          <w:rPr>
            <w:noProof/>
            <w:webHidden/>
          </w:rPr>
          <w:t>19</w:t>
        </w:r>
        <w:r w:rsidR="00116B5D">
          <w:rPr>
            <w:noProof/>
            <w:webHidden/>
          </w:rPr>
          <w:fldChar w:fldCharType="end"/>
        </w:r>
      </w:hyperlink>
    </w:p>
    <w:p w14:paraId="77D7B440" w14:textId="24611E46" w:rsidR="00116B5D" w:rsidRDefault="00116B5D">
      <w:pPr>
        <w:pStyle w:val="ndexdillustracions"/>
        <w:tabs>
          <w:tab w:val="right" w:leader="dot" w:pos="8776"/>
        </w:tabs>
        <w:rPr>
          <w:rFonts w:asciiTheme="minorHAnsi" w:hAnsiTheme="minorHAnsi"/>
          <w:noProof/>
          <w:sz w:val="22"/>
          <w:lang w:val="ca-ES" w:eastAsia="ca-ES"/>
        </w:rPr>
      </w:pPr>
      <w:hyperlink w:anchor="_Toc69497503" w:history="1">
        <w:r w:rsidRPr="007C6E9F">
          <w:rPr>
            <w:rStyle w:val="Enlla"/>
            <w:noProof/>
          </w:rPr>
          <w:t>Tabla 3.2: Tabla de una llamada DNS realizada con Packet Tracer.</w:t>
        </w:r>
        <w:r>
          <w:rPr>
            <w:noProof/>
            <w:webHidden/>
          </w:rPr>
          <w:tab/>
        </w:r>
        <w:r>
          <w:rPr>
            <w:noProof/>
            <w:webHidden/>
          </w:rPr>
          <w:fldChar w:fldCharType="begin"/>
        </w:r>
        <w:r>
          <w:rPr>
            <w:noProof/>
            <w:webHidden/>
          </w:rPr>
          <w:instrText xml:space="preserve"> PAGEREF _Toc69497503 \h </w:instrText>
        </w:r>
        <w:r>
          <w:rPr>
            <w:noProof/>
            <w:webHidden/>
          </w:rPr>
        </w:r>
        <w:r>
          <w:rPr>
            <w:noProof/>
            <w:webHidden/>
          </w:rPr>
          <w:fldChar w:fldCharType="separate"/>
        </w:r>
        <w:r>
          <w:rPr>
            <w:noProof/>
            <w:webHidden/>
          </w:rPr>
          <w:t>21</w:t>
        </w:r>
        <w:r>
          <w:rPr>
            <w:noProof/>
            <w:webHidden/>
          </w:rPr>
          <w:fldChar w:fldCharType="end"/>
        </w:r>
      </w:hyperlink>
    </w:p>
    <w:p w14:paraId="292AFDDA" w14:textId="3632CD02" w:rsidR="00116B5D" w:rsidRDefault="00116B5D">
      <w:pPr>
        <w:pStyle w:val="ndexdillustracions"/>
        <w:tabs>
          <w:tab w:val="right" w:leader="dot" w:pos="8776"/>
        </w:tabs>
        <w:rPr>
          <w:rFonts w:asciiTheme="minorHAnsi" w:hAnsiTheme="minorHAnsi"/>
          <w:noProof/>
          <w:sz w:val="22"/>
          <w:lang w:val="ca-ES" w:eastAsia="ca-ES"/>
        </w:rPr>
      </w:pPr>
      <w:hyperlink w:anchor="_Toc69497504" w:history="1">
        <w:r w:rsidRPr="007C6E9F">
          <w:rPr>
            <w:rStyle w:val="Enlla"/>
            <w:noProof/>
          </w:rPr>
          <w:t>Tabla 3.3: Tabla de una respuesta DNS realizada con Packet Tracer.</w:t>
        </w:r>
        <w:r>
          <w:rPr>
            <w:noProof/>
            <w:webHidden/>
          </w:rPr>
          <w:tab/>
        </w:r>
        <w:r>
          <w:rPr>
            <w:noProof/>
            <w:webHidden/>
          </w:rPr>
          <w:fldChar w:fldCharType="begin"/>
        </w:r>
        <w:r>
          <w:rPr>
            <w:noProof/>
            <w:webHidden/>
          </w:rPr>
          <w:instrText xml:space="preserve"> PAGEREF _Toc69497504 \h </w:instrText>
        </w:r>
        <w:r>
          <w:rPr>
            <w:noProof/>
            <w:webHidden/>
          </w:rPr>
        </w:r>
        <w:r>
          <w:rPr>
            <w:noProof/>
            <w:webHidden/>
          </w:rPr>
          <w:fldChar w:fldCharType="separate"/>
        </w:r>
        <w:r>
          <w:rPr>
            <w:noProof/>
            <w:webHidden/>
          </w:rPr>
          <w:t>21</w:t>
        </w:r>
        <w:r>
          <w:rPr>
            <w:noProof/>
            <w:webHidden/>
          </w:rPr>
          <w:fldChar w:fldCharType="end"/>
        </w:r>
      </w:hyperlink>
    </w:p>
    <w:p w14:paraId="71595EBF" w14:textId="3C2C8067" w:rsidR="00116B5D" w:rsidRDefault="00116B5D">
      <w:pPr>
        <w:pStyle w:val="ndexdillustracions"/>
        <w:tabs>
          <w:tab w:val="right" w:leader="dot" w:pos="8776"/>
        </w:tabs>
        <w:rPr>
          <w:rFonts w:asciiTheme="minorHAnsi" w:hAnsiTheme="minorHAnsi"/>
          <w:noProof/>
          <w:sz w:val="22"/>
          <w:lang w:val="ca-ES" w:eastAsia="ca-ES"/>
        </w:rPr>
      </w:pPr>
      <w:hyperlink w:anchor="_Toc69497505" w:history="1">
        <w:r w:rsidRPr="007C6E9F">
          <w:rPr>
            <w:rStyle w:val="Enlla"/>
            <w:noProof/>
          </w:rPr>
          <w:t>Tabla 3.4: Tabla de una llamada HTTP realizada con Packet Tracer.</w:t>
        </w:r>
        <w:r>
          <w:rPr>
            <w:noProof/>
            <w:webHidden/>
          </w:rPr>
          <w:tab/>
        </w:r>
        <w:r>
          <w:rPr>
            <w:noProof/>
            <w:webHidden/>
          </w:rPr>
          <w:fldChar w:fldCharType="begin"/>
        </w:r>
        <w:r>
          <w:rPr>
            <w:noProof/>
            <w:webHidden/>
          </w:rPr>
          <w:instrText xml:space="preserve"> PAGEREF _Toc69497505 \h </w:instrText>
        </w:r>
        <w:r>
          <w:rPr>
            <w:noProof/>
            <w:webHidden/>
          </w:rPr>
        </w:r>
        <w:r>
          <w:rPr>
            <w:noProof/>
            <w:webHidden/>
          </w:rPr>
          <w:fldChar w:fldCharType="separate"/>
        </w:r>
        <w:r>
          <w:rPr>
            <w:noProof/>
            <w:webHidden/>
          </w:rPr>
          <w:t>22</w:t>
        </w:r>
        <w:r>
          <w:rPr>
            <w:noProof/>
            <w:webHidden/>
          </w:rPr>
          <w:fldChar w:fldCharType="end"/>
        </w:r>
      </w:hyperlink>
    </w:p>
    <w:p w14:paraId="0C94BB54" w14:textId="08E511EC" w:rsidR="00116B5D" w:rsidRDefault="00116B5D">
      <w:pPr>
        <w:pStyle w:val="ndexdillustracions"/>
        <w:tabs>
          <w:tab w:val="right" w:leader="dot" w:pos="8776"/>
        </w:tabs>
        <w:rPr>
          <w:rFonts w:asciiTheme="minorHAnsi" w:hAnsiTheme="minorHAnsi"/>
          <w:noProof/>
          <w:sz w:val="22"/>
          <w:lang w:val="ca-ES" w:eastAsia="ca-ES"/>
        </w:rPr>
      </w:pPr>
      <w:hyperlink w:anchor="_Toc69497506" w:history="1">
        <w:r w:rsidRPr="007C6E9F">
          <w:rPr>
            <w:rStyle w:val="Enlla"/>
            <w:noProof/>
          </w:rPr>
          <w:t>Tabla 3.5: Tabla de una respuesta HTTP realizada con Packet Tracer.</w:t>
        </w:r>
        <w:r>
          <w:rPr>
            <w:noProof/>
            <w:webHidden/>
          </w:rPr>
          <w:tab/>
        </w:r>
        <w:r>
          <w:rPr>
            <w:noProof/>
            <w:webHidden/>
          </w:rPr>
          <w:fldChar w:fldCharType="begin"/>
        </w:r>
        <w:r>
          <w:rPr>
            <w:noProof/>
            <w:webHidden/>
          </w:rPr>
          <w:instrText xml:space="preserve"> PAGEREF _Toc69497506 \h </w:instrText>
        </w:r>
        <w:r>
          <w:rPr>
            <w:noProof/>
            <w:webHidden/>
          </w:rPr>
        </w:r>
        <w:r>
          <w:rPr>
            <w:noProof/>
            <w:webHidden/>
          </w:rPr>
          <w:fldChar w:fldCharType="separate"/>
        </w:r>
        <w:r>
          <w:rPr>
            <w:noProof/>
            <w:webHidden/>
          </w:rPr>
          <w:t>22</w:t>
        </w:r>
        <w:r>
          <w:rPr>
            <w:noProof/>
            <w:webHidden/>
          </w:rPr>
          <w:fldChar w:fldCharType="end"/>
        </w:r>
      </w:hyperlink>
    </w:p>
    <w:p w14:paraId="40E33565" w14:textId="1DC19A72" w:rsidR="00116B5D" w:rsidRDefault="00116B5D">
      <w:pPr>
        <w:pStyle w:val="ndexdillustracions"/>
        <w:tabs>
          <w:tab w:val="right" w:leader="dot" w:pos="8776"/>
        </w:tabs>
        <w:rPr>
          <w:rFonts w:asciiTheme="minorHAnsi" w:hAnsiTheme="minorHAnsi"/>
          <w:noProof/>
          <w:sz w:val="22"/>
          <w:lang w:val="ca-ES" w:eastAsia="ca-ES"/>
        </w:rPr>
      </w:pPr>
      <w:hyperlink w:anchor="_Toc69497507" w:history="1">
        <w:r w:rsidRPr="007C6E9F">
          <w:rPr>
            <w:rStyle w:val="Enlla"/>
            <w:noProof/>
          </w:rPr>
          <w:t>Tabla 5.1: Cronograma del TFG</w:t>
        </w:r>
        <w:r>
          <w:rPr>
            <w:noProof/>
            <w:webHidden/>
          </w:rPr>
          <w:tab/>
        </w:r>
        <w:r>
          <w:rPr>
            <w:noProof/>
            <w:webHidden/>
          </w:rPr>
          <w:fldChar w:fldCharType="begin"/>
        </w:r>
        <w:r>
          <w:rPr>
            <w:noProof/>
            <w:webHidden/>
          </w:rPr>
          <w:instrText xml:space="preserve"> PAGEREF _Toc69497507 \h </w:instrText>
        </w:r>
        <w:r>
          <w:rPr>
            <w:noProof/>
            <w:webHidden/>
          </w:rPr>
        </w:r>
        <w:r>
          <w:rPr>
            <w:noProof/>
            <w:webHidden/>
          </w:rPr>
          <w:fldChar w:fldCharType="separate"/>
        </w:r>
        <w:r>
          <w:rPr>
            <w:noProof/>
            <w:webHidden/>
          </w:rPr>
          <w:t>40</w:t>
        </w:r>
        <w:r>
          <w:rPr>
            <w:noProof/>
            <w:webHidden/>
          </w:rPr>
          <w:fldChar w:fldCharType="end"/>
        </w:r>
      </w:hyperlink>
    </w:p>
    <w:p w14:paraId="67844027" w14:textId="7A8C6EF7" w:rsidR="00116B5D" w:rsidRDefault="00116B5D">
      <w:pPr>
        <w:pStyle w:val="ndexdillustracions"/>
        <w:tabs>
          <w:tab w:val="right" w:leader="dot" w:pos="8776"/>
        </w:tabs>
        <w:rPr>
          <w:rFonts w:asciiTheme="minorHAnsi" w:hAnsiTheme="minorHAnsi"/>
          <w:noProof/>
          <w:sz w:val="22"/>
          <w:lang w:val="ca-ES" w:eastAsia="ca-ES"/>
        </w:rPr>
      </w:pPr>
      <w:hyperlink w:anchor="_Toc69497508" w:history="1">
        <w:r w:rsidRPr="007C6E9F">
          <w:rPr>
            <w:rStyle w:val="Enlla"/>
            <w:noProof/>
          </w:rPr>
          <w:t>Tabla 6.1: Tabla de los objetos y su probabilidad de aparición.</w:t>
        </w:r>
        <w:r>
          <w:rPr>
            <w:noProof/>
            <w:webHidden/>
          </w:rPr>
          <w:tab/>
        </w:r>
        <w:r>
          <w:rPr>
            <w:noProof/>
            <w:webHidden/>
          </w:rPr>
          <w:fldChar w:fldCharType="begin"/>
        </w:r>
        <w:r>
          <w:rPr>
            <w:noProof/>
            <w:webHidden/>
          </w:rPr>
          <w:instrText xml:space="preserve"> PAGEREF _Toc69497508 \h </w:instrText>
        </w:r>
        <w:r>
          <w:rPr>
            <w:noProof/>
            <w:webHidden/>
          </w:rPr>
        </w:r>
        <w:r>
          <w:rPr>
            <w:noProof/>
            <w:webHidden/>
          </w:rPr>
          <w:fldChar w:fldCharType="separate"/>
        </w:r>
        <w:r>
          <w:rPr>
            <w:noProof/>
            <w:webHidden/>
          </w:rPr>
          <w:t>45</w:t>
        </w:r>
        <w:r>
          <w:rPr>
            <w:noProof/>
            <w:webHidden/>
          </w:rPr>
          <w:fldChar w:fldCharType="end"/>
        </w:r>
      </w:hyperlink>
    </w:p>
    <w:p w14:paraId="579DF78D" w14:textId="79F41CB1" w:rsidR="00116B5D" w:rsidRDefault="00116B5D">
      <w:pPr>
        <w:pStyle w:val="ndexdillustracions"/>
        <w:tabs>
          <w:tab w:val="right" w:leader="dot" w:pos="8776"/>
        </w:tabs>
        <w:rPr>
          <w:rFonts w:asciiTheme="minorHAnsi" w:hAnsiTheme="minorHAnsi"/>
          <w:noProof/>
          <w:sz w:val="22"/>
          <w:lang w:val="ca-ES" w:eastAsia="ca-ES"/>
        </w:rPr>
      </w:pPr>
      <w:hyperlink w:anchor="_Toc69497509" w:history="1">
        <w:r w:rsidRPr="007C6E9F">
          <w:rPr>
            <w:rStyle w:val="Enlla"/>
            <w:noProof/>
          </w:rPr>
          <w:t>Tabla 6.2: Tabla de los modos de dificultad.</w:t>
        </w:r>
        <w:r>
          <w:rPr>
            <w:noProof/>
            <w:webHidden/>
          </w:rPr>
          <w:tab/>
        </w:r>
        <w:r>
          <w:rPr>
            <w:noProof/>
            <w:webHidden/>
          </w:rPr>
          <w:fldChar w:fldCharType="begin"/>
        </w:r>
        <w:r>
          <w:rPr>
            <w:noProof/>
            <w:webHidden/>
          </w:rPr>
          <w:instrText xml:space="preserve"> PAGEREF _Toc69497509 \h </w:instrText>
        </w:r>
        <w:r>
          <w:rPr>
            <w:noProof/>
            <w:webHidden/>
          </w:rPr>
        </w:r>
        <w:r>
          <w:rPr>
            <w:noProof/>
            <w:webHidden/>
          </w:rPr>
          <w:fldChar w:fldCharType="separate"/>
        </w:r>
        <w:r>
          <w:rPr>
            <w:noProof/>
            <w:webHidden/>
          </w:rPr>
          <w:t>47</w:t>
        </w:r>
        <w:r>
          <w:rPr>
            <w:noProof/>
            <w:webHidden/>
          </w:rPr>
          <w:fldChar w:fldCharType="end"/>
        </w:r>
      </w:hyperlink>
    </w:p>
    <w:p w14:paraId="622EBED4" w14:textId="18536E3C" w:rsidR="00116B5D" w:rsidRDefault="00116B5D">
      <w:pPr>
        <w:pStyle w:val="ndexdillustracions"/>
        <w:tabs>
          <w:tab w:val="right" w:leader="dot" w:pos="8776"/>
        </w:tabs>
        <w:rPr>
          <w:rFonts w:asciiTheme="minorHAnsi" w:hAnsiTheme="minorHAnsi"/>
          <w:noProof/>
          <w:sz w:val="22"/>
          <w:lang w:val="ca-ES" w:eastAsia="ca-ES"/>
        </w:rPr>
      </w:pPr>
      <w:hyperlink w:anchor="_Toc69497510" w:history="1">
        <w:r w:rsidRPr="007C6E9F">
          <w:rPr>
            <w:rStyle w:val="Enlla"/>
            <w:noProof/>
          </w:rPr>
          <w:t>Tabla 6.3: Tabla del sistema de puntuación.</w:t>
        </w:r>
        <w:r>
          <w:rPr>
            <w:noProof/>
            <w:webHidden/>
          </w:rPr>
          <w:tab/>
        </w:r>
        <w:r>
          <w:rPr>
            <w:noProof/>
            <w:webHidden/>
          </w:rPr>
          <w:fldChar w:fldCharType="begin"/>
        </w:r>
        <w:r>
          <w:rPr>
            <w:noProof/>
            <w:webHidden/>
          </w:rPr>
          <w:instrText xml:space="preserve"> PAGEREF _Toc69497510 \h </w:instrText>
        </w:r>
        <w:r>
          <w:rPr>
            <w:noProof/>
            <w:webHidden/>
          </w:rPr>
        </w:r>
        <w:r>
          <w:rPr>
            <w:noProof/>
            <w:webHidden/>
          </w:rPr>
          <w:fldChar w:fldCharType="separate"/>
        </w:r>
        <w:r>
          <w:rPr>
            <w:noProof/>
            <w:webHidden/>
          </w:rPr>
          <w:t>47</w:t>
        </w:r>
        <w:r>
          <w:rPr>
            <w:noProof/>
            <w:webHidden/>
          </w:rPr>
          <w:fldChar w:fldCharType="end"/>
        </w:r>
      </w:hyperlink>
    </w:p>
    <w:p w14:paraId="365BA65B" w14:textId="5F889000" w:rsidR="00116B5D" w:rsidRDefault="00116B5D">
      <w:pPr>
        <w:pStyle w:val="ndexdillustracions"/>
        <w:tabs>
          <w:tab w:val="right" w:leader="dot" w:pos="8776"/>
        </w:tabs>
        <w:rPr>
          <w:rFonts w:asciiTheme="minorHAnsi" w:hAnsiTheme="minorHAnsi"/>
          <w:noProof/>
          <w:sz w:val="22"/>
          <w:lang w:val="ca-ES" w:eastAsia="ca-ES"/>
        </w:rPr>
      </w:pPr>
      <w:hyperlink w:anchor="_Toc69497511" w:history="1">
        <w:r w:rsidRPr="007C6E9F">
          <w:rPr>
            <w:rStyle w:val="Enlla"/>
            <w:noProof/>
          </w:rPr>
          <w:t>Tabla 6.4: Tabla de la conversión de las monedas.</w:t>
        </w:r>
        <w:r>
          <w:rPr>
            <w:noProof/>
            <w:webHidden/>
          </w:rPr>
          <w:tab/>
        </w:r>
        <w:r>
          <w:rPr>
            <w:noProof/>
            <w:webHidden/>
          </w:rPr>
          <w:fldChar w:fldCharType="begin"/>
        </w:r>
        <w:r>
          <w:rPr>
            <w:noProof/>
            <w:webHidden/>
          </w:rPr>
          <w:instrText xml:space="preserve"> PAGEREF _Toc69497511 \h </w:instrText>
        </w:r>
        <w:r>
          <w:rPr>
            <w:noProof/>
            <w:webHidden/>
          </w:rPr>
        </w:r>
        <w:r>
          <w:rPr>
            <w:noProof/>
            <w:webHidden/>
          </w:rPr>
          <w:fldChar w:fldCharType="separate"/>
        </w:r>
        <w:r>
          <w:rPr>
            <w:noProof/>
            <w:webHidden/>
          </w:rPr>
          <w:t>48</w:t>
        </w:r>
        <w:r>
          <w:rPr>
            <w:noProof/>
            <w:webHidden/>
          </w:rPr>
          <w:fldChar w:fldCharType="end"/>
        </w:r>
      </w:hyperlink>
    </w:p>
    <w:p w14:paraId="7509B4A4" w14:textId="2C6192C6" w:rsidR="00116B5D" w:rsidRDefault="00116B5D">
      <w:pPr>
        <w:pStyle w:val="ndexdillustracions"/>
        <w:tabs>
          <w:tab w:val="right" w:leader="dot" w:pos="8776"/>
        </w:tabs>
        <w:rPr>
          <w:rFonts w:asciiTheme="minorHAnsi" w:hAnsiTheme="minorHAnsi"/>
          <w:noProof/>
          <w:sz w:val="22"/>
          <w:lang w:val="ca-ES" w:eastAsia="ca-ES"/>
        </w:rPr>
      </w:pPr>
      <w:hyperlink w:anchor="_Toc69497512" w:history="1">
        <w:r w:rsidRPr="007C6E9F">
          <w:rPr>
            <w:rStyle w:val="Enlla"/>
            <w:noProof/>
          </w:rPr>
          <w:t>Tabla 6.5: Tabla de la API.</w:t>
        </w:r>
        <w:r>
          <w:rPr>
            <w:noProof/>
            <w:webHidden/>
          </w:rPr>
          <w:tab/>
        </w:r>
        <w:r>
          <w:rPr>
            <w:noProof/>
            <w:webHidden/>
          </w:rPr>
          <w:fldChar w:fldCharType="begin"/>
        </w:r>
        <w:r>
          <w:rPr>
            <w:noProof/>
            <w:webHidden/>
          </w:rPr>
          <w:instrText xml:space="preserve"> PAGEREF _Toc69497512 \h </w:instrText>
        </w:r>
        <w:r>
          <w:rPr>
            <w:noProof/>
            <w:webHidden/>
          </w:rPr>
        </w:r>
        <w:r>
          <w:rPr>
            <w:noProof/>
            <w:webHidden/>
          </w:rPr>
          <w:fldChar w:fldCharType="separate"/>
        </w:r>
        <w:r>
          <w:rPr>
            <w:noProof/>
            <w:webHidden/>
          </w:rPr>
          <w:t>56</w:t>
        </w:r>
        <w:r>
          <w:rPr>
            <w:noProof/>
            <w:webHidden/>
          </w:rPr>
          <w:fldChar w:fldCharType="end"/>
        </w:r>
      </w:hyperlink>
    </w:p>
    <w:p w14:paraId="3FE70372" w14:textId="1063F1A4" w:rsidR="00B90BD6" w:rsidRDefault="00C73565" w:rsidP="00196563">
      <w:pPr>
        <w:rPr>
          <w:b/>
          <w:bCs/>
          <w:noProof/>
        </w:rPr>
      </w:pPr>
      <w:r w:rsidRPr="00112EF1">
        <w:rPr>
          <w:b/>
          <w:bCs/>
          <w:noProof/>
        </w:rPr>
        <w:fldChar w:fldCharType="end"/>
      </w:r>
    </w:p>
    <w:p w14:paraId="4DA54E6F" w14:textId="77777777" w:rsidR="00B90BD6" w:rsidRDefault="00B90BD6">
      <w:pPr>
        <w:spacing w:before="0" w:after="200"/>
        <w:jc w:val="left"/>
        <w:rPr>
          <w:b/>
          <w:bCs/>
          <w:noProof/>
        </w:rPr>
      </w:pPr>
      <w:r>
        <w:rPr>
          <w:b/>
          <w:bCs/>
          <w:noProof/>
        </w:rPr>
        <w:br w:type="page"/>
      </w:r>
    </w:p>
    <w:p w14:paraId="7A21BCC3" w14:textId="77777777" w:rsidR="00B5222B" w:rsidRPr="00112EF1" w:rsidRDefault="00B5222B" w:rsidP="00196563">
      <w:pPr>
        <w:rPr>
          <w:b/>
          <w:bCs/>
          <w:noProof/>
        </w:rPr>
      </w:pPr>
    </w:p>
    <w:p w14:paraId="3B757A13" w14:textId="560DFA17" w:rsidR="00B5222B" w:rsidRPr="00112EF1" w:rsidRDefault="00B5222B" w:rsidP="00196563">
      <w:pPr>
        <w:rPr>
          <w:b/>
          <w:bCs/>
          <w:noProof/>
        </w:rPr>
        <w:sectPr w:rsidR="00B5222B" w:rsidRPr="00112EF1" w:rsidSect="00DD6D1A">
          <w:type w:val="oddPage"/>
          <w:pgSz w:w="11906" w:h="16838" w:code="9"/>
          <w:pgMar w:top="1701" w:right="1418" w:bottom="1418" w:left="1418" w:header="709" w:footer="709" w:gutter="284"/>
          <w:pgNumType w:fmt="upperRoman"/>
          <w:cols w:space="708"/>
          <w:docGrid w:linePitch="360"/>
        </w:sectPr>
      </w:pPr>
    </w:p>
    <w:p w14:paraId="768D6BA3" w14:textId="0359E22D" w:rsidR="00196563" w:rsidRPr="00112EF1" w:rsidRDefault="00850C4E" w:rsidP="009610BE">
      <w:pPr>
        <w:pStyle w:val="Ttol1"/>
        <w:numPr>
          <w:ilvl w:val="0"/>
          <w:numId w:val="0"/>
        </w:numPr>
      </w:pPr>
      <w:bookmarkStart w:id="9" w:name="_Hlk64030770"/>
      <w:bookmarkStart w:id="10" w:name="_Toc69497563"/>
      <w:r w:rsidRPr="00CC3A0B">
        <w:lastRenderedPageBreak/>
        <w:t>GLOSARIO DE TÉRMINOS</w:t>
      </w:r>
      <w:bookmarkEnd w:id="10"/>
    </w:p>
    <w:tbl>
      <w:tblPr>
        <w:tblW w:w="5000" w:type="pct"/>
        <w:tblCellMar>
          <w:top w:w="57" w:type="dxa"/>
          <w:left w:w="170" w:type="dxa"/>
          <w:bottom w:w="57" w:type="dxa"/>
        </w:tblCellMar>
        <w:tblLook w:val="04A0" w:firstRow="1" w:lastRow="0" w:firstColumn="1" w:lastColumn="0" w:noHBand="0" w:noVBand="1"/>
      </w:tblPr>
      <w:tblGrid>
        <w:gridCol w:w="1986"/>
        <w:gridCol w:w="6800"/>
      </w:tblGrid>
      <w:tr w:rsidR="00DD6D1A" w:rsidRPr="00DD6D1A" w14:paraId="7553B962" w14:textId="77777777" w:rsidTr="00071F9B">
        <w:tc>
          <w:tcPr>
            <w:tcW w:w="1130" w:type="pct"/>
            <w:vAlign w:val="center"/>
          </w:tcPr>
          <w:p w14:paraId="7D48541D"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BOTS</w:t>
            </w:r>
          </w:p>
        </w:tc>
        <w:tc>
          <w:tcPr>
            <w:tcW w:w="3870" w:type="pct"/>
            <w:vAlign w:val="center"/>
          </w:tcPr>
          <w:p w14:paraId="5ACFEA13" w14:textId="0126C457" w:rsidR="00DD6D1A" w:rsidRPr="00DD6D1A" w:rsidRDefault="00CC3A0B" w:rsidP="00EA7818">
            <w:pPr>
              <w:pStyle w:val="Senseespaiat"/>
              <w:spacing w:line="360" w:lineRule="auto"/>
              <w:jc w:val="left"/>
              <w:rPr>
                <w:rStyle w:val="mfasi"/>
                <w:b w:val="0"/>
                <w:bCs w:val="0"/>
                <w:lang w:val="es-ES"/>
              </w:rPr>
            </w:pPr>
            <w:r>
              <w:rPr>
                <w:rStyle w:val="mfasi"/>
                <w:b w:val="0"/>
                <w:bCs w:val="0"/>
                <w:lang w:val="es-ES"/>
              </w:rPr>
              <w:t>Enemigos controlados por una IA en un juego en red.</w:t>
            </w:r>
          </w:p>
        </w:tc>
      </w:tr>
      <w:tr w:rsidR="00DD6D1A" w:rsidRPr="00DD6D1A" w14:paraId="33199FE2" w14:textId="77777777" w:rsidTr="00071F9B">
        <w:tc>
          <w:tcPr>
            <w:tcW w:w="1130" w:type="pct"/>
            <w:vAlign w:val="center"/>
          </w:tcPr>
          <w:p w14:paraId="27FBE6AE"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DOTS</w:t>
            </w:r>
          </w:p>
        </w:tc>
        <w:tc>
          <w:tcPr>
            <w:tcW w:w="3870" w:type="pct"/>
            <w:vAlign w:val="center"/>
          </w:tcPr>
          <w:p w14:paraId="05CD6147"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Data Oriented Technology Stack</w:t>
            </w:r>
          </w:p>
        </w:tc>
      </w:tr>
      <w:tr w:rsidR="00DD6D1A" w:rsidRPr="00DD6D1A" w14:paraId="41969860" w14:textId="77777777" w:rsidTr="00071F9B">
        <w:tc>
          <w:tcPr>
            <w:tcW w:w="1130" w:type="pct"/>
            <w:vAlign w:val="center"/>
          </w:tcPr>
          <w:p w14:paraId="791778B1"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E</w:t>
            </w:r>
            <w:r w:rsidRPr="00DD6D1A">
              <w:rPr>
                <w:rStyle w:val="mfasi"/>
                <w:b w:val="0"/>
                <w:bCs w:val="0"/>
              </w:rPr>
              <w:t>CS</w:t>
            </w:r>
          </w:p>
        </w:tc>
        <w:tc>
          <w:tcPr>
            <w:tcW w:w="3870" w:type="pct"/>
            <w:vAlign w:val="center"/>
          </w:tcPr>
          <w:p w14:paraId="147E051B"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E</w:t>
            </w:r>
            <w:r w:rsidRPr="00DD6D1A">
              <w:rPr>
                <w:rStyle w:val="mfasi"/>
                <w:b w:val="0"/>
                <w:bCs w:val="0"/>
              </w:rPr>
              <w:t>ntity Component System</w:t>
            </w:r>
          </w:p>
        </w:tc>
      </w:tr>
      <w:tr w:rsidR="00DD6D1A" w:rsidRPr="00DD6D1A" w14:paraId="7B33EAEC" w14:textId="77777777" w:rsidTr="00071F9B">
        <w:tc>
          <w:tcPr>
            <w:tcW w:w="1130" w:type="pct"/>
            <w:vAlign w:val="center"/>
          </w:tcPr>
          <w:p w14:paraId="49608439"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E</w:t>
            </w:r>
            <w:r w:rsidRPr="00DD6D1A">
              <w:rPr>
                <w:rStyle w:val="mfasi"/>
                <w:b w:val="0"/>
                <w:bCs w:val="0"/>
              </w:rPr>
              <w:t>-SPORTS</w:t>
            </w:r>
          </w:p>
        </w:tc>
        <w:tc>
          <w:tcPr>
            <w:tcW w:w="3870" w:type="pct"/>
            <w:vAlign w:val="center"/>
          </w:tcPr>
          <w:p w14:paraId="16BD6762" w14:textId="6DC1FDD9" w:rsidR="00DD6D1A" w:rsidRPr="00DD6D1A" w:rsidRDefault="00CC3A0B" w:rsidP="00EA7818">
            <w:pPr>
              <w:pStyle w:val="Senseespaiat"/>
              <w:spacing w:line="360" w:lineRule="auto"/>
              <w:jc w:val="left"/>
              <w:rPr>
                <w:rStyle w:val="mfasi"/>
                <w:b w:val="0"/>
                <w:bCs w:val="0"/>
                <w:lang w:val="es-ES"/>
              </w:rPr>
            </w:pPr>
            <w:r>
              <w:rPr>
                <w:rStyle w:val="mfasi"/>
                <w:b w:val="0"/>
                <w:bCs w:val="0"/>
                <w:lang w:val="es-ES"/>
              </w:rPr>
              <w:t>Deportes electrónicos.</w:t>
            </w:r>
          </w:p>
        </w:tc>
      </w:tr>
      <w:tr w:rsidR="00DD6D1A" w:rsidRPr="00DD6D1A" w14:paraId="77735FEC" w14:textId="77777777" w:rsidTr="00071F9B">
        <w:tc>
          <w:tcPr>
            <w:tcW w:w="1130" w:type="pct"/>
            <w:vAlign w:val="center"/>
          </w:tcPr>
          <w:p w14:paraId="11C85526" w14:textId="77777777" w:rsidR="00DD6D1A" w:rsidRPr="00DD6D1A" w:rsidRDefault="00DD6D1A" w:rsidP="00EA7818">
            <w:pPr>
              <w:pStyle w:val="Senseespaiat"/>
              <w:spacing w:line="360" w:lineRule="auto"/>
              <w:jc w:val="left"/>
              <w:rPr>
                <w:rFonts w:cs="Arial"/>
                <w:b w:val="0"/>
                <w:bCs w:val="0"/>
              </w:rPr>
            </w:pPr>
            <w:r w:rsidRPr="00DD6D1A">
              <w:rPr>
                <w:rFonts w:cs="Arial"/>
                <w:b w:val="0"/>
                <w:bCs w:val="0"/>
              </w:rPr>
              <w:t>HTML</w:t>
            </w:r>
          </w:p>
        </w:tc>
        <w:tc>
          <w:tcPr>
            <w:tcW w:w="3870" w:type="pct"/>
            <w:vAlign w:val="center"/>
          </w:tcPr>
          <w:p w14:paraId="4D775E8F" w14:textId="1BA91C24" w:rsidR="00DD6D1A" w:rsidRPr="00DD6D1A" w:rsidRDefault="009E2A0E" w:rsidP="00EA7818">
            <w:pPr>
              <w:pStyle w:val="Senseespaiat"/>
              <w:spacing w:line="360" w:lineRule="auto"/>
              <w:jc w:val="left"/>
              <w:rPr>
                <w:rStyle w:val="mfasi"/>
                <w:b w:val="0"/>
                <w:bCs w:val="0"/>
                <w:lang w:val="es-ES"/>
              </w:rPr>
            </w:pPr>
            <w:r w:rsidRPr="009E2A0E">
              <w:rPr>
                <w:rStyle w:val="mfasi"/>
                <w:b w:val="0"/>
                <w:bCs w:val="0"/>
                <w:lang w:val="es-ES"/>
              </w:rPr>
              <w:t>HyperText Markup Language</w:t>
            </w:r>
          </w:p>
        </w:tc>
      </w:tr>
      <w:tr w:rsidR="00DD6D1A" w:rsidRPr="00DD6D1A" w14:paraId="6C8F1AE7" w14:textId="77777777" w:rsidTr="00071F9B">
        <w:tc>
          <w:tcPr>
            <w:tcW w:w="1130" w:type="pct"/>
            <w:vAlign w:val="center"/>
          </w:tcPr>
          <w:p w14:paraId="2033E7FB"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HUD</w:t>
            </w:r>
          </w:p>
        </w:tc>
        <w:tc>
          <w:tcPr>
            <w:tcW w:w="3870" w:type="pct"/>
            <w:vAlign w:val="center"/>
          </w:tcPr>
          <w:p w14:paraId="02575CC8"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Head-Up Display</w:t>
            </w:r>
          </w:p>
        </w:tc>
      </w:tr>
      <w:tr w:rsidR="00DD6D1A" w:rsidRPr="00DD6D1A" w14:paraId="39535410" w14:textId="77777777" w:rsidTr="00071F9B">
        <w:tc>
          <w:tcPr>
            <w:tcW w:w="1130" w:type="pct"/>
            <w:vAlign w:val="center"/>
          </w:tcPr>
          <w:p w14:paraId="4907FD3E"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IA</w:t>
            </w:r>
          </w:p>
        </w:tc>
        <w:tc>
          <w:tcPr>
            <w:tcW w:w="3870" w:type="pct"/>
            <w:vAlign w:val="center"/>
          </w:tcPr>
          <w:p w14:paraId="528AFE87"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Inteligencia Artificial</w:t>
            </w:r>
          </w:p>
        </w:tc>
      </w:tr>
      <w:tr w:rsidR="00DD6D1A" w:rsidRPr="00DD6D1A" w14:paraId="67F40F8F" w14:textId="77777777" w:rsidTr="00071F9B">
        <w:tc>
          <w:tcPr>
            <w:tcW w:w="1130" w:type="pct"/>
            <w:vAlign w:val="center"/>
          </w:tcPr>
          <w:p w14:paraId="4CCCCD8B"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I</w:t>
            </w:r>
            <w:r w:rsidRPr="00DD6D1A">
              <w:rPr>
                <w:rStyle w:val="mfasi"/>
                <w:b w:val="0"/>
                <w:bCs w:val="0"/>
              </w:rPr>
              <w:t>DE</w:t>
            </w:r>
          </w:p>
        </w:tc>
        <w:tc>
          <w:tcPr>
            <w:tcW w:w="3870" w:type="pct"/>
            <w:vAlign w:val="center"/>
          </w:tcPr>
          <w:p w14:paraId="67F61E44" w14:textId="4B43F177" w:rsidR="00DD6D1A" w:rsidRPr="00DD6D1A" w:rsidRDefault="009E2A0E" w:rsidP="00EA7818">
            <w:pPr>
              <w:pStyle w:val="Senseespaiat"/>
              <w:spacing w:line="360" w:lineRule="auto"/>
              <w:jc w:val="left"/>
              <w:rPr>
                <w:rStyle w:val="mfasi"/>
                <w:b w:val="0"/>
                <w:bCs w:val="0"/>
                <w:lang w:val="es-ES"/>
              </w:rPr>
            </w:pPr>
            <w:r w:rsidRPr="009E2A0E">
              <w:rPr>
                <w:rStyle w:val="mfasi"/>
                <w:b w:val="0"/>
                <w:bCs w:val="0"/>
                <w:lang w:val="es-ES"/>
              </w:rPr>
              <w:t xml:space="preserve">Integrated </w:t>
            </w:r>
            <w:r>
              <w:rPr>
                <w:rStyle w:val="mfasi"/>
                <w:b w:val="0"/>
                <w:bCs w:val="0"/>
                <w:lang w:val="es-ES"/>
              </w:rPr>
              <w:t>D</w:t>
            </w:r>
            <w:r w:rsidRPr="009E2A0E">
              <w:rPr>
                <w:rStyle w:val="mfasi"/>
                <w:b w:val="0"/>
                <w:bCs w:val="0"/>
                <w:lang w:val="es-ES"/>
              </w:rPr>
              <w:t xml:space="preserve">evelopment </w:t>
            </w:r>
            <w:r>
              <w:rPr>
                <w:rStyle w:val="mfasi"/>
                <w:b w:val="0"/>
                <w:bCs w:val="0"/>
                <w:lang w:val="es-ES"/>
              </w:rPr>
              <w:t>E</w:t>
            </w:r>
            <w:r w:rsidRPr="009E2A0E">
              <w:rPr>
                <w:rStyle w:val="mfasi"/>
                <w:b w:val="0"/>
                <w:bCs w:val="0"/>
                <w:lang w:val="es-ES"/>
              </w:rPr>
              <w:t>nvironment</w:t>
            </w:r>
          </w:p>
        </w:tc>
      </w:tr>
      <w:tr w:rsidR="00DD6D1A" w:rsidRPr="00DD6D1A" w14:paraId="0DD83A43" w14:textId="77777777" w:rsidTr="00071F9B">
        <w:tc>
          <w:tcPr>
            <w:tcW w:w="1130" w:type="pct"/>
            <w:vAlign w:val="center"/>
          </w:tcPr>
          <w:p w14:paraId="1905E0A1"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LAG</w:t>
            </w:r>
          </w:p>
        </w:tc>
        <w:tc>
          <w:tcPr>
            <w:tcW w:w="3870" w:type="pct"/>
            <w:vAlign w:val="center"/>
          </w:tcPr>
          <w:p w14:paraId="118747C0" w14:textId="68C24040" w:rsidR="00DD6D1A" w:rsidRPr="00DD6D1A" w:rsidRDefault="009E2A0E" w:rsidP="00EA7818">
            <w:pPr>
              <w:pStyle w:val="Senseespaiat"/>
              <w:spacing w:line="360" w:lineRule="auto"/>
              <w:jc w:val="left"/>
              <w:rPr>
                <w:rStyle w:val="mfasi"/>
                <w:b w:val="0"/>
                <w:bCs w:val="0"/>
                <w:lang w:val="es-ES"/>
              </w:rPr>
            </w:pPr>
            <w:r>
              <w:rPr>
                <w:rStyle w:val="mfasi"/>
                <w:b w:val="0"/>
                <w:bCs w:val="0"/>
                <w:lang w:val="es-ES"/>
              </w:rPr>
              <w:t>Retardo producido por la comunicación en tiempo real.</w:t>
            </w:r>
          </w:p>
        </w:tc>
      </w:tr>
      <w:tr w:rsidR="00DD6D1A" w:rsidRPr="00DD6D1A" w14:paraId="4DDC35C4" w14:textId="77777777" w:rsidTr="00071F9B">
        <w:tc>
          <w:tcPr>
            <w:tcW w:w="1130" w:type="pct"/>
            <w:vAlign w:val="center"/>
          </w:tcPr>
          <w:p w14:paraId="3B3FE7F1"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LAN</w:t>
            </w:r>
          </w:p>
        </w:tc>
        <w:tc>
          <w:tcPr>
            <w:tcW w:w="3870" w:type="pct"/>
            <w:vAlign w:val="center"/>
          </w:tcPr>
          <w:p w14:paraId="1DB1ECF5" w14:textId="5F124B76" w:rsidR="00DD6D1A" w:rsidRPr="00DD6D1A" w:rsidRDefault="00CC3A0B" w:rsidP="00EA7818">
            <w:pPr>
              <w:pStyle w:val="Senseespaiat"/>
              <w:spacing w:line="360" w:lineRule="auto"/>
              <w:jc w:val="left"/>
              <w:rPr>
                <w:rStyle w:val="mfasi"/>
                <w:b w:val="0"/>
                <w:bCs w:val="0"/>
                <w:lang w:val="es-ES"/>
              </w:rPr>
            </w:pPr>
            <w:r w:rsidRPr="00CC3A0B">
              <w:rPr>
                <w:rStyle w:val="mfasi"/>
                <w:b w:val="0"/>
                <w:bCs w:val="0"/>
                <w:lang w:val="es-ES"/>
              </w:rPr>
              <w:t>Local Area Network</w:t>
            </w:r>
          </w:p>
        </w:tc>
      </w:tr>
      <w:tr w:rsidR="00DD6D1A" w:rsidRPr="00DD6D1A" w14:paraId="75BAFD5D" w14:textId="77777777" w:rsidTr="00071F9B">
        <w:tc>
          <w:tcPr>
            <w:tcW w:w="1130" w:type="pct"/>
            <w:vAlign w:val="center"/>
          </w:tcPr>
          <w:p w14:paraId="140773FA" w14:textId="77777777" w:rsidR="00DD6D1A" w:rsidRPr="00DD6D1A" w:rsidRDefault="00DD6D1A" w:rsidP="00EA7818">
            <w:pPr>
              <w:pStyle w:val="Senseespaiat"/>
              <w:spacing w:line="360" w:lineRule="auto"/>
              <w:jc w:val="left"/>
              <w:rPr>
                <w:rStyle w:val="mfasi"/>
                <w:rFonts w:cs="Arial"/>
                <w:b w:val="0"/>
                <w:bCs w:val="0"/>
                <w:lang w:val="es-ES"/>
              </w:rPr>
            </w:pPr>
            <w:r w:rsidRPr="00DD6D1A">
              <w:rPr>
                <w:rFonts w:cs="Arial"/>
                <w:b w:val="0"/>
                <w:bCs w:val="0"/>
              </w:rPr>
              <w:t>Packet Tracer</w:t>
            </w:r>
          </w:p>
        </w:tc>
        <w:tc>
          <w:tcPr>
            <w:tcW w:w="3870" w:type="pct"/>
            <w:vAlign w:val="center"/>
          </w:tcPr>
          <w:p w14:paraId="7CF8F424" w14:textId="4B496A20" w:rsidR="00DD6D1A" w:rsidRPr="00DD6D1A" w:rsidRDefault="00575CD5" w:rsidP="00EA7818">
            <w:pPr>
              <w:pStyle w:val="Senseespaiat"/>
              <w:spacing w:line="360" w:lineRule="auto"/>
              <w:jc w:val="left"/>
              <w:rPr>
                <w:rStyle w:val="mfasi"/>
                <w:b w:val="0"/>
                <w:bCs w:val="0"/>
                <w:lang w:val="es-ES"/>
              </w:rPr>
            </w:pPr>
            <w:r>
              <w:rPr>
                <w:rStyle w:val="mfasi"/>
                <w:b w:val="0"/>
                <w:bCs w:val="0"/>
                <w:lang w:val="es-ES"/>
              </w:rPr>
              <w:t>Es</w:t>
            </w:r>
            <w:r w:rsidR="00CC3A0B">
              <w:rPr>
                <w:rStyle w:val="mfasi"/>
                <w:b w:val="0"/>
                <w:bCs w:val="0"/>
                <w:lang w:val="es-ES"/>
              </w:rPr>
              <w:t xml:space="preserve"> un software de simulación de redes de la empresa CISCO.</w:t>
            </w:r>
          </w:p>
        </w:tc>
      </w:tr>
      <w:tr w:rsidR="00DD6D1A" w:rsidRPr="00CC3A0B" w14:paraId="3C09B9A3" w14:textId="77777777" w:rsidTr="00071F9B">
        <w:tc>
          <w:tcPr>
            <w:tcW w:w="1130" w:type="pct"/>
            <w:vAlign w:val="center"/>
          </w:tcPr>
          <w:p w14:paraId="2196D565"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RFC</w:t>
            </w:r>
          </w:p>
        </w:tc>
        <w:tc>
          <w:tcPr>
            <w:tcW w:w="3870" w:type="pct"/>
            <w:vAlign w:val="center"/>
          </w:tcPr>
          <w:p w14:paraId="328539DE" w14:textId="778C73A3" w:rsidR="00DD6D1A" w:rsidRPr="00CC3A0B" w:rsidRDefault="00CC3A0B" w:rsidP="00EA7818">
            <w:pPr>
              <w:pStyle w:val="Senseespaiat"/>
              <w:spacing w:line="360" w:lineRule="auto"/>
              <w:jc w:val="left"/>
              <w:rPr>
                <w:rStyle w:val="mfasi"/>
                <w:b w:val="0"/>
                <w:bCs w:val="0"/>
                <w:lang w:val="es-ES"/>
              </w:rPr>
            </w:pPr>
            <w:r w:rsidRPr="00CC3A0B">
              <w:rPr>
                <w:rStyle w:val="mfasi"/>
                <w:b w:val="0"/>
                <w:bCs w:val="0"/>
                <w:lang w:val="es-ES"/>
              </w:rPr>
              <w:t>Request for Comments,</w:t>
            </w:r>
            <w:r w:rsidRPr="00CC3A0B">
              <w:rPr>
                <w:rStyle w:val="mfasi"/>
                <w:b w:val="0"/>
                <w:bCs w:val="0"/>
              </w:rPr>
              <w:t xml:space="preserve"> </w:t>
            </w:r>
            <w:r w:rsidR="00575CD5">
              <w:rPr>
                <w:rStyle w:val="mfasi"/>
                <w:b w:val="0"/>
                <w:bCs w:val="0"/>
              </w:rPr>
              <w:t>son</w:t>
            </w:r>
            <w:r w:rsidRPr="00CC3A0B">
              <w:rPr>
                <w:rStyle w:val="mfasi"/>
                <w:b w:val="0"/>
                <w:bCs w:val="0"/>
              </w:rPr>
              <w:t xml:space="preserve"> los documentos oficiales de redes y deben estar aprobados por la Internet Engineering Task Force (IETF).</w:t>
            </w:r>
          </w:p>
        </w:tc>
      </w:tr>
      <w:tr w:rsidR="00DD6D1A" w:rsidRPr="00DD6D1A" w14:paraId="21984A2B" w14:textId="77777777" w:rsidTr="00071F9B">
        <w:tc>
          <w:tcPr>
            <w:tcW w:w="1130" w:type="pct"/>
            <w:vAlign w:val="center"/>
          </w:tcPr>
          <w:p w14:paraId="0FCF0473"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TFG</w:t>
            </w:r>
          </w:p>
        </w:tc>
        <w:tc>
          <w:tcPr>
            <w:tcW w:w="3870" w:type="pct"/>
            <w:vAlign w:val="center"/>
          </w:tcPr>
          <w:p w14:paraId="13EA6102"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Trabajo de Fin de Grado</w:t>
            </w:r>
          </w:p>
        </w:tc>
      </w:tr>
    </w:tbl>
    <w:p w14:paraId="0E693272" w14:textId="653F316B" w:rsidR="00B90BD6" w:rsidRDefault="00B90BD6" w:rsidP="00850C4E"/>
    <w:p w14:paraId="4457BDDF" w14:textId="77777777" w:rsidR="00B90BD6" w:rsidRDefault="00B90BD6">
      <w:pPr>
        <w:spacing w:before="0" w:after="200"/>
        <w:jc w:val="left"/>
      </w:pPr>
      <w:r>
        <w:br w:type="page"/>
      </w:r>
    </w:p>
    <w:p w14:paraId="5BAF0AD3" w14:textId="77777777" w:rsidR="00850C4E" w:rsidRPr="00112EF1" w:rsidRDefault="00850C4E" w:rsidP="00850C4E"/>
    <w:p w14:paraId="34DCBB98" w14:textId="77777777" w:rsidR="00850C4E" w:rsidRPr="00112EF1" w:rsidRDefault="00850C4E" w:rsidP="00196563"/>
    <w:p w14:paraId="104328D5" w14:textId="26AA83C2" w:rsidR="00196563" w:rsidRPr="00112EF1" w:rsidRDefault="00196563" w:rsidP="00E73D75">
      <w:pPr>
        <w:spacing w:before="0" w:after="200"/>
        <w:jc w:val="left"/>
        <w:sectPr w:rsidR="00196563" w:rsidRPr="00112EF1" w:rsidSect="00DD6D1A">
          <w:type w:val="oddPage"/>
          <w:pgSz w:w="11906" w:h="16838" w:code="9"/>
          <w:pgMar w:top="1701" w:right="1418" w:bottom="1418" w:left="1418" w:header="709" w:footer="709" w:gutter="284"/>
          <w:pgNumType w:fmt="upperRoman"/>
          <w:cols w:space="708"/>
          <w:docGrid w:linePitch="360"/>
        </w:sectPr>
      </w:pPr>
    </w:p>
    <w:p w14:paraId="5F7F7F6F" w14:textId="3FC3B4F8" w:rsidR="0020755D" w:rsidRPr="009568AC" w:rsidRDefault="00850C4E" w:rsidP="009610BE">
      <w:pPr>
        <w:pStyle w:val="Ttol1"/>
      </w:pPr>
      <w:bookmarkStart w:id="11" w:name="_INTRODUCCIÓN"/>
      <w:bookmarkStart w:id="12" w:name="_Ref57132738"/>
      <w:bookmarkStart w:id="13" w:name="_Ref57132781"/>
      <w:bookmarkStart w:id="14" w:name="_Toc57196817"/>
      <w:bookmarkStart w:id="15" w:name="_Toc60338152"/>
      <w:bookmarkStart w:id="16" w:name="_Toc69497564"/>
      <w:bookmarkEnd w:id="11"/>
      <w:r w:rsidRPr="009568AC">
        <w:lastRenderedPageBreak/>
        <w:t>INTRODUCCIÓN</w:t>
      </w:r>
      <w:bookmarkEnd w:id="12"/>
      <w:bookmarkEnd w:id="13"/>
      <w:bookmarkEnd w:id="14"/>
      <w:bookmarkEnd w:id="15"/>
      <w:bookmarkEnd w:id="16"/>
    </w:p>
    <w:p w14:paraId="3C0D4A5D" w14:textId="3E22742C" w:rsidR="004D1284" w:rsidRPr="00112EF1" w:rsidRDefault="004D1284" w:rsidP="00883827">
      <w:pPr>
        <w:rPr>
          <w:rFonts w:eastAsia="Times New Roman"/>
        </w:rPr>
      </w:pPr>
      <w:r w:rsidRPr="00112EF1">
        <w:rPr>
          <w:rFonts w:eastAsia="Times New Roman"/>
        </w:rPr>
        <w:t>Desde hace años los juegos multijugador</w:t>
      </w:r>
      <w:r w:rsidR="004A0746" w:rsidRPr="00112EF1">
        <w:rPr>
          <w:rFonts w:eastAsia="Times New Roman"/>
        </w:rPr>
        <w:t xml:space="preserve"> están en el orden del día. Cada vez se ha ido jugando más de esa forma hasta el punto de llegar a hacer torneos </w:t>
      </w:r>
      <w:r w:rsidR="00575CD5">
        <w:rPr>
          <w:rFonts w:eastAsia="Times New Roman"/>
        </w:rPr>
        <w:t>en línea</w:t>
      </w:r>
      <w:r w:rsidR="004A0746" w:rsidRPr="00112EF1">
        <w:rPr>
          <w:rFonts w:eastAsia="Times New Roman"/>
        </w:rPr>
        <w:t xml:space="preserve">, como son los </w:t>
      </w:r>
      <w:r w:rsidR="00575CD5">
        <w:rPr>
          <w:rFonts w:eastAsia="Times New Roman"/>
        </w:rPr>
        <w:t>deportes electrónicos</w:t>
      </w:r>
      <w:r w:rsidR="004A0746" w:rsidRPr="00112EF1">
        <w:rPr>
          <w:rFonts w:eastAsia="Times New Roman"/>
        </w:rPr>
        <w:t>.</w:t>
      </w:r>
    </w:p>
    <w:p w14:paraId="434C84A9" w14:textId="6BDCD664" w:rsidR="003E0A47" w:rsidRPr="00112EF1" w:rsidRDefault="004A0746" w:rsidP="00883827">
      <w:pPr>
        <w:rPr>
          <w:rFonts w:eastAsia="Times New Roman"/>
        </w:rPr>
      </w:pPr>
      <w:r w:rsidRPr="00112EF1">
        <w:rPr>
          <w:rFonts w:eastAsia="Times New Roman"/>
        </w:rPr>
        <w:t>E</w:t>
      </w:r>
      <w:r w:rsidR="00CE350F" w:rsidRPr="00112EF1">
        <w:rPr>
          <w:rFonts w:eastAsia="Times New Roman"/>
        </w:rPr>
        <w:t>n</w:t>
      </w:r>
      <w:r w:rsidR="009412F0" w:rsidRPr="00112EF1">
        <w:rPr>
          <w:rFonts w:eastAsia="Times New Roman"/>
        </w:rPr>
        <w:t xml:space="preserve"> este TFG se </w:t>
      </w:r>
      <w:r w:rsidR="00CE350F" w:rsidRPr="00112EF1">
        <w:rPr>
          <w:rFonts w:eastAsia="Times New Roman"/>
        </w:rPr>
        <w:t>hará</w:t>
      </w:r>
      <w:r w:rsidR="009412F0" w:rsidRPr="00112EF1">
        <w:rPr>
          <w:rFonts w:eastAsia="Times New Roman"/>
        </w:rPr>
        <w:t xml:space="preserve"> un juego de conducción arcade</w:t>
      </w:r>
      <w:r w:rsidR="00C0793E" w:rsidRPr="00112EF1">
        <w:rPr>
          <w:rFonts w:eastAsia="Times New Roman"/>
        </w:rPr>
        <w:t xml:space="preserve"> centrado en el multijugador. Así que para hacer este </w:t>
      </w:r>
      <w:r w:rsidR="00196563" w:rsidRPr="00112EF1">
        <w:rPr>
          <w:rFonts w:eastAsia="Times New Roman"/>
        </w:rPr>
        <w:t>producto</w:t>
      </w:r>
      <w:r w:rsidR="00C0793E" w:rsidRPr="00112EF1">
        <w:rPr>
          <w:rFonts w:eastAsia="Times New Roman"/>
        </w:rPr>
        <w:t xml:space="preserve"> se separará en tres partes</w:t>
      </w:r>
      <w:r w:rsidR="003E0A47" w:rsidRPr="00112EF1">
        <w:rPr>
          <w:rFonts w:eastAsia="Times New Roman"/>
        </w:rPr>
        <w:t>.</w:t>
      </w:r>
    </w:p>
    <w:p w14:paraId="0296ECF9" w14:textId="56A15701" w:rsidR="00CE350F" w:rsidRPr="00112EF1" w:rsidRDefault="00C0793E" w:rsidP="00883827">
      <w:pPr>
        <w:rPr>
          <w:rFonts w:eastAsia="Times New Roman"/>
        </w:rPr>
      </w:pPr>
      <w:r w:rsidRPr="00112EF1">
        <w:rPr>
          <w:rFonts w:eastAsia="Times New Roman"/>
        </w:rPr>
        <w:t xml:space="preserve">Primero se hará la parte del cliente, que será como tener el juego sin multijugador. </w:t>
      </w:r>
      <w:r w:rsidR="00CE350F" w:rsidRPr="00112EF1">
        <w:rPr>
          <w:rFonts w:eastAsia="Times New Roman"/>
        </w:rPr>
        <w:t xml:space="preserve">Allí estará implementado todas las mecánicas que existan en el juego. Por ejemplo, el sistema de conducción, la inteligencia artificial, </w:t>
      </w:r>
      <w:r w:rsidR="0020755D" w:rsidRPr="00112EF1">
        <w:rPr>
          <w:rFonts w:eastAsia="Times New Roman"/>
        </w:rPr>
        <w:t>los objetos, las reglas del juego y el HUD</w:t>
      </w:r>
      <w:r w:rsidR="00A8324A">
        <w:rPr>
          <w:rFonts w:eastAsia="Times New Roman"/>
        </w:rPr>
        <w:t>.</w:t>
      </w:r>
    </w:p>
    <w:p w14:paraId="5F5D09A6" w14:textId="4FD63CFA" w:rsidR="003E0A47" w:rsidRPr="00112EF1" w:rsidRDefault="00CE350F" w:rsidP="00CE350F">
      <w:pPr>
        <w:rPr>
          <w:rFonts w:eastAsia="Times New Roman"/>
        </w:rPr>
      </w:pPr>
      <w:r w:rsidRPr="00112EF1">
        <w:rPr>
          <w:rFonts w:eastAsia="Times New Roman"/>
        </w:rPr>
        <w:t>Una vez la parte del cliente funciona perfectamente se</w:t>
      </w:r>
      <w:r w:rsidR="00C0793E" w:rsidRPr="00112EF1">
        <w:rPr>
          <w:rFonts w:eastAsia="Times New Roman"/>
        </w:rPr>
        <w:t xml:space="preserve"> hará el servidor. </w:t>
      </w:r>
      <w:r w:rsidR="00850C4E" w:rsidRPr="00112EF1">
        <w:rPr>
          <w:rFonts w:eastAsia="Times New Roman"/>
        </w:rPr>
        <w:t>Este</w:t>
      </w:r>
      <w:r w:rsidR="00C0793E" w:rsidRPr="00112EF1">
        <w:rPr>
          <w:rFonts w:eastAsia="Times New Roman"/>
        </w:rPr>
        <w:t xml:space="preserve"> será el encargado de gestionar la partida multijugador, contendrá una base de datos para poder guardar </w:t>
      </w:r>
      <w:r w:rsidRPr="00112EF1">
        <w:rPr>
          <w:rFonts w:eastAsia="Times New Roman"/>
        </w:rPr>
        <w:t>estadísticas de nuestros jugadores, entre otros</w:t>
      </w:r>
      <w:r w:rsidR="00C0793E" w:rsidRPr="00112EF1">
        <w:rPr>
          <w:rFonts w:eastAsia="Times New Roman"/>
        </w:rPr>
        <w:t xml:space="preserve">. </w:t>
      </w:r>
      <w:r w:rsidRPr="00112EF1">
        <w:rPr>
          <w:rFonts w:eastAsia="Times New Roman"/>
        </w:rPr>
        <w:t xml:space="preserve">Será un servidor </w:t>
      </w:r>
      <w:r w:rsidR="00F312E7" w:rsidRPr="00112EF1">
        <w:rPr>
          <w:rFonts w:eastAsia="Times New Roman"/>
        </w:rPr>
        <w:t>autoritario</w:t>
      </w:r>
      <w:r w:rsidR="0020755D" w:rsidRPr="00112EF1">
        <w:rPr>
          <w:rFonts w:eastAsia="Times New Roman"/>
        </w:rPr>
        <w:t>, por lo que todos los inputs de los jugadores irán a la</w:t>
      </w:r>
      <w:r w:rsidR="00A8324A">
        <w:rPr>
          <w:rFonts w:eastAsia="Times New Roman"/>
        </w:rPr>
        <w:t xml:space="preserve"> simulación de la</w:t>
      </w:r>
      <w:r w:rsidR="0020755D" w:rsidRPr="00112EF1">
        <w:rPr>
          <w:rFonts w:eastAsia="Times New Roman"/>
        </w:rPr>
        <w:t xml:space="preserve"> instancia del juego que estará ejecutando el servidor.</w:t>
      </w:r>
    </w:p>
    <w:p w14:paraId="72648DC1" w14:textId="16830A8C" w:rsidR="00B5679E" w:rsidRPr="00112EF1" w:rsidRDefault="003E0A47" w:rsidP="00883827">
      <w:pPr>
        <w:rPr>
          <w:rFonts w:eastAsia="Times New Roman"/>
        </w:rPr>
      </w:pPr>
      <w:r w:rsidRPr="00112EF1">
        <w:rPr>
          <w:rFonts w:eastAsia="Times New Roman"/>
        </w:rPr>
        <w:t>Para acabar se hará la integración del cliente con el servidor. Lo que se hará es hacer el modo de juego del multijugador, que hará que</w:t>
      </w:r>
      <w:r w:rsidR="0020755D" w:rsidRPr="00112EF1">
        <w:rPr>
          <w:rFonts w:eastAsia="Times New Roman"/>
        </w:rPr>
        <w:t xml:space="preserve"> </w:t>
      </w:r>
      <w:r w:rsidRPr="00112EF1">
        <w:rPr>
          <w:rFonts w:eastAsia="Times New Roman"/>
        </w:rPr>
        <w:t xml:space="preserve">el cliente </w:t>
      </w:r>
      <w:r w:rsidR="0020755D" w:rsidRPr="00112EF1">
        <w:rPr>
          <w:rFonts w:eastAsia="Times New Roman"/>
        </w:rPr>
        <w:t>se comunique</w:t>
      </w:r>
      <w:r w:rsidRPr="00112EF1">
        <w:rPr>
          <w:rFonts w:eastAsia="Times New Roman"/>
        </w:rPr>
        <w:t xml:space="preserve"> con el servidor</w:t>
      </w:r>
      <w:r w:rsidR="00A8324A">
        <w:rPr>
          <w:rFonts w:eastAsia="Times New Roman"/>
        </w:rPr>
        <w:t xml:space="preserve"> </w:t>
      </w:r>
      <w:r w:rsidR="00575CD5">
        <w:rPr>
          <w:rFonts w:eastAsia="Times New Roman"/>
        </w:rPr>
        <w:t>y</w:t>
      </w:r>
      <w:r w:rsidR="00A8324A">
        <w:rPr>
          <w:rFonts w:eastAsia="Times New Roman"/>
        </w:rPr>
        <w:t xml:space="preserve"> así poder disfrutar de las partidas contra otros jugadores</w:t>
      </w:r>
      <w:r w:rsidRPr="00112EF1">
        <w:rPr>
          <w:rFonts w:eastAsia="Times New Roman"/>
        </w:rPr>
        <w:t>.</w:t>
      </w:r>
    </w:p>
    <w:p w14:paraId="6B9AF597" w14:textId="77777777" w:rsidR="009412F0" w:rsidRPr="00112EF1" w:rsidRDefault="009412F0" w:rsidP="00883827">
      <w:pPr>
        <w:rPr>
          <w:rFonts w:eastAsia="Times New Roman"/>
        </w:rPr>
      </w:pPr>
    </w:p>
    <w:p w14:paraId="26CC0546" w14:textId="43C61F92" w:rsidR="00B90BD6" w:rsidRDefault="00B90BD6">
      <w:pPr>
        <w:spacing w:before="0" w:after="200"/>
        <w:jc w:val="left"/>
        <w:rPr>
          <w:rFonts w:eastAsia="Calibri" w:cs="Times New Roman"/>
          <w:b/>
          <w:sz w:val="32"/>
          <w:szCs w:val="32"/>
          <w:lang w:eastAsia="en-US"/>
        </w:rPr>
      </w:pPr>
      <w:r>
        <w:br w:type="page"/>
      </w:r>
    </w:p>
    <w:p w14:paraId="22B5FA49" w14:textId="0BE09BCF" w:rsidR="00B90BD6" w:rsidRDefault="00B90BD6">
      <w:pPr>
        <w:spacing w:before="0" w:after="200"/>
        <w:jc w:val="left"/>
        <w:rPr>
          <w:rFonts w:eastAsia="Calibri" w:cs="Times New Roman"/>
          <w:b/>
          <w:sz w:val="32"/>
          <w:szCs w:val="32"/>
          <w:lang w:eastAsia="en-US"/>
        </w:rPr>
      </w:pPr>
      <w:r>
        <w:lastRenderedPageBreak/>
        <w:br w:type="page"/>
      </w:r>
    </w:p>
    <w:p w14:paraId="42C6038E" w14:textId="77777777" w:rsidR="00616E7D" w:rsidRPr="00112EF1" w:rsidRDefault="00616E7D" w:rsidP="00883827">
      <w:pPr>
        <w:pStyle w:val="captol"/>
        <w:sectPr w:rsidR="00616E7D" w:rsidRPr="00112EF1" w:rsidSect="00AC1DFF">
          <w:headerReference w:type="even" r:id="rId14"/>
          <w:headerReference w:type="default" r:id="rId15"/>
          <w:type w:val="oddPage"/>
          <w:pgSz w:w="11906" w:h="16838" w:code="9"/>
          <w:pgMar w:top="1701" w:right="1418" w:bottom="1418" w:left="1418" w:header="709" w:footer="709" w:gutter="284"/>
          <w:pgNumType w:start="1"/>
          <w:cols w:space="708"/>
          <w:docGrid w:linePitch="360"/>
        </w:sectPr>
      </w:pPr>
    </w:p>
    <w:p w14:paraId="0E6A7E29" w14:textId="0DAB9093" w:rsidR="006A1A5B" w:rsidRPr="00B54D74" w:rsidRDefault="00850C4E" w:rsidP="009610BE">
      <w:pPr>
        <w:pStyle w:val="Ttol1"/>
        <w:rPr>
          <w:highlight w:val="yellow"/>
        </w:rPr>
      </w:pPr>
      <w:bookmarkStart w:id="17" w:name="_OBJETIVOS"/>
      <w:bookmarkStart w:id="18" w:name="_ANÁLISIS_DE_REFERENTES"/>
      <w:bookmarkStart w:id="19" w:name="_Toc60338156"/>
      <w:bookmarkStart w:id="20" w:name="_Toc69497565"/>
      <w:bookmarkEnd w:id="17"/>
      <w:bookmarkEnd w:id="18"/>
      <w:r w:rsidRPr="00B54D74">
        <w:rPr>
          <w:highlight w:val="yellow"/>
        </w:rPr>
        <w:lastRenderedPageBreak/>
        <w:t>ANÁLISIS DE REFERENTES</w:t>
      </w:r>
      <w:bookmarkEnd w:id="19"/>
      <w:bookmarkEnd w:id="20"/>
    </w:p>
    <w:p w14:paraId="5D27EC95" w14:textId="77777777" w:rsidR="006A1A5B" w:rsidRPr="00112EF1" w:rsidRDefault="006A1A5B" w:rsidP="00883827">
      <w:r w:rsidRPr="00112EF1">
        <w:t>Para analizar los referentes se debe separar en dos partes, los referentes de multijugador en línea y los referentes de juegos de karts.</w:t>
      </w:r>
    </w:p>
    <w:p w14:paraId="5FABE625" w14:textId="3EED7F6C" w:rsidR="006A1A5B" w:rsidRPr="00B54D74" w:rsidRDefault="00510552" w:rsidP="000A2A0D">
      <w:pPr>
        <w:pStyle w:val="Ttol2"/>
        <w:rPr>
          <w:highlight w:val="yellow"/>
        </w:rPr>
      </w:pPr>
      <w:bookmarkStart w:id="21" w:name="_Toc57196819"/>
      <w:bookmarkStart w:id="22" w:name="_Toc60338157"/>
      <w:bookmarkStart w:id="23" w:name="_Toc69497566"/>
      <w:r w:rsidRPr="00B54D74">
        <w:rPr>
          <w:highlight w:val="yellow"/>
        </w:rPr>
        <w:t>REFERENTES DE JUEGOS M</w:t>
      </w:r>
      <w:bookmarkEnd w:id="21"/>
      <w:r w:rsidRPr="00B54D74">
        <w:rPr>
          <w:highlight w:val="yellow"/>
        </w:rPr>
        <w:t>ULTIJUGADOR EN LÍNEA</w:t>
      </w:r>
      <w:bookmarkEnd w:id="22"/>
      <w:bookmarkEnd w:id="23"/>
    </w:p>
    <w:p w14:paraId="41865B5F" w14:textId="3149CA73" w:rsidR="006A1A5B" w:rsidRPr="00B54D74" w:rsidRDefault="00510552" w:rsidP="00DF4A77">
      <w:pPr>
        <w:pStyle w:val="Ttol3"/>
        <w:rPr>
          <w:highlight w:val="yellow"/>
        </w:rPr>
      </w:pPr>
      <w:bookmarkStart w:id="24" w:name="_Toc60338158"/>
      <w:bookmarkStart w:id="25" w:name="_Toc69497567"/>
      <w:r w:rsidRPr="00B54D74">
        <w:rPr>
          <w:highlight w:val="yellow"/>
        </w:rPr>
        <w:t>ROCKET LEAGUE</w:t>
      </w:r>
      <w:bookmarkStart w:id="26" w:name="_Toc57196822"/>
      <w:bookmarkEnd w:id="24"/>
      <w:bookmarkEnd w:id="25"/>
    </w:p>
    <w:p w14:paraId="76E8785D" w14:textId="570FE92E" w:rsidR="004549A3" w:rsidRPr="00112EF1" w:rsidRDefault="004549A3" w:rsidP="004549A3">
      <w:r w:rsidRPr="00112EF1">
        <w:t>Ro</w:t>
      </w:r>
      <w:r w:rsidR="00B1191E" w:rsidRPr="00112EF1">
        <w:t xml:space="preserve">cket League </w:t>
      </w:r>
      <w:r w:rsidR="00B1191E" w:rsidRPr="00112EF1">
        <w:fldChar w:fldCharType="begin"/>
      </w:r>
      <w:r w:rsidR="00B1191E" w:rsidRPr="00112EF1">
        <w:instrText xml:space="preserve"> ADDIN ZOTERO_ITEM CSL_CITATION {"citationID":"8MEhM9dK","properties":{"formattedCitation":"(Psyonix, 2015)","plainCitation":"(Psyonix, 2015)","noteIndex":0},"citationItems":[{"id":61,"uris":["http://zotero.org/users/local/eauejolH/items/F8IPGCL4"],"uri":["http://zotero.org/users/local/eauejolH/items/F8IPGCL4"],"itemData":{"id":61,"type":"book","title":"Rocket League","URL":"https://www.rocketleague.com/","author":[{"literal":"Psyonix"}],"issued":{"date-parts":[["2015"]]}}}],"schema":"https://github.com/citation-style-language/schema/raw/master/csl-citation.json"} </w:instrText>
      </w:r>
      <w:r w:rsidR="00B1191E" w:rsidRPr="00112EF1">
        <w:fldChar w:fldCharType="separate"/>
      </w:r>
      <w:r w:rsidR="00B1191E" w:rsidRPr="00112EF1">
        <w:rPr>
          <w:rFonts w:cs="Arial"/>
        </w:rPr>
        <w:t>(Psyonix, 2015)</w:t>
      </w:r>
      <w:r w:rsidR="00B1191E" w:rsidRPr="00112EF1">
        <w:fldChar w:fldCharType="end"/>
      </w:r>
      <w:r w:rsidR="00B1191E" w:rsidRPr="00112EF1">
        <w:t xml:space="preserve"> es un juego de fútbol arcade en el que llevas coches. Los partidos están compuestos de dos equipos, entre uno y cuatro jugadores, y el objetivo es anotar </w:t>
      </w:r>
      <w:r w:rsidR="00CC3A0B" w:rsidRPr="00112EF1">
        <w:t>más</w:t>
      </w:r>
      <w:r w:rsidR="00B1191E" w:rsidRPr="00112EF1">
        <w:t xml:space="preserve"> goles que el rival para ganar. </w:t>
      </w:r>
      <w:r w:rsidR="00575CD5">
        <w:t>Estos</w:t>
      </w:r>
      <w:r w:rsidR="00B1191E" w:rsidRPr="00112EF1">
        <w:t xml:space="preserve"> tienen una duración de 5 minutos, si uno de los dos equipos gana. En caso de empate, se va a una </w:t>
      </w:r>
      <w:r w:rsidR="00CC3A0B" w:rsidRPr="00112EF1">
        <w:t>prórroga</w:t>
      </w:r>
      <w:r w:rsidR="00B1191E" w:rsidRPr="00112EF1">
        <w:t xml:space="preserve"> y esta no se acaba hasta que uno de los dos marca un gol.</w:t>
      </w:r>
    </w:p>
    <w:p w14:paraId="49B755DB" w14:textId="648CA62C" w:rsidR="00B1191E" w:rsidRPr="00112EF1" w:rsidRDefault="00F312E7" w:rsidP="004549A3">
      <w:r w:rsidRPr="00112EF1">
        <w:t>Analizándolo</w:t>
      </w:r>
      <w:r w:rsidR="00B1191E" w:rsidRPr="00112EF1">
        <w:t xml:space="preserve"> en su modo multijugador, Rocket League es un juego cliente-servidor. Y eso se puede deducir muy bien cuando se entra en la partida, </w:t>
      </w:r>
      <w:r w:rsidR="00E55332" w:rsidRPr="00112EF1">
        <w:t xml:space="preserve">sale un texto que indica que te </w:t>
      </w:r>
      <w:r w:rsidRPr="00112EF1">
        <w:t>estás</w:t>
      </w:r>
      <w:r w:rsidR="00E55332" w:rsidRPr="00112EF1">
        <w:t xml:space="preserve"> conectando a una región y eso es un claro indicador que se trata de una metodología cliente-servidor.</w:t>
      </w:r>
    </w:p>
    <w:p w14:paraId="48A913FC" w14:textId="7EEC3A53" w:rsidR="00E55332" w:rsidRPr="00112EF1" w:rsidRDefault="00CC3A0B" w:rsidP="004549A3">
      <w:r w:rsidRPr="00112EF1">
        <w:t>Además,</w:t>
      </w:r>
      <w:r w:rsidR="00E55332" w:rsidRPr="00112EF1">
        <w:t xml:space="preserve"> Rocket League hace una cosa muy interesante, que es informarte de los errores o anomalías que puedes tener mientras se </w:t>
      </w:r>
      <w:r w:rsidR="00F312E7" w:rsidRPr="00112EF1">
        <w:t>está</w:t>
      </w:r>
      <w:r w:rsidR="00E55332" w:rsidRPr="00112EF1">
        <w:t xml:space="preserve"> jugando un partido. Como se puede ver en la imagen siguiente.</w:t>
      </w:r>
    </w:p>
    <w:p w14:paraId="1908FB48" w14:textId="77777777" w:rsidR="00E55332" w:rsidRPr="00112EF1" w:rsidRDefault="00E55332" w:rsidP="00E55332">
      <w:pPr>
        <w:keepNext/>
        <w:jc w:val="center"/>
      </w:pPr>
      <w:r w:rsidRPr="00112EF1">
        <w:rPr>
          <w:noProof/>
        </w:rPr>
        <w:lastRenderedPageBreak/>
        <w:drawing>
          <wp:inline distT="0" distB="0" distL="0" distR="0" wp14:anchorId="7D0F66F3" wp14:editId="5ECA2C40">
            <wp:extent cx="4802400" cy="2700000"/>
            <wp:effectExtent l="0" t="0" r="0" b="5715"/>
            <wp:docPr id="18" name="Imat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02400" cy="2700000"/>
                    </a:xfrm>
                    <a:prstGeom prst="rect">
                      <a:avLst/>
                    </a:prstGeom>
                    <a:noFill/>
                    <a:ln>
                      <a:noFill/>
                    </a:ln>
                  </pic:spPr>
                </pic:pic>
              </a:graphicData>
            </a:graphic>
          </wp:inline>
        </w:drawing>
      </w:r>
    </w:p>
    <w:p w14:paraId="72F57EAA" w14:textId="7EBD1F3E" w:rsidR="00E55332" w:rsidRPr="00112EF1" w:rsidRDefault="00E55332" w:rsidP="00E55332">
      <w:pPr>
        <w:pStyle w:val="Llegenda"/>
      </w:pPr>
      <w:bookmarkStart w:id="27" w:name="_Toc69497468"/>
      <w:r w:rsidRPr="00112EF1">
        <w:t xml:space="preserve">Figura </w:t>
      </w:r>
      <w:r w:rsidR="00116B5D">
        <w:fldChar w:fldCharType="begin"/>
      </w:r>
      <w:r w:rsidR="00116B5D">
        <w:instrText xml:space="preserve"> STYLEREF 1 \s </w:instrText>
      </w:r>
      <w:r w:rsidR="00116B5D">
        <w:fldChar w:fldCharType="separate"/>
      </w:r>
      <w:r w:rsidR="00116B5D">
        <w:rPr>
          <w:noProof/>
        </w:rPr>
        <w:t>2</w:t>
      </w:r>
      <w:r w:rsidR="00116B5D">
        <w:fldChar w:fldCharType="end"/>
      </w:r>
      <w:r w:rsidR="00116B5D">
        <w:t>.</w:t>
      </w:r>
      <w:r w:rsidR="00116B5D">
        <w:fldChar w:fldCharType="begin"/>
      </w:r>
      <w:r w:rsidR="00116B5D">
        <w:instrText xml:space="preserve"> SEQ Figura \* ARABIC \s 1 </w:instrText>
      </w:r>
      <w:r w:rsidR="00116B5D">
        <w:fldChar w:fldCharType="separate"/>
      </w:r>
      <w:r w:rsidR="00116B5D">
        <w:rPr>
          <w:noProof/>
        </w:rPr>
        <w:t>1</w:t>
      </w:r>
      <w:r w:rsidR="00116B5D">
        <w:fldChar w:fldCharType="end"/>
      </w:r>
      <w:r w:rsidRPr="00112EF1">
        <w:t xml:space="preserve">: Información que proporciona Rocket League de </w:t>
      </w:r>
      <w:r w:rsidR="00395050">
        <w:t xml:space="preserve">la </w:t>
      </w:r>
      <w:r w:rsidR="00575CD5">
        <w:t>conexión</w:t>
      </w:r>
      <w:r w:rsidRPr="00112EF1">
        <w:t>.</w:t>
      </w:r>
      <w:bookmarkEnd w:id="27"/>
    </w:p>
    <w:p w14:paraId="5771A3B0" w14:textId="0DC29C5F" w:rsidR="00E55332" w:rsidRPr="00112EF1" w:rsidRDefault="00E55332" w:rsidP="00E55332">
      <w:r w:rsidRPr="00112EF1">
        <w:t xml:space="preserve">Para este proyecto Rocket League es el gran referente de multijugador, ya que </w:t>
      </w:r>
      <w:r w:rsidR="00F312E7" w:rsidRPr="00112EF1">
        <w:t>más</w:t>
      </w:r>
      <w:r w:rsidRPr="00112EF1">
        <w:t xml:space="preserve"> o menos se trata de algo parecido al producto a desarrollar. Es decir</w:t>
      </w:r>
      <w:r w:rsidR="0076226F" w:rsidRPr="00112EF1">
        <w:t xml:space="preserve"> aunque sean </w:t>
      </w:r>
      <w:r w:rsidR="00F312E7" w:rsidRPr="00112EF1">
        <w:t>géneros</w:t>
      </w:r>
      <w:r w:rsidR="0076226F" w:rsidRPr="00112EF1">
        <w:t xml:space="preserve"> diferentes, los dos usan vehículos para moverse y además de la información que da al usuario en torno a los problemas de </w:t>
      </w:r>
      <w:r w:rsidR="00F312E7" w:rsidRPr="00112EF1">
        <w:t>conectividad</w:t>
      </w:r>
      <w:r w:rsidR="0076226F" w:rsidRPr="00112EF1">
        <w:t xml:space="preserve"> es muy bueno.</w:t>
      </w:r>
    </w:p>
    <w:p w14:paraId="001E73AD" w14:textId="05191775" w:rsidR="006A1A5B" w:rsidRPr="009568AC" w:rsidRDefault="00510552" w:rsidP="000A2A0D">
      <w:pPr>
        <w:pStyle w:val="Ttol2"/>
      </w:pPr>
      <w:bookmarkStart w:id="28" w:name="_Toc57196823"/>
      <w:bookmarkStart w:id="29" w:name="_Toc60338160"/>
      <w:bookmarkStart w:id="30" w:name="_Toc69497568"/>
      <w:bookmarkEnd w:id="26"/>
      <w:r w:rsidRPr="009568AC">
        <w:t xml:space="preserve">REFERENTES DE JUEGOS DE </w:t>
      </w:r>
      <w:bookmarkEnd w:id="28"/>
      <w:r w:rsidRPr="009568AC">
        <w:t>CARRERAS ARCADE</w:t>
      </w:r>
      <w:bookmarkEnd w:id="29"/>
      <w:bookmarkEnd w:id="30"/>
    </w:p>
    <w:p w14:paraId="2B4861B5" w14:textId="52DE258A" w:rsidR="006A1A5B" w:rsidRPr="00112EF1" w:rsidRDefault="006A1A5B" w:rsidP="00883827">
      <w:r w:rsidRPr="00112EF1">
        <w:t xml:space="preserve">En este </w:t>
      </w:r>
      <w:r w:rsidR="00F312E7" w:rsidRPr="00112EF1">
        <w:t>sub apartado</w:t>
      </w:r>
      <w:r w:rsidRPr="00112EF1">
        <w:t xml:space="preserve"> solo se verán </w:t>
      </w:r>
      <w:r w:rsidR="00E51B1E" w:rsidRPr="00112EF1">
        <w:t xml:space="preserve">la configuración de los controles, </w:t>
      </w:r>
      <w:r w:rsidRPr="00112EF1">
        <w:t>las mecánicas y los modos de juegos que tiene cada juego</w:t>
      </w:r>
      <w:r w:rsidR="00E51B1E" w:rsidRPr="00112EF1">
        <w:t xml:space="preserve"> que se analizará. Se </w:t>
      </w:r>
      <w:r w:rsidR="0020755D" w:rsidRPr="00112EF1">
        <w:t>analizarán</w:t>
      </w:r>
      <w:r w:rsidR="00E51B1E" w:rsidRPr="00112EF1">
        <w:t xml:space="preserve"> tres juegos de este género, Mario Kart 8, Team Sonic Racing y Crash Team Racing Nitro Fueled.</w:t>
      </w:r>
    </w:p>
    <w:p w14:paraId="2D165D6A" w14:textId="0B34CDB3" w:rsidR="002C5CD1" w:rsidRPr="009568AC" w:rsidRDefault="00510552" w:rsidP="00DF4A77">
      <w:pPr>
        <w:pStyle w:val="Ttol3"/>
      </w:pPr>
      <w:bookmarkStart w:id="31" w:name="_Toc57196824"/>
      <w:bookmarkStart w:id="32" w:name="_Toc60338161"/>
      <w:bookmarkStart w:id="33" w:name="_Toc69497569"/>
      <w:r w:rsidRPr="009568AC">
        <w:t>MARIO KART 8</w:t>
      </w:r>
      <w:bookmarkEnd w:id="33"/>
    </w:p>
    <w:p w14:paraId="57845009" w14:textId="65E2086C" w:rsidR="00D71B4B" w:rsidRPr="00112EF1" w:rsidRDefault="002C5CD1" w:rsidP="002C5CD1">
      <w:r w:rsidRPr="00112EF1">
        <w:t xml:space="preserve">Mario Kart 8 </w:t>
      </w:r>
      <w:r w:rsidRPr="00112EF1">
        <w:fldChar w:fldCharType="begin"/>
      </w:r>
      <w:r w:rsidR="004C76E1" w:rsidRPr="00112EF1">
        <w:instrText xml:space="preserve"> ADDIN ZOTERO_ITEM CSL_CITATION {"citationID":"kjzMeon8","properties":{"formattedCitation":"(Nintendo, 2013)","plainCitation":"(Nintendo, 2013)","noteIndex":0},"citationItems":[{"id":22,"uris":["http://zotero.org/users/local/eauejolH/items/8HQ2C95C"],"uri":["http://zotero.org/users/local/eauejolH/items/8HQ2C95C"],"itemData":{"id":22,"type":"book","title":"Mario Kart 8","URL":"https://www.youtube.com/watch?v=BR0l84gjEXg","author":[{"literal":"Nintendo"}],"issued":{"date-parts":[["2013",6,11]]}}}],"schema":"https://github.com/citation-style-language/schema/raw/master/csl-citation.json"} </w:instrText>
      </w:r>
      <w:r w:rsidRPr="00112EF1">
        <w:fldChar w:fldCharType="separate"/>
      </w:r>
      <w:r w:rsidR="00710D8B" w:rsidRPr="00112EF1">
        <w:rPr>
          <w:rFonts w:cs="Arial"/>
        </w:rPr>
        <w:t>(Nintendo, 2013)</w:t>
      </w:r>
      <w:r w:rsidRPr="00112EF1">
        <w:fldChar w:fldCharType="end"/>
      </w:r>
      <w:r w:rsidR="00850C4E" w:rsidRPr="00112EF1">
        <w:t>,</w:t>
      </w:r>
      <w:r w:rsidR="00624ADB" w:rsidRPr="00112EF1">
        <w:t xml:space="preserve"> que fue lanzado por Nintendo en el 2013, es el octavo juego de</w:t>
      </w:r>
      <w:r w:rsidR="009D7C89" w:rsidRPr="00112EF1">
        <w:t xml:space="preserve"> la saga Mario Kart. Dicha saga se caracteriza por unas carreras arcades asimétricas de, normalmente, doce jugadores</w:t>
      </w:r>
      <w:r w:rsidR="009A72B4" w:rsidRPr="00112EF1">
        <w:t xml:space="preserve">. En dicha carrera solo hay una regla, seguir el trazado, aunque hay algún atajo. En las carreras, también se pueden coger objetos, que, aunque son aleatorios, son una manera muy fácil de </w:t>
      </w:r>
      <w:r w:rsidR="00C940FD" w:rsidRPr="00112EF1">
        <w:t>ganar posiciones o defender la que tienes.</w:t>
      </w:r>
    </w:p>
    <w:p w14:paraId="1FA6844E" w14:textId="49474DF0" w:rsidR="009A72B4" w:rsidRPr="00112EF1" w:rsidRDefault="009A72B4" w:rsidP="002C5CD1">
      <w:r w:rsidRPr="00112EF1">
        <w:lastRenderedPageBreak/>
        <w:t>A continuación, se explicarán la configuración de los controles que tiene el juego, sus mecánicas y para acabar sus modos de juego.</w:t>
      </w:r>
    </w:p>
    <w:p w14:paraId="21295B61" w14:textId="28A148A6" w:rsidR="00731ADE" w:rsidRPr="009568AC" w:rsidRDefault="00510552" w:rsidP="00975A97">
      <w:pPr>
        <w:pStyle w:val="Ttol4"/>
      </w:pPr>
      <w:r w:rsidRPr="009568AC">
        <w:t>CONTROLES</w:t>
      </w:r>
    </w:p>
    <w:p w14:paraId="333BDB11" w14:textId="77777777" w:rsidR="00A84A26" w:rsidRPr="00112EF1" w:rsidRDefault="00A84A26" w:rsidP="00A84A26">
      <w:pPr>
        <w:keepNext/>
        <w:jc w:val="center"/>
      </w:pPr>
      <w:r w:rsidRPr="00112EF1">
        <w:rPr>
          <w:noProof/>
        </w:rPr>
        <w:drawing>
          <wp:inline distT="0" distB="0" distL="0" distR="0" wp14:anchorId="68BB4060" wp14:editId="2B2667B1">
            <wp:extent cx="5529600" cy="1800000"/>
            <wp:effectExtent l="0" t="0" r="0" b="0"/>
            <wp:docPr id="4" name="Imat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6830" t="25045" r="19838" b="44037"/>
                    <a:stretch/>
                  </pic:blipFill>
                  <pic:spPr bwMode="auto">
                    <a:xfrm>
                      <a:off x="0" y="0"/>
                      <a:ext cx="5529600"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233856F1" w14:textId="0DC91774" w:rsidR="00A84A26" w:rsidRPr="00112EF1" w:rsidRDefault="00A84A26" w:rsidP="00975A97">
      <w:pPr>
        <w:pStyle w:val="Llegenda"/>
      </w:pPr>
      <w:bookmarkStart w:id="34" w:name="_Toc69497469"/>
      <w:r w:rsidRPr="00112EF1">
        <w:t xml:space="preserve">Figura </w:t>
      </w:r>
      <w:r w:rsidR="00116B5D">
        <w:fldChar w:fldCharType="begin"/>
      </w:r>
      <w:r w:rsidR="00116B5D">
        <w:instrText xml:space="preserve"> STYLEREF 1 \s </w:instrText>
      </w:r>
      <w:r w:rsidR="00116B5D">
        <w:fldChar w:fldCharType="separate"/>
      </w:r>
      <w:r w:rsidR="00116B5D">
        <w:rPr>
          <w:noProof/>
        </w:rPr>
        <w:t>2</w:t>
      </w:r>
      <w:r w:rsidR="00116B5D">
        <w:fldChar w:fldCharType="end"/>
      </w:r>
      <w:r w:rsidR="00116B5D">
        <w:t>.</w:t>
      </w:r>
      <w:r w:rsidR="00116B5D">
        <w:fldChar w:fldCharType="begin"/>
      </w:r>
      <w:r w:rsidR="00116B5D">
        <w:instrText xml:space="preserve"> SEQ Figura \* ARABIC \s 1 </w:instrText>
      </w:r>
      <w:r w:rsidR="00116B5D">
        <w:fldChar w:fldCharType="separate"/>
      </w:r>
      <w:r w:rsidR="00116B5D">
        <w:rPr>
          <w:noProof/>
        </w:rPr>
        <w:t>2</w:t>
      </w:r>
      <w:r w:rsidR="00116B5D">
        <w:fldChar w:fldCharType="end"/>
      </w:r>
      <w:r w:rsidRPr="00112EF1">
        <w:t>: Controles de Mario Kart.</w:t>
      </w:r>
      <w:bookmarkEnd w:id="34"/>
    </w:p>
    <w:p w14:paraId="4B5D0F52" w14:textId="56B2C4E5" w:rsidR="00D71B4B" w:rsidRPr="00112EF1" w:rsidRDefault="00D71B4B" w:rsidP="00D71B4B">
      <w:r w:rsidRPr="00112EF1">
        <w:t xml:space="preserve">Teniendo como referencia el mando de la </w:t>
      </w:r>
      <w:r w:rsidR="002B68AB" w:rsidRPr="00112EF1">
        <w:t>Switch</w:t>
      </w:r>
      <w:r w:rsidRPr="00112EF1">
        <w:t>, Mario Kart tiene los siguientes controles:</w:t>
      </w:r>
    </w:p>
    <w:p w14:paraId="37E00A36" w14:textId="10283475" w:rsidR="00D71B4B" w:rsidRPr="00112EF1" w:rsidRDefault="002B68AB" w:rsidP="00D71B4B">
      <w:pPr>
        <w:pStyle w:val="Pargrafdellista"/>
        <w:numPr>
          <w:ilvl w:val="0"/>
          <w:numId w:val="33"/>
        </w:numPr>
      </w:pPr>
      <w:r w:rsidRPr="00112EF1">
        <w:t>A</w:t>
      </w:r>
      <w:r w:rsidR="00D71B4B" w:rsidRPr="00112EF1">
        <w:t>: Acelerar</w:t>
      </w:r>
    </w:p>
    <w:p w14:paraId="5760AB8A" w14:textId="1C57ACAF" w:rsidR="00D71B4B" w:rsidRPr="00112EF1" w:rsidRDefault="002B68AB" w:rsidP="00D71B4B">
      <w:pPr>
        <w:pStyle w:val="Pargrafdellista"/>
        <w:numPr>
          <w:ilvl w:val="0"/>
          <w:numId w:val="33"/>
        </w:numPr>
      </w:pPr>
      <w:r w:rsidRPr="00112EF1">
        <w:t>B</w:t>
      </w:r>
      <w:r w:rsidR="00D71B4B" w:rsidRPr="00112EF1">
        <w:t>: Frenar</w:t>
      </w:r>
    </w:p>
    <w:p w14:paraId="0DA9312A" w14:textId="6A8883B9" w:rsidR="00D71B4B" w:rsidRPr="00112EF1" w:rsidRDefault="00D71B4B" w:rsidP="00D71B4B">
      <w:pPr>
        <w:pStyle w:val="Pargrafdellista"/>
        <w:numPr>
          <w:ilvl w:val="0"/>
          <w:numId w:val="33"/>
        </w:numPr>
      </w:pPr>
      <w:r w:rsidRPr="00112EF1">
        <w:t>L: Lanzar objeto</w:t>
      </w:r>
    </w:p>
    <w:p w14:paraId="5548989F" w14:textId="12323B5C" w:rsidR="00D71B4B" w:rsidRPr="00112EF1" w:rsidRDefault="00D71B4B" w:rsidP="00D71B4B">
      <w:pPr>
        <w:pStyle w:val="Pargrafdellista"/>
        <w:numPr>
          <w:ilvl w:val="0"/>
          <w:numId w:val="33"/>
        </w:numPr>
      </w:pPr>
      <w:r w:rsidRPr="00112EF1">
        <w:t>R: Derrapar</w:t>
      </w:r>
    </w:p>
    <w:p w14:paraId="2C2C2D3C" w14:textId="04FC036B" w:rsidR="00731ADE" w:rsidRPr="00112EF1" w:rsidRDefault="00D71B4B" w:rsidP="00731ADE">
      <w:pPr>
        <w:pStyle w:val="Pargrafdellista"/>
        <w:numPr>
          <w:ilvl w:val="0"/>
          <w:numId w:val="33"/>
        </w:numPr>
      </w:pPr>
      <w:r w:rsidRPr="00112EF1">
        <w:t xml:space="preserve">Joystick </w:t>
      </w:r>
      <w:r w:rsidR="002B68AB" w:rsidRPr="00112EF1">
        <w:t>I</w:t>
      </w:r>
      <w:r w:rsidRPr="00112EF1">
        <w:t xml:space="preserve">zquierdo: </w:t>
      </w:r>
      <w:r w:rsidR="002B68AB" w:rsidRPr="00112EF1">
        <w:t>G</w:t>
      </w:r>
      <w:r w:rsidRPr="00112EF1">
        <w:t>irar (aunque también se puede habilitar la opción de girar rotando el mando como si fuese el volante.)</w:t>
      </w:r>
    </w:p>
    <w:p w14:paraId="68C171CA" w14:textId="523B42F3" w:rsidR="002C5CD1" w:rsidRPr="009568AC" w:rsidRDefault="00510552" w:rsidP="00975A97">
      <w:pPr>
        <w:pStyle w:val="Ttol4"/>
      </w:pPr>
      <w:r w:rsidRPr="009568AC">
        <w:t>MECÁNICAS</w:t>
      </w:r>
    </w:p>
    <w:p w14:paraId="776BC4B7" w14:textId="070466A2" w:rsidR="002C5CD1" w:rsidRPr="00112EF1" w:rsidRDefault="005D57B4" w:rsidP="002C5CD1">
      <w:r w:rsidRPr="00112EF1">
        <w:t>En este apartado se analizará la mecánica del movimiento del personaje, como también los objetos que hay en el juego.</w:t>
      </w:r>
    </w:p>
    <w:p w14:paraId="4EE20C86" w14:textId="009F7677" w:rsidR="005D57B4" w:rsidRPr="00112EF1" w:rsidRDefault="005D57B4" w:rsidP="002C5CD1">
      <w:r w:rsidRPr="00112EF1">
        <w:t>Primero de todo el personaje tiene cuatro mecánicas simples,</w:t>
      </w:r>
      <w:r w:rsidR="000763BE" w:rsidRPr="00112EF1">
        <w:t xml:space="preserve"> acelerar, frenar, girar y derrapar.</w:t>
      </w:r>
    </w:p>
    <w:p w14:paraId="009074DF" w14:textId="6DB836F6" w:rsidR="000763BE" w:rsidRPr="00112EF1" w:rsidRDefault="000763BE" w:rsidP="002C5CD1">
      <w:r w:rsidRPr="00112EF1">
        <w:t xml:space="preserve">La primera mecánica, la de acelerar, es muy simple, </w:t>
      </w:r>
      <w:r w:rsidR="00457485" w:rsidRPr="00112EF1">
        <w:t>se pulsa</w:t>
      </w:r>
      <w:r w:rsidRPr="00112EF1">
        <w:t xml:space="preserve"> el botón de acelerar y el vehículo acelera hasta llegar a su velocidad máxima. Si </w:t>
      </w:r>
      <w:r w:rsidR="00457485" w:rsidRPr="00112EF1">
        <w:t>se deja</w:t>
      </w:r>
      <w:r w:rsidRPr="00112EF1">
        <w:t xml:space="preserve"> de acelerar el </w:t>
      </w:r>
      <w:r w:rsidRPr="00112EF1">
        <w:lastRenderedPageBreak/>
        <w:t>vehículo llegará a frenarse por completo, pero tardando más que si frenas pulsando el botón de frenar.</w:t>
      </w:r>
    </w:p>
    <w:p w14:paraId="1E281CF0" w14:textId="1C010753" w:rsidR="000763BE" w:rsidRPr="00112EF1" w:rsidRDefault="000763BE" w:rsidP="002C5CD1">
      <w:r w:rsidRPr="00112EF1">
        <w:t xml:space="preserve">El freno es muy parecido a la de acelerar, si </w:t>
      </w:r>
      <w:r w:rsidR="00457485" w:rsidRPr="00112EF1">
        <w:t xml:space="preserve">se </w:t>
      </w:r>
      <w:r w:rsidRPr="00112EF1">
        <w:t xml:space="preserve">pulsa su botón, </w:t>
      </w:r>
      <w:r w:rsidR="00325B68" w:rsidRPr="00112EF1">
        <w:t>este</w:t>
      </w:r>
      <w:r w:rsidRPr="00112EF1">
        <w:t xml:space="preserve"> llegará a frenar el coche. Pero si</w:t>
      </w:r>
      <w:r w:rsidR="00457485" w:rsidRPr="00112EF1">
        <w:t xml:space="preserve"> se</w:t>
      </w:r>
      <w:r w:rsidRPr="00112EF1">
        <w:t xml:space="preserve"> sigue frenando, una vez el vehículo llega a velocidad cero, </w:t>
      </w:r>
      <w:r w:rsidR="00F312E7" w:rsidRPr="00112EF1">
        <w:t>este</w:t>
      </w:r>
      <w:r w:rsidRPr="00112EF1">
        <w:t xml:space="preserve"> irá marcha atrás. Yendo marcha atrás si dejas de pulsar el botón, el vehículo se frenará por completo, de la misma forma que pasa al acelerar.</w:t>
      </w:r>
    </w:p>
    <w:p w14:paraId="6F870FA3" w14:textId="067025AE" w:rsidR="00D71B4B" w:rsidRPr="00112EF1" w:rsidRDefault="00457485" w:rsidP="00D71B4B">
      <w:r w:rsidRPr="00112EF1">
        <w:t>El giro es bastante simple, se mueve el joystick, o el mando si se ha configurado de tal manera, y el coche gira. Esta mecánica se junta con la siguiente, ya que si se está mucho rato girando el kart empezará a derrapar.</w:t>
      </w:r>
    </w:p>
    <w:p w14:paraId="457FE627" w14:textId="61A1E540" w:rsidR="00D71B4B" w:rsidRPr="00112EF1" w:rsidRDefault="00AD7D60" w:rsidP="00D71B4B">
      <w:r w:rsidRPr="00112EF1">
        <w:t xml:space="preserve">La mecánica de derrape te ofrece hacer un giro con más ángulo que girando de manera normal y además </w:t>
      </w:r>
      <w:r w:rsidR="0056381E" w:rsidRPr="00112EF1">
        <w:t xml:space="preserve">te da un turbo extra que va </w:t>
      </w:r>
      <w:r w:rsidR="00325B68" w:rsidRPr="00112EF1">
        <w:t>aumentando</w:t>
      </w:r>
      <w:r w:rsidR="0056381E" w:rsidRPr="00112EF1">
        <w:t xml:space="preserve"> en función de la duración del derrape.</w:t>
      </w:r>
      <w:r w:rsidRPr="00112EF1">
        <w:t xml:space="preserve"> </w:t>
      </w:r>
    </w:p>
    <w:p w14:paraId="48E07A3F" w14:textId="2599CD44" w:rsidR="00217076" w:rsidRPr="00112EF1" w:rsidRDefault="000763BE" w:rsidP="00850C4E">
      <w:pPr>
        <w:keepNext/>
        <w:jc w:val="center"/>
      </w:pPr>
      <w:r w:rsidRPr="00112EF1">
        <w:rPr>
          <w:noProof/>
        </w:rPr>
        <w:drawing>
          <wp:inline distT="0" distB="0" distL="0" distR="0" wp14:anchorId="7890778B" wp14:editId="60247553">
            <wp:extent cx="5760000" cy="1123200"/>
            <wp:effectExtent l="0" t="0" r="0" b="1270"/>
            <wp:docPr id="3" name="Imat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000" cy="1123200"/>
                    </a:xfrm>
                    <a:prstGeom prst="rect">
                      <a:avLst/>
                    </a:prstGeom>
                    <a:noFill/>
                    <a:ln>
                      <a:noFill/>
                    </a:ln>
                  </pic:spPr>
                </pic:pic>
              </a:graphicData>
            </a:graphic>
          </wp:inline>
        </w:drawing>
      </w:r>
    </w:p>
    <w:p w14:paraId="7CF8005A" w14:textId="657F0091" w:rsidR="000763BE" w:rsidRPr="00112EF1" w:rsidRDefault="00217076" w:rsidP="00975A97">
      <w:pPr>
        <w:pStyle w:val="Llegenda"/>
      </w:pPr>
      <w:bookmarkStart w:id="35" w:name="_Toc69497470"/>
      <w:r w:rsidRPr="00112EF1">
        <w:t xml:space="preserve">Figura </w:t>
      </w:r>
      <w:r w:rsidR="00116B5D">
        <w:fldChar w:fldCharType="begin"/>
      </w:r>
      <w:r w:rsidR="00116B5D">
        <w:instrText xml:space="preserve"> STYLEREF 1 \s </w:instrText>
      </w:r>
      <w:r w:rsidR="00116B5D">
        <w:fldChar w:fldCharType="separate"/>
      </w:r>
      <w:r w:rsidR="00116B5D">
        <w:rPr>
          <w:noProof/>
        </w:rPr>
        <w:t>2</w:t>
      </w:r>
      <w:r w:rsidR="00116B5D">
        <w:fldChar w:fldCharType="end"/>
      </w:r>
      <w:r w:rsidR="00116B5D">
        <w:t>.</w:t>
      </w:r>
      <w:r w:rsidR="00116B5D">
        <w:fldChar w:fldCharType="begin"/>
      </w:r>
      <w:r w:rsidR="00116B5D">
        <w:instrText xml:space="preserve"> SEQ Figura \* ARABIC \s 1 </w:instrText>
      </w:r>
      <w:r w:rsidR="00116B5D">
        <w:fldChar w:fldCharType="separate"/>
      </w:r>
      <w:r w:rsidR="00116B5D">
        <w:rPr>
          <w:noProof/>
        </w:rPr>
        <w:t>3</w:t>
      </w:r>
      <w:r w:rsidR="00116B5D">
        <w:fldChar w:fldCharType="end"/>
      </w:r>
      <w:r w:rsidRPr="00112EF1">
        <w:t>: Tabla de probabilidad de los objetos en Mario Kart</w:t>
      </w:r>
      <w:bookmarkEnd w:id="35"/>
    </w:p>
    <w:p w14:paraId="440167F0" w14:textId="75BB8A39" w:rsidR="009568AC" w:rsidRDefault="000763BE" w:rsidP="000763BE">
      <w:r w:rsidRPr="00112EF1">
        <w:t xml:space="preserve">Los objetos que pueden salir si </w:t>
      </w:r>
      <w:r w:rsidR="00457485" w:rsidRPr="00112EF1">
        <w:t xml:space="preserve">se </w:t>
      </w:r>
      <w:r w:rsidRPr="00112EF1">
        <w:t>recoge una caja misteriosa, varían según la posición que esté</w:t>
      </w:r>
      <w:r w:rsidR="00457485" w:rsidRPr="00112EF1">
        <w:t xml:space="preserve"> el jugador</w:t>
      </w:r>
      <w:r w:rsidRPr="00112EF1">
        <w:t>. Como se ve en la figura</w:t>
      </w:r>
      <w:r w:rsidR="00250095" w:rsidRPr="00112EF1">
        <w:t xml:space="preserve">, hay algunos objetos, los que más ventajas te dan, solo aparecen si estas en las últimas posiciones. En </w:t>
      </w:r>
      <w:r w:rsidR="0056381E" w:rsidRPr="00112EF1">
        <w:t>cambio,</w:t>
      </w:r>
      <w:r w:rsidR="00250095" w:rsidRPr="00112EF1">
        <w:t xml:space="preserve"> los objetos más defensivos aparecen cuando estas en las primeras posi</w:t>
      </w:r>
      <w:r w:rsidR="0056381E" w:rsidRPr="00112EF1">
        <w:t>c</w:t>
      </w:r>
      <w:r w:rsidR="00250095" w:rsidRPr="00112EF1">
        <w:t>iones.</w:t>
      </w:r>
      <w:r w:rsidRPr="00112EF1">
        <w:t xml:space="preserve"> </w:t>
      </w:r>
      <w:r w:rsidR="00D52D45" w:rsidRPr="00112EF1">
        <w:t>El objeto más curioso es el cohete, ya que te lleva hasta cierta posición que el juego cree.</w:t>
      </w:r>
    </w:p>
    <w:p w14:paraId="36B2B4DA" w14:textId="77777777" w:rsidR="009568AC" w:rsidRDefault="009568AC">
      <w:pPr>
        <w:spacing w:before="0" w:after="200"/>
        <w:jc w:val="left"/>
      </w:pPr>
      <w:r>
        <w:br w:type="page"/>
      </w:r>
    </w:p>
    <w:p w14:paraId="6F746625" w14:textId="5A7534E3" w:rsidR="002C5CD1" w:rsidRPr="009568AC" w:rsidRDefault="00510552" w:rsidP="00975A97">
      <w:pPr>
        <w:pStyle w:val="Ttol4"/>
      </w:pPr>
      <w:r w:rsidRPr="009568AC">
        <w:lastRenderedPageBreak/>
        <w:t>MODOS DE JUEGO</w:t>
      </w:r>
    </w:p>
    <w:p w14:paraId="63690CB1" w14:textId="6F65BE03" w:rsidR="002C5CD1" w:rsidRPr="00112EF1" w:rsidRDefault="008F3F0F" w:rsidP="002C5CD1">
      <w:r w:rsidRPr="00112EF1">
        <w:t xml:space="preserve">Mario Kart tiene </w:t>
      </w:r>
      <w:r w:rsidR="0056381E" w:rsidRPr="00112EF1">
        <w:t>cuatro</w:t>
      </w:r>
      <w:r w:rsidRPr="00112EF1">
        <w:t xml:space="preserve"> modos de juego.</w:t>
      </w:r>
    </w:p>
    <w:p w14:paraId="10B915CB" w14:textId="77777777" w:rsidR="00AD7D60" w:rsidRPr="00112EF1" w:rsidRDefault="00AD7D60" w:rsidP="00AD7D60">
      <w:pPr>
        <w:keepNext/>
        <w:jc w:val="center"/>
      </w:pPr>
      <w:r w:rsidRPr="00112EF1">
        <w:rPr>
          <w:noProof/>
        </w:rPr>
        <w:drawing>
          <wp:inline distT="0" distB="0" distL="0" distR="0" wp14:anchorId="0A4A2EB3" wp14:editId="4FD73954">
            <wp:extent cx="4806000" cy="2700000"/>
            <wp:effectExtent l="0" t="0" r="0" b="5715"/>
            <wp:docPr id="5" name="Imat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06000" cy="2700000"/>
                    </a:xfrm>
                    <a:prstGeom prst="rect">
                      <a:avLst/>
                    </a:prstGeom>
                    <a:noFill/>
                    <a:ln>
                      <a:noFill/>
                    </a:ln>
                  </pic:spPr>
                </pic:pic>
              </a:graphicData>
            </a:graphic>
          </wp:inline>
        </w:drawing>
      </w:r>
    </w:p>
    <w:p w14:paraId="4F119D8B" w14:textId="4C4892A4" w:rsidR="00AD7D60" w:rsidRPr="00112EF1" w:rsidRDefault="00AD7D60" w:rsidP="00975A97">
      <w:pPr>
        <w:pStyle w:val="Llegenda"/>
      </w:pPr>
      <w:bookmarkStart w:id="36" w:name="_Toc69497471"/>
      <w:r w:rsidRPr="00112EF1">
        <w:t xml:space="preserve">Figura </w:t>
      </w:r>
      <w:r w:rsidR="00116B5D">
        <w:fldChar w:fldCharType="begin"/>
      </w:r>
      <w:r w:rsidR="00116B5D">
        <w:instrText xml:space="preserve"> STYLEREF 1 \s </w:instrText>
      </w:r>
      <w:r w:rsidR="00116B5D">
        <w:fldChar w:fldCharType="separate"/>
      </w:r>
      <w:r w:rsidR="00116B5D">
        <w:rPr>
          <w:noProof/>
        </w:rPr>
        <w:t>2</w:t>
      </w:r>
      <w:r w:rsidR="00116B5D">
        <w:fldChar w:fldCharType="end"/>
      </w:r>
      <w:r w:rsidR="00116B5D">
        <w:t>.</w:t>
      </w:r>
      <w:r w:rsidR="00116B5D">
        <w:fldChar w:fldCharType="begin"/>
      </w:r>
      <w:r w:rsidR="00116B5D">
        <w:instrText xml:space="preserve"> SEQ Figura \* ARABIC \s 1 </w:instrText>
      </w:r>
      <w:r w:rsidR="00116B5D">
        <w:fldChar w:fldCharType="separate"/>
      </w:r>
      <w:r w:rsidR="00116B5D">
        <w:rPr>
          <w:noProof/>
        </w:rPr>
        <w:t>4</w:t>
      </w:r>
      <w:r w:rsidR="00116B5D">
        <w:fldChar w:fldCharType="end"/>
      </w:r>
      <w:r w:rsidRPr="00112EF1">
        <w:t>: Modos de juego de Mario Kart.</w:t>
      </w:r>
      <w:bookmarkEnd w:id="36"/>
    </w:p>
    <w:p w14:paraId="1F3DB5D4" w14:textId="4EC8B1CF" w:rsidR="008F3F0F" w:rsidRPr="00112EF1" w:rsidRDefault="008F3F0F" w:rsidP="002C5CD1">
      <w:r w:rsidRPr="00112EF1">
        <w:t>El primero, Gran Prix, se puede jugar tanto contra la máquina o contra otros jugadores y se caracteriza por disputar una copa que está compuesta de cuatro carreras normalmente de tres vueltas. Este modo de juego tiene cinco niveles de dificultad, 50cc, 100cc 150cc, espejo y 200cc. Cada dificultad es más velocidad para el vehículo del jugador, a excepción del modo espejo que tiene una velocidad de 150cc, pero con los mapas invertidos.</w:t>
      </w:r>
    </w:p>
    <w:p w14:paraId="543248D6" w14:textId="180FD098" w:rsidR="008F3F0F" w:rsidRPr="00112EF1" w:rsidRDefault="008F3F0F" w:rsidP="002C5CD1">
      <w:r w:rsidRPr="00112EF1">
        <w:t>El segundo es más para practicar los circuitos</w:t>
      </w:r>
      <w:r w:rsidR="005D57B4" w:rsidRPr="00112EF1">
        <w:t xml:space="preserve">, tienes normalmente tres vueltas en un circuito que el jugador elija, con tres turbos que puedes usar cuando quieras de la vuelta contrarreloj, sin la posibilidad de recoger objetos. La comunidad usa este modo de juego para establecer récords mundiales en los circuitos, además el jugador puede elegir si correr solo o contra un fantasma. </w:t>
      </w:r>
      <w:r w:rsidR="00850C4E" w:rsidRPr="00112EF1">
        <w:t>La contrarreloj</w:t>
      </w:r>
      <w:r w:rsidR="005D57B4" w:rsidRPr="00112EF1">
        <w:t xml:space="preserve"> solo tiene modo un jugador.</w:t>
      </w:r>
    </w:p>
    <w:p w14:paraId="0BB50F85" w14:textId="36705BFF" w:rsidR="005D57B4" w:rsidRPr="00112EF1" w:rsidRDefault="005D57B4" w:rsidP="002C5CD1">
      <w:r w:rsidRPr="00112EF1">
        <w:t>El tercer modo de juego es bastante parecido al primero, pero el jugador puede elegir las reglas de la competición. El jugador</w:t>
      </w:r>
      <w:r w:rsidR="00850C4E" w:rsidRPr="00112EF1">
        <w:t xml:space="preserve"> elige</w:t>
      </w:r>
      <w:r w:rsidRPr="00112EF1">
        <w:t xml:space="preserve"> la dificultad, si quiere que haya dos equipos, la dificultad de la inteligencia artificial, los tipos de vehículo de la </w:t>
      </w:r>
      <w:r w:rsidR="00850C4E" w:rsidRPr="00112EF1">
        <w:lastRenderedPageBreak/>
        <w:t>máquina</w:t>
      </w:r>
      <w:r w:rsidRPr="00112EF1">
        <w:t xml:space="preserve"> y los circuitos que aparecen, el jugador puede poner todos los circuitos del juego. En este modo de juego también hay la posibilidad de jugar contra otros jugadores.</w:t>
      </w:r>
    </w:p>
    <w:p w14:paraId="476AE066" w14:textId="008EB68D" w:rsidR="005D57B4" w:rsidRPr="00112EF1" w:rsidRDefault="005D57B4" w:rsidP="002C5CD1">
      <w:r w:rsidRPr="00112EF1">
        <w:t xml:space="preserve">El cuarto y último, también es un modo de juego multijugador. En </w:t>
      </w:r>
      <w:r w:rsidR="00850C4E" w:rsidRPr="00112EF1">
        <w:t>este</w:t>
      </w:r>
      <w:r w:rsidRPr="00112EF1">
        <w:t xml:space="preserve"> debes competir individualmente o por equipos a una serie de competición, por ejemplo, coger el máximo </w:t>
      </w:r>
      <w:r w:rsidR="0056381E" w:rsidRPr="00112EF1">
        <w:t>número</w:t>
      </w:r>
      <w:r w:rsidRPr="00112EF1">
        <w:t xml:space="preserve"> de monedas, evitar que te golpeen, entre otros. Aquí los mapas que hay son originales para este modo en específico.</w:t>
      </w:r>
    </w:p>
    <w:p w14:paraId="5785802F" w14:textId="08DBBC52" w:rsidR="006A1A5B" w:rsidRPr="003741E8" w:rsidRDefault="00510552" w:rsidP="00DF4A77">
      <w:pPr>
        <w:pStyle w:val="Ttol3"/>
      </w:pPr>
      <w:bookmarkStart w:id="37" w:name="_Toc57196825"/>
      <w:bookmarkStart w:id="38" w:name="_Toc60338162"/>
      <w:bookmarkStart w:id="39" w:name="_Toc69497570"/>
      <w:bookmarkEnd w:id="31"/>
      <w:bookmarkEnd w:id="32"/>
      <w:r w:rsidRPr="003741E8">
        <w:t>TEAM SONIC RACING</w:t>
      </w:r>
      <w:bookmarkEnd w:id="37"/>
      <w:bookmarkEnd w:id="38"/>
      <w:bookmarkEnd w:id="39"/>
    </w:p>
    <w:p w14:paraId="39991EB1" w14:textId="5675364E" w:rsidR="00CD42B3" w:rsidRPr="00112EF1" w:rsidRDefault="00243FB3" w:rsidP="00CD42B3">
      <w:bookmarkStart w:id="40" w:name="_Toc57196826"/>
      <w:bookmarkStart w:id="41" w:name="_Toc60338163"/>
      <w:r w:rsidRPr="00112EF1">
        <w:t xml:space="preserve">En cuanto a </w:t>
      </w:r>
      <w:r w:rsidR="00CD42B3" w:rsidRPr="00112EF1">
        <w:t>Team Sonic Racing</w:t>
      </w:r>
      <w:r w:rsidRPr="00112EF1">
        <w:t xml:space="preserve"> </w:t>
      </w:r>
      <w:r w:rsidRPr="00112EF1">
        <w:fldChar w:fldCharType="begin"/>
      </w:r>
      <w:r w:rsidR="004C76E1" w:rsidRPr="00112EF1">
        <w:instrText xml:space="preserve"> ADDIN ZOTERO_ITEM CSL_CITATION {"citationID":"8F8nQaXi","properties":{"formattedCitation":"(Sumo Digital, 2019)","plainCitation":"(Sumo Digital, 2019)","noteIndex":0},"citationItems":[{"id":25,"uris":["http://zotero.org/users/local/eauejolH/items/25Z86SMF"],"uri":["http://zotero.org/users/local/eauejolH/items/25Z86SMF"],"itemData":{"id":25,"type":"book","title":"Team Sonic Racing","URL":"https://www.youtube.com/watch?v=s7I_SI4pRzw","author":[{"literal":"Sumo Digital"}],"issued":{"date-parts":[["2019",5,21]]}}}],"schema":"https://github.com/citation-style-language/schema/raw/master/csl-citation.json"} </w:instrText>
      </w:r>
      <w:r w:rsidRPr="00112EF1">
        <w:fldChar w:fldCharType="separate"/>
      </w:r>
      <w:r w:rsidR="00710D8B" w:rsidRPr="00112EF1">
        <w:rPr>
          <w:rFonts w:cs="Arial"/>
        </w:rPr>
        <w:t>(Sumo Digital, 2019)</w:t>
      </w:r>
      <w:r w:rsidRPr="00112EF1">
        <w:fldChar w:fldCharType="end"/>
      </w:r>
      <w:r w:rsidR="001C3673" w:rsidRPr="00112EF1">
        <w:t>, es un juego de carreras arcade, muy parecido a Mario Kart 8, pero con los personajes del universo Sonic.</w:t>
      </w:r>
    </w:p>
    <w:p w14:paraId="29DE9A70" w14:textId="24C4DD31" w:rsidR="00E51B1E" w:rsidRPr="00112EF1" w:rsidRDefault="00E51B1E" w:rsidP="00CD42B3">
      <w:r w:rsidRPr="00112EF1">
        <w:t>Seguidamente se detallará la configuración de los controles, sus mecánicas y para acabar sus modos de juego que hay en Team Sonic Racing.</w:t>
      </w:r>
    </w:p>
    <w:p w14:paraId="544CC6FE" w14:textId="4CE3F4D2" w:rsidR="00731ADE" w:rsidRPr="009568AC" w:rsidRDefault="00510552" w:rsidP="00975A97">
      <w:pPr>
        <w:pStyle w:val="Ttol4"/>
      </w:pPr>
      <w:r w:rsidRPr="009568AC">
        <w:t>CONTROLES</w:t>
      </w:r>
    </w:p>
    <w:p w14:paraId="544BC64E" w14:textId="77777777" w:rsidR="00DD130D" w:rsidRPr="00112EF1" w:rsidRDefault="00DD130D" w:rsidP="00DD130D">
      <w:pPr>
        <w:keepNext/>
        <w:jc w:val="center"/>
      </w:pPr>
      <w:r w:rsidRPr="00112EF1">
        <w:rPr>
          <w:noProof/>
        </w:rPr>
        <w:drawing>
          <wp:inline distT="0" distB="0" distL="0" distR="0" wp14:anchorId="513E584B" wp14:editId="52382B05">
            <wp:extent cx="3607200" cy="2700000"/>
            <wp:effectExtent l="0" t="0" r="0" b="5715"/>
            <wp:docPr id="12" name="Imat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tge 12"/>
                    <pic:cNvPicPr/>
                  </pic:nvPicPr>
                  <pic:blipFill rotWithShape="1">
                    <a:blip r:embed="rId20">
                      <a:extLst>
                        <a:ext uri="{28A0092B-C50C-407E-A947-70E740481C1C}">
                          <a14:useLocalDpi xmlns:a14="http://schemas.microsoft.com/office/drawing/2010/main" val="0"/>
                        </a:ext>
                      </a:extLst>
                    </a:blip>
                    <a:srcRect l="51392" t="21836" r="5854" b="21197"/>
                    <a:stretch/>
                  </pic:blipFill>
                  <pic:spPr bwMode="auto">
                    <a:xfrm>
                      <a:off x="0" y="0"/>
                      <a:ext cx="3607200" cy="2700000"/>
                    </a:xfrm>
                    <a:prstGeom prst="rect">
                      <a:avLst/>
                    </a:prstGeom>
                    <a:ln>
                      <a:noFill/>
                    </a:ln>
                    <a:extLst>
                      <a:ext uri="{53640926-AAD7-44D8-BBD7-CCE9431645EC}">
                        <a14:shadowObscured xmlns:a14="http://schemas.microsoft.com/office/drawing/2010/main"/>
                      </a:ext>
                    </a:extLst>
                  </pic:spPr>
                </pic:pic>
              </a:graphicData>
            </a:graphic>
          </wp:inline>
        </w:drawing>
      </w:r>
    </w:p>
    <w:p w14:paraId="68DA5E0B" w14:textId="7DD5C50C" w:rsidR="00DD130D" w:rsidRPr="00112EF1" w:rsidRDefault="00DD130D" w:rsidP="00DD130D">
      <w:pPr>
        <w:pStyle w:val="Llegenda"/>
      </w:pPr>
      <w:bookmarkStart w:id="42" w:name="_Toc69497472"/>
      <w:r w:rsidRPr="00112EF1">
        <w:t xml:space="preserve">Figura </w:t>
      </w:r>
      <w:r w:rsidR="00116B5D">
        <w:fldChar w:fldCharType="begin"/>
      </w:r>
      <w:r w:rsidR="00116B5D">
        <w:instrText xml:space="preserve"> STYLEREF 1 \s </w:instrText>
      </w:r>
      <w:r w:rsidR="00116B5D">
        <w:fldChar w:fldCharType="separate"/>
      </w:r>
      <w:r w:rsidR="00116B5D">
        <w:rPr>
          <w:noProof/>
        </w:rPr>
        <w:t>2</w:t>
      </w:r>
      <w:r w:rsidR="00116B5D">
        <w:fldChar w:fldCharType="end"/>
      </w:r>
      <w:r w:rsidR="00116B5D">
        <w:t>.</w:t>
      </w:r>
      <w:r w:rsidR="00116B5D">
        <w:fldChar w:fldCharType="begin"/>
      </w:r>
      <w:r w:rsidR="00116B5D">
        <w:instrText xml:space="preserve"> SEQ Figura \* ARABIC \s 1 </w:instrText>
      </w:r>
      <w:r w:rsidR="00116B5D">
        <w:fldChar w:fldCharType="separate"/>
      </w:r>
      <w:r w:rsidR="00116B5D">
        <w:rPr>
          <w:noProof/>
        </w:rPr>
        <w:t>5</w:t>
      </w:r>
      <w:r w:rsidR="00116B5D">
        <w:fldChar w:fldCharType="end"/>
      </w:r>
      <w:r w:rsidRPr="00112EF1">
        <w:t>: Controles de Team Sonic Racing</w:t>
      </w:r>
      <w:bookmarkEnd w:id="42"/>
    </w:p>
    <w:p w14:paraId="10D6AA05" w14:textId="04C085D1" w:rsidR="002B68AB" w:rsidRPr="00112EF1" w:rsidRDefault="002B68AB" w:rsidP="002B68AB">
      <w:r w:rsidRPr="00112EF1">
        <w:t>Teniendo como referencia el mando de la Switch, Team Sonic Racing tiene los siguientes controles:</w:t>
      </w:r>
    </w:p>
    <w:p w14:paraId="16453FB6" w14:textId="4110BCC5" w:rsidR="002B68AB" w:rsidRPr="00112EF1" w:rsidRDefault="002B68AB" w:rsidP="002B68AB">
      <w:pPr>
        <w:pStyle w:val="Pargrafdellista"/>
        <w:numPr>
          <w:ilvl w:val="0"/>
          <w:numId w:val="33"/>
        </w:numPr>
      </w:pPr>
      <w:r w:rsidRPr="00112EF1">
        <w:lastRenderedPageBreak/>
        <w:t>R: Acelerar</w:t>
      </w:r>
    </w:p>
    <w:p w14:paraId="79A9DDF0" w14:textId="0CD5CCBC" w:rsidR="002B68AB" w:rsidRPr="00112EF1" w:rsidRDefault="002B68AB" w:rsidP="002B68AB">
      <w:pPr>
        <w:pStyle w:val="Pargrafdellista"/>
        <w:numPr>
          <w:ilvl w:val="0"/>
          <w:numId w:val="33"/>
        </w:numPr>
      </w:pPr>
      <w:r w:rsidRPr="00112EF1">
        <w:t>L: Frenar/Derrapar</w:t>
      </w:r>
    </w:p>
    <w:p w14:paraId="04B44291" w14:textId="7E55D075" w:rsidR="002B68AB" w:rsidRPr="00112EF1" w:rsidRDefault="00C82218" w:rsidP="002B68AB">
      <w:pPr>
        <w:pStyle w:val="Pargrafdellista"/>
        <w:numPr>
          <w:ilvl w:val="0"/>
          <w:numId w:val="33"/>
        </w:numPr>
      </w:pPr>
      <w:r w:rsidRPr="00112EF1">
        <w:t>B</w:t>
      </w:r>
      <w:r w:rsidR="002B68AB" w:rsidRPr="00112EF1">
        <w:t>: Lanzar objeto</w:t>
      </w:r>
    </w:p>
    <w:p w14:paraId="3D2B181B" w14:textId="7984C078" w:rsidR="00C82218" w:rsidRPr="00112EF1" w:rsidRDefault="00C82218" w:rsidP="002B68AB">
      <w:pPr>
        <w:pStyle w:val="Pargrafdellista"/>
        <w:numPr>
          <w:ilvl w:val="0"/>
          <w:numId w:val="33"/>
        </w:numPr>
      </w:pPr>
      <w:r w:rsidRPr="00112EF1">
        <w:t>A: Ceder Objetos</w:t>
      </w:r>
    </w:p>
    <w:p w14:paraId="1D015E26" w14:textId="21C2C35C" w:rsidR="002B68AB" w:rsidRPr="00112EF1" w:rsidRDefault="002B68AB" w:rsidP="002B68AB">
      <w:pPr>
        <w:pStyle w:val="Pargrafdellista"/>
        <w:numPr>
          <w:ilvl w:val="0"/>
          <w:numId w:val="33"/>
        </w:numPr>
      </w:pPr>
      <w:r w:rsidRPr="00112EF1">
        <w:t xml:space="preserve">X: </w:t>
      </w:r>
      <w:r w:rsidR="00C82218" w:rsidRPr="00112EF1">
        <w:t>Megaturbo</w:t>
      </w:r>
    </w:p>
    <w:p w14:paraId="177AEE39" w14:textId="702A9B6F" w:rsidR="002B68AB" w:rsidRPr="00112EF1" w:rsidRDefault="002B68AB" w:rsidP="002B68AB">
      <w:pPr>
        <w:pStyle w:val="Pargrafdellista"/>
        <w:numPr>
          <w:ilvl w:val="0"/>
          <w:numId w:val="33"/>
        </w:numPr>
      </w:pPr>
      <w:r w:rsidRPr="00112EF1">
        <w:t>Joystick Izquierdo: Girar</w:t>
      </w:r>
    </w:p>
    <w:p w14:paraId="3C9127B0" w14:textId="0F892E1D" w:rsidR="002C5CD1" w:rsidRPr="009568AC" w:rsidRDefault="00510552" w:rsidP="00975A97">
      <w:pPr>
        <w:pStyle w:val="Ttol4"/>
      </w:pPr>
      <w:r w:rsidRPr="009568AC">
        <w:t>MECÁNICAS</w:t>
      </w:r>
    </w:p>
    <w:p w14:paraId="27AC57D1" w14:textId="2621ABC8" w:rsidR="002C5CD1" w:rsidRPr="00112EF1" w:rsidRDefault="00E51B1E" w:rsidP="002C5CD1">
      <w:r w:rsidRPr="00112EF1">
        <w:t>En las mecánicas son bastantes parecidas a las de Mario Kart, aunque tiene alguna única.</w:t>
      </w:r>
      <w:r w:rsidR="000C7820" w:rsidRPr="00112EF1">
        <w:t xml:space="preserve"> La de acelerar, frenar, girar y </w:t>
      </w:r>
      <w:r w:rsidR="00F312E7" w:rsidRPr="00112EF1">
        <w:t>derrapar</w:t>
      </w:r>
      <w:r w:rsidR="000C7820" w:rsidRPr="00112EF1">
        <w:t xml:space="preserve"> no se ha notado ninguna diferencia.</w:t>
      </w:r>
    </w:p>
    <w:p w14:paraId="0C0CBB73" w14:textId="13C2DCB6" w:rsidR="001C3673" w:rsidRPr="00112EF1" w:rsidRDefault="001C3673" w:rsidP="002C5CD1">
      <w:r w:rsidRPr="00112EF1">
        <w:t>El cambio en este juego viene con el megaturbo, como se explicará en el apartado siguiente</w:t>
      </w:r>
      <w:r w:rsidR="00866470" w:rsidRPr="00112EF1">
        <w:t xml:space="preserve">, </w:t>
      </w:r>
      <w:r w:rsidR="00CA0965" w:rsidRPr="00112EF1">
        <w:t xml:space="preserve">la mayoría de las carreras en </w:t>
      </w:r>
      <w:r w:rsidR="00866470" w:rsidRPr="00112EF1">
        <w:t>Team Sonic Racing</w:t>
      </w:r>
      <w:r w:rsidR="00CA0965" w:rsidRPr="00112EF1">
        <w:t xml:space="preserve"> son por equipos de tres, por lo que, si juegas en el modo de un jugador tienes dos IA que van en tu equipo. Cada vez que un miembro del</w:t>
      </w:r>
      <w:r w:rsidR="000C7820" w:rsidRPr="00112EF1">
        <w:t xml:space="preserve"> equipo hace algún derrape, o te da algún objeto, ya que los objetos se pueden dar a un compañero de equipo, la barra del mega</w:t>
      </w:r>
      <w:r w:rsidR="00575CD5">
        <w:t xml:space="preserve"> </w:t>
      </w:r>
      <w:r w:rsidR="000C7820" w:rsidRPr="00112EF1">
        <w:t>turbo sube. El mega</w:t>
      </w:r>
      <w:r w:rsidR="00575CD5">
        <w:t xml:space="preserve"> </w:t>
      </w:r>
      <w:r w:rsidR="000C7820" w:rsidRPr="00112EF1">
        <w:t xml:space="preserve">turbo como bien dice el nombre, da un turbo a todos los integrantes del equipo bastante </w:t>
      </w:r>
      <w:r w:rsidR="00F312E7" w:rsidRPr="00112EF1">
        <w:t>más</w:t>
      </w:r>
      <w:r w:rsidR="000C7820" w:rsidRPr="00112EF1">
        <w:t xml:space="preserve"> largo que los objetos.</w:t>
      </w:r>
    </w:p>
    <w:p w14:paraId="071743C3" w14:textId="5272EAD2" w:rsidR="00D52D45" w:rsidRPr="00112EF1" w:rsidRDefault="00D52D45" w:rsidP="00D52D45">
      <w:r w:rsidRPr="00112EF1">
        <w:t xml:space="preserve">En el tema de los objetos, también es bastante parecido a Mario Kart. Aunque en este juego se llaman wisps, aparecen dependiendo de la posición que </w:t>
      </w:r>
      <w:r w:rsidR="00F312E7" w:rsidRPr="00112EF1">
        <w:t>esté</w:t>
      </w:r>
      <w:r w:rsidRPr="00112EF1">
        <w:t xml:space="preserve"> el personaje. El más curioso son el wisp de temblor, que hace aparecer pilares de piedra en el camino </w:t>
      </w:r>
    </w:p>
    <w:p w14:paraId="2249833A" w14:textId="77777777" w:rsidR="00D52D45" w:rsidRPr="00112EF1" w:rsidRDefault="00D52D45" w:rsidP="00D52D45">
      <w:pPr>
        <w:keepNext/>
        <w:jc w:val="center"/>
      </w:pPr>
      <w:r w:rsidRPr="00112EF1">
        <w:rPr>
          <w:noProof/>
        </w:rPr>
        <w:drawing>
          <wp:inline distT="0" distB="0" distL="0" distR="0" wp14:anchorId="4CA93676" wp14:editId="57E3578C">
            <wp:extent cx="3841200" cy="2160000"/>
            <wp:effectExtent l="0" t="0" r="6985" b="0"/>
            <wp:docPr id="22" name="Imat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841200" cy="2160000"/>
                    </a:xfrm>
                    <a:prstGeom prst="rect">
                      <a:avLst/>
                    </a:prstGeom>
                    <a:noFill/>
                    <a:ln>
                      <a:noFill/>
                    </a:ln>
                  </pic:spPr>
                </pic:pic>
              </a:graphicData>
            </a:graphic>
          </wp:inline>
        </w:drawing>
      </w:r>
    </w:p>
    <w:p w14:paraId="602BED82" w14:textId="2DB97320" w:rsidR="00395050" w:rsidRDefault="00D52D45" w:rsidP="00D52D45">
      <w:pPr>
        <w:pStyle w:val="Llegenda"/>
      </w:pPr>
      <w:bookmarkStart w:id="43" w:name="_Toc69497473"/>
      <w:r w:rsidRPr="00112EF1">
        <w:t xml:space="preserve">Figura </w:t>
      </w:r>
      <w:r w:rsidR="00116B5D">
        <w:fldChar w:fldCharType="begin"/>
      </w:r>
      <w:r w:rsidR="00116B5D">
        <w:instrText xml:space="preserve"> STYLEREF 1 \s </w:instrText>
      </w:r>
      <w:r w:rsidR="00116B5D">
        <w:fldChar w:fldCharType="separate"/>
      </w:r>
      <w:r w:rsidR="00116B5D">
        <w:rPr>
          <w:noProof/>
        </w:rPr>
        <w:t>2</w:t>
      </w:r>
      <w:r w:rsidR="00116B5D">
        <w:fldChar w:fldCharType="end"/>
      </w:r>
      <w:r w:rsidR="00116B5D">
        <w:t>.</w:t>
      </w:r>
      <w:r w:rsidR="00116B5D">
        <w:fldChar w:fldCharType="begin"/>
      </w:r>
      <w:r w:rsidR="00116B5D">
        <w:instrText xml:space="preserve"> SEQ Figura \* ARABIC \s 1 </w:instrText>
      </w:r>
      <w:r w:rsidR="00116B5D">
        <w:fldChar w:fldCharType="separate"/>
      </w:r>
      <w:r w:rsidR="00116B5D">
        <w:rPr>
          <w:noProof/>
        </w:rPr>
        <w:t>6</w:t>
      </w:r>
      <w:r w:rsidR="00116B5D">
        <w:fldChar w:fldCharType="end"/>
      </w:r>
      <w:r w:rsidRPr="00112EF1">
        <w:t xml:space="preserve">: Algunos wisp que hay en </w:t>
      </w:r>
      <w:r w:rsidR="00AB04E3" w:rsidRPr="00112EF1">
        <w:t>Team Sonic Racing</w:t>
      </w:r>
      <w:r w:rsidRPr="00112EF1">
        <w:t>.</w:t>
      </w:r>
      <w:bookmarkEnd w:id="43"/>
    </w:p>
    <w:p w14:paraId="19B1AE57" w14:textId="1072A64B" w:rsidR="002C5CD1" w:rsidRPr="003741E8" w:rsidRDefault="00510552" w:rsidP="00975A97">
      <w:pPr>
        <w:pStyle w:val="Ttol4"/>
      </w:pPr>
      <w:r w:rsidRPr="003741E8">
        <w:lastRenderedPageBreak/>
        <w:t>MODOS DE JUEGO</w:t>
      </w:r>
    </w:p>
    <w:p w14:paraId="176481B9" w14:textId="77777777" w:rsidR="00AB04E3" w:rsidRDefault="00D94D5F" w:rsidP="00AB04E3">
      <w:r w:rsidRPr="00112EF1">
        <w:t>Team Sonic Racing t</w:t>
      </w:r>
      <w:r w:rsidR="0056381E" w:rsidRPr="00112EF1">
        <w:t>iene cuatro modos de juego</w:t>
      </w:r>
      <w:r w:rsidR="00D52D45" w:rsidRPr="00112EF1">
        <w:t xml:space="preserve"> </w:t>
      </w:r>
      <w:r w:rsidR="00395050">
        <w:t>de un jugador</w:t>
      </w:r>
      <w:r w:rsidRPr="00112EF1">
        <w:t>.</w:t>
      </w:r>
      <w:r w:rsidR="00AB04E3">
        <w:t xml:space="preserve"> </w:t>
      </w:r>
    </w:p>
    <w:p w14:paraId="507A0909" w14:textId="0F035770" w:rsidR="002C5CD1" w:rsidRPr="00112EF1" w:rsidRDefault="00AB04E3" w:rsidP="009E2A0E">
      <w:r w:rsidRPr="00112EF1">
        <w:t xml:space="preserve">El primero es un modo aventura. Es el modo principal del juego </w:t>
      </w:r>
      <w:r w:rsidR="009E2A0E">
        <w:t>En él se debe hacer una serie de misiones</w:t>
      </w:r>
      <w:r w:rsidR="003741E8">
        <w:t>, que son carreras o contrarreloj.</w:t>
      </w:r>
    </w:p>
    <w:p w14:paraId="75B46DCA" w14:textId="77777777" w:rsidR="00D52D45" w:rsidRPr="00112EF1" w:rsidRDefault="00D52D45" w:rsidP="00D52D45">
      <w:pPr>
        <w:keepNext/>
        <w:jc w:val="center"/>
      </w:pPr>
      <w:r w:rsidRPr="00112EF1">
        <w:rPr>
          <w:noProof/>
        </w:rPr>
        <w:drawing>
          <wp:inline distT="0" distB="0" distL="0" distR="0" wp14:anchorId="7D743084" wp14:editId="4A2824F7">
            <wp:extent cx="4802400" cy="2700000"/>
            <wp:effectExtent l="0" t="0" r="0" b="5715"/>
            <wp:docPr id="24" name="Imat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02400" cy="2700000"/>
                    </a:xfrm>
                    <a:prstGeom prst="rect">
                      <a:avLst/>
                    </a:prstGeom>
                    <a:noFill/>
                    <a:ln>
                      <a:noFill/>
                    </a:ln>
                  </pic:spPr>
                </pic:pic>
              </a:graphicData>
            </a:graphic>
          </wp:inline>
        </w:drawing>
      </w:r>
    </w:p>
    <w:p w14:paraId="4FA3B74E" w14:textId="76685367" w:rsidR="00D52D45" w:rsidRPr="00112EF1" w:rsidRDefault="00D52D45" w:rsidP="00D52D45">
      <w:pPr>
        <w:pStyle w:val="Llegenda"/>
      </w:pPr>
      <w:bookmarkStart w:id="44" w:name="_Toc69497474"/>
      <w:r w:rsidRPr="00112EF1">
        <w:t xml:space="preserve">Figura </w:t>
      </w:r>
      <w:r w:rsidR="00116B5D">
        <w:fldChar w:fldCharType="begin"/>
      </w:r>
      <w:r w:rsidR="00116B5D">
        <w:instrText xml:space="preserve"> STYLEREF 1 \s </w:instrText>
      </w:r>
      <w:r w:rsidR="00116B5D">
        <w:fldChar w:fldCharType="separate"/>
      </w:r>
      <w:r w:rsidR="00116B5D">
        <w:rPr>
          <w:noProof/>
        </w:rPr>
        <w:t>2</w:t>
      </w:r>
      <w:r w:rsidR="00116B5D">
        <w:fldChar w:fldCharType="end"/>
      </w:r>
      <w:r w:rsidR="00116B5D">
        <w:t>.</w:t>
      </w:r>
      <w:r w:rsidR="00116B5D">
        <w:fldChar w:fldCharType="begin"/>
      </w:r>
      <w:r w:rsidR="00116B5D">
        <w:instrText xml:space="preserve"> SEQ Figura \* ARABIC \s 1 </w:instrText>
      </w:r>
      <w:r w:rsidR="00116B5D">
        <w:fldChar w:fldCharType="separate"/>
      </w:r>
      <w:r w:rsidR="00116B5D">
        <w:rPr>
          <w:noProof/>
        </w:rPr>
        <w:t>7</w:t>
      </w:r>
      <w:r w:rsidR="00116B5D">
        <w:fldChar w:fldCharType="end"/>
      </w:r>
      <w:r w:rsidRPr="00112EF1">
        <w:t>: Modos de juego de Team Sonic Racing.</w:t>
      </w:r>
      <w:bookmarkEnd w:id="44"/>
    </w:p>
    <w:p w14:paraId="663658AA" w14:textId="60588A17" w:rsidR="00832CCF" w:rsidRDefault="00832CCF" w:rsidP="002C5CD1">
      <w:r w:rsidRPr="00112EF1">
        <w:t>Después tiene los típicos modos de un jugador,</w:t>
      </w:r>
      <w:r w:rsidR="00B855D4" w:rsidRPr="00112EF1">
        <w:t xml:space="preserve"> el gran premio, que es jugar una </w:t>
      </w:r>
      <w:r w:rsidR="00937B04">
        <w:t xml:space="preserve">serie de cuatro carreras en equipo, dos </w:t>
      </w:r>
      <w:r w:rsidR="00575CD5">
        <w:t>IA</w:t>
      </w:r>
      <w:r w:rsidR="00937B04">
        <w:t xml:space="preserve">, o individual. </w:t>
      </w:r>
      <w:r w:rsidR="009E2A0E">
        <w:t>Además,</w:t>
      </w:r>
      <w:r w:rsidR="00395050">
        <w:t xml:space="preserve"> se puede elegir la dificultad que son</w:t>
      </w:r>
      <w:r w:rsidR="00937B04">
        <w:t xml:space="preserve"> tres, fácil, normal y difícil.</w:t>
      </w:r>
      <w:r w:rsidR="00395050">
        <w:t xml:space="preserve"> Al acabar este gran premio, en el caso de ganar, te dan la copa.</w:t>
      </w:r>
    </w:p>
    <w:p w14:paraId="5062DD27" w14:textId="46A3D91C" w:rsidR="00395050" w:rsidRDefault="00395050" w:rsidP="002C5CD1">
      <w:r>
        <w:t xml:space="preserve">El siguiente modo de juego es una carrera normal. Eliges circuito, dificultad </w:t>
      </w:r>
      <w:r w:rsidR="00B037A0">
        <w:t>y</w:t>
      </w:r>
      <w:r>
        <w:t xml:space="preserve"> si quieres ir por equipos y juegas una sola carrera.</w:t>
      </w:r>
    </w:p>
    <w:p w14:paraId="00591C0D" w14:textId="7AC2FD3E" w:rsidR="00395050" w:rsidRPr="00112EF1" w:rsidRDefault="00395050" w:rsidP="002C5CD1">
      <w:r>
        <w:t>El último es el modo contrarreloj, que es dar vueltas al circuito para mejorar tu tiempo o practicar.</w:t>
      </w:r>
    </w:p>
    <w:p w14:paraId="6A5F108E" w14:textId="7852498E" w:rsidR="00E42BEC" w:rsidRPr="0033714E" w:rsidRDefault="00510552" w:rsidP="00DF4A77">
      <w:pPr>
        <w:pStyle w:val="Ttol3"/>
        <w:rPr>
          <w:lang w:val="en-US"/>
        </w:rPr>
      </w:pPr>
      <w:bookmarkStart w:id="45" w:name="_Toc69497571"/>
      <w:r w:rsidRPr="0033714E">
        <w:rPr>
          <w:lang w:val="en-US"/>
        </w:rPr>
        <w:t>CRASH TEAM RACING NITRO FUELED</w:t>
      </w:r>
      <w:bookmarkEnd w:id="40"/>
      <w:bookmarkEnd w:id="41"/>
      <w:bookmarkEnd w:id="45"/>
    </w:p>
    <w:p w14:paraId="1B7D391E" w14:textId="41932D39" w:rsidR="002B68AB" w:rsidRPr="00112EF1" w:rsidRDefault="00B3160A" w:rsidP="002B68AB">
      <w:pPr>
        <w:rPr>
          <w:lang w:val="en-US"/>
        </w:rPr>
      </w:pPr>
      <w:r w:rsidRPr="00112EF1">
        <w:rPr>
          <w:lang w:val="en-US"/>
        </w:rPr>
        <w:t>Para acabar</w:t>
      </w:r>
      <w:r w:rsidR="002B68AB" w:rsidRPr="00112EF1">
        <w:rPr>
          <w:lang w:val="en-US"/>
        </w:rPr>
        <w:t xml:space="preserve"> Crash Team Racing Nitro Fueled</w:t>
      </w:r>
      <w:r w:rsidRPr="00112EF1">
        <w:rPr>
          <w:lang w:val="en-US"/>
        </w:rPr>
        <w:t xml:space="preserve"> </w:t>
      </w:r>
      <w:r w:rsidRPr="00112EF1">
        <w:fldChar w:fldCharType="begin"/>
      </w:r>
      <w:r w:rsidR="004C76E1" w:rsidRPr="00112EF1">
        <w:rPr>
          <w:lang w:val="en-US"/>
        </w:rPr>
        <w:instrText xml:space="preserve"> ADDIN ZOTERO_ITEM CSL_CITATION {"citationID":"MJMvKNhp","properties":{"formattedCitation":"(Beenox, 2019)","plainCitation":"(Beenox, 2019)","noteIndex":0},"citationItems":[{"id":26,"uris":["http://zotero.org/users/local/eauejolH/items/ZV296X24"],"uri":["http://zotero.org/users/local/eauejolH/items/ZV296X24"],"itemData":{"id":26,"type":"book","title":"Crash Team Racing Nitro Fueled","URL":"https://www.youtube.com/watch?v=51fqnxwQ1kg","author":[{"literal":"Beenox"}],"issued":{"date-parts":[["2019",6,21]]}}}],"schema":"https://github.com/citation-style-language/schema/raw/master/csl-citation.json"} </w:instrText>
      </w:r>
      <w:r w:rsidRPr="00112EF1">
        <w:fldChar w:fldCharType="separate"/>
      </w:r>
      <w:r w:rsidR="00710D8B" w:rsidRPr="00112EF1">
        <w:rPr>
          <w:rFonts w:cs="Arial"/>
          <w:lang w:val="en-US"/>
        </w:rPr>
        <w:t>(Beenox, 2019)</w:t>
      </w:r>
      <w:r w:rsidRPr="00112EF1">
        <w:fldChar w:fldCharType="end"/>
      </w:r>
      <w:r w:rsidRPr="00112EF1">
        <w:rPr>
          <w:lang w:val="en-US"/>
        </w:rPr>
        <w:t>, remake del mítico</w:t>
      </w:r>
      <w:r w:rsidR="00E51B1E" w:rsidRPr="00112EF1">
        <w:rPr>
          <w:lang w:val="en-US"/>
        </w:rPr>
        <w:t xml:space="preserve"> </w:t>
      </w:r>
      <w:r w:rsidRPr="00112EF1">
        <w:rPr>
          <w:lang w:val="en-US"/>
        </w:rPr>
        <w:t xml:space="preserve">juego Crash Team Racing </w:t>
      </w:r>
      <w:r w:rsidRPr="00112EF1">
        <w:fldChar w:fldCharType="begin"/>
      </w:r>
      <w:r w:rsidR="004C76E1" w:rsidRPr="00112EF1">
        <w:rPr>
          <w:lang w:val="en-US"/>
        </w:rPr>
        <w:instrText xml:space="preserve"> ADDIN ZOTERO_ITEM CSL_CITATION {"citationID":"8a0PSMHB","properties":{"formattedCitation":"(Naughty Dog, 1999)","plainCitation":"(Naughty Dog, 1999)","noteIndex":0},"citationItems":[{"id":27,"uris":["http://zotero.org/users/local/eauejolH/items/P9ZT6LW8"],"uri":["http://zotero.org/users/local/eauejolH/items/P9ZT6LW8"],"itemData":{"id":27,"type":"book","title":"Crash Team Racing","URL":"https://www.youtube.com/watch?v=OTLREpMM9tE","author":[{"literal":"Naughty Dog"}],"issued":{"date-parts":[["1999",9,30]]}}}],"schema":"https://github.com/citation-style-language/schema/raw/master/csl-citation.json"} </w:instrText>
      </w:r>
      <w:r w:rsidRPr="00112EF1">
        <w:fldChar w:fldCharType="separate"/>
      </w:r>
      <w:r w:rsidR="00710D8B" w:rsidRPr="00112EF1">
        <w:rPr>
          <w:rFonts w:cs="Arial"/>
          <w:lang w:val="en-US"/>
        </w:rPr>
        <w:t>(Naughty Dog, 1999)</w:t>
      </w:r>
      <w:r w:rsidRPr="00112EF1">
        <w:fldChar w:fldCharType="end"/>
      </w:r>
      <w:r w:rsidRPr="00112EF1">
        <w:rPr>
          <w:lang w:val="en-US"/>
        </w:rPr>
        <w:t xml:space="preserve"> de PlayStation 1.</w:t>
      </w:r>
    </w:p>
    <w:p w14:paraId="7BD373A2" w14:textId="1AA3E440" w:rsidR="00731ADE" w:rsidRPr="009568AC" w:rsidRDefault="00510552" w:rsidP="00975A97">
      <w:pPr>
        <w:pStyle w:val="Ttol4"/>
      </w:pPr>
      <w:r w:rsidRPr="009568AC">
        <w:lastRenderedPageBreak/>
        <w:t>CONTROLES</w:t>
      </w:r>
    </w:p>
    <w:p w14:paraId="544A4E81" w14:textId="77777777" w:rsidR="00BC5873" w:rsidRPr="00112EF1" w:rsidRDefault="00DD130D" w:rsidP="00BC5873">
      <w:pPr>
        <w:keepNext/>
        <w:jc w:val="center"/>
      </w:pPr>
      <w:r w:rsidRPr="00112EF1">
        <w:rPr>
          <w:noProof/>
        </w:rPr>
        <w:drawing>
          <wp:inline distT="0" distB="0" distL="0" distR="0" wp14:anchorId="5BF2D60E" wp14:editId="13687B3C">
            <wp:extent cx="4147200" cy="2700000"/>
            <wp:effectExtent l="0" t="0" r="5715" b="5715"/>
            <wp:docPr id="13" name="Imat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tge 13"/>
                    <pic:cNvPicPr/>
                  </pic:nvPicPr>
                  <pic:blipFill rotWithShape="1">
                    <a:blip r:embed="rId23" cstate="print">
                      <a:extLst>
                        <a:ext uri="{28A0092B-C50C-407E-A947-70E740481C1C}">
                          <a14:useLocalDpi xmlns:a14="http://schemas.microsoft.com/office/drawing/2010/main" val="0"/>
                        </a:ext>
                      </a:extLst>
                    </a:blip>
                    <a:srcRect l="2220" t="16391" r="40075" b="16834"/>
                    <a:stretch/>
                  </pic:blipFill>
                  <pic:spPr bwMode="auto">
                    <a:xfrm>
                      <a:off x="0" y="0"/>
                      <a:ext cx="4147200" cy="2700000"/>
                    </a:xfrm>
                    <a:prstGeom prst="rect">
                      <a:avLst/>
                    </a:prstGeom>
                    <a:ln>
                      <a:noFill/>
                    </a:ln>
                    <a:extLst>
                      <a:ext uri="{53640926-AAD7-44D8-BBD7-CCE9431645EC}">
                        <a14:shadowObscured xmlns:a14="http://schemas.microsoft.com/office/drawing/2010/main"/>
                      </a:ext>
                    </a:extLst>
                  </pic:spPr>
                </pic:pic>
              </a:graphicData>
            </a:graphic>
          </wp:inline>
        </w:drawing>
      </w:r>
    </w:p>
    <w:p w14:paraId="49D96E24" w14:textId="570A4A20" w:rsidR="00DD130D" w:rsidRPr="00112EF1" w:rsidRDefault="00BC5873" w:rsidP="00BC5873">
      <w:pPr>
        <w:pStyle w:val="Llegenda"/>
        <w:rPr>
          <w:highlight w:val="yellow"/>
        </w:rPr>
      </w:pPr>
      <w:bookmarkStart w:id="46" w:name="_Toc69497475"/>
      <w:r w:rsidRPr="00112EF1">
        <w:t xml:space="preserve">Figura </w:t>
      </w:r>
      <w:r w:rsidR="00116B5D">
        <w:fldChar w:fldCharType="begin"/>
      </w:r>
      <w:r w:rsidR="00116B5D">
        <w:instrText xml:space="preserve"> STYLEREF 1 \s </w:instrText>
      </w:r>
      <w:r w:rsidR="00116B5D">
        <w:fldChar w:fldCharType="separate"/>
      </w:r>
      <w:r w:rsidR="00116B5D">
        <w:rPr>
          <w:noProof/>
        </w:rPr>
        <w:t>2</w:t>
      </w:r>
      <w:r w:rsidR="00116B5D">
        <w:fldChar w:fldCharType="end"/>
      </w:r>
      <w:r w:rsidR="00116B5D">
        <w:t>.</w:t>
      </w:r>
      <w:r w:rsidR="00116B5D">
        <w:fldChar w:fldCharType="begin"/>
      </w:r>
      <w:r w:rsidR="00116B5D">
        <w:instrText xml:space="preserve"> SEQ Figura \* ARABIC \s 1 </w:instrText>
      </w:r>
      <w:r w:rsidR="00116B5D">
        <w:fldChar w:fldCharType="separate"/>
      </w:r>
      <w:r w:rsidR="00116B5D">
        <w:rPr>
          <w:noProof/>
        </w:rPr>
        <w:t>8</w:t>
      </w:r>
      <w:r w:rsidR="00116B5D">
        <w:fldChar w:fldCharType="end"/>
      </w:r>
      <w:r w:rsidRPr="00112EF1">
        <w:t>: Controles Crash Team Racing Nitro Fueled</w:t>
      </w:r>
      <w:bookmarkEnd w:id="46"/>
    </w:p>
    <w:p w14:paraId="73B9E1C3" w14:textId="36C2501D" w:rsidR="002B68AB" w:rsidRPr="00112EF1" w:rsidRDefault="002B68AB" w:rsidP="002B68AB">
      <w:r w:rsidRPr="00112EF1">
        <w:t>Teniendo como referencia el mando de la Switch, Crash Team Racing Nitro Fueled tiene los siguientes controles:</w:t>
      </w:r>
    </w:p>
    <w:p w14:paraId="3D16DCF1" w14:textId="363C9A60" w:rsidR="002B68AB" w:rsidRPr="00112EF1" w:rsidRDefault="00C82218" w:rsidP="002B68AB">
      <w:pPr>
        <w:pStyle w:val="Pargrafdellista"/>
        <w:numPr>
          <w:ilvl w:val="0"/>
          <w:numId w:val="33"/>
        </w:numPr>
      </w:pPr>
      <w:r w:rsidRPr="00112EF1">
        <w:t>B</w:t>
      </w:r>
      <w:r w:rsidR="002B68AB" w:rsidRPr="00112EF1">
        <w:t>: Acelerar</w:t>
      </w:r>
    </w:p>
    <w:p w14:paraId="3126EC88" w14:textId="734BE956" w:rsidR="002B68AB" w:rsidRPr="00112EF1" w:rsidRDefault="00C82218" w:rsidP="002B68AB">
      <w:pPr>
        <w:pStyle w:val="Pargrafdellista"/>
        <w:numPr>
          <w:ilvl w:val="0"/>
          <w:numId w:val="33"/>
        </w:numPr>
      </w:pPr>
      <w:r w:rsidRPr="00112EF1">
        <w:t>Y</w:t>
      </w:r>
      <w:r w:rsidR="002B68AB" w:rsidRPr="00112EF1">
        <w:t>: Frenar</w:t>
      </w:r>
    </w:p>
    <w:p w14:paraId="42438D3D" w14:textId="00E7E63F" w:rsidR="00C82218" w:rsidRPr="00112EF1" w:rsidRDefault="00C82218" w:rsidP="002B68AB">
      <w:pPr>
        <w:pStyle w:val="Pargrafdellista"/>
        <w:numPr>
          <w:ilvl w:val="0"/>
          <w:numId w:val="33"/>
        </w:numPr>
      </w:pPr>
      <w:r w:rsidRPr="00112EF1">
        <w:t>L/R: Derrapar</w:t>
      </w:r>
    </w:p>
    <w:p w14:paraId="3D4CF539" w14:textId="77777777" w:rsidR="002B68AB" w:rsidRPr="00112EF1" w:rsidRDefault="002B68AB" w:rsidP="002B68AB">
      <w:pPr>
        <w:pStyle w:val="Pargrafdellista"/>
        <w:numPr>
          <w:ilvl w:val="0"/>
          <w:numId w:val="33"/>
        </w:numPr>
      </w:pPr>
      <w:r w:rsidRPr="00112EF1">
        <w:t>A: Lanzar objeto</w:t>
      </w:r>
    </w:p>
    <w:p w14:paraId="4C68610D" w14:textId="77777777" w:rsidR="002B68AB" w:rsidRPr="00112EF1" w:rsidRDefault="002B68AB" w:rsidP="002B68AB">
      <w:pPr>
        <w:pStyle w:val="Pargrafdellista"/>
        <w:numPr>
          <w:ilvl w:val="0"/>
          <w:numId w:val="33"/>
        </w:numPr>
      </w:pPr>
      <w:r w:rsidRPr="00112EF1">
        <w:t>X: Habilidad de Equipo</w:t>
      </w:r>
    </w:p>
    <w:p w14:paraId="5B60054A" w14:textId="4A10D87B" w:rsidR="00B855D4" w:rsidRPr="00112EF1" w:rsidRDefault="002B68AB" w:rsidP="002B68AB">
      <w:pPr>
        <w:pStyle w:val="Pargrafdellista"/>
        <w:numPr>
          <w:ilvl w:val="0"/>
          <w:numId w:val="33"/>
        </w:numPr>
      </w:pPr>
      <w:r w:rsidRPr="00112EF1">
        <w:t>Joystick Izquierdo: Girar</w:t>
      </w:r>
    </w:p>
    <w:p w14:paraId="36F91666" w14:textId="4679402A" w:rsidR="002C5CD1" w:rsidRPr="009568AC" w:rsidRDefault="00510552" w:rsidP="00975A97">
      <w:pPr>
        <w:pStyle w:val="Ttol4"/>
      </w:pPr>
      <w:r w:rsidRPr="009568AC">
        <w:t>MECÁNICAS</w:t>
      </w:r>
    </w:p>
    <w:p w14:paraId="0CDD1DAD" w14:textId="34C38F88" w:rsidR="002C5CD1" w:rsidRDefault="00395050" w:rsidP="002C5CD1">
      <w:r>
        <w:t xml:space="preserve">Las mecánicas del movimiento del vehículo son bastantes parecidas a los dos juegos anteriores. Pero el derrape es lo que marca la diferencia. Ya que requiere de habilidad para el jugador. En los otros dos pulsas el botón y ya derrapa solo y te dan el turbo. En Crash una vez se </w:t>
      </w:r>
      <w:r w:rsidR="00B037A0">
        <w:t>está</w:t>
      </w:r>
      <w:r>
        <w:t xml:space="preserve"> derrapando se debe pulsar el botón de derrapar, otra vez, en el momento preciso para tener el turbo.</w:t>
      </w:r>
    </w:p>
    <w:p w14:paraId="7AEA7F74" w14:textId="77777777" w:rsidR="00AB04E3" w:rsidRDefault="00AB04E3" w:rsidP="00AB04E3">
      <w:pPr>
        <w:keepNext/>
        <w:jc w:val="center"/>
      </w:pPr>
      <w:r>
        <w:rPr>
          <w:noProof/>
        </w:rPr>
        <w:lastRenderedPageBreak/>
        <w:drawing>
          <wp:inline distT="0" distB="0" distL="0" distR="0" wp14:anchorId="62F5CE32" wp14:editId="6329EBEA">
            <wp:extent cx="4798800" cy="2700000"/>
            <wp:effectExtent l="0" t="0" r="1905" b="5715"/>
            <wp:docPr id="21" name="Imatge 21" descr="Resultat d'imatges per a &quot;Crash Team Racing Nitro item  lis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t d'imatges per a &quot;Crash Team Racing Nitro item  list&quo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798800" cy="2700000"/>
                    </a:xfrm>
                    <a:prstGeom prst="rect">
                      <a:avLst/>
                    </a:prstGeom>
                    <a:noFill/>
                    <a:ln>
                      <a:noFill/>
                    </a:ln>
                  </pic:spPr>
                </pic:pic>
              </a:graphicData>
            </a:graphic>
          </wp:inline>
        </w:drawing>
      </w:r>
    </w:p>
    <w:p w14:paraId="184271B1" w14:textId="0EB79B86" w:rsidR="00AB04E3" w:rsidRPr="00AB04E3" w:rsidRDefault="00AB04E3" w:rsidP="00AB04E3">
      <w:pPr>
        <w:pStyle w:val="Llegenda"/>
      </w:pPr>
      <w:bookmarkStart w:id="47" w:name="_Toc69497476"/>
      <w:r>
        <w:t xml:space="preserve">Figura </w:t>
      </w:r>
      <w:r w:rsidR="00116B5D">
        <w:fldChar w:fldCharType="begin"/>
      </w:r>
      <w:r w:rsidR="00116B5D">
        <w:instrText xml:space="preserve"> STYLEREF 1 \s </w:instrText>
      </w:r>
      <w:r w:rsidR="00116B5D">
        <w:fldChar w:fldCharType="separate"/>
      </w:r>
      <w:r w:rsidR="00116B5D">
        <w:rPr>
          <w:noProof/>
        </w:rPr>
        <w:t>2</w:t>
      </w:r>
      <w:r w:rsidR="00116B5D">
        <w:fldChar w:fldCharType="end"/>
      </w:r>
      <w:r w:rsidR="00116B5D">
        <w:t>.</w:t>
      </w:r>
      <w:r w:rsidR="00116B5D">
        <w:fldChar w:fldCharType="begin"/>
      </w:r>
      <w:r w:rsidR="00116B5D">
        <w:instrText xml:space="preserve"> SEQ Figura \* ARABIC \s 1 </w:instrText>
      </w:r>
      <w:r w:rsidR="00116B5D">
        <w:fldChar w:fldCharType="separate"/>
      </w:r>
      <w:r w:rsidR="00116B5D">
        <w:rPr>
          <w:noProof/>
        </w:rPr>
        <w:t>9</w:t>
      </w:r>
      <w:r w:rsidR="00116B5D">
        <w:fldChar w:fldCharType="end"/>
      </w:r>
      <w:r>
        <w:t xml:space="preserve">: Todos los objetos de </w:t>
      </w:r>
      <w:r w:rsidRPr="00AB04E3">
        <w:t>Crash Team Racing Nitro Fueled</w:t>
      </w:r>
      <w:r>
        <w:t>.</w:t>
      </w:r>
      <w:bookmarkEnd w:id="47"/>
    </w:p>
    <w:p w14:paraId="079A00F2" w14:textId="2389E39C" w:rsidR="00395050" w:rsidRDefault="00395050" w:rsidP="002C5CD1">
      <w:r>
        <w:t xml:space="preserve">En cuanto a los objetos, </w:t>
      </w:r>
      <w:r w:rsidR="00AB04E3">
        <w:t xml:space="preserve">hay algunos que requieren de habilidad del jugador. Tanto en Mario Kart como en Team Sonic Racing, los objetos se lanzan y ya no se debe hacer nada. En Crash hay objetos, como la caja de </w:t>
      </w:r>
      <w:r w:rsidR="00B037A0">
        <w:t>TNT</w:t>
      </w:r>
      <w:r w:rsidR="00AB04E3">
        <w:t xml:space="preserve">, que para que no le explote al jugador debe pulsar el </w:t>
      </w:r>
      <w:r w:rsidR="00B037A0">
        <w:t>botón</w:t>
      </w:r>
      <w:r w:rsidR="00AB04E3">
        <w:t xml:space="preserve"> de lanzar objeto repetidamente para librarse.</w:t>
      </w:r>
    </w:p>
    <w:p w14:paraId="72BA234C" w14:textId="651FCC03" w:rsidR="00AB04E3" w:rsidRPr="00112EF1" w:rsidRDefault="00AB04E3" w:rsidP="002C5CD1">
      <w:r>
        <w:t xml:space="preserve">En cuanto a la aparición, es bastante aleatorio. Es decir, hay algunos objetos que no saldrán estando en alguna posición </w:t>
      </w:r>
      <w:r w:rsidR="00B037A0">
        <w:t>específica</w:t>
      </w:r>
      <w:r>
        <w:t>, pero no parece que haya una probabilidad para que te salgan los objetos.</w:t>
      </w:r>
    </w:p>
    <w:p w14:paraId="19C8286D" w14:textId="07FCF6A9" w:rsidR="002C5CD1" w:rsidRPr="0033714E" w:rsidRDefault="00510552" w:rsidP="00975A97">
      <w:pPr>
        <w:pStyle w:val="Ttol4"/>
      </w:pPr>
      <w:r w:rsidRPr="0033714E">
        <w:t>MODOS DE JUEGO</w:t>
      </w:r>
    </w:p>
    <w:p w14:paraId="729FE53F" w14:textId="4BD8EFA8" w:rsidR="00BC5873" w:rsidRDefault="00BC5873" w:rsidP="00BC5873">
      <w:r w:rsidRPr="00112EF1">
        <w:t>El juego</w:t>
      </w:r>
      <w:r w:rsidR="00395050">
        <w:t xml:space="preserve"> tiene siete modos de juego de un jugador.</w:t>
      </w:r>
    </w:p>
    <w:p w14:paraId="5C6ED6B9" w14:textId="4D294EB2" w:rsidR="00AB04E3" w:rsidRDefault="00AB04E3" w:rsidP="00BC5873">
      <w:r>
        <w:t>Su modo de juego principal es la historia.</w:t>
      </w:r>
      <w:r w:rsidR="003741E8">
        <w:t xml:space="preserve"> En este modo de juego hay como un mundo abierto para ir a las misiones o carreras.</w:t>
      </w:r>
    </w:p>
    <w:p w14:paraId="6D5BC6D0" w14:textId="77777777" w:rsidR="00395050" w:rsidRDefault="00BC5873" w:rsidP="00395050">
      <w:pPr>
        <w:keepNext/>
        <w:jc w:val="center"/>
      </w:pPr>
      <w:r w:rsidRPr="00112EF1">
        <w:rPr>
          <w:noProof/>
        </w:rPr>
        <w:lastRenderedPageBreak/>
        <w:drawing>
          <wp:inline distT="0" distB="0" distL="0" distR="0" wp14:anchorId="76C595B4" wp14:editId="2A4C752E">
            <wp:extent cx="4802400" cy="2700000"/>
            <wp:effectExtent l="0" t="0" r="0" b="5715"/>
            <wp:docPr id="14" name="Imat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tge 1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02400" cy="2700000"/>
                    </a:xfrm>
                    <a:prstGeom prst="rect">
                      <a:avLst/>
                    </a:prstGeom>
                  </pic:spPr>
                </pic:pic>
              </a:graphicData>
            </a:graphic>
          </wp:inline>
        </w:drawing>
      </w:r>
    </w:p>
    <w:p w14:paraId="2B6E80D1" w14:textId="1B9FD310" w:rsidR="00BC5873" w:rsidRPr="00112EF1" w:rsidRDefault="00395050" w:rsidP="00395050">
      <w:pPr>
        <w:pStyle w:val="Llegenda"/>
        <w:rPr>
          <w:highlight w:val="yellow"/>
        </w:rPr>
      </w:pPr>
      <w:bookmarkStart w:id="48" w:name="_Toc69497477"/>
      <w:r>
        <w:t xml:space="preserve">Figura </w:t>
      </w:r>
      <w:r w:rsidR="00116B5D">
        <w:fldChar w:fldCharType="begin"/>
      </w:r>
      <w:r w:rsidR="00116B5D">
        <w:instrText xml:space="preserve"> STYLEREF 1 \s </w:instrText>
      </w:r>
      <w:r w:rsidR="00116B5D">
        <w:fldChar w:fldCharType="separate"/>
      </w:r>
      <w:r w:rsidR="00116B5D">
        <w:rPr>
          <w:noProof/>
        </w:rPr>
        <w:t>2</w:t>
      </w:r>
      <w:r w:rsidR="00116B5D">
        <w:fldChar w:fldCharType="end"/>
      </w:r>
      <w:r w:rsidR="00116B5D">
        <w:t>.</w:t>
      </w:r>
      <w:r w:rsidR="00116B5D">
        <w:fldChar w:fldCharType="begin"/>
      </w:r>
      <w:r w:rsidR="00116B5D">
        <w:instrText xml:space="preserve"> SEQ Figura \* ARABIC \s 1 </w:instrText>
      </w:r>
      <w:r w:rsidR="00116B5D">
        <w:fldChar w:fldCharType="separate"/>
      </w:r>
      <w:r w:rsidR="00116B5D">
        <w:rPr>
          <w:noProof/>
        </w:rPr>
        <w:t>10</w:t>
      </w:r>
      <w:r w:rsidR="00116B5D">
        <w:fldChar w:fldCharType="end"/>
      </w:r>
      <w:r>
        <w:t>: Modos de juego de Crash Team Racing Nitro Fueled.</w:t>
      </w:r>
      <w:bookmarkEnd w:id="48"/>
    </w:p>
    <w:p w14:paraId="2EC3A861" w14:textId="76BAE9E3" w:rsidR="002C5CD1" w:rsidRDefault="001B6E2B" w:rsidP="002C5CD1">
      <w:r>
        <w:t>Después hay los modos típicos que salen en los otros juegos, carrera, torneo y contrarreloj.</w:t>
      </w:r>
    </w:p>
    <w:p w14:paraId="428A2456" w14:textId="147A61CC" w:rsidR="001B6E2B" w:rsidRDefault="00B037A0" w:rsidP="002C5CD1">
      <w:r w:rsidRPr="001B6E2B">
        <w:t>Además,</w:t>
      </w:r>
      <w:r w:rsidR="001B6E2B" w:rsidRPr="001B6E2B">
        <w:t xml:space="preserve"> Crash Team Racing Nitro Fueled tiene u</w:t>
      </w:r>
      <w:r w:rsidR="001B6E2B">
        <w:t>n modo batalla</w:t>
      </w:r>
      <w:r w:rsidR="0033714E">
        <w:t xml:space="preserve"> que en </w:t>
      </w:r>
      <w:r>
        <w:t>él</w:t>
      </w:r>
      <w:r w:rsidR="0033714E">
        <w:t xml:space="preserve"> se debe competir individualmente en diferentes batallas como, capturar la bandera, battle royale, etc. Este modo tiene mapas exclusivos.</w:t>
      </w:r>
    </w:p>
    <w:p w14:paraId="54F446DD" w14:textId="43FD0980" w:rsidR="0033714E" w:rsidRDefault="0033714E" w:rsidP="002C5CD1">
      <w:r>
        <w:t xml:space="preserve">La carrera de anillos se debe seguir el camino formado por los anillos que hay en el mapa para ganar puntuación y alargar el tiempo, que si este </w:t>
      </w:r>
      <w:r w:rsidR="00B037A0">
        <w:t>último</w:t>
      </w:r>
      <w:r>
        <w:t xml:space="preserve"> llega a cero se acaba la carrera.</w:t>
      </w:r>
    </w:p>
    <w:p w14:paraId="30168C4D" w14:textId="6E8D08EA" w:rsidR="0033714E" w:rsidRPr="001B6E2B" w:rsidRDefault="0033714E" w:rsidP="002C5CD1">
      <w:r>
        <w:t xml:space="preserve">La carrera por la reliquia es </w:t>
      </w:r>
      <w:r w:rsidR="00B037A0">
        <w:t>una contrarreloj</w:t>
      </w:r>
      <w:r>
        <w:t xml:space="preserve">, pero </w:t>
      </w:r>
      <w:r w:rsidR="00B037A0">
        <w:t>mucho más avanzado</w:t>
      </w:r>
      <w:r>
        <w:t>, es decir, para ganar se debe hacer una vuelta en un tiempo límite, que es bastante difícil.</w:t>
      </w:r>
    </w:p>
    <w:p w14:paraId="4F8A5CB0" w14:textId="23579F58" w:rsidR="001B6E2B" w:rsidRPr="00112EF1" w:rsidRDefault="001B6E2B" w:rsidP="002C5CD1">
      <w:r>
        <w:t xml:space="preserve">Para acabar </w:t>
      </w:r>
      <w:r w:rsidRPr="001B6E2B">
        <w:t>Crash Team Racing Nitro Fueled</w:t>
      </w:r>
      <w:r>
        <w:t xml:space="preserve"> tiene modos de </w:t>
      </w:r>
      <w:r w:rsidR="00B037A0">
        <w:t>desafío</w:t>
      </w:r>
      <w:r w:rsidR="0033714E">
        <w:t>, que son carreras</w:t>
      </w:r>
      <w:r w:rsidR="00B037A0">
        <w:t>, pero</w:t>
      </w:r>
      <w:r w:rsidR="0033714E">
        <w:t xml:space="preserve"> que para ganar se deben conseguir ciertos objetivos</w:t>
      </w:r>
      <w:r>
        <w:t xml:space="preserve">, el CTR que </w:t>
      </w:r>
      <w:r w:rsidR="0033714E">
        <w:t>se deben recoger las letras C, T y R que están repartidos en el mapa. E</w:t>
      </w:r>
      <w:r>
        <w:t xml:space="preserve">l </w:t>
      </w:r>
      <w:r w:rsidR="00B037A0">
        <w:t>desafío</w:t>
      </w:r>
      <w:r>
        <w:t xml:space="preserve"> de cristales</w:t>
      </w:r>
      <w:r w:rsidR="0033714E">
        <w:t xml:space="preserve">, en cambio, es en los mapas de batallas y se deben conseguir veinte cristales en un tiempo </w:t>
      </w:r>
      <w:r w:rsidR="00B037A0">
        <w:t>límite</w:t>
      </w:r>
      <w:r w:rsidR="0033714E">
        <w:t>.</w:t>
      </w:r>
    </w:p>
    <w:p w14:paraId="66C916F4" w14:textId="77777777" w:rsidR="004705D2" w:rsidRPr="001B6E2B" w:rsidRDefault="004705D2" w:rsidP="00883827"/>
    <w:p w14:paraId="68C2A8AF" w14:textId="0DA35921" w:rsidR="00B90BD6" w:rsidRDefault="00B90BD6">
      <w:pPr>
        <w:spacing w:before="0" w:after="200"/>
        <w:jc w:val="left"/>
        <w:rPr>
          <w:rFonts w:eastAsia="Calibri" w:cs="Times New Roman"/>
          <w:b/>
          <w:sz w:val="32"/>
          <w:szCs w:val="32"/>
          <w:lang w:eastAsia="en-US"/>
        </w:rPr>
      </w:pPr>
      <w:r>
        <w:br w:type="page"/>
      </w:r>
    </w:p>
    <w:p w14:paraId="4E9EFE5C" w14:textId="0F20D050" w:rsidR="00B90BD6" w:rsidRDefault="00B90BD6">
      <w:pPr>
        <w:spacing w:before="0" w:after="200"/>
        <w:jc w:val="left"/>
        <w:rPr>
          <w:rFonts w:eastAsia="Calibri" w:cs="Times New Roman"/>
          <w:b/>
          <w:sz w:val="32"/>
          <w:szCs w:val="32"/>
          <w:lang w:eastAsia="en-US"/>
        </w:rPr>
      </w:pPr>
      <w:r>
        <w:lastRenderedPageBreak/>
        <w:br w:type="page"/>
      </w:r>
    </w:p>
    <w:p w14:paraId="78E435E5" w14:textId="77777777" w:rsidR="006A1A5B" w:rsidRPr="001B6E2B" w:rsidRDefault="006A1A5B" w:rsidP="00883827">
      <w:pPr>
        <w:pStyle w:val="captol"/>
        <w:sectPr w:rsidR="006A1A5B" w:rsidRPr="001B6E2B" w:rsidSect="000B5247">
          <w:headerReference w:type="default" r:id="rId26"/>
          <w:type w:val="oddPage"/>
          <w:pgSz w:w="11906" w:h="16838" w:code="9"/>
          <w:pgMar w:top="1701" w:right="1418" w:bottom="1418" w:left="1418" w:header="709" w:footer="709" w:gutter="284"/>
          <w:cols w:space="708"/>
          <w:docGrid w:linePitch="360"/>
        </w:sectPr>
      </w:pPr>
    </w:p>
    <w:p w14:paraId="14A83CE8" w14:textId="1400FFAE" w:rsidR="006A1A5B" w:rsidRPr="00B54D74" w:rsidRDefault="00850C4E" w:rsidP="009610BE">
      <w:pPr>
        <w:pStyle w:val="Ttol1"/>
        <w:rPr>
          <w:highlight w:val="yellow"/>
        </w:rPr>
      </w:pPr>
      <w:bookmarkStart w:id="49" w:name="_MARCO_TEÓRICO"/>
      <w:bookmarkStart w:id="50" w:name="_Toc60338164"/>
      <w:bookmarkStart w:id="51" w:name="_Hlk60246115"/>
      <w:bookmarkStart w:id="52" w:name="_Ref57125730"/>
      <w:bookmarkStart w:id="53" w:name="_Toc57196830"/>
      <w:bookmarkStart w:id="54" w:name="_Toc69497572"/>
      <w:bookmarkEnd w:id="49"/>
      <w:r w:rsidRPr="00B54D74">
        <w:rPr>
          <w:highlight w:val="yellow"/>
        </w:rPr>
        <w:lastRenderedPageBreak/>
        <w:t>MARCO TEÓRICO</w:t>
      </w:r>
      <w:bookmarkEnd w:id="50"/>
      <w:bookmarkEnd w:id="54"/>
    </w:p>
    <w:p w14:paraId="6048E5D2" w14:textId="0B896B35" w:rsidR="001D0A0F" w:rsidRPr="009568AC" w:rsidRDefault="00510552" w:rsidP="000A2A0D">
      <w:pPr>
        <w:pStyle w:val="Ttol2"/>
      </w:pPr>
      <w:bookmarkStart w:id="55" w:name="_Toc69497573"/>
      <w:bookmarkEnd w:id="51"/>
      <w:r w:rsidRPr="009568AC">
        <w:t>DEL MULTIJUGADOR LOCAL AL MULTIJUGADOR EN LÍNEA</w:t>
      </w:r>
      <w:bookmarkEnd w:id="55"/>
    </w:p>
    <w:p w14:paraId="31E27771" w14:textId="4929B3A3" w:rsidR="00893E0C" w:rsidRPr="00112EF1" w:rsidRDefault="00893E0C" w:rsidP="00893E0C">
      <w:r w:rsidRPr="00112EF1">
        <w:t xml:space="preserve">Desde el inicio de los videojuegos, el multijugador </w:t>
      </w:r>
      <w:r w:rsidR="00710D8B" w:rsidRPr="00112EF1">
        <w:t xml:space="preserve">está presente. Así que en este apartado se </w:t>
      </w:r>
      <w:r w:rsidR="00F312E7" w:rsidRPr="00112EF1">
        <w:t>verá</w:t>
      </w:r>
      <w:r w:rsidR="00710D8B" w:rsidRPr="00112EF1">
        <w:t xml:space="preserve"> la evolución que ha tenido los videojuegos multijugador y además se verán los dos métodos </w:t>
      </w:r>
      <w:r w:rsidR="00F312E7" w:rsidRPr="00112EF1">
        <w:t>más</w:t>
      </w:r>
      <w:r w:rsidR="00710D8B" w:rsidRPr="00112EF1">
        <w:t xml:space="preserve"> usados y se explicará que ventajas e inconvenientes tienen.</w:t>
      </w:r>
    </w:p>
    <w:p w14:paraId="2213EEA5" w14:textId="20D88B1B" w:rsidR="00524352" w:rsidRPr="009568AC" w:rsidRDefault="00510552" w:rsidP="00DF4A77">
      <w:pPr>
        <w:pStyle w:val="Ttol3"/>
      </w:pPr>
      <w:bookmarkStart w:id="56" w:name="_Toc69497574"/>
      <w:r w:rsidRPr="009568AC">
        <w:t>EVOLUCIÓN DE LOS</w:t>
      </w:r>
      <w:r w:rsidR="00575CD5">
        <w:t xml:space="preserve"> JUEGOS</w:t>
      </w:r>
      <w:r w:rsidRPr="009568AC">
        <w:t xml:space="preserve"> </w:t>
      </w:r>
      <w:r w:rsidR="00575CD5">
        <w:t>MULTIJUGADOR</w:t>
      </w:r>
      <w:bookmarkEnd w:id="56"/>
    </w:p>
    <w:p w14:paraId="54CF4D36" w14:textId="79670FDA" w:rsidR="001D0A0F" w:rsidRPr="00112EF1" w:rsidRDefault="00F16449" w:rsidP="001D0A0F">
      <w:r w:rsidRPr="00112EF1">
        <w:t xml:space="preserve">El multijugador en los videojuegos existe, prácticamente desde su creación. Tennis for Two </w:t>
      </w:r>
      <w:r w:rsidR="00D10201" w:rsidRPr="00112EF1">
        <w:fldChar w:fldCharType="begin"/>
      </w:r>
      <w:r w:rsidR="004C76E1" w:rsidRPr="00112EF1">
        <w:instrText xml:space="preserve"> ADDIN ZOTERO_ITEM CSL_CITATION {"citationID":"hOMjQeUi","properties":{"formattedCitation":"(William Higginbotham, 1958)","plainCitation":"(William Higginbotham, 1958)","noteIndex":0},"citationItems":[{"id":18,"uris":["http://zotero.org/users/local/eauejolH/items/ACR4IT79"],"uri":["http://zotero.org/users/local/eauejolH/items/ACR4IT79"],"itemData":{"id":18,"type":"book","title":"Tennis for Two","URL":"https://www.youtube.com/watch?v=s2E9iSQfGdg","author":[{"literal":"William Higginbotham"}],"issued":{"date-parts":[["1958",10,18]]}}}],"schema":"https://github.com/citation-style-language/schema/raw/master/csl-citation.json"} </w:instrText>
      </w:r>
      <w:r w:rsidR="00D10201" w:rsidRPr="00112EF1">
        <w:fldChar w:fldCharType="separate"/>
      </w:r>
      <w:r w:rsidR="00710D8B" w:rsidRPr="00112EF1">
        <w:rPr>
          <w:rFonts w:cs="Arial"/>
        </w:rPr>
        <w:t>(William Higginbotham, 1958)</w:t>
      </w:r>
      <w:r w:rsidR="00D10201" w:rsidRPr="00112EF1">
        <w:fldChar w:fldCharType="end"/>
      </w:r>
      <w:r w:rsidRPr="00112EF1">
        <w:t>, que fue hecho en un osciloscopio, era un juego para dos jugadores, por ello multijugador.</w:t>
      </w:r>
    </w:p>
    <w:p w14:paraId="6803A95F" w14:textId="292720E2" w:rsidR="00F16449" w:rsidRPr="00112EF1" w:rsidRDefault="00F16449" w:rsidP="001D0A0F">
      <w:r w:rsidRPr="00112EF1">
        <w:t>El primer juego multijugador en línea surgió el año 1973, para PLATO</w:t>
      </w:r>
      <w:r w:rsidR="005D24E4" w:rsidRPr="00112EF1">
        <w:t xml:space="preserve"> </w:t>
      </w:r>
      <w:r w:rsidR="005D24E4" w:rsidRPr="00112EF1">
        <w:fldChar w:fldCharType="begin"/>
      </w:r>
      <w:r w:rsidR="005D24E4" w:rsidRPr="00112EF1">
        <w:instrText xml:space="preserve"> ADDIN ZOTERO_ITEM CSL_CITATION {"citationID":"OZGWQ79J","properties":{"formattedCitation":"(Universidad de Illinois, 1960)","plainCitation":"(Universidad de Illinois, 1960)","noteIndex":0},"citationItems":[{"id":13,"uris":["http://zotero.org/users/local/eauejolH/items/PHA2X9MJ"],"uri":["http://zotero.org/users/local/eauejolH/items/PHA2X9MJ"],"itemData":{"id":13,"type":"book","title":"PLATO","URL":"https://distributedmuseum.illinois.edu/exhibit/plato/","author":[{"literal":"Universidad de Illinois"}],"issued":{"date-parts":[["1960"]]}}}],"schema":"https://github.com/citation-style-language/schema/raw/master/csl-citation.json"} </w:instrText>
      </w:r>
      <w:r w:rsidR="005D24E4" w:rsidRPr="00112EF1">
        <w:fldChar w:fldCharType="separate"/>
      </w:r>
      <w:r w:rsidR="00710D8B" w:rsidRPr="00112EF1">
        <w:rPr>
          <w:rFonts w:cs="Arial"/>
        </w:rPr>
        <w:t>(Universidad de Illinois, 1960)</w:t>
      </w:r>
      <w:r w:rsidR="005D24E4" w:rsidRPr="00112EF1">
        <w:fldChar w:fldCharType="end"/>
      </w:r>
      <w:r w:rsidRPr="00112EF1">
        <w:t>, que fue una de las primeras máquinas con un sistema de internet</w:t>
      </w:r>
      <w:r w:rsidR="00850C4E" w:rsidRPr="00112EF1">
        <w:t>. E</w:t>
      </w:r>
      <w:r w:rsidR="005D24E4" w:rsidRPr="00112EF1">
        <w:t>se juego se llama Empire</w:t>
      </w:r>
      <w:r w:rsidR="007D2366" w:rsidRPr="00112EF1">
        <w:t xml:space="preserve"> </w:t>
      </w:r>
      <w:r w:rsidR="005D24E4" w:rsidRPr="00112EF1">
        <w:fldChar w:fldCharType="begin"/>
      </w:r>
      <w:r w:rsidR="00710D8B" w:rsidRPr="00112EF1">
        <w:instrText xml:space="preserve"> ADDIN ZOTERO_ITEM CSL_CITATION {"citationID":"6msVWBBI","properties":{"formattedCitation":"(Daleske y Warner, 1973)","plainCitation":"(Daleske y Warner, 1973)","noteIndex":0},"citationItems":[{"id":19,"uris":["http://zotero.org/users/local/eauejolH/items/VJEYCVQG"],"uri":["http://zotero.org/users/local/eauejolH/items/VJEYCVQG"],"itemData":{"id":19,"type":"book","title":"Empire","URL":"https://www.youtube.com/watch?v=Yo8mrNPr_3o","author":[{"family":"Daleske","given":"John"},{"family":"Warner","given":"Silas"}],"issued":{"date-parts":[["1973"]]}}}],"schema":"https://github.com/citation-style-language/schema/raw/master/csl-citation.json"} </w:instrText>
      </w:r>
      <w:r w:rsidR="005D24E4" w:rsidRPr="00112EF1">
        <w:fldChar w:fldCharType="separate"/>
      </w:r>
      <w:r w:rsidR="00710D8B" w:rsidRPr="00112EF1">
        <w:rPr>
          <w:rFonts w:cs="Arial"/>
        </w:rPr>
        <w:t>(Daleske y Warner, 1973)</w:t>
      </w:r>
      <w:r w:rsidR="005D24E4" w:rsidRPr="00112EF1">
        <w:fldChar w:fldCharType="end"/>
      </w:r>
      <w:r w:rsidR="005D24E4" w:rsidRPr="00112EF1">
        <w:t>, un juego de estrategia por turnos. Aunque prácticamente surgió a la par que Maze War</w:t>
      </w:r>
      <w:r w:rsidR="002C5CD1" w:rsidRPr="00112EF1">
        <w:t xml:space="preserve"> </w:t>
      </w:r>
      <w:r w:rsidR="002C5CD1" w:rsidRPr="00112EF1">
        <w:fldChar w:fldCharType="begin"/>
      </w:r>
      <w:r w:rsidR="004C76E1" w:rsidRPr="00112EF1">
        <w:instrText xml:space="preserve"> ADDIN ZOTERO_ITEM CSL_CITATION {"citationID":"AHmCKZgL","properties":{"formattedCitation":"(Jim Bowery, 1974)","plainCitation":"(Jim Bowery, 1974)","noteIndex":0},"citationItems":[{"id":20,"uris":["http://zotero.org/users/local/eauejolH/items/D9QSRSZH"],"uri":["http://zotero.org/users/local/eauejolH/items/D9QSRSZH"],"itemData":{"id":20,"type":"book","title":"Maze War","URL":"https://www.youtube.com/watch?v=9wX5L03r-qA","author":[{"literal":"Jim Bowery"}],"issued":{"date-parts":[["1974"]]}}}],"schema":"https://github.com/citation-style-language/schema/raw/master/csl-citation.json"} </w:instrText>
      </w:r>
      <w:r w:rsidR="002C5CD1" w:rsidRPr="00112EF1">
        <w:fldChar w:fldCharType="separate"/>
      </w:r>
      <w:r w:rsidR="00710D8B" w:rsidRPr="00112EF1">
        <w:rPr>
          <w:rFonts w:cs="Arial"/>
        </w:rPr>
        <w:t>(Jim Bowery, 1974)</w:t>
      </w:r>
      <w:r w:rsidR="002C5CD1" w:rsidRPr="00112EF1">
        <w:fldChar w:fldCharType="end"/>
      </w:r>
      <w:r w:rsidR="005D24E4" w:rsidRPr="00112EF1">
        <w:t xml:space="preserve"> un juego de disparos en primera persona en línea.</w:t>
      </w:r>
    </w:p>
    <w:p w14:paraId="16B342B5" w14:textId="77777777" w:rsidR="002B68AB" w:rsidRPr="00112EF1" w:rsidRDefault="005D24E4" w:rsidP="002B68AB">
      <w:pPr>
        <w:keepNext/>
        <w:jc w:val="center"/>
      </w:pPr>
      <w:r w:rsidRPr="00112EF1">
        <w:rPr>
          <w:noProof/>
        </w:rPr>
        <w:drawing>
          <wp:inline distT="0" distB="0" distL="0" distR="0" wp14:anchorId="0E98FFF4" wp14:editId="62258055">
            <wp:extent cx="2700000" cy="2700000"/>
            <wp:effectExtent l="0" t="0" r="5715" b="5715"/>
            <wp:docPr id="1"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a:ln>
                      <a:noFill/>
                    </a:ln>
                  </pic:spPr>
                </pic:pic>
              </a:graphicData>
            </a:graphic>
          </wp:inline>
        </w:drawing>
      </w:r>
    </w:p>
    <w:p w14:paraId="026877C8" w14:textId="6D9AD270" w:rsidR="005D24E4" w:rsidRPr="00112EF1" w:rsidRDefault="002B68AB" w:rsidP="00975A97">
      <w:pPr>
        <w:pStyle w:val="Llegenda"/>
      </w:pPr>
      <w:bookmarkStart w:id="57" w:name="_Toc69497478"/>
      <w:r w:rsidRPr="00112EF1">
        <w:t xml:space="preserve">Figura </w:t>
      </w:r>
      <w:r w:rsidR="00116B5D">
        <w:fldChar w:fldCharType="begin"/>
      </w:r>
      <w:r w:rsidR="00116B5D">
        <w:instrText xml:space="preserve"> STYLEREF 1 \s </w:instrText>
      </w:r>
      <w:r w:rsidR="00116B5D">
        <w:fldChar w:fldCharType="separate"/>
      </w:r>
      <w:r w:rsidR="00116B5D">
        <w:rPr>
          <w:noProof/>
        </w:rPr>
        <w:t>3</w:t>
      </w:r>
      <w:r w:rsidR="00116B5D">
        <w:fldChar w:fldCharType="end"/>
      </w:r>
      <w:r w:rsidR="00116B5D">
        <w:t>.</w:t>
      </w:r>
      <w:r w:rsidR="00116B5D">
        <w:fldChar w:fldCharType="begin"/>
      </w:r>
      <w:r w:rsidR="00116B5D">
        <w:instrText xml:space="preserve"> SEQ Figura \* ARABIC \s 1 </w:instrText>
      </w:r>
      <w:r w:rsidR="00116B5D">
        <w:fldChar w:fldCharType="separate"/>
      </w:r>
      <w:r w:rsidR="00116B5D">
        <w:rPr>
          <w:noProof/>
        </w:rPr>
        <w:t>1</w:t>
      </w:r>
      <w:r w:rsidR="00116B5D">
        <w:fldChar w:fldCharType="end"/>
      </w:r>
      <w:r w:rsidRPr="00112EF1">
        <w:t>: Imagen del juego de Empire.</w:t>
      </w:r>
      <w:bookmarkEnd w:id="57"/>
    </w:p>
    <w:p w14:paraId="49FBD809" w14:textId="0F92DBAD" w:rsidR="002C5CD1" w:rsidRPr="00112EF1" w:rsidRDefault="002C5CD1" w:rsidP="001D0A0F">
      <w:r w:rsidRPr="00112EF1">
        <w:lastRenderedPageBreak/>
        <w:t xml:space="preserve">Pero no fue hasta que salió el juego en LAN que hubo un incremento de demanda de este género de juegos. El juego en LAN, según </w:t>
      </w:r>
      <w:r w:rsidRPr="00112EF1">
        <w:fldChar w:fldCharType="begin"/>
      </w:r>
      <w:r w:rsidR="00710D8B" w:rsidRPr="00112EF1">
        <w:instrText xml:space="preserve"> ADDIN ZOTERO_ITEM CSL_CITATION {"citationID":"U0c9QXCS","properties":{"formattedCitation":"(Glazer y Sanjay Madhav, 2016)","plainCitation":"(Glazer y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rsidRPr="00112EF1">
        <w:fldChar w:fldCharType="separate"/>
      </w:r>
      <w:r w:rsidR="00710D8B" w:rsidRPr="00112EF1">
        <w:rPr>
          <w:rFonts w:cs="Arial"/>
        </w:rPr>
        <w:t>(Glazer y Sanjay Madhav, 2016)</w:t>
      </w:r>
      <w:r w:rsidRPr="00112EF1">
        <w:fldChar w:fldCharType="end"/>
      </w:r>
      <w:r w:rsidRPr="00112EF1">
        <w:t xml:space="preserve"> se caracteriza ser un multijugador en red, pero requiere de estar en la misma red de internet</w:t>
      </w:r>
      <w:r w:rsidR="007D2366" w:rsidRPr="00112EF1">
        <w:t>.</w:t>
      </w:r>
    </w:p>
    <w:p w14:paraId="25930BEF" w14:textId="1A35ABBD" w:rsidR="00D95CBD" w:rsidRPr="00112EF1" w:rsidRDefault="002C5CD1" w:rsidP="001D0A0F">
      <w:r w:rsidRPr="00112EF1">
        <w:t xml:space="preserve">El primero en usar de esa </w:t>
      </w:r>
      <w:r w:rsidR="00C11E7D" w:rsidRPr="00112EF1">
        <w:t>tecnología</w:t>
      </w:r>
      <w:r w:rsidRPr="00112EF1">
        <w:t xml:space="preserve"> fue Doom</w:t>
      </w:r>
      <w:r w:rsidR="008259F1" w:rsidRPr="00112EF1">
        <w:t xml:space="preserve"> </w:t>
      </w:r>
      <w:r w:rsidR="008259F1" w:rsidRPr="00112EF1">
        <w:fldChar w:fldCharType="begin"/>
      </w:r>
      <w:r w:rsidR="004C76E1" w:rsidRPr="00112EF1">
        <w:instrText xml:space="preserve"> ADDIN ZOTERO_ITEM CSL_CITATION {"citationID":"CWGz7dAA","properties":{"formattedCitation":"(ID Software, 1993)","plainCitation":"(ID Software, 1993)","noteIndex":0},"citationItems":[{"id":21,"uris":["http://zotero.org/users/local/eauejolH/items/ZQSWA3YM"],"uri":["http://zotero.org/users/local/eauejolH/items/ZQSWA3YM"],"itemData":{"id":21,"type":"book","title":"Doom","URL":"https://www.youtube.com/watch?v=iFnOLFd_ByQ","author":[{"literal":"ID Software"}],"issued":{"date-parts":[["1993",12,10]]}}}],"schema":"https://github.com/citation-style-language/schema/raw/master/csl-citation.json"} </w:instrText>
      </w:r>
      <w:r w:rsidR="008259F1" w:rsidRPr="00112EF1">
        <w:fldChar w:fldCharType="separate"/>
      </w:r>
      <w:r w:rsidR="00710D8B" w:rsidRPr="00112EF1">
        <w:rPr>
          <w:rFonts w:cs="Arial"/>
        </w:rPr>
        <w:t>(ID Software, 1993)</w:t>
      </w:r>
      <w:r w:rsidR="008259F1" w:rsidRPr="00112EF1">
        <w:fldChar w:fldCharType="end"/>
      </w:r>
      <w:r w:rsidRPr="00112EF1">
        <w:t>.</w:t>
      </w:r>
      <w:r w:rsidR="00893E0C" w:rsidRPr="00112EF1">
        <w:t xml:space="preserve"> En él se podía jugar tanto cooperativo como competitivo hasta cuatro jugadores. Con este sistema muchos juegos se prepararon para la era del multijugador en línea.</w:t>
      </w:r>
    </w:p>
    <w:p w14:paraId="1EBD9BDC" w14:textId="67E19D15" w:rsidR="00893E0C" w:rsidRPr="00112EF1" w:rsidRDefault="00893E0C" w:rsidP="00893E0C">
      <w:r w:rsidRPr="00112EF1">
        <w:t xml:space="preserve">Con el auge de internet en la década de los 90, los videojuegos empezaron a implementar </w:t>
      </w:r>
      <w:r w:rsidR="00575CD5">
        <w:t>el</w:t>
      </w:r>
      <w:r w:rsidRPr="00112EF1">
        <w:t xml:space="preserve"> multijugador en línea. Uno de los primeros en tener un multijugador en línea fue Epic Game’s Unreal </w:t>
      </w:r>
      <w:r w:rsidRPr="00112EF1">
        <w:fldChar w:fldCharType="begin"/>
      </w:r>
      <w:r w:rsidR="00710D8B" w:rsidRPr="00112EF1">
        <w:instrText xml:space="preserve"> ADDIN ZOTERO_ITEM CSL_CITATION {"citationID":"JdjKj7Lr","properties":{"formattedCitation":"(Epic MegaGames y Digital Extremes, 1998)","plainCitation":"(Epic MegaGames y Digital Extremes, 1998)","noteIndex":0},"citationItems":[{"id":37,"uris":["http://zotero.org/users/local/eauejolH/items/KGMVMP5H"],"uri":["http://zotero.org/users/local/eauejolH/items/KGMVMP5H"],"itemData":{"id":37,"type":"book","title":"Epic Game’s Unreal","URL":"https://www.youtube.com/watch?v=WTRmZ6aFEWM","author":[{"literal":"Epic MegaGames"},{"literal":"Digital Extremes"}],"issued":{"date-parts":[["1998",5,22]]}}}],"schema":"https://github.com/citation-style-language/schema/raw/master/csl-citation.json"} </w:instrText>
      </w:r>
      <w:r w:rsidRPr="00112EF1">
        <w:fldChar w:fldCharType="separate"/>
      </w:r>
      <w:r w:rsidR="00710D8B" w:rsidRPr="00112EF1">
        <w:rPr>
          <w:rFonts w:cs="Arial"/>
        </w:rPr>
        <w:t>(Epic MegaGames y Digital Extremes, 1998)</w:t>
      </w:r>
      <w:r w:rsidRPr="00112EF1">
        <w:fldChar w:fldCharType="end"/>
      </w:r>
      <w:r w:rsidRPr="00112EF1">
        <w:t xml:space="preserve">. </w:t>
      </w:r>
    </w:p>
    <w:p w14:paraId="215A3807" w14:textId="27DB2493" w:rsidR="00893E0C" w:rsidRPr="00112EF1" w:rsidRDefault="00893E0C" w:rsidP="00893E0C">
      <w:r w:rsidRPr="00112EF1">
        <w:t>Sobre la década de los 2000, las consolas empezaron a implementar el multijugador en línea con la aparición de Xbox Live, PlayStation Network, entre otros.</w:t>
      </w:r>
    </w:p>
    <w:p w14:paraId="448BA217" w14:textId="1B68D59F" w:rsidR="00E31017" w:rsidRPr="009568AC" w:rsidRDefault="00510552" w:rsidP="00DF4A77">
      <w:pPr>
        <w:pStyle w:val="Ttol3"/>
      </w:pPr>
      <w:bookmarkStart w:id="58" w:name="_Toc69497575"/>
      <w:r w:rsidRPr="009568AC">
        <w:t>MULTIJUGADOR LOCAL</w:t>
      </w:r>
      <w:bookmarkEnd w:id="58"/>
    </w:p>
    <w:p w14:paraId="220E2856" w14:textId="67FEC43D" w:rsidR="001D0A0F" w:rsidRPr="00112EF1" w:rsidRDefault="003828B5" w:rsidP="001D0A0F">
      <w:r w:rsidRPr="00112EF1">
        <w:t xml:space="preserve">Según </w:t>
      </w:r>
      <w:r w:rsidRPr="00112EF1">
        <w:fldChar w:fldCharType="begin"/>
      </w:r>
      <w:r w:rsidR="00710D8B" w:rsidRPr="00112EF1">
        <w:instrText xml:space="preserve"> ADDIN ZOTERO_ITEM CSL_CITATION {"citationID":"vRnTiDxX","properties":{"formattedCitation":"(Glazer y Sanjay Madhav, 2016)","plainCitation":"(Glazer y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rsidRPr="00112EF1">
        <w:fldChar w:fldCharType="separate"/>
      </w:r>
      <w:r w:rsidR="00710D8B" w:rsidRPr="00112EF1">
        <w:rPr>
          <w:rFonts w:cs="Arial"/>
        </w:rPr>
        <w:t>(Glazer y Sanjay Madhav, 2016)</w:t>
      </w:r>
      <w:r w:rsidRPr="00112EF1">
        <w:fldChar w:fldCharType="end"/>
      </w:r>
      <w:r w:rsidRPr="00112EF1">
        <w:t xml:space="preserve"> un juego con multijugador local es aquel que está diseñado para jugar diferentes personas en el mismo ordenador. Un ejemplo de ellos son l</w:t>
      </w:r>
      <w:r w:rsidR="00D95CBD" w:rsidRPr="00112EF1">
        <w:t>a saga</w:t>
      </w:r>
      <w:r w:rsidRPr="00112EF1">
        <w:t xml:space="preserve"> Mario Kart</w:t>
      </w:r>
      <w:r w:rsidR="00D95CBD" w:rsidRPr="00112EF1">
        <w:t xml:space="preserve"> </w:t>
      </w:r>
      <w:r w:rsidR="00D95CBD" w:rsidRPr="00112EF1">
        <w:fldChar w:fldCharType="begin"/>
      </w:r>
      <w:r w:rsidR="004C76E1" w:rsidRPr="00112EF1">
        <w:instrText xml:space="preserve"> ADDIN ZOTERO_ITEM CSL_CITATION {"citationID":"PKUKFNtc","properties":{"formattedCitation":"(Nintendo, 1992)","plainCitation":"(Nintendo, 1992)","noteIndex":0},"citationItems":[{"id":15,"uris":["http://zotero.org/users/local/eauejolH/items/BPV3ZBMV"],"uri":["http://zotero.org/users/local/eauejolH/items/BPV3ZBMV"],"itemData":{"id":15,"type":"book","title":"Super Mario Kart","URL":"https://www.youtube.com/watch?v=AlAmXXNz5ac","author":[{"literal":"Nintendo"}],"issued":{"date-parts":[["1992",8,27]]}}}],"schema":"https://github.com/citation-style-language/schema/raw/master/csl-citation.json"} </w:instrText>
      </w:r>
      <w:r w:rsidR="00D95CBD" w:rsidRPr="00112EF1">
        <w:fldChar w:fldCharType="separate"/>
      </w:r>
      <w:r w:rsidR="00710D8B" w:rsidRPr="00112EF1">
        <w:rPr>
          <w:rFonts w:cs="Arial"/>
        </w:rPr>
        <w:t>(Nintendo, 1992)</w:t>
      </w:r>
      <w:r w:rsidR="00D95CBD" w:rsidRPr="00112EF1">
        <w:fldChar w:fldCharType="end"/>
      </w:r>
      <w:r w:rsidR="006E5834" w:rsidRPr="00112EF1">
        <w:t xml:space="preserve">, los que salieron </w:t>
      </w:r>
      <w:r w:rsidRPr="00112EF1">
        <w:t>antes del 8</w:t>
      </w:r>
      <w:r w:rsidR="006E5834" w:rsidRPr="00112EF1">
        <w:t>, ya que el último</w:t>
      </w:r>
      <w:r w:rsidR="00D95CBD" w:rsidRPr="00112EF1">
        <w:t xml:space="preserve"> que introduce el juego en línea</w:t>
      </w:r>
      <w:r w:rsidR="006A75D4" w:rsidRPr="00112EF1">
        <w:t>,</w:t>
      </w:r>
      <w:r w:rsidRPr="00112EF1">
        <w:t xml:space="preserve"> el Final Fantasy Chrystal Chronicles </w:t>
      </w:r>
      <w:r w:rsidRPr="00112EF1">
        <w:fldChar w:fldCharType="begin"/>
      </w:r>
      <w:r w:rsidR="004C76E1" w:rsidRPr="00112EF1">
        <w:instrText xml:space="preserve"> ADDIN ZOTERO_ITEM CSL_CITATION {"citationID":"JeW60DCC","properties":{"formattedCitation":"(Square Enix, 2004)","plainCitation":"(Square Enix, 2004)","noteIndex":0},"citationItems":[{"id":14,"uris":["http://zotero.org/users/local/eauejolH/items/FIM52FSR"],"uri":["http://zotero.org/users/local/eauejolH/items/FIM52FSR"],"itemData":{"id":14,"type":"book","title":"Final Fantasy: Crystal Chronicles","URL":"https://www.youtube.com/watch?v=pOA0U6yWJqo","author":[{"literal":"Square Enix"}],"issued":{"date-parts":[["2004",3,11]]}}}],"schema":"https://github.com/citation-style-language/schema/raw/master/csl-citation.json"} </w:instrText>
      </w:r>
      <w:r w:rsidRPr="00112EF1">
        <w:fldChar w:fldCharType="separate"/>
      </w:r>
      <w:r w:rsidR="00710D8B" w:rsidRPr="00112EF1">
        <w:rPr>
          <w:rFonts w:cs="Arial"/>
        </w:rPr>
        <w:t>(Square Enix, 2004)</w:t>
      </w:r>
      <w:r w:rsidRPr="00112EF1">
        <w:fldChar w:fldCharType="end"/>
      </w:r>
      <w:r w:rsidRPr="00112EF1">
        <w:t>, entre muchos otros</w:t>
      </w:r>
      <w:r w:rsidR="00D95CBD" w:rsidRPr="00112EF1">
        <w:t xml:space="preserve">. Estos juegos implementaban un sistema que permitía </w:t>
      </w:r>
      <w:r w:rsidR="0056381E" w:rsidRPr="00112EF1">
        <w:t>a</w:t>
      </w:r>
      <w:r w:rsidR="00D95CBD" w:rsidRPr="00112EF1">
        <w:t xml:space="preserve"> diversos jugadores jugar contra ellos, Mario Kart, o en cooperativo siguiendo una historia, Final Fantasy Chrystal Chronicles.</w:t>
      </w:r>
    </w:p>
    <w:p w14:paraId="05CE4467" w14:textId="77777777" w:rsidR="006E5834" w:rsidRPr="00112EF1" w:rsidRDefault="006E5834" w:rsidP="006E5834">
      <w:pPr>
        <w:keepNext/>
        <w:jc w:val="center"/>
      </w:pPr>
      <w:r w:rsidRPr="00112EF1">
        <w:rPr>
          <w:noProof/>
        </w:rPr>
        <w:lastRenderedPageBreak/>
        <w:drawing>
          <wp:inline distT="0" distB="0" distL="0" distR="0" wp14:anchorId="17F2E31A" wp14:editId="45AB5F75">
            <wp:extent cx="4320000" cy="2700000"/>
            <wp:effectExtent l="0" t="0" r="4445" b="5715"/>
            <wp:docPr id="6" name="Imat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320000" cy="2700000"/>
                    </a:xfrm>
                    <a:prstGeom prst="rect">
                      <a:avLst/>
                    </a:prstGeom>
                    <a:noFill/>
                    <a:ln>
                      <a:noFill/>
                    </a:ln>
                  </pic:spPr>
                </pic:pic>
              </a:graphicData>
            </a:graphic>
          </wp:inline>
        </w:drawing>
      </w:r>
    </w:p>
    <w:p w14:paraId="33BB372C" w14:textId="5178050F" w:rsidR="006E5834" w:rsidRPr="00112EF1" w:rsidRDefault="006E5834" w:rsidP="006E5834">
      <w:pPr>
        <w:pStyle w:val="Llegenda"/>
      </w:pPr>
      <w:bookmarkStart w:id="59" w:name="_Toc69497479"/>
      <w:r w:rsidRPr="00112EF1">
        <w:t xml:space="preserve">Figura </w:t>
      </w:r>
      <w:r w:rsidR="00116B5D">
        <w:fldChar w:fldCharType="begin"/>
      </w:r>
      <w:r w:rsidR="00116B5D">
        <w:instrText xml:space="preserve"> STYLEREF 1 \s </w:instrText>
      </w:r>
      <w:r w:rsidR="00116B5D">
        <w:fldChar w:fldCharType="separate"/>
      </w:r>
      <w:r w:rsidR="00116B5D">
        <w:rPr>
          <w:noProof/>
        </w:rPr>
        <w:t>3</w:t>
      </w:r>
      <w:r w:rsidR="00116B5D">
        <w:fldChar w:fldCharType="end"/>
      </w:r>
      <w:r w:rsidR="00116B5D">
        <w:t>.</w:t>
      </w:r>
      <w:r w:rsidR="00116B5D">
        <w:fldChar w:fldCharType="begin"/>
      </w:r>
      <w:r w:rsidR="00116B5D">
        <w:instrText xml:space="preserve"> SEQ Figura \* ARABIC \s 1 </w:instrText>
      </w:r>
      <w:r w:rsidR="00116B5D">
        <w:fldChar w:fldCharType="separate"/>
      </w:r>
      <w:r w:rsidR="00116B5D">
        <w:rPr>
          <w:noProof/>
        </w:rPr>
        <w:t>2</w:t>
      </w:r>
      <w:r w:rsidR="00116B5D">
        <w:fldChar w:fldCharType="end"/>
      </w:r>
      <w:r w:rsidRPr="00112EF1">
        <w:t>: Imagen del modo cooperativo de Final Fantasy Chrystal Chronicles.</w:t>
      </w:r>
      <w:bookmarkEnd w:id="59"/>
    </w:p>
    <w:p w14:paraId="02FA27BC" w14:textId="11CA7DA1" w:rsidR="00D95CBD" w:rsidRPr="00112EF1" w:rsidRDefault="00D95CBD" w:rsidP="001D0A0F">
      <w:r w:rsidRPr="00112EF1">
        <w:t>Este modo tiene alguna ventaja respecto al multijugador en línea, por ejemplo, no hay lag provocado por la conexión a internet</w:t>
      </w:r>
      <w:r w:rsidR="00457485" w:rsidRPr="00112EF1">
        <w:t>.</w:t>
      </w:r>
    </w:p>
    <w:p w14:paraId="29333427" w14:textId="5DB0FDAE" w:rsidR="00CE350F" w:rsidRPr="00112EF1" w:rsidRDefault="00D95CBD" w:rsidP="001D0A0F">
      <w:r w:rsidRPr="00112EF1">
        <w:t xml:space="preserve">Por el contrario, para poder disfrutar de las ventajas del multijugador local, necesitas que se </w:t>
      </w:r>
      <w:r w:rsidR="00250095" w:rsidRPr="00112EF1">
        <w:t>esté</w:t>
      </w:r>
      <w:r w:rsidRPr="00112EF1">
        <w:t xml:space="preserve"> jugando en la misma consola, por consiguiente, esos jugadores deben estar en el mismo espacio físico</w:t>
      </w:r>
      <w:r w:rsidR="00893E0C" w:rsidRPr="00112EF1">
        <w:t xml:space="preserve"> o muy cerca geográficamente</w:t>
      </w:r>
      <w:r w:rsidRPr="00112EF1">
        <w:t>.</w:t>
      </w:r>
    </w:p>
    <w:p w14:paraId="65523D90" w14:textId="1AC2A09D" w:rsidR="00E31017" w:rsidRPr="009568AC" w:rsidRDefault="00510552" w:rsidP="00DF4A77">
      <w:pPr>
        <w:pStyle w:val="Ttol3"/>
      </w:pPr>
      <w:bookmarkStart w:id="60" w:name="_Toc69497576"/>
      <w:r w:rsidRPr="009568AC">
        <w:t>MULTIJUGADOR EN LÍNEA</w:t>
      </w:r>
      <w:bookmarkEnd w:id="60"/>
    </w:p>
    <w:p w14:paraId="48DBC4D3" w14:textId="3FA6DFD4" w:rsidR="001D0A0F" w:rsidRPr="00112EF1" w:rsidRDefault="00D95CBD" w:rsidP="001D0A0F">
      <w:r w:rsidRPr="00112EF1">
        <w:t xml:space="preserve">Según </w:t>
      </w:r>
      <w:r w:rsidRPr="00112EF1">
        <w:fldChar w:fldCharType="begin"/>
      </w:r>
      <w:r w:rsidR="00710D8B" w:rsidRPr="00112EF1">
        <w:instrText xml:space="preserve"> ADDIN ZOTERO_ITEM CSL_CITATION {"citationID":"2KHp2uP4","properties":{"formattedCitation":"(Glazer y Sanjay Madhav, 2016)","plainCitation":"(Glazer y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rsidRPr="00112EF1">
        <w:fldChar w:fldCharType="separate"/>
      </w:r>
      <w:r w:rsidR="00710D8B" w:rsidRPr="00112EF1">
        <w:rPr>
          <w:rFonts w:cs="Arial"/>
        </w:rPr>
        <w:t>(Glazer y Sanjay Madhav, 2016)</w:t>
      </w:r>
      <w:r w:rsidRPr="00112EF1">
        <w:fldChar w:fldCharType="end"/>
      </w:r>
      <w:r w:rsidRPr="00112EF1">
        <w:t xml:space="preserve"> el multijugador en línea es aquel que requiere de, como mínimo, dos dispositivos conectados el uno del otro en la misma sesión de juego. Un ejemplo pueden ser la saga Call of Duty </w:t>
      </w:r>
      <w:r w:rsidRPr="00112EF1">
        <w:fldChar w:fldCharType="begin"/>
      </w:r>
      <w:r w:rsidR="004C76E1" w:rsidRPr="00112EF1">
        <w:instrText xml:space="preserve"> ADDIN ZOTERO_ITEM CSL_CITATION {"citationID":"JVGobfrm","properties":{"formattedCitation":"(Activision, 2004)","plainCitation":"(Activision, 2004)","noteIndex":0},"citationItems":[{"id":16,"uris":["http://zotero.org/users/local/eauejolH/items/XEPDUJND"],"uri":["http://zotero.org/users/local/eauejolH/items/XEPDUJND"],"itemData":{"id":16,"type":"book","title":"Call of Duty","URL":"https://www.youtube.com/watch?v=PrvX0sanW_E","author":[{"literal":"Activision"}],"issued":{"date-parts":[["2004",11,16]]}}}],"schema":"https://github.com/citation-style-language/schema/raw/master/csl-citation.json"} </w:instrText>
      </w:r>
      <w:r w:rsidRPr="00112EF1">
        <w:fldChar w:fldCharType="separate"/>
      </w:r>
      <w:r w:rsidR="00710D8B" w:rsidRPr="00112EF1">
        <w:rPr>
          <w:rFonts w:cs="Arial"/>
        </w:rPr>
        <w:t>(Activision, 2004)</w:t>
      </w:r>
      <w:r w:rsidRPr="00112EF1">
        <w:fldChar w:fldCharType="end"/>
      </w:r>
      <w:r w:rsidR="00D10201" w:rsidRPr="00112EF1">
        <w:t xml:space="preserve">, el Minecraft </w:t>
      </w:r>
      <w:r w:rsidR="00D10201" w:rsidRPr="00112EF1">
        <w:fldChar w:fldCharType="begin"/>
      </w:r>
      <w:r w:rsidR="004C76E1" w:rsidRPr="00112EF1">
        <w:instrText xml:space="preserve"> ADDIN ZOTERO_ITEM CSL_CITATION {"citationID":"Q6BMU8s8","properties":{"formattedCitation":"(Mojang, 2011)","plainCitation":"(Mojang, 2011)","noteIndex":0},"citationItems":[{"id":17,"uris":["http://zotero.org/users/local/eauejolH/items/CFCJBT4J"],"uri":["http://zotero.org/users/local/eauejolH/items/CFCJBT4J"],"itemData":{"id":17,"type":"book","title":"Minecraft","URL":"https://www.youtube.com/watch?v=srd17aD7P3Y","author":[{"literal":"Mojang"}],"issued":{"date-parts":[["2011",11,18]]}}}],"schema":"https://github.com/citation-style-language/schema/raw/master/csl-citation.json"} </w:instrText>
      </w:r>
      <w:r w:rsidR="00D10201" w:rsidRPr="00112EF1">
        <w:fldChar w:fldCharType="separate"/>
      </w:r>
      <w:r w:rsidR="00710D8B" w:rsidRPr="00112EF1">
        <w:rPr>
          <w:rFonts w:cs="Arial"/>
        </w:rPr>
        <w:t>(Mojang, 2011)</w:t>
      </w:r>
      <w:r w:rsidR="00D10201" w:rsidRPr="00112EF1">
        <w:fldChar w:fldCharType="end"/>
      </w:r>
      <w:r w:rsidR="00D10201" w:rsidRPr="00112EF1">
        <w:t>, entre muchos otros.</w:t>
      </w:r>
    </w:p>
    <w:p w14:paraId="1FFFFC83" w14:textId="53B9307E" w:rsidR="005D24E4" w:rsidRPr="00112EF1" w:rsidRDefault="005D24E4" w:rsidP="001D0A0F">
      <w:r w:rsidRPr="00112EF1">
        <w:t>Mientras que, en uno, Call of Duty, su modalidad principal es jugar en competitivo contra otros jugadores</w:t>
      </w:r>
      <w:r w:rsidR="006A75D4" w:rsidRPr="00112EF1">
        <w:t>. E</w:t>
      </w:r>
      <w:r w:rsidRPr="00112EF1">
        <w:t>l otro se caracteriza por la exploración y la cooperación en un mundo que puedes hacer lo que se te pase por la cabeza.</w:t>
      </w:r>
    </w:p>
    <w:p w14:paraId="3B1D01CC" w14:textId="77777777" w:rsidR="006E5834" w:rsidRPr="00112EF1" w:rsidRDefault="006E5834" w:rsidP="006E5834">
      <w:pPr>
        <w:keepNext/>
        <w:jc w:val="center"/>
      </w:pPr>
      <w:r w:rsidRPr="00112EF1">
        <w:rPr>
          <w:noProof/>
        </w:rPr>
        <w:lastRenderedPageBreak/>
        <w:drawing>
          <wp:inline distT="0" distB="0" distL="0" distR="0" wp14:anchorId="674CFF4A" wp14:editId="5A79F2E7">
            <wp:extent cx="4802400" cy="2700000"/>
            <wp:effectExtent l="0" t="0" r="0" b="5715"/>
            <wp:docPr id="11" name="Imatge 11" descr="Resultat d'imatges per a &quot;call of duty cold war multiplayer&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t d'imatges per a &quot;call of duty cold war multiplayer&quo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802400" cy="2700000"/>
                    </a:xfrm>
                    <a:prstGeom prst="rect">
                      <a:avLst/>
                    </a:prstGeom>
                    <a:noFill/>
                    <a:ln>
                      <a:noFill/>
                    </a:ln>
                  </pic:spPr>
                </pic:pic>
              </a:graphicData>
            </a:graphic>
          </wp:inline>
        </w:drawing>
      </w:r>
    </w:p>
    <w:p w14:paraId="02863608" w14:textId="5659767F" w:rsidR="006E5834" w:rsidRPr="00112EF1" w:rsidRDefault="006E5834" w:rsidP="006E5834">
      <w:pPr>
        <w:pStyle w:val="Llegenda"/>
      </w:pPr>
      <w:bookmarkStart w:id="61" w:name="_Toc69497480"/>
      <w:r w:rsidRPr="00112EF1">
        <w:t xml:space="preserve">Figura </w:t>
      </w:r>
      <w:r w:rsidR="00116B5D">
        <w:fldChar w:fldCharType="begin"/>
      </w:r>
      <w:r w:rsidR="00116B5D">
        <w:instrText xml:space="preserve"> STYLEREF 1 \s </w:instrText>
      </w:r>
      <w:r w:rsidR="00116B5D">
        <w:fldChar w:fldCharType="separate"/>
      </w:r>
      <w:r w:rsidR="00116B5D">
        <w:rPr>
          <w:noProof/>
        </w:rPr>
        <w:t>3</w:t>
      </w:r>
      <w:r w:rsidR="00116B5D">
        <w:fldChar w:fldCharType="end"/>
      </w:r>
      <w:r w:rsidR="00116B5D">
        <w:t>.</w:t>
      </w:r>
      <w:r w:rsidR="00116B5D">
        <w:fldChar w:fldCharType="begin"/>
      </w:r>
      <w:r w:rsidR="00116B5D">
        <w:instrText xml:space="preserve"> SEQ Figura \* ARABIC \s 1 </w:instrText>
      </w:r>
      <w:r w:rsidR="00116B5D">
        <w:fldChar w:fldCharType="separate"/>
      </w:r>
      <w:r w:rsidR="00116B5D">
        <w:rPr>
          <w:noProof/>
        </w:rPr>
        <w:t>3</w:t>
      </w:r>
      <w:r w:rsidR="00116B5D">
        <w:fldChar w:fldCharType="end"/>
      </w:r>
      <w:r w:rsidRPr="00112EF1">
        <w:t>: Imagen del modo competitivo de Call of Duty: Black Ops - Cold War.</w:t>
      </w:r>
      <w:bookmarkEnd w:id="61"/>
    </w:p>
    <w:p w14:paraId="2F4D130E" w14:textId="5AEC6EF3" w:rsidR="008A6589" w:rsidRPr="00112EF1" w:rsidRDefault="00D10201" w:rsidP="001D0A0F">
      <w:r w:rsidRPr="00112EF1">
        <w:t>El multijugador en línea, por lo que respecta al multijugador local, puedes jugar con gente de todo el mundo, conocidos o desconocidos.</w:t>
      </w:r>
    </w:p>
    <w:p w14:paraId="24248027" w14:textId="535AB7BC" w:rsidR="00CE350F" w:rsidRPr="00112EF1" w:rsidRDefault="00D10201" w:rsidP="001D0A0F">
      <w:r w:rsidRPr="00112EF1">
        <w:t xml:space="preserve">El principal problema que hay es que requiere de conexión a internet, aunque actualmente casi toda la población mundial tiene de ese servicio. En la era moderna de las consolas, el multijugador </w:t>
      </w:r>
      <w:r w:rsidR="00575CD5">
        <w:t>en línea</w:t>
      </w:r>
      <w:r w:rsidRPr="00112EF1">
        <w:t xml:space="preserve"> requiere de una </w:t>
      </w:r>
      <w:r w:rsidR="00575CD5">
        <w:t>suscripción</w:t>
      </w:r>
      <w:r w:rsidRPr="00112EF1">
        <w:t xml:space="preserve"> de pago.</w:t>
      </w:r>
    </w:p>
    <w:p w14:paraId="45963799" w14:textId="439586E6" w:rsidR="00B855D4" w:rsidRPr="00112EF1" w:rsidRDefault="00D10201" w:rsidP="001D0A0F">
      <w:r w:rsidRPr="00112EF1">
        <w:t xml:space="preserve">Además, el multijugador al depender de la conexión a internet puede provocar que haya lag en los juegos. Por lo que, como se explicará en más detalle en la siguiente sección, se pueden perder paquetes que se envían a internet y hacer que la experiencia del juego sea mala. Por lo que los desarrolladores tendrán que innovar para hacer que este problema no cause </w:t>
      </w:r>
      <w:r w:rsidR="00457485" w:rsidRPr="00112EF1">
        <w:t>muchas malas experiencias para el jugador.</w:t>
      </w:r>
    </w:p>
    <w:p w14:paraId="46375D93" w14:textId="002B1F16" w:rsidR="00E31017" w:rsidRPr="009568AC" w:rsidRDefault="00510552" w:rsidP="000A2A0D">
      <w:pPr>
        <w:pStyle w:val="Ttol2"/>
      </w:pPr>
      <w:bookmarkStart w:id="62" w:name="_Toc69497577"/>
      <w:r w:rsidRPr="009568AC">
        <w:t>PROTOCOLOS PARA LA COMUNICACIÓN EN TIEMPO REAL</w:t>
      </w:r>
      <w:bookmarkEnd w:id="62"/>
    </w:p>
    <w:p w14:paraId="45D95E1E" w14:textId="24AE3B43" w:rsidR="001D0A0F" w:rsidRPr="00112EF1" w:rsidRDefault="00B94A67" w:rsidP="001D0A0F">
      <w:r w:rsidRPr="00112EF1">
        <w:t>Casi toda la población mundial tiene acceso a internet</w:t>
      </w:r>
      <w:r w:rsidR="00E143C1" w:rsidRPr="00112EF1">
        <w:t xml:space="preserve"> y para hacer un videojuego en línea es crucial disponer de esa tecnología. Pero para entender cómo funcionan </w:t>
      </w:r>
      <w:r w:rsidR="00E143C1" w:rsidRPr="00112EF1">
        <w:lastRenderedPageBreak/>
        <w:t>los videojuegos multijugador en línea se debe hacer la siguiente pregunta. ¿Cómo funciona internet?</w:t>
      </w:r>
    </w:p>
    <w:p w14:paraId="79087C78" w14:textId="4F43C4E1" w:rsidR="00524352" w:rsidRPr="009568AC" w:rsidRDefault="00510552" w:rsidP="00DF4A77">
      <w:pPr>
        <w:pStyle w:val="Ttol3"/>
      </w:pPr>
      <w:bookmarkStart w:id="63" w:name="_Hlk63532474"/>
      <w:bookmarkStart w:id="64" w:name="_Toc69497578"/>
      <w:r w:rsidRPr="009568AC">
        <w:t>¿CÓMO FUNCIONA INTERNET?</w:t>
      </w:r>
      <w:bookmarkEnd w:id="64"/>
    </w:p>
    <w:p w14:paraId="4CE8E63A" w14:textId="0B645071" w:rsidR="006E5143" w:rsidRPr="00112EF1" w:rsidRDefault="006E5143" w:rsidP="001D0A0F">
      <w:r w:rsidRPr="00112EF1">
        <w:t>Después de leer</w:t>
      </w:r>
      <w:r w:rsidR="00975A97" w:rsidRPr="00112EF1">
        <w:t xml:space="preserve"> un artículo de Rus Shuler</w:t>
      </w:r>
      <w:r w:rsidR="00177608" w:rsidRPr="00112EF1">
        <w:t xml:space="preserve"> </w:t>
      </w:r>
      <w:r w:rsidRPr="00112EF1">
        <w:fldChar w:fldCharType="begin"/>
      </w:r>
      <w:r w:rsidRPr="00112EF1">
        <w:instrText xml:space="preserve"> ADDIN ZOTERO_ITEM CSL_CITATION {"citationID":"yXcjQFLY","properties":{"formattedCitation":"(Shuler, 2002)","plainCitation":"(Shuler, 2002)","noteIndex":0},"citationItems":[{"id":30,"uris":["http://zotero.org/users/local/eauejolH/items/M7BXES5E"],"uri":["http://zotero.org/users/local/eauejolH/items/M7BXES5E"],"itemData":{"id":30,"type":"post-weblog","title":"How Does the Internet Work?","URL":"https://web.stanford.edu/class/msande91si/www-spr04/readings/week1/InternetWhitepaper.htm","author":[{"family":"Shuler","given":"Rus"}],"issued":{"date-parts":[["2002"]]}}}],"schema":"https://github.com/citation-style-language/schema/raw/master/csl-citation.json"} </w:instrText>
      </w:r>
      <w:r w:rsidRPr="00112EF1">
        <w:fldChar w:fldCharType="separate"/>
      </w:r>
      <w:r w:rsidR="00710D8B" w:rsidRPr="00112EF1">
        <w:rPr>
          <w:rFonts w:cs="Arial"/>
        </w:rPr>
        <w:t>(Shuler, 2002)</w:t>
      </w:r>
      <w:r w:rsidRPr="00112EF1">
        <w:fldChar w:fldCharType="end"/>
      </w:r>
      <w:r w:rsidRPr="00112EF1">
        <w:t xml:space="preserve"> que te explica el funcionamiento de internet</w:t>
      </w:r>
      <w:r w:rsidR="00F312E7" w:rsidRPr="00112EF1">
        <w:t>.</w:t>
      </w:r>
      <w:r w:rsidRPr="00112EF1">
        <w:t xml:space="preserve"> </w:t>
      </w:r>
      <w:r w:rsidR="00F312E7" w:rsidRPr="00112EF1">
        <w:t>C</w:t>
      </w:r>
      <w:r w:rsidRPr="00112EF1">
        <w:t>omo bien dice su nombre es una red interconectada</w:t>
      </w:r>
      <w:r w:rsidR="00975A97" w:rsidRPr="00112EF1">
        <w:t xml:space="preserve"> de dispositivos y encaminadores (routers)</w:t>
      </w:r>
      <w:r w:rsidRPr="00112EF1">
        <w:t xml:space="preserve">. </w:t>
      </w:r>
      <w:r w:rsidR="00AF24B7" w:rsidRPr="00112EF1">
        <w:t xml:space="preserve"> Por lo que todo el mundo </w:t>
      </w:r>
      <w:r w:rsidR="00575CD5">
        <w:t>está</w:t>
      </w:r>
      <w:r w:rsidR="00AF24B7" w:rsidRPr="00112EF1">
        <w:t xml:space="preserve"> conectado con cables, routers y </w:t>
      </w:r>
      <w:r w:rsidR="00575CD5">
        <w:t>dispositivos</w:t>
      </w:r>
      <w:r w:rsidR="00AF24B7" w:rsidRPr="00112EF1">
        <w:t>.</w:t>
      </w:r>
    </w:p>
    <w:p w14:paraId="7541053B" w14:textId="3C8D7762" w:rsidR="001D0A0F" w:rsidRPr="00112EF1" w:rsidRDefault="006E5143" w:rsidP="001D0A0F">
      <w:r w:rsidRPr="00112EF1">
        <w:t>Su</w:t>
      </w:r>
      <w:r w:rsidR="006C69A6" w:rsidRPr="00112EF1">
        <w:t xml:space="preserve"> funcionamiento, aunque tiene algunas complejidades, puede ser fácil de entender. Internet se debe ver como si se tratase un servicio de mensajería</w:t>
      </w:r>
      <w:r w:rsidRPr="00112EF1">
        <w:t xml:space="preserve">. </w:t>
      </w:r>
      <w:r w:rsidR="001204EB" w:rsidRPr="00112EF1">
        <w:t>Por ejemplo, un</w:t>
      </w:r>
      <w:r w:rsidRPr="00112EF1">
        <w:t xml:space="preserve"> usuario de internet se quiere acceder a una página web. Para poder tener esta información, nuestro navegador enviará un paquete al servidor que esté alojado esa web. En ese paquete habrá toda la información requerida para llegar a ese servidor.</w:t>
      </w:r>
      <w:r w:rsidR="001204EB" w:rsidRPr="00112EF1">
        <w:t xml:space="preserve"> Esa información </w:t>
      </w:r>
      <w:r w:rsidR="00325B68" w:rsidRPr="00112EF1">
        <w:t>está</w:t>
      </w:r>
      <w:r w:rsidR="001204EB" w:rsidRPr="00112EF1">
        <w:t xml:space="preserve"> organizada por un protocolo llamad</w:t>
      </w:r>
      <w:r w:rsidR="006E5834" w:rsidRPr="00112EF1">
        <w:t>o</w:t>
      </w:r>
      <w:r w:rsidR="001204EB" w:rsidRPr="00112EF1">
        <w:t xml:space="preserve"> modelo de capas OSI.</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076"/>
      </w:tblGrid>
      <w:tr w:rsidR="006C69A6" w:rsidRPr="00112EF1" w14:paraId="18DED468" w14:textId="77777777" w:rsidTr="0036044E">
        <w:trPr>
          <w:jc w:val="center"/>
        </w:trPr>
        <w:tc>
          <w:tcPr>
            <w:tcW w:w="0" w:type="auto"/>
            <w:vAlign w:val="center"/>
          </w:tcPr>
          <w:p w14:paraId="0B64FC22" w14:textId="45732041" w:rsidR="006C69A6" w:rsidRPr="00112EF1" w:rsidRDefault="006C69A6" w:rsidP="0036044E">
            <w:pPr>
              <w:pStyle w:val="Senseespaiat"/>
              <w:rPr>
                <w:rFonts w:cs="Arial"/>
                <w:lang w:val="es-ES"/>
              </w:rPr>
            </w:pPr>
            <w:r w:rsidRPr="00112EF1">
              <w:rPr>
                <w:rFonts w:cs="Arial"/>
                <w:lang w:val="es-ES"/>
              </w:rPr>
              <w:t>Capa 7</w:t>
            </w:r>
          </w:p>
        </w:tc>
        <w:tc>
          <w:tcPr>
            <w:tcW w:w="0" w:type="auto"/>
            <w:vAlign w:val="center"/>
          </w:tcPr>
          <w:p w14:paraId="3C295641" w14:textId="61A02531" w:rsidR="006C69A6" w:rsidRPr="00112EF1" w:rsidRDefault="006C69A6" w:rsidP="0036044E">
            <w:pPr>
              <w:pStyle w:val="Senseespaiat"/>
              <w:rPr>
                <w:rFonts w:cs="Arial"/>
                <w:lang w:val="es-ES"/>
              </w:rPr>
            </w:pPr>
            <w:r w:rsidRPr="00112EF1">
              <w:rPr>
                <w:rFonts w:cs="Arial"/>
                <w:lang w:val="es-ES"/>
              </w:rPr>
              <w:t>Aplicación</w:t>
            </w:r>
          </w:p>
        </w:tc>
      </w:tr>
      <w:tr w:rsidR="006C69A6" w:rsidRPr="00112EF1" w14:paraId="19B9A408" w14:textId="77777777" w:rsidTr="00392C23">
        <w:trPr>
          <w:jc w:val="center"/>
        </w:trPr>
        <w:tc>
          <w:tcPr>
            <w:tcW w:w="0" w:type="auto"/>
            <w:shd w:val="clear" w:color="auto" w:fill="F2F2F2" w:themeFill="background1" w:themeFillShade="F2"/>
            <w:vAlign w:val="center"/>
          </w:tcPr>
          <w:p w14:paraId="378756A0" w14:textId="4BB2CD0B" w:rsidR="006C69A6" w:rsidRPr="00112EF1" w:rsidRDefault="006C69A6" w:rsidP="0036044E">
            <w:pPr>
              <w:pStyle w:val="Senseespaiat"/>
              <w:rPr>
                <w:rFonts w:cs="Arial"/>
                <w:lang w:val="es-ES"/>
              </w:rPr>
            </w:pPr>
            <w:r w:rsidRPr="00112EF1">
              <w:rPr>
                <w:rFonts w:cs="Arial"/>
                <w:lang w:val="es-ES"/>
              </w:rPr>
              <w:t>Capa 6</w:t>
            </w:r>
          </w:p>
        </w:tc>
        <w:tc>
          <w:tcPr>
            <w:tcW w:w="0" w:type="auto"/>
            <w:shd w:val="clear" w:color="auto" w:fill="F2F2F2" w:themeFill="background1" w:themeFillShade="F2"/>
            <w:vAlign w:val="center"/>
          </w:tcPr>
          <w:p w14:paraId="5E12FE7B" w14:textId="44841DB9" w:rsidR="006C69A6" w:rsidRPr="00112EF1" w:rsidRDefault="006C69A6" w:rsidP="0036044E">
            <w:pPr>
              <w:pStyle w:val="Senseespaiat"/>
              <w:rPr>
                <w:rFonts w:cs="Arial"/>
                <w:lang w:val="es-ES"/>
              </w:rPr>
            </w:pPr>
            <w:r w:rsidRPr="00112EF1">
              <w:rPr>
                <w:rFonts w:cs="Arial"/>
                <w:lang w:val="es-ES"/>
              </w:rPr>
              <w:t>Presentación</w:t>
            </w:r>
          </w:p>
        </w:tc>
      </w:tr>
      <w:tr w:rsidR="006C69A6" w:rsidRPr="00112EF1" w14:paraId="41259E6A" w14:textId="77777777" w:rsidTr="0036044E">
        <w:trPr>
          <w:jc w:val="center"/>
        </w:trPr>
        <w:tc>
          <w:tcPr>
            <w:tcW w:w="0" w:type="auto"/>
            <w:vAlign w:val="center"/>
          </w:tcPr>
          <w:p w14:paraId="01D6773D" w14:textId="2836A367" w:rsidR="006C69A6" w:rsidRPr="00112EF1" w:rsidRDefault="006C69A6" w:rsidP="0036044E">
            <w:pPr>
              <w:pStyle w:val="Senseespaiat"/>
              <w:rPr>
                <w:rFonts w:cs="Arial"/>
                <w:lang w:val="es-ES"/>
              </w:rPr>
            </w:pPr>
            <w:r w:rsidRPr="00112EF1">
              <w:rPr>
                <w:rFonts w:cs="Arial"/>
                <w:lang w:val="es-ES"/>
              </w:rPr>
              <w:t>Capa 5</w:t>
            </w:r>
          </w:p>
        </w:tc>
        <w:tc>
          <w:tcPr>
            <w:tcW w:w="0" w:type="auto"/>
            <w:vAlign w:val="center"/>
          </w:tcPr>
          <w:p w14:paraId="1BA918B5" w14:textId="3AB1B0D6" w:rsidR="006C69A6" w:rsidRPr="00112EF1" w:rsidRDefault="006C69A6" w:rsidP="0036044E">
            <w:pPr>
              <w:pStyle w:val="Senseespaiat"/>
              <w:rPr>
                <w:rFonts w:cs="Arial"/>
                <w:lang w:val="es-ES"/>
              </w:rPr>
            </w:pPr>
            <w:r w:rsidRPr="00112EF1">
              <w:rPr>
                <w:rFonts w:cs="Arial"/>
                <w:lang w:val="es-ES"/>
              </w:rPr>
              <w:t>Sesión</w:t>
            </w:r>
          </w:p>
        </w:tc>
      </w:tr>
      <w:tr w:rsidR="006C69A6" w:rsidRPr="00112EF1" w14:paraId="01113C19" w14:textId="77777777" w:rsidTr="0036044E">
        <w:trPr>
          <w:jc w:val="center"/>
        </w:trPr>
        <w:tc>
          <w:tcPr>
            <w:tcW w:w="0" w:type="auto"/>
            <w:vAlign w:val="center"/>
          </w:tcPr>
          <w:p w14:paraId="5B3B1E00" w14:textId="6221FC19" w:rsidR="006C69A6" w:rsidRPr="00112EF1" w:rsidRDefault="006C69A6" w:rsidP="0036044E">
            <w:pPr>
              <w:pStyle w:val="Senseespaiat"/>
              <w:rPr>
                <w:rFonts w:cs="Arial"/>
                <w:lang w:val="es-ES"/>
              </w:rPr>
            </w:pPr>
            <w:r w:rsidRPr="00112EF1">
              <w:rPr>
                <w:rFonts w:cs="Arial"/>
                <w:lang w:val="es-ES"/>
              </w:rPr>
              <w:t>Capa 4</w:t>
            </w:r>
          </w:p>
        </w:tc>
        <w:tc>
          <w:tcPr>
            <w:tcW w:w="0" w:type="auto"/>
            <w:vAlign w:val="center"/>
          </w:tcPr>
          <w:p w14:paraId="05FAC982" w14:textId="105D22C0" w:rsidR="006C69A6" w:rsidRPr="00112EF1" w:rsidRDefault="006C69A6" w:rsidP="0036044E">
            <w:pPr>
              <w:pStyle w:val="Senseespaiat"/>
              <w:rPr>
                <w:rFonts w:cs="Arial"/>
                <w:lang w:val="es-ES"/>
              </w:rPr>
            </w:pPr>
            <w:r w:rsidRPr="00112EF1">
              <w:rPr>
                <w:rFonts w:cs="Arial"/>
                <w:lang w:val="es-ES"/>
              </w:rPr>
              <w:t>Transporte</w:t>
            </w:r>
          </w:p>
        </w:tc>
      </w:tr>
      <w:tr w:rsidR="006C69A6" w:rsidRPr="00112EF1" w14:paraId="4AA70054" w14:textId="77777777" w:rsidTr="00392C23">
        <w:trPr>
          <w:jc w:val="center"/>
        </w:trPr>
        <w:tc>
          <w:tcPr>
            <w:tcW w:w="0" w:type="auto"/>
            <w:shd w:val="clear" w:color="auto" w:fill="F2F2F2" w:themeFill="background1" w:themeFillShade="F2"/>
            <w:vAlign w:val="center"/>
          </w:tcPr>
          <w:p w14:paraId="0D3B4395" w14:textId="056AE9FC" w:rsidR="006C69A6" w:rsidRPr="00112EF1" w:rsidRDefault="006C69A6" w:rsidP="0036044E">
            <w:pPr>
              <w:pStyle w:val="Senseespaiat"/>
              <w:rPr>
                <w:rFonts w:cs="Arial"/>
                <w:lang w:val="es-ES"/>
              </w:rPr>
            </w:pPr>
            <w:r w:rsidRPr="00112EF1">
              <w:rPr>
                <w:rFonts w:cs="Arial"/>
                <w:lang w:val="es-ES"/>
              </w:rPr>
              <w:t>Capa 3</w:t>
            </w:r>
          </w:p>
        </w:tc>
        <w:tc>
          <w:tcPr>
            <w:tcW w:w="0" w:type="auto"/>
            <w:shd w:val="clear" w:color="auto" w:fill="F2F2F2" w:themeFill="background1" w:themeFillShade="F2"/>
            <w:vAlign w:val="center"/>
          </w:tcPr>
          <w:p w14:paraId="359C5CF5" w14:textId="74FFEDEE" w:rsidR="006C69A6" w:rsidRPr="00112EF1" w:rsidRDefault="006C69A6" w:rsidP="0036044E">
            <w:pPr>
              <w:pStyle w:val="Senseespaiat"/>
              <w:rPr>
                <w:rFonts w:cs="Arial"/>
                <w:lang w:val="es-ES"/>
              </w:rPr>
            </w:pPr>
            <w:r w:rsidRPr="00112EF1">
              <w:rPr>
                <w:rFonts w:cs="Arial"/>
                <w:lang w:val="es-ES"/>
              </w:rPr>
              <w:t>Red</w:t>
            </w:r>
          </w:p>
        </w:tc>
      </w:tr>
      <w:tr w:rsidR="006C69A6" w:rsidRPr="00112EF1" w14:paraId="693A484D" w14:textId="77777777" w:rsidTr="0036044E">
        <w:trPr>
          <w:jc w:val="center"/>
        </w:trPr>
        <w:tc>
          <w:tcPr>
            <w:tcW w:w="0" w:type="auto"/>
            <w:vAlign w:val="center"/>
          </w:tcPr>
          <w:p w14:paraId="03C46618" w14:textId="5AA627A0" w:rsidR="006C69A6" w:rsidRPr="00112EF1" w:rsidRDefault="006C69A6" w:rsidP="0036044E">
            <w:pPr>
              <w:pStyle w:val="Senseespaiat"/>
              <w:rPr>
                <w:rFonts w:cs="Arial"/>
                <w:lang w:val="es-ES"/>
              </w:rPr>
            </w:pPr>
            <w:r w:rsidRPr="00112EF1">
              <w:rPr>
                <w:rFonts w:cs="Arial"/>
                <w:lang w:val="es-ES"/>
              </w:rPr>
              <w:t>Capa 2</w:t>
            </w:r>
          </w:p>
        </w:tc>
        <w:tc>
          <w:tcPr>
            <w:tcW w:w="0" w:type="auto"/>
            <w:vAlign w:val="center"/>
          </w:tcPr>
          <w:p w14:paraId="208D5673" w14:textId="71B98A73" w:rsidR="006C69A6" w:rsidRPr="00112EF1" w:rsidRDefault="006C69A6" w:rsidP="0036044E">
            <w:pPr>
              <w:pStyle w:val="Senseespaiat"/>
              <w:rPr>
                <w:rFonts w:cs="Arial"/>
                <w:lang w:val="es-ES"/>
              </w:rPr>
            </w:pPr>
            <w:r w:rsidRPr="00112EF1">
              <w:rPr>
                <w:rFonts w:cs="Arial"/>
                <w:lang w:val="es-ES"/>
              </w:rPr>
              <w:t>Enlace</w:t>
            </w:r>
          </w:p>
        </w:tc>
      </w:tr>
      <w:tr w:rsidR="006C69A6" w:rsidRPr="00112EF1" w14:paraId="56DAFF38" w14:textId="77777777" w:rsidTr="00392C23">
        <w:trPr>
          <w:jc w:val="center"/>
        </w:trPr>
        <w:tc>
          <w:tcPr>
            <w:tcW w:w="0" w:type="auto"/>
            <w:shd w:val="clear" w:color="auto" w:fill="F2F2F2" w:themeFill="background1" w:themeFillShade="F2"/>
            <w:vAlign w:val="center"/>
          </w:tcPr>
          <w:p w14:paraId="7BF49998" w14:textId="41C724DF" w:rsidR="006C69A6" w:rsidRPr="00112EF1" w:rsidRDefault="006C69A6" w:rsidP="0036044E">
            <w:pPr>
              <w:pStyle w:val="Senseespaiat"/>
              <w:rPr>
                <w:rFonts w:cs="Arial"/>
                <w:lang w:val="es-ES"/>
              </w:rPr>
            </w:pPr>
            <w:r w:rsidRPr="00112EF1">
              <w:rPr>
                <w:rFonts w:cs="Arial"/>
                <w:lang w:val="es-ES"/>
              </w:rPr>
              <w:t>Capa 1</w:t>
            </w:r>
          </w:p>
        </w:tc>
        <w:tc>
          <w:tcPr>
            <w:tcW w:w="0" w:type="auto"/>
            <w:shd w:val="clear" w:color="auto" w:fill="F2F2F2" w:themeFill="background1" w:themeFillShade="F2"/>
            <w:vAlign w:val="center"/>
          </w:tcPr>
          <w:p w14:paraId="71B56470" w14:textId="4A1E23A3" w:rsidR="006C69A6" w:rsidRPr="00112EF1" w:rsidRDefault="006C69A6" w:rsidP="0036044E">
            <w:pPr>
              <w:pStyle w:val="Senseespaiat"/>
              <w:rPr>
                <w:rFonts w:cs="Arial"/>
                <w:lang w:val="es-ES"/>
              </w:rPr>
            </w:pPr>
            <w:r w:rsidRPr="00112EF1">
              <w:rPr>
                <w:rFonts w:cs="Arial"/>
                <w:lang w:val="es-ES"/>
              </w:rPr>
              <w:t>Física</w:t>
            </w:r>
          </w:p>
        </w:tc>
      </w:tr>
    </w:tbl>
    <w:p w14:paraId="40720B32" w14:textId="6648C79A" w:rsidR="00C73565" w:rsidRPr="00112EF1" w:rsidRDefault="00C73565">
      <w:pPr>
        <w:pStyle w:val="Llegenda"/>
      </w:pPr>
      <w:bookmarkStart w:id="65" w:name="_Toc69497502"/>
      <w:r w:rsidRPr="00112EF1">
        <w:t xml:space="preserve">Tabla </w:t>
      </w:r>
      <w:r w:rsidR="00116B5D">
        <w:fldChar w:fldCharType="begin"/>
      </w:r>
      <w:r w:rsidR="00116B5D">
        <w:instrText xml:space="preserve"> STYLEREF 1 \s </w:instrText>
      </w:r>
      <w:r w:rsidR="00116B5D">
        <w:fldChar w:fldCharType="separate"/>
      </w:r>
      <w:r w:rsidR="00116B5D">
        <w:rPr>
          <w:noProof/>
        </w:rPr>
        <w:t>3</w:t>
      </w:r>
      <w:r w:rsidR="00116B5D">
        <w:fldChar w:fldCharType="end"/>
      </w:r>
      <w:r w:rsidR="00116B5D">
        <w:t>.</w:t>
      </w:r>
      <w:r w:rsidR="00116B5D">
        <w:fldChar w:fldCharType="begin"/>
      </w:r>
      <w:r w:rsidR="00116B5D">
        <w:instrText xml:space="preserve"> SEQ Tabla \* ARABIC \s 1 </w:instrText>
      </w:r>
      <w:r w:rsidR="00116B5D">
        <w:fldChar w:fldCharType="separate"/>
      </w:r>
      <w:r w:rsidR="00116B5D">
        <w:rPr>
          <w:noProof/>
        </w:rPr>
        <w:t>1</w:t>
      </w:r>
      <w:r w:rsidR="00116B5D">
        <w:fldChar w:fldCharType="end"/>
      </w:r>
      <w:r w:rsidRPr="00112EF1">
        <w:t xml:space="preserve">: Modelo de capas OSI </w:t>
      </w:r>
      <w:r w:rsidRPr="00112EF1">
        <w:fldChar w:fldCharType="begin"/>
      </w:r>
      <w:r w:rsidRPr="00112EF1">
        <w:instrText xml:space="preserve"> ADDIN ZOTERO_ITEM CSL_CITATION {"citationID":"JEsUuel7","properties":{"formattedCitation":"(ISO/IEC JTC 1, 1994)","plainCitation":"(ISO/IEC JTC 1, 1994)","noteIndex":0},"citationItems":[{"id":31,"uris":["http://zotero.org/users/local/eauejolH/items/UJGL956F"],"uri":["http://zotero.org/users/local/eauejolH/items/UJGL956F"],"itemData":{"id":31,"type":"chapter","container-title":"ISO/IEC 7498-1:1994","edition":"1st Edition","page":"59","title":"7. Detailed description of the resulting OSI architecture","URL":"https://www.iso.org/standard/20269.html","author":[{"literal":"ISO/IEC JTC 1"}],"issued":{"date-parts":[["1994",11]]}}}],"schema":"https://github.com/citation-style-language/schema/raw/master/csl-citation.json"} </w:instrText>
      </w:r>
      <w:r w:rsidRPr="00112EF1">
        <w:fldChar w:fldCharType="separate"/>
      </w:r>
      <w:r w:rsidR="00710D8B" w:rsidRPr="00112EF1">
        <w:rPr>
          <w:rFonts w:cs="Arial"/>
        </w:rPr>
        <w:t>(ISO/IEC JTC 1, 1994)</w:t>
      </w:r>
      <w:bookmarkEnd w:id="65"/>
      <w:r w:rsidRPr="00112EF1">
        <w:fldChar w:fldCharType="end"/>
      </w:r>
    </w:p>
    <w:p w14:paraId="6F852A94" w14:textId="5F9EA3CA" w:rsidR="009650AE" w:rsidRPr="00112EF1" w:rsidRDefault="006E5834" w:rsidP="006E5834">
      <w:r w:rsidRPr="00112EF1">
        <w:t>De arriba abajo, la capa siete</w:t>
      </w:r>
      <w:r w:rsidR="009650AE" w:rsidRPr="00112EF1">
        <w:t xml:space="preserve"> serian las aplicaciones, del dispositivo, que hacen uso de la red. </w:t>
      </w:r>
    </w:p>
    <w:p w14:paraId="63FE55EC" w14:textId="5963BD52" w:rsidR="00ED784F" w:rsidRPr="00112EF1" w:rsidRDefault="00ED784F" w:rsidP="006E5834">
      <w:r w:rsidRPr="00112EF1">
        <w:t>La capa se</w:t>
      </w:r>
      <w:r w:rsidR="00C77202" w:rsidRPr="00112EF1">
        <w:t>is, la de presentación</w:t>
      </w:r>
      <w:r w:rsidR="006B2126" w:rsidRPr="00112EF1">
        <w:t xml:space="preserve">, es la encargada de hablar en el mismo idioma, por así decirlo. Por </w:t>
      </w:r>
      <w:r w:rsidR="00CC3A0B" w:rsidRPr="00112EF1">
        <w:t>ejemplo,</w:t>
      </w:r>
      <w:r w:rsidR="006B2126" w:rsidRPr="00112EF1">
        <w:t xml:space="preserve"> si </w:t>
      </w:r>
      <w:r w:rsidR="00177608" w:rsidRPr="00112EF1">
        <w:t>envías</w:t>
      </w:r>
      <w:r w:rsidR="006B2126" w:rsidRPr="00112EF1">
        <w:t xml:space="preserve"> una imagen en formato </w:t>
      </w:r>
      <w:r w:rsidR="00177608" w:rsidRPr="00112EF1">
        <w:t>JPG</w:t>
      </w:r>
      <w:r w:rsidR="006B2126" w:rsidRPr="00112EF1">
        <w:t xml:space="preserve">, esta capa es la encargada de decir que esa imagen </w:t>
      </w:r>
      <w:r w:rsidR="00177608" w:rsidRPr="00112EF1">
        <w:t>está</w:t>
      </w:r>
      <w:r w:rsidR="006B2126" w:rsidRPr="00112EF1">
        <w:t xml:space="preserve"> en ese formato.</w:t>
      </w:r>
    </w:p>
    <w:p w14:paraId="526CB30A" w14:textId="621D1A96" w:rsidR="006B2126" w:rsidRPr="00112EF1" w:rsidRDefault="006B2126" w:rsidP="006E5834">
      <w:r w:rsidRPr="00112EF1">
        <w:lastRenderedPageBreak/>
        <w:t>La capa de sesión es la encargada de mantener la sesión activa entre diferentes dispositivos. Se puede usar para realizar llamadas de voz o video a través de internet.</w:t>
      </w:r>
    </w:p>
    <w:p w14:paraId="1191E475" w14:textId="60622313" w:rsidR="006B2126" w:rsidRPr="00112EF1" w:rsidRDefault="006B2126" w:rsidP="006E5834">
      <w:r w:rsidRPr="00112EF1">
        <w:t>La capa cuatro, es la que se debe encargar de transmitir los datos. Sus protocolos estrella son UDP y TCP.</w:t>
      </w:r>
    </w:p>
    <w:p w14:paraId="32F3E3F2" w14:textId="4E0CC90E" w:rsidR="009650AE" w:rsidRPr="00112EF1" w:rsidRDefault="009650AE" w:rsidP="006E5834">
      <w:r w:rsidRPr="00112EF1">
        <w:t xml:space="preserve">La capa de </w:t>
      </w:r>
      <w:r w:rsidR="00CC3A0B" w:rsidRPr="00112EF1">
        <w:t>red</w:t>
      </w:r>
      <w:r w:rsidRPr="00112EF1">
        <w:t xml:space="preserve"> trabaja un único protocolo, llamado Internet Protocol o IP. </w:t>
      </w:r>
      <w:r w:rsidR="00C74AE7" w:rsidRPr="00112EF1">
        <w:t xml:space="preserve">Si llega un paquete en que la dirección IP no es la misma que la del dispositivo, esta capa descartará el </w:t>
      </w:r>
      <w:r w:rsidR="00177608" w:rsidRPr="00112EF1">
        <w:t>paquete, ya que</w:t>
      </w:r>
      <w:r w:rsidR="00C74AE7" w:rsidRPr="00112EF1">
        <w:t xml:space="preserve"> sabrá que no es para </w:t>
      </w:r>
      <w:r w:rsidR="00177608" w:rsidRPr="00112EF1">
        <w:t>él</w:t>
      </w:r>
      <w:r w:rsidR="00C74AE7" w:rsidRPr="00112EF1">
        <w:t xml:space="preserve">. La dirección IP </w:t>
      </w:r>
      <w:r w:rsidR="00177608" w:rsidRPr="00112EF1">
        <w:t>está</w:t>
      </w:r>
      <w:r w:rsidR="00C74AE7" w:rsidRPr="00112EF1">
        <w:t xml:space="preserve"> compuesta de números decimales. </w:t>
      </w:r>
      <w:r w:rsidR="00177608" w:rsidRPr="00112EF1">
        <w:t>Esta</w:t>
      </w:r>
      <w:r w:rsidR="00C74AE7" w:rsidRPr="00112EF1">
        <w:t xml:space="preserve"> puede variar dependiendo del tiempo, aunque siempre estará asociada a la red que </w:t>
      </w:r>
      <w:r w:rsidR="00177608" w:rsidRPr="00112EF1">
        <w:t>esté</w:t>
      </w:r>
      <w:r w:rsidR="00C74AE7" w:rsidRPr="00112EF1">
        <w:t xml:space="preserve"> conectado. Un ejemplo de dirección IP es la siguiente 192.168.1.123.</w:t>
      </w:r>
    </w:p>
    <w:p w14:paraId="1FCC2AC1" w14:textId="60F0F68C" w:rsidR="009650AE" w:rsidRPr="00112EF1" w:rsidRDefault="009650AE" w:rsidP="006E5834">
      <w:r w:rsidRPr="00112EF1">
        <w:t>La capa dos, es la encargada de tener la dirección física del dispositivo, MAC</w:t>
      </w:r>
      <w:r w:rsidR="00C74AE7" w:rsidRPr="00112EF1">
        <w:t>, y al igual que la capa de red, ningún paquete pasará a la siguiente capa si la MAC no es la misma que la del dispositivo</w:t>
      </w:r>
      <w:r w:rsidRPr="00112EF1">
        <w:t xml:space="preserve">. La MAC </w:t>
      </w:r>
      <w:r w:rsidR="00177608" w:rsidRPr="00112EF1">
        <w:t>es</w:t>
      </w:r>
      <w:r w:rsidRPr="00112EF1">
        <w:t xml:space="preserve"> única en </w:t>
      </w:r>
      <w:r w:rsidR="00177608" w:rsidRPr="00112EF1">
        <w:t>cada ordenador</w:t>
      </w:r>
      <w:r w:rsidR="00C74AE7" w:rsidRPr="00112EF1">
        <w:t>, por lo que no se pueden repetir</w:t>
      </w:r>
      <w:r w:rsidRPr="00112EF1">
        <w:t xml:space="preserve"> y es un </w:t>
      </w:r>
      <w:r w:rsidR="00177608" w:rsidRPr="00112EF1">
        <w:t>número</w:t>
      </w:r>
      <w:r w:rsidRPr="00112EF1">
        <w:t xml:space="preserve"> hexadecimal. Un ejemplo de una dirección MAC </w:t>
      </w:r>
      <w:r w:rsidR="00F312E7" w:rsidRPr="00112EF1">
        <w:t>sería</w:t>
      </w:r>
      <w:r w:rsidRPr="00112EF1">
        <w:t xml:space="preserve"> </w:t>
      </w:r>
      <w:r w:rsidR="00177608" w:rsidRPr="00112EF1">
        <w:t>esta</w:t>
      </w:r>
      <w:r w:rsidRPr="00112EF1">
        <w:t xml:space="preserve"> </w:t>
      </w:r>
      <w:r w:rsidR="00CC3A0B" w:rsidRPr="00112EF1">
        <w:t>00:25:08:55:2</w:t>
      </w:r>
      <w:r w:rsidRPr="00112EF1">
        <w:t>B:AB.</w:t>
      </w:r>
    </w:p>
    <w:p w14:paraId="4BCA1E1B" w14:textId="343385C2" w:rsidR="006E5834" w:rsidRPr="00112EF1" w:rsidRDefault="009650AE" w:rsidP="006E5834">
      <w:r w:rsidRPr="00112EF1">
        <w:t>Para acabar, la capa uno, es la encargada de convertir toda la trama o paquete generado en señales eléctricas para poderla transmitir por la corriente.</w:t>
      </w:r>
    </w:p>
    <w:p w14:paraId="379F256A" w14:textId="70649214" w:rsidR="00E41F0E" w:rsidRPr="00112EF1" w:rsidRDefault="00E41F0E" w:rsidP="006E5834">
      <w:r w:rsidRPr="00112EF1">
        <w:t>Las capas OSI, cuando se debe generar una trama, siempre empieza en la capa siete hasta abajo. En el caso de leer la trama, va al revés. Primero empieza por la capa uno, hasta llegar a la siete, si llega.</w:t>
      </w:r>
    </w:p>
    <w:p w14:paraId="51B28E8C" w14:textId="2B88BA88" w:rsidR="00AF24B7" w:rsidRPr="00112EF1" w:rsidRDefault="009650AE" w:rsidP="00E41F0E">
      <w:r w:rsidRPr="00112EF1">
        <w:t>Ahora s</w:t>
      </w:r>
      <w:r w:rsidR="007D3A3C" w:rsidRPr="00112EF1">
        <w:t xml:space="preserve">í, se va a explicar </w:t>
      </w:r>
      <w:r w:rsidR="00CC3A0B" w:rsidRPr="00112EF1">
        <w:t>cómo</w:t>
      </w:r>
      <w:r w:rsidR="007D3A3C" w:rsidRPr="00112EF1">
        <w:t xml:space="preserve"> funcionaria una llamada a una página web.</w:t>
      </w:r>
    </w:p>
    <w:p w14:paraId="101F20DB" w14:textId="74DB1FE1" w:rsidR="00AF24B7" w:rsidRPr="00112EF1" w:rsidRDefault="00AF24B7" w:rsidP="00AF24B7">
      <w:r w:rsidRPr="00112EF1">
        <w:t xml:space="preserve">Primero de todo se </w:t>
      </w:r>
      <w:r w:rsidR="00177608" w:rsidRPr="00112EF1">
        <w:t>establecería</w:t>
      </w:r>
      <w:r w:rsidRPr="00112EF1">
        <w:t xml:space="preserve"> la llamada HTTP (HyperText Transfer Protocol) desde la capa 7. Primero miraría si el dispositivo conoce la dirección IP donde se encuentra esa </w:t>
      </w:r>
      <w:r w:rsidR="00177608" w:rsidRPr="00112EF1">
        <w:t>página</w:t>
      </w:r>
      <w:r w:rsidRPr="00112EF1">
        <w:t xml:space="preserve"> web. En caso de no conocerlo enviaría un paquete del servicio DNS (Domain Name Serv</w:t>
      </w:r>
      <w:r w:rsidR="009D2F47" w:rsidRPr="00112EF1">
        <w:t>ice</w:t>
      </w:r>
      <w:r w:rsidRPr="00112EF1">
        <w:t>)</w:t>
      </w:r>
      <w:r w:rsidR="009D2F47" w:rsidRPr="00112EF1">
        <w:t xml:space="preserve">. El DNS es un servicio que contiene una lista de dominios web y sus respectivas IP. Por </w:t>
      </w:r>
      <w:r w:rsidR="00CC3A0B" w:rsidRPr="00112EF1">
        <w:t>ejemplo,</w:t>
      </w:r>
      <w:r w:rsidR="009D2F47" w:rsidRPr="00112EF1">
        <w:t xml:space="preserve"> en esa lista estaría guardado algo parecido a así “google.com = 8.8.8.8”. Por lo que este servicio le </w:t>
      </w:r>
      <w:r w:rsidR="00177608" w:rsidRPr="00112EF1">
        <w:t>envías</w:t>
      </w:r>
      <w:r w:rsidR="009D2F47" w:rsidRPr="00112EF1">
        <w:t xml:space="preserve"> un </w:t>
      </w:r>
      <w:r w:rsidR="009D2F47" w:rsidRPr="00112EF1">
        <w:lastRenderedPageBreak/>
        <w:t>dominio web y te devuelve su IP. El paquete que enviaría nuestro dispositivo es parecido al siguiente</w:t>
      </w:r>
      <w:r w:rsidR="009D2F47" w:rsidRPr="00112EF1">
        <w:rPr>
          <w:rStyle w:val="Refernciadenotaapeudepgina"/>
        </w:rPr>
        <w:footnoteReference w:id="1"/>
      </w:r>
      <w:r w:rsidR="009D2F47" w:rsidRPr="00112EF1">
        <w:t>.</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929"/>
      </w:tblGrid>
      <w:tr w:rsidR="009D2F47" w:rsidRPr="00112EF1" w14:paraId="7CF79D1E" w14:textId="77777777" w:rsidTr="009D2F47">
        <w:trPr>
          <w:jc w:val="center"/>
        </w:trPr>
        <w:tc>
          <w:tcPr>
            <w:tcW w:w="0" w:type="auto"/>
            <w:vAlign w:val="center"/>
          </w:tcPr>
          <w:p w14:paraId="2E015096" w14:textId="77777777" w:rsidR="009D2F47" w:rsidRPr="00112EF1" w:rsidRDefault="009D2F47" w:rsidP="009D2F47">
            <w:pPr>
              <w:pStyle w:val="Senseespaiat"/>
              <w:rPr>
                <w:rFonts w:cs="Arial"/>
                <w:lang w:val="es-ES"/>
              </w:rPr>
            </w:pPr>
            <w:r w:rsidRPr="00112EF1">
              <w:rPr>
                <w:rFonts w:cs="Arial"/>
                <w:lang w:val="es-ES"/>
              </w:rPr>
              <w:t>Capa 7</w:t>
            </w:r>
          </w:p>
        </w:tc>
        <w:tc>
          <w:tcPr>
            <w:tcW w:w="0" w:type="auto"/>
            <w:vAlign w:val="center"/>
          </w:tcPr>
          <w:p w14:paraId="037D677B" w14:textId="11288881" w:rsidR="009D2F47" w:rsidRPr="00112EF1" w:rsidRDefault="009D2F47" w:rsidP="009D2F47">
            <w:pPr>
              <w:pStyle w:val="Senseespaiat"/>
              <w:rPr>
                <w:rFonts w:cs="Arial"/>
                <w:lang w:val="es-ES"/>
              </w:rPr>
            </w:pPr>
            <w:r w:rsidRPr="00112EF1">
              <w:rPr>
                <w:rFonts w:cs="Arial"/>
                <w:lang w:val="es-ES"/>
              </w:rPr>
              <w:t>DNS</w:t>
            </w:r>
            <w:r w:rsidR="00E41F0E" w:rsidRPr="00112EF1">
              <w:rPr>
                <w:rFonts w:cs="Arial"/>
                <w:lang w:val="es-ES"/>
              </w:rPr>
              <w:t xml:space="preserve"> – “google.com”</w:t>
            </w:r>
          </w:p>
        </w:tc>
      </w:tr>
      <w:tr w:rsidR="009D2F47" w:rsidRPr="00112EF1" w14:paraId="3097A076" w14:textId="77777777" w:rsidTr="009D2F47">
        <w:trPr>
          <w:jc w:val="center"/>
        </w:trPr>
        <w:tc>
          <w:tcPr>
            <w:tcW w:w="0" w:type="auto"/>
            <w:shd w:val="clear" w:color="auto" w:fill="F2F2F2" w:themeFill="background1" w:themeFillShade="F2"/>
            <w:vAlign w:val="center"/>
          </w:tcPr>
          <w:p w14:paraId="42537405" w14:textId="77777777" w:rsidR="009D2F47" w:rsidRPr="00112EF1" w:rsidRDefault="009D2F47" w:rsidP="009D2F47">
            <w:pPr>
              <w:pStyle w:val="Senseespaiat"/>
              <w:rPr>
                <w:rFonts w:cs="Arial"/>
                <w:color w:val="808080" w:themeColor="background1" w:themeShade="80"/>
                <w:lang w:val="es-ES"/>
              </w:rPr>
            </w:pPr>
            <w:r w:rsidRPr="00112EF1">
              <w:rPr>
                <w:rFonts w:cs="Arial"/>
                <w:color w:val="808080" w:themeColor="background1" w:themeShade="80"/>
                <w:lang w:val="es-ES"/>
              </w:rPr>
              <w:t>Capa 6</w:t>
            </w:r>
          </w:p>
        </w:tc>
        <w:tc>
          <w:tcPr>
            <w:tcW w:w="0" w:type="auto"/>
            <w:shd w:val="clear" w:color="auto" w:fill="F2F2F2" w:themeFill="background1" w:themeFillShade="F2"/>
            <w:vAlign w:val="center"/>
          </w:tcPr>
          <w:p w14:paraId="1696C1DB" w14:textId="5117D4DF" w:rsidR="009D2F47" w:rsidRPr="00112EF1" w:rsidRDefault="009D2F47" w:rsidP="009D2F47">
            <w:pPr>
              <w:pStyle w:val="Senseespaiat"/>
              <w:rPr>
                <w:rFonts w:cs="Arial"/>
                <w:color w:val="808080" w:themeColor="background1" w:themeShade="80"/>
                <w:lang w:val="es-ES"/>
              </w:rPr>
            </w:pPr>
            <w:r w:rsidRPr="00112EF1">
              <w:rPr>
                <w:rFonts w:cs="Arial"/>
                <w:color w:val="808080" w:themeColor="background1" w:themeShade="80"/>
                <w:lang w:val="es-ES"/>
              </w:rPr>
              <w:t>-</w:t>
            </w:r>
          </w:p>
        </w:tc>
      </w:tr>
      <w:tr w:rsidR="009D2F47" w:rsidRPr="00112EF1" w14:paraId="73E2D984" w14:textId="77777777" w:rsidTr="009D2F47">
        <w:trPr>
          <w:jc w:val="center"/>
        </w:trPr>
        <w:tc>
          <w:tcPr>
            <w:tcW w:w="0" w:type="auto"/>
            <w:vAlign w:val="center"/>
          </w:tcPr>
          <w:p w14:paraId="43F3A7A8" w14:textId="77777777" w:rsidR="009D2F47" w:rsidRPr="00112EF1" w:rsidRDefault="009D2F47" w:rsidP="009D2F47">
            <w:pPr>
              <w:pStyle w:val="Senseespaiat"/>
              <w:rPr>
                <w:rFonts w:cs="Arial"/>
                <w:color w:val="808080" w:themeColor="background1" w:themeShade="80"/>
                <w:lang w:val="es-ES"/>
              </w:rPr>
            </w:pPr>
            <w:r w:rsidRPr="00112EF1">
              <w:rPr>
                <w:rFonts w:cs="Arial"/>
                <w:color w:val="808080" w:themeColor="background1" w:themeShade="80"/>
                <w:lang w:val="es-ES"/>
              </w:rPr>
              <w:t>Capa 5</w:t>
            </w:r>
          </w:p>
        </w:tc>
        <w:tc>
          <w:tcPr>
            <w:tcW w:w="0" w:type="auto"/>
            <w:vAlign w:val="center"/>
          </w:tcPr>
          <w:p w14:paraId="7573BB3C" w14:textId="2C6F9E47" w:rsidR="009D2F47" w:rsidRPr="00112EF1" w:rsidRDefault="009D2F47" w:rsidP="009D2F47">
            <w:pPr>
              <w:pStyle w:val="Senseespaiat"/>
              <w:rPr>
                <w:rFonts w:cs="Arial"/>
                <w:color w:val="808080" w:themeColor="background1" w:themeShade="80"/>
                <w:lang w:val="es-ES"/>
              </w:rPr>
            </w:pPr>
            <w:r w:rsidRPr="00112EF1">
              <w:rPr>
                <w:rFonts w:cs="Arial"/>
                <w:color w:val="808080" w:themeColor="background1" w:themeShade="80"/>
                <w:lang w:val="es-ES"/>
              </w:rPr>
              <w:t>-</w:t>
            </w:r>
          </w:p>
        </w:tc>
      </w:tr>
      <w:tr w:rsidR="009D2F47" w:rsidRPr="00112EF1" w14:paraId="4E8BB1A4" w14:textId="77777777" w:rsidTr="009D2F47">
        <w:trPr>
          <w:jc w:val="center"/>
        </w:trPr>
        <w:tc>
          <w:tcPr>
            <w:tcW w:w="0" w:type="auto"/>
            <w:vAlign w:val="center"/>
          </w:tcPr>
          <w:p w14:paraId="60BF8C5F" w14:textId="77777777" w:rsidR="009D2F47" w:rsidRPr="00112EF1" w:rsidRDefault="009D2F47" w:rsidP="009D2F47">
            <w:pPr>
              <w:pStyle w:val="Senseespaiat"/>
              <w:rPr>
                <w:rFonts w:cs="Arial"/>
                <w:lang w:val="es-ES"/>
              </w:rPr>
            </w:pPr>
            <w:r w:rsidRPr="00112EF1">
              <w:rPr>
                <w:rFonts w:cs="Arial"/>
                <w:lang w:val="es-ES"/>
              </w:rPr>
              <w:t>Capa 4</w:t>
            </w:r>
          </w:p>
        </w:tc>
        <w:tc>
          <w:tcPr>
            <w:tcW w:w="0" w:type="auto"/>
            <w:vAlign w:val="center"/>
          </w:tcPr>
          <w:p w14:paraId="2F78F640" w14:textId="7452AACA" w:rsidR="009D2F47" w:rsidRPr="00112EF1" w:rsidRDefault="009D2F47" w:rsidP="009D2F47">
            <w:pPr>
              <w:pStyle w:val="Senseespaiat"/>
              <w:rPr>
                <w:rFonts w:cs="Arial"/>
                <w:lang w:val="es-ES"/>
              </w:rPr>
            </w:pPr>
            <w:r w:rsidRPr="00112EF1">
              <w:rPr>
                <w:rFonts w:cs="Arial"/>
                <w:lang w:val="es-ES"/>
              </w:rPr>
              <w:t>UDP</w:t>
            </w:r>
          </w:p>
        </w:tc>
      </w:tr>
      <w:tr w:rsidR="009D2F47" w:rsidRPr="00112EF1" w14:paraId="4C801F5D" w14:textId="77777777" w:rsidTr="009D2F47">
        <w:trPr>
          <w:jc w:val="center"/>
        </w:trPr>
        <w:tc>
          <w:tcPr>
            <w:tcW w:w="0" w:type="auto"/>
            <w:shd w:val="clear" w:color="auto" w:fill="F2F2F2" w:themeFill="background1" w:themeFillShade="F2"/>
            <w:vAlign w:val="center"/>
          </w:tcPr>
          <w:p w14:paraId="602AC9DA" w14:textId="77777777" w:rsidR="009D2F47" w:rsidRPr="00112EF1" w:rsidRDefault="009D2F47" w:rsidP="009D2F47">
            <w:pPr>
              <w:pStyle w:val="Senseespaiat"/>
              <w:rPr>
                <w:rFonts w:cs="Arial"/>
                <w:lang w:val="es-ES"/>
              </w:rPr>
            </w:pPr>
            <w:r w:rsidRPr="00112EF1">
              <w:rPr>
                <w:rFonts w:cs="Arial"/>
                <w:lang w:val="es-ES"/>
              </w:rPr>
              <w:t>Capa 3</w:t>
            </w:r>
          </w:p>
        </w:tc>
        <w:tc>
          <w:tcPr>
            <w:tcW w:w="0" w:type="auto"/>
            <w:shd w:val="clear" w:color="auto" w:fill="F2F2F2" w:themeFill="background1" w:themeFillShade="F2"/>
            <w:vAlign w:val="center"/>
          </w:tcPr>
          <w:p w14:paraId="27496803" w14:textId="23ED83CD" w:rsidR="009D2F47" w:rsidRPr="00112EF1" w:rsidRDefault="009D2F47" w:rsidP="009D2F47">
            <w:pPr>
              <w:pStyle w:val="Senseespaiat"/>
              <w:rPr>
                <w:rFonts w:cs="Arial"/>
                <w:lang w:val="es-ES"/>
              </w:rPr>
            </w:pPr>
            <w:r w:rsidRPr="00112EF1">
              <w:rPr>
                <w:rFonts w:cs="Arial"/>
                <w:lang w:val="es-ES"/>
              </w:rPr>
              <w:t>IP ORIG: 10.0.1.66</w:t>
            </w:r>
          </w:p>
          <w:p w14:paraId="648E91E6" w14:textId="6E394CEF" w:rsidR="009D2F47" w:rsidRPr="00112EF1" w:rsidRDefault="009D2F47" w:rsidP="009D2F47">
            <w:pPr>
              <w:pStyle w:val="Senseespaiat"/>
              <w:rPr>
                <w:rFonts w:cs="Arial"/>
                <w:lang w:val="es-ES"/>
              </w:rPr>
            </w:pPr>
            <w:r w:rsidRPr="00112EF1">
              <w:rPr>
                <w:rFonts w:cs="Arial"/>
                <w:lang w:val="es-ES"/>
              </w:rPr>
              <w:t>IP DEST: 172.16.0.3</w:t>
            </w:r>
          </w:p>
        </w:tc>
      </w:tr>
      <w:tr w:rsidR="009D2F47" w:rsidRPr="00112EF1" w14:paraId="67D4F4CA" w14:textId="77777777" w:rsidTr="009D2F47">
        <w:trPr>
          <w:jc w:val="center"/>
        </w:trPr>
        <w:tc>
          <w:tcPr>
            <w:tcW w:w="0" w:type="auto"/>
            <w:vAlign w:val="center"/>
          </w:tcPr>
          <w:p w14:paraId="6A400175" w14:textId="77777777" w:rsidR="009D2F47" w:rsidRPr="00112EF1" w:rsidRDefault="009D2F47" w:rsidP="009D2F47">
            <w:pPr>
              <w:pStyle w:val="Senseespaiat"/>
              <w:rPr>
                <w:rFonts w:cs="Arial"/>
                <w:lang w:val="es-ES"/>
              </w:rPr>
            </w:pPr>
            <w:r w:rsidRPr="00112EF1">
              <w:rPr>
                <w:rFonts w:cs="Arial"/>
                <w:lang w:val="es-ES"/>
              </w:rPr>
              <w:t>Capa 2</w:t>
            </w:r>
          </w:p>
        </w:tc>
        <w:tc>
          <w:tcPr>
            <w:tcW w:w="0" w:type="auto"/>
            <w:vAlign w:val="center"/>
          </w:tcPr>
          <w:p w14:paraId="52ACE5FB" w14:textId="77777777" w:rsidR="009D2F47" w:rsidRPr="00112EF1" w:rsidRDefault="009D2F47" w:rsidP="009D2F47">
            <w:pPr>
              <w:pStyle w:val="Senseespaiat"/>
              <w:rPr>
                <w:rFonts w:cs="Arial"/>
                <w:lang w:val="es-ES"/>
              </w:rPr>
            </w:pPr>
            <w:r w:rsidRPr="00112EF1">
              <w:rPr>
                <w:rFonts w:cs="Arial"/>
                <w:lang w:val="es-ES"/>
              </w:rPr>
              <w:t>MAC ORIG</w:t>
            </w:r>
          </w:p>
          <w:p w14:paraId="3484DB11" w14:textId="0D3ABA5C" w:rsidR="009D2F47" w:rsidRPr="00112EF1" w:rsidRDefault="009D2F47" w:rsidP="009D2F47">
            <w:pPr>
              <w:pStyle w:val="Senseespaiat"/>
              <w:rPr>
                <w:rFonts w:cs="Arial"/>
                <w:lang w:val="es-ES"/>
              </w:rPr>
            </w:pPr>
            <w:r w:rsidRPr="00112EF1">
              <w:rPr>
                <w:rFonts w:cs="Arial"/>
                <w:lang w:val="es-ES"/>
              </w:rPr>
              <w:t>MAC DEST</w:t>
            </w:r>
          </w:p>
        </w:tc>
      </w:tr>
      <w:tr w:rsidR="009D2F47" w:rsidRPr="00112EF1" w14:paraId="55283438" w14:textId="77777777" w:rsidTr="009D2F47">
        <w:trPr>
          <w:jc w:val="center"/>
        </w:trPr>
        <w:tc>
          <w:tcPr>
            <w:tcW w:w="0" w:type="auto"/>
            <w:shd w:val="clear" w:color="auto" w:fill="F2F2F2" w:themeFill="background1" w:themeFillShade="F2"/>
            <w:vAlign w:val="center"/>
          </w:tcPr>
          <w:p w14:paraId="6FBFCC83" w14:textId="77777777" w:rsidR="009D2F47" w:rsidRPr="00112EF1" w:rsidRDefault="009D2F47" w:rsidP="009D2F47">
            <w:pPr>
              <w:pStyle w:val="Senseespaiat"/>
              <w:rPr>
                <w:rFonts w:cs="Arial"/>
                <w:color w:val="808080" w:themeColor="background1" w:themeShade="80"/>
                <w:lang w:val="es-ES"/>
              </w:rPr>
            </w:pPr>
            <w:r w:rsidRPr="00112EF1">
              <w:rPr>
                <w:rFonts w:cs="Arial"/>
                <w:color w:val="808080" w:themeColor="background1" w:themeShade="80"/>
                <w:lang w:val="es-ES"/>
              </w:rPr>
              <w:t>Capa 1</w:t>
            </w:r>
          </w:p>
        </w:tc>
        <w:tc>
          <w:tcPr>
            <w:tcW w:w="0" w:type="auto"/>
            <w:shd w:val="clear" w:color="auto" w:fill="F2F2F2" w:themeFill="background1" w:themeFillShade="F2"/>
            <w:vAlign w:val="center"/>
          </w:tcPr>
          <w:p w14:paraId="2C15A358" w14:textId="1A4E4901" w:rsidR="009D2F47" w:rsidRPr="00112EF1" w:rsidRDefault="009D2F47" w:rsidP="00E41F0E">
            <w:pPr>
              <w:pStyle w:val="Senseespaiat"/>
              <w:keepNext/>
              <w:rPr>
                <w:rFonts w:cs="Arial"/>
                <w:color w:val="808080" w:themeColor="background1" w:themeShade="80"/>
                <w:lang w:val="es-ES"/>
              </w:rPr>
            </w:pPr>
            <w:r w:rsidRPr="00112EF1">
              <w:rPr>
                <w:rFonts w:cs="Arial"/>
                <w:color w:val="808080" w:themeColor="background1" w:themeShade="80"/>
                <w:lang w:val="es-ES"/>
              </w:rPr>
              <w:t>-</w:t>
            </w:r>
          </w:p>
        </w:tc>
      </w:tr>
    </w:tbl>
    <w:p w14:paraId="7B2E07B7" w14:textId="23672406" w:rsidR="00E41F0E" w:rsidRPr="00112EF1" w:rsidRDefault="00E41F0E">
      <w:pPr>
        <w:pStyle w:val="Llegenda"/>
      </w:pPr>
      <w:bookmarkStart w:id="66" w:name="_Toc69497503"/>
      <w:r w:rsidRPr="00112EF1">
        <w:t xml:space="preserve">Tabla </w:t>
      </w:r>
      <w:r w:rsidR="00116B5D">
        <w:fldChar w:fldCharType="begin"/>
      </w:r>
      <w:r w:rsidR="00116B5D">
        <w:instrText xml:space="preserve"> STYLEREF 1 \s </w:instrText>
      </w:r>
      <w:r w:rsidR="00116B5D">
        <w:fldChar w:fldCharType="separate"/>
      </w:r>
      <w:r w:rsidR="00116B5D">
        <w:rPr>
          <w:noProof/>
        </w:rPr>
        <w:t>3</w:t>
      </w:r>
      <w:r w:rsidR="00116B5D">
        <w:fldChar w:fldCharType="end"/>
      </w:r>
      <w:r w:rsidR="00116B5D">
        <w:t>.</w:t>
      </w:r>
      <w:r w:rsidR="00116B5D">
        <w:fldChar w:fldCharType="begin"/>
      </w:r>
      <w:r w:rsidR="00116B5D">
        <w:instrText xml:space="preserve"> SEQ Tabla \* ARABIC \s 1 </w:instrText>
      </w:r>
      <w:r w:rsidR="00116B5D">
        <w:fldChar w:fldCharType="separate"/>
      </w:r>
      <w:r w:rsidR="00116B5D">
        <w:rPr>
          <w:noProof/>
        </w:rPr>
        <w:t>2</w:t>
      </w:r>
      <w:r w:rsidR="00116B5D">
        <w:fldChar w:fldCharType="end"/>
      </w:r>
      <w:r w:rsidRPr="00112EF1">
        <w:t>: Tabla de una llamada DNS realizada con Packet Tracer.</w:t>
      </w:r>
      <w:bookmarkEnd w:id="66"/>
    </w:p>
    <w:p w14:paraId="1ACABD99" w14:textId="121D2C6B" w:rsidR="009D2F47" w:rsidRPr="00112EF1" w:rsidRDefault="009D2F47" w:rsidP="00AF24B7">
      <w:r w:rsidRPr="00112EF1">
        <w:t>Como se ve en la capa siete</w:t>
      </w:r>
      <w:r w:rsidR="00CC3A0B">
        <w:t xml:space="preserve">, </w:t>
      </w:r>
      <w:r w:rsidRPr="00112EF1">
        <w:t>marca que se trata de un servicio DNS</w:t>
      </w:r>
      <w:r w:rsidR="00E41F0E" w:rsidRPr="00112EF1">
        <w:t xml:space="preserve"> y le </w:t>
      </w:r>
      <w:r w:rsidR="00177608" w:rsidRPr="00112EF1">
        <w:t>envía</w:t>
      </w:r>
      <w:r w:rsidR="00E41F0E" w:rsidRPr="00112EF1">
        <w:t xml:space="preserve"> el nombre del dominio</w:t>
      </w:r>
      <w:r w:rsidRPr="00112EF1">
        <w:t xml:space="preserve">. Como no le hace falta ningún protocolo de capa seis o cinco, los omite. En la capa cuatro establece un transporte tipo UDP (más adelante se </w:t>
      </w:r>
      <w:r w:rsidR="00177608" w:rsidRPr="00112EF1">
        <w:t>ver</w:t>
      </w:r>
      <w:r w:rsidR="00071F9B" w:rsidRPr="00112EF1">
        <w:t>á</w:t>
      </w:r>
      <w:r w:rsidRPr="00112EF1">
        <w:t xml:space="preserve"> que es). En la capa tres y dos establece una IP origen, IP destino y MAC origen, MAC destino, respectivamente.</w:t>
      </w:r>
      <w:r w:rsidR="00ED784F" w:rsidRPr="00112EF1">
        <w:t xml:space="preserve"> Este paquete pasaría todos los dispositivos de redes que haya hasta llegar a su destinatario este situado en cualquier parte del mundo, en el caso de que pueda llegar.</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756"/>
      </w:tblGrid>
      <w:tr w:rsidR="00E41F0E" w:rsidRPr="00112EF1" w14:paraId="21AABA3C" w14:textId="77777777" w:rsidTr="00071F9B">
        <w:trPr>
          <w:jc w:val="center"/>
        </w:trPr>
        <w:tc>
          <w:tcPr>
            <w:tcW w:w="0" w:type="auto"/>
            <w:vAlign w:val="center"/>
          </w:tcPr>
          <w:p w14:paraId="5CC7F701" w14:textId="77777777" w:rsidR="00E41F0E" w:rsidRPr="00112EF1" w:rsidRDefault="00E41F0E" w:rsidP="00071F9B">
            <w:pPr>
              <w:pStyle w:val="Senseespaiat"/>
              <w:rPr>
                <w:rFonts w:cs="Arial"/>
                <w:lang w:val="es-ES"/>
              </w:rPr>
            </w:pPr>
            <w:r w:rsidRPr="00112EF1">
              <w:rPr>
                <w:rFonts w:cs="Arial"/>
                <w:lang w:val="es-ES"/>
              </w:rPr>
              <w:t>Capa 7</w:t>
            </w:r>
          </w:p>
        </w:tc>
        <w:tc>
          <w:tcPr>
            <w:tcW w:w="0" w:type="auto"/>
            <w:vAlign w:val="center"/>
          </w:tcPr>
          <w:p w14:paraId="7E5BC53D" w14:textId="5F6CE2AB" w:rsidR="00E41F0E" w:rsidRPr="00112EF1" w:rsidRDefault="00E41F0E" w:rsidP="00071F9B">
            <w:pPr>
              <w:pStyle w:val="Senseespaiat"/>
              <w:rPr>
                <w:rFonts w:cs="Arial"/>
                <w:lang w:val="es-ES"/>
              </w:rPr>
            </w:pPr>
            <w:r w:rsidRPr="00112EF1">
              <w:rPr>
                <w:rFonts w:cs="Arial"/>
                <w:lang w:val="es-ES"/>
              </w:rPr>
              <w:t>DNS – “8.8.8.8”</w:t>
            </w:r>
          </w:p>
        </w:tc>
      </w:tr>
      <w:tr w:rsidR="00E41F0E" w:rsidRPr="00112EF1" w14:paraId="0A3ACB9A" w14:textId="77777777" w:rsidTr="00071F9B">
        <w:trPr>
          <w:jc w:val="center"/>
        </w:trPr>
        <w:tc>
          <w:tcPr>
            <w:tcW w:w="0" w:type="auto"/>
            <w:shd w:val="clear" w:color="auto" w:fill="F2F2F2" w:themeFill="background1" w:themeFillShade="F2"/>
            <w:vAlign w:val="center"/>
          </w:tcPr>
          <w:p w14:paraId="2DB75A0D" w14:textId="77777777" w:rsidR="00E41F0E" w:rsidRPr="00112EF1" w:rsidRDefault="00E41F0E" w:rsidP="00071F9B">
            <w:pPr>
              <w:pStyle w:val="Senseespaiat"/>
              <w:rPr>
                <w:rFonts w:cs="Arial"/>
                <w:color w:val="808080" w:themeColor="background1" w:themeShade="80"/>
                <w:lang w:val="es-ES"/>
              </w:rPr>
            </w:pPr>
            <w:r w:rsidRPr="00112EF1">
              <w:rPr>
                <w:rFonts w:cs="Arial"/>
                <w:color w:val="808080" w:themeColor="background1" w:themeShade="80"/>
                <w:lang w:val="es-ES"/>
              </w:rPr>
              <w:t>Capa 6</w:t>
            </w:r>
          </w:p>
        </w:tc>
        <w:tc>
          <w:tcPr>
            <w:tcW w:w="0" w:type="auto"/>
            <w:shd w:val="clear" w:color="auto" w:fill="F2F2F2" w:themeFill="background1" w:themeFillShade="F2"/>
            <w:vAlign w:val="center"/>
          </w:tcPr>
          <w:p w14:paraId="6E067EC9" w14:textId="77777777" w:rsidR="00E41F0E" w:rsidRPr="00112EF1" w:rsidRDefault="00E41F0E" w:rsidP="00071F9B">
            <w:pPr>
              <w:pStyle w:val="Senseespaiat"/>
              <w:rPr>
                <w:rFonts w:cs="Arial"/>
                <w:color w:val="808080" w:themeColor="background1" w:themeShade="80"/>
                <w:lang w:val="es-ES"/>
              </w:rPr>
            </w:pPr>
            <w:r w:rsidRPr="00112EF1">
              <w:rPr>
                <w:rFonts w:cs="Arial"/>
                <w:color w:val="808080" w:themeColor="background1" w:themeShade="80"/>
                <w:lang w:val="es-ES"/>
              </w:rPr>
              <w:t>-</w:t>
            </w:r>
          </w:p>
        </w:tc>
      </w:tr>
      <w:tr w:rsidR="00E41F0E" w:rsidRPr="00112EF1" w14:paraId="2CB68242" w14:textId="77777777" w:rsidTr="00071F9B">
        <w:trPr>
          <w:jc w:val="center"/>
        </w:trPr>
        <w:tc>
          <w:tcPr>
            <w:tcW w:w="0" w:type="auto"/>
            <w:vAlign w:val="center"/>
          </w:tcPr>
          <w:p w14:paraId="0CA179B0" w14:textId="77777777" w:rsidR="00E41F0E" w:rsidRPr="00112EF1" w:rsidRDefault="00E41F0E" w:rsidP="00071F9B">
            <w:pPr>
              <w:pStyle w:val="Senseespaiat"/>
              <w:rPr>
                <w:rFonts w:cs="Arial"/>
                <w:color w:val="808080" w:themeColor="background1" w:themeShade="80"/>
                <w:lang w:val="es-ES"/>
              </w:rPr>
            </w:pPr>
            <w:r w:rsidRPr="00112EF1">
              <w:rPr>
                <w:rFonts w:cs="Arial"/>
                <w:color w:val="808080" w:themeColor="background1" w:themeShade="80"/>
                <w:lang w:val="es-ES"/>
              </w:rPr>
              <w:t>Capa 5</w:t>
            </w:r>
          </w:p>
        </w:tc>
        <w:tc>
          <w:tcPr>
            <w:tcW w:w="0" w:type="auto"/>
            <w:vAlign w:val="center"/>
          </w:tcPr>
          <w:p w14:paraId="29C604E5" w14:textId="77777777" w:rsidR="00E41F0E" w:rsidRPr="00112EF1" w:rsidRDefault="00E41F0E" w:rsidP="00071F9B">
            <w:pPr>
              <w:pStyle w:val="Senseespaiat"/>
              <w:rPr>
                <w:rFonts w:cs="Arial"/>
                <w:color w:val="808080" w:themeColor="background1" w:themeShade="80"/>
                <w:lang w:val="es-ES"/>
              </w:rPr>
            </w:pPr>
            <w:r w:rsidRPr="00112EF1">
              <w:rPr>
                <w:rFonts w:cs="Arial"/>
                <w:color w:val="808080" w:themeColor="background1" w:themeShade="80"/>
                <w:lang w:val="es-ES"/>
              </w:rPr>
              <w:t>-</w:t>
            </w:r>
          </w:p>
        </w:tc>
      </w:tr>
      <w:tr w:rsidR="00E41F0E" w:rsidRPr="00112EF1" w14:paraId="631C48F8" w14:textId="77777777" w:rsidTr="00071F9B">
        <w:trPr>
          <w:jc w:val="center"/>
        </w:trPr>
        <w:tc>
          <w:tcPr>
            <w:tcW w:w="0" w:type="auto"/>
            <w:vAlign w:val="center"/>
          </w:tcPr>
          <w:p w14:paraId="70AFF93D" w14:textId="77777777" w:rsidR="00E41F0E" w:rsidRPr="00112EF1" w:rsidRDefault="00E41F0E" w:rsidP="00071F9B">
            <w:pPr>
              <w:pStyle w:val="Senseespaiat"/>
              <w:rPr>
                <w:rFonts w:cs="Arial"/>
                <w:lang w:val="es-ES"/>
              </w:rPr>
            </w:pPr>
            <w:r w:rsidRPr="00112EF1">
              <w:rPr>
                <w:rFonts w:cs="Arial"/>
                <w:lang w:val="es-ES"/>
              </w:rPr>
              <w:t>Capa 4</w:t>
            </w:r>
          </w:p>
        </w:tc>
        <w:tc>
          <w:tcPr>
            <w:tcW w:w="0" w:type="auto"/>
            <w:vAlign w:val="center"/>
          </w:tcPr>
          <w:p w14:paraId="29F97C24" w14:textId="77777777" w:rsidR="00E41F0E" w:rsidRPr="00112EF1" w:rsidRDefault="00E41F0E" w:rsidP="00071F9B">
            <w:pPr>
              <w:pStyle w:val="Senseespaiat"/>
              <w:rPr>
                <w:rFonts w:cs="Arial"/>
                <w:lang w:val="es-ES"/>
              </w:rPr>
            </w:pPr>
            <w:r w:rsidRPr="00112EF1">
              <w:rPr>
                <w:rFonts w:cs="Arial"/>
                <w:lang w:val="es-ES"/>
              </w:rPr>
              <w:t>UDP</w:t>
            </w:r>
          </w:p>
        </w:tc>
      </w:tr>
      <w:tr w:rsidR="00E41F0E" w:rsidRPr="00112EF1" w14:paraId="1B1C25F6" w14:textId="77777777" w:rsidTr="00071F9B">
        <w:trPr>
          <w:jc w:val="center"/>
        </w:trPr>
        <w:tc>
          <w:tcPr>
            <w:tcW w:w="0" w:type="auto"/>
            <w:shd w:val="clear" w:color="auto" w:fill="F2F2F2" w:themeFill="background1" w:themeFillShade="F2"/>
            <w:vAlign w:val="center"/>
          </w:tcPr>
          <w:p w14:paraId="4F282E68" w14:textId="77777777" w:rsidR="00E41F0E" w:rsidRPr="00112EF1" w:rsidRDefault="00E41F0E" w:rsidP="00071F9B">
            <w:pPr>
              <w:pStyle w:val="Senseespaiat"/>
              <w:rPr>
                <w:rFonts w:cs="Arial"/>
                <w:lang w:val="es-ES"/>
              </w:rPr>
            </w:pPr>
            <w:r w:rsidRPr="00112EF1">
              <w:rPr>
                <w:rFonts w:cs="Arial"/>
                <w:lang w:val="es-ES"/>
              </w:rPr>
              <w:t>Capa 3</w:t>
            </w:r>
          </w:p>
        </w:tc>
        <w:tc>
          <w:tcPr>
            <w:tcW w:w="0" w:type="auto"/>
            <w:shd w:val="clear" w:color="auto" w:fill="F2F2F2" w:themeFill="background1" w:themeFillShade="F2"/>
            <w:vAlign w:val="center"/>
          </w:tcPr>
          <w:p w14:paraId="53891D3A" w14:textId="07269C41" w:rsidR="00E41F0E" w:rsidRPr="00112EF1" w:rsidRDefault="00E41F0E" w:rsidP="00071F9B">
            <w:pPr>
              <w:pStyle w:val="Senseespaiat"/>
              <w:rPr>
                <w:rFonts w:cs="Arial"/>
                <w:lang w:val="es-ES"/>
              </w:rPr>
            </w:pPr>
            <w:r w:rsidRPr="00112EF1">
              <w:rPr>
                <w:rFonts w:cs="Arial"/>
                <w:lang w:val="es-ES"/>
              </w:rPr>
              <w:t>IP ORIG: 172.16.0.3</w:t>
            </w:r>
          </w:p>
          <w:p w14:paraId="4E3324EB" w14:textId="050CA04F" w:rsidR="00E41F0E" w:rsidRPr="00112EF1" w:rsidRDefault="00E41F0E" w:rsidP="00071F9B">
            <w:pPr>
              <w:pStyle w:val="Senseespaiat"/>
              <w:rPr>
                <w:rFonts w:cs="Arial"/>
                <w:lang w:val="es-ES"/>
              </w:rPr>
            </w:pPr>
            <w:r w:rsidRPr="00112EF1">
              <w:rPr>
                <w:rFonts w:cs="Arial"/>
                <w:lang w:val="es-ES"/>
              </w:rPr>
              <w:t>IP DEST: 10.0.1.66</w:t>
            </w:r>
          </w:p>
        </w:tc>
      </w:tr>
      <w:tr w:rsidR="00E41F0E" w:rsidRPr="00112EF1" w14:paraId="294FD37A" w14:textId="77777777" w:rsidTr="00071F9B">
        <w:trPr>
          <w:jc w:val="center"/>
        </w:trPr>
        <w:tc>
          <w:tcPr>
            <w:tcW w:w="0" w:type="auto"/>
            <w:vAlign w:val="center"/>
          </w:tcPr>
          <w:p w14:paraId="21E918FF" w14:textId="77777777" w:rsidR="00E41F0E" w:rsidRPr="00112EF1" w:rsidRDefault="00E41F0E" w:rsidP="00071F9B">
            <w:pPr>
              <w:pStyle w:val="Senseespaiat"/>
              <w:rPr>
                <w:rFonts w:cs="Arial"/>
                <w:lang w:val="es-ES"/>
              </w:rPr>
            </w:pPr>
            <w:r w:rsidRPr="00112EF1">
              <w:rPr>
                <w:rFonts w:cs="Arial"/>
                <w:lang w:val="es-ES"/>
              </w:rPr>
              <w:t>Capa 2</w:t>
            </w:r>
          </w:p>
        </w:tc>
        <w:tc>
          <w:tcPr>
            <w:tcW w:w="0" w:type="auto"/>
            <w:vAlign w:val="center"/>
          </w:tcPr>
          <w:p w14:paraId="0670C52F" w14:textId="77777777" w:rsidR="00E41F0E" w:rsidRPr="00112EF1" w:rsidRDefault="00E41F0E" w:rsidP="00071F9B">
            <w:pPr>
              <w:pStyle w:val="Senseespaiat"/>
              <w:rPr>
                <w:rFonts w:cs="Arial"/>
                <w:lang w:val="es-ES"/>
              </w:rPr>
            </w:pPr>
            <w:r w:rsidRPr="00112EF1">
              <w:rPr>
                <w:rFonts w:cs="Arial"/>
                <w:lang w:val="es-ES"/>
              </w:rPr>
              <w:t>MAC ORIG</w:t>
            </w:r>
          </w:p>
          <w:p w14:paraId="2F4947AF" w14:textId="77777777" w:rsidR="00E41F0E" w:rsidRPr="00112EF1" w:rsidRDefault="00E41F0E" w:rsidP="00071F9B">
            <w:pPr>
              <w:pStyle w:val="Senseespaiat"/>
              <w:rPr>
                <w:rFonts w:cs="Arial"/>
                <w:lang w:val="es-ES"/>
              </w:rPr>
            </w:pPr>
            <w:r w:rsidRPr="00112EF1">
              <w:rPr>
                <w:rFonts w:cs="Arial"/>
                <w:lang w:val="es-ES"/>
              </w:rPr>
              <w:t>MAC DEST</w:t>
            </w:r>
          </w:p>
        </w:tc>
      </w:tr>
      <w:tr w:rsidR="00E41F0E" w:rsidRPr="00112EF1" w14:paraId="7257A624" w14:textId="77777777" w:rsidTr="00071F9B">
        <w:trPr>
          <w:jc w:val="center"/>
        </w:trPr>
        <w:tc>
          <w:tcPr>
            <w:tcW w:w="0" w:type="auto"/>
            <w:shd w:val="clear" w:color="auto" w:fill="F2F2F2" w:themeFill="background1" w:themeFillShade="F2"/>
            <w:vAlign w:val="center"/>
          </w:tcPr>
          <w:p w14:paraId="7670AD0F" w14:textId="77777777" w:rsidR="00E41F0E" w:rsidRPr="00112EF1" w:rsidRDefault="00E41F0E" w:rsidP="00071F9B">
            <w:pPr>
              <w:pStyle w:val="Senseespaiat"/>
              <w:rPr>
                <w:rFonts w:cs="Arial"/>
                <w:color w:val="808080" w:themeColor="background1" w:themeShade="80"/>
                <w:lang w:val="es-ES"/>
              </w:rPr>
            </w:pPr>
            <w:r w:rsidRPr="00112EF1">
              <w:rPr>
                <w:rFonts w:cs="Arial"/>
                <w:color w:val="808080" w:themeColor="background1" w:themeShade="80"/>
                <w:lang w:val="es-ES"/>
              </w:rPr>
              <w:t>Capa 1</w:t>
            </w:r>
          </w:p>
        </w:tc>
        <w:tc>
          <w:tcPr>
            <w:tcW w:w="0" w:type="auto"/>
            <w:shd w:val="clear" w:color="auto" w:fill="F2F2F2" w:themeFill="background1" w:themeFillShade="F2"/>
            <w:vAlign w:val="center"/>
          </w:tcPr>
          <w:p w14:paraId="5BAC0C10" w14:textId="77777777" w:rsidR="00E41F0E" w:rsidRPr="00112EF1" w:rsidRDefault="00E41F0E" w:rsidP="00E41F0E">
            <w:pPr>
              <w:pStyle w:val="Senseespaiat"/>
              <w:keepNext/>
              <w:rPr>
                <w:rFonts w:cs="Arial"/>
                <w:color w:val="808080" w:themeColor="background1" w:themeShade="80"/>
                <w:lang w:val="es-ES"/>
              </w:rPr>
            </w:pPr>
            <w:r w:rsidRPr="00112EF1">
              <w:rPr>
                <w:rFonts w:cs="Arial"/>
                <w:color w:val="808080" w:themeColor="background1" w:themeShade="80"/>
                <w:lang w:val="es-ES"/>
              </w:rPr>
              <w:t>-</w:t>
            </w:r>
          </w:p>
        </w:tc>
      </w:tr>
    </w:tbl>
    <w:p w14:paraId="6DCFED1A" w14:textId="3B0E36E9" w:rsidR="00E41F0E" w:rsidRPr="00112EF1" w:rsidRDefault="00E41F0E" w:rsidP="00E41F0E">
      <w:pPr>
        <w:pStyle w:val="Llegenda"/>
      </w:pPr>
      <w:bookmarkStart w:id="67" w:name="_Toc69497504"/>
      <w:r w:rsidRPr="00112EF1">
        <w:t xml:space="preserve">Tabla </w:t>
      </w:r>
      <w:r w:rsidR="00116B5D">
        <w:fldChar w:fldCharType="begin"/>
      </w:r>
      <w:r w:rsidR="00116B5D">
        <w:instrText xml:space="preserve"> STYLEREF 1 \s </w:instrText>
      </w:r>
      <w:r w:rsidR="00116B5D">
        <w:fldChar w:fldCharType="separate"/>
      </w:r>
      <w:r w:rsidR="00116B5D">
        <w:rPr>
          <w:noProof/>
        </w:rPr>
        <w:t>3</w:t>
      </w:r>
      <w:r w:rsidR="00116B5D">
        <w:fldChar w:fldCharType="end"/>
      </w:r>
      <w:r w:rsidR="00116B5D">
        <w:t>.</w:t>
      </w:r>
      <w:r w:rsidR="00116B5D">
        <w:fldChar w:fldCharType="begin"/>
      </w:r>
      <w:r w:rsidR="00116B5D">
        <w:instrText xml:space="preserve"> SEQ Tabla \* ARABIC \s 1 </w:instrText>
      </w:r>
      <w:r w:rsidR="00116B5D">
        <w:fldChar w:fldCharType="separate"/>
      </w:r>
      <w:r w:rsidR="00116B5D">
        <w:rPr>
          <w:noProof/>
        </w:rPr>
        <w:t>3</w:t>
      </w:r>
      <w:r w:rsidR="00116B5D">
        <w:fldChar w:fldCharType="end"/>
      </w:r>
      <w:r w:rsidRPr="00112EF1">
        <w:t>: Tabla de una respuesta DNS realizada con Packet Tracer.</w:t>
      </w:r>
      <w:bookmarkEnd w:id="67"/>
    </w:p>
    <w:p w14:paraId="7901E194" w14:textId="33F4C482" w:rsidR="00AF24B7" w:rsidRPr="00112EF1" w:rsidRDefault="00E41F0E" w:rsidP="00E41F0E">
      <w:r w:rsidRPr="00112EF1">
        <w:lastRenderedPageBreak/>
        <w:t xml:space="preserve">El paquete que le enviaría el servidor DNS al dispositivo </w:t>
      </w:r>
      <w:r w:rsidR="00177608" w:rsidRPr="00112EF1">
        <w:t>sería</w:t>
      </w:r>
      <w:r w:rsidRPr="00112EF1">
        <w:t xml:space="preserve"> igual, pero en la capa siete en vez de enviar el nombre del dominio llevaría la IP de la </w:t>
      </w:r>
      <w:r w:rsidR="00177608" w:rsidRPr="00112EF1">
        <w:t>página</w:t>
      </w:r>
      <w:r w:rsidRPr="00112EF1">
        <w:t xml:space="preserve"> web.</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4301"/>
      </w:tblGrid>
      <w:tr w:rsidR="00E41F0E" w:rsidRPr="00BF245A" w14:paraId="63C3A791" w14:textId="77777777" w:rsidTr="00071F9B">
        <w:trPr>
          <w:jc w:val="center"/>
        </w:trPr>
        <w:tc>
          <w:tcPr>
            <w:tcW w:w="0" w:type="auto"/>
            <w:vAlign w:val="center"/>
          </w:tcPr>
          <w:p w14:paraId="57FB7C23" w14:textId="77777777" w:rsidR="00E41F0E" w:rsidRPr="009568AC" w:rsidRDefault="00E41F0E" w:rsidP="00071F9B">
            <w:pPr>
              <w:pStyle w:val="Senseespaiat"/>
              <w:rPr>
                <w:rFonts w:cs="Arial"/>
                <w:lang w:val="es-ES"/>
              </w:rPr>
            </w:pPr>
            <w:r w:rsidRPr="009568AC">
              <w:rPr>
                <w:rFonts w:cs="Arial"/>
                <w:lang w:val="es-ES"/>
              </w:rPr>
              <w:t>Capa 7</w:t>
            </w:r>
          </w:p>
        </w:tc>
        <w:tc>
          <w:tcPr>
            <w:tcW w:w="0" w:type="auto"/>
            <w:vAlign w:val="center"/>
          </w:tcPr>
          <w:p w14:paraId="65D627D9" w14:textId="4E6E57A4" w:rsidR="00E41F0E" w:rsidRPr="009568AC" w:rsidRDefault="00E41F0E" w:rsidP="00071F9B">
            <w:pPr>
              <w:pStyle w:val="Senseespaiat"/>
              <w:rPr>
                <w:rFonts w:cs="Arial"/>
                <w:lang w:val="en-US"/>
              </w:rPr>
            </w:pPr>
            <w:r w:rsidRPr="009568AC">
              <w:rPr>
                <w:rFonts w:cs="Arial"/>
                <w:lang w:val="en-US"/>
              </w:rPr>
              <w:t xml:space="preserve">HTTP </w:t>
            </w:r>
            <w:r w:rsidR="00177608" w:rsidRPr="009568AC">
              <w:rPr>
                <w:rFonts w:cs="Arial"/>
                <w:lang w:val="en-US"/>
              </w:rPr>
              <w:t>—</w:t>
            </w:r>
            <w:r w:rsidRPr="009568AC">
              <w:rPr>
                <w:rFonts w:cs="Arial"/>
                <w:lang w:val="en-US"/>
              </w:rPr>
              <w:t xml:space="preserve"> </w:t>
            </w:r>
            <w:r w:rsidR="00CC3A0B" w:rsidRPr="009568AC">
              <w:rPr>
                <w:rFonts w:cs="Arial"/>
                <w:lang w:val="en-US"/>
              </w:rPr>
              <w:t>GET (</w:t>
            </w:r>
            <w:r w:rsidR="00ED784F" w:rsidRPr="009568AC">
              <w:rPr>
                <w:rFonts w:cs="Arial"/>
                <w:lang w:val="en-US"/>
              </w:rPr>
              <w:t>http://google.com)</w:t>
            </w:r>
          </w:p>
        </w:tc>
      </w:tr>
      <w:tr w:rsidR="00E41F0E" w:rsidRPr="009568AC" w14:paraId="39424CDD" w14:textId="77777777" w:rsidTr="00071F9B">
        <w:trPr>
          <w:jc w:val="center"/>
        </w:trPr>
        <w:tc>
          <w:tcPr>
            <w:tcW w:w="0" w:type="auto"/>
            <w:shd w:val="clear" w:color="auto" w:fill="F2F2F2" w:themeFill="background1" w:themeFillShade="F2"/>
            <w:vAlign w:val="center"/>
          </w:tcPr>
          <w:p w14:paraId="6400498E" w14:textId="77777777" w:rsidR="00E41F0E" w:rsidRPr="009568AC" w:rsidRDefault="00E41F0E" w:rsidP="00071F9B">
            <w:pPr>
              <w:pStyle w:val="Senseespaiat"/>
              <w:rPr>
                <w:rFonts w:cs="Arial"/>
                <w:color w:val="808080" w:themeColor="background1" w:themeShade="80"/>
                <w:lang w:val="es-ES"/>
              </w:rPr>
            </w:pPr>
            <w:r w:rsidRPr="009568AC">
              <w:rPr>
                <w:rFonts w:cs="Arial"/>
                <w:color w:val="808080" w:themeColor="background1" w:themeShade="80"/>
                <w:lang w:val="es-ES"/>
              </w:rPr>
              <w:t>Capa 6</w:t>
            </w:r>
          </w:p>
        </w:tc>
        <w:tc>
          <w:tcPr>
            <w:tcW w:w="0" w:type="auto"/>
            <w:shd w:val="clear" w:color="auto" w:fill="F2F2F2" w:themeFill="background1" w:themeFillShade="F2"/>
            <w:vAlign w:val="center"/>
          </w:tcPr>
          <w:p w14:paraId="7A12AB4B" w14:textId="77777777" w:rsidR="00E41F0E" w:rsidRPr="009568AC" w:rsidRDefault="00E41F0E" w:rsidP="00071F9B">
            <w:pPr>
              <w:pStyle w:val="Senseespaiat"/>
              <w:rPr>
                <w:rFonts w:cs="Arial"/>
                <w:color w:val="808080" w:themeColor="background1" w:themeShade="80"/>
                <w:lang w:val="es-ES"/>
              </w:rPr>
            </w:pPr>
            <w:r w:rsidRPr="009568AC">
              <w:rPr>
                <w:rFonts w:cs="Arial"/>
                <w:color w:val="808080" w:themeColor="background1" w:themeShade="80"/>
                <w:lang w:val="es-ES"/>
              </w:rPr>
              <w:t>-</w:t>
            </w:r>
          </w:p>
        </w:tc>
      </w:tr>
      <w:tr w:rsidR="00E41F0E" w:rsidRPr="009568AC" w14:paraId="23C12190" w14:textId="77777777" w:rsidTr="00071F9B">
        <w:trPr>
          <w:jc w:val="center"/>
        </w:trPr>
        <w:tc>
          <w:tcPr>
            <w:tcW w:w="0" w:type="auto"/>
            <w:vAlign w:val="center"/>
          </w:tcPr>
          <w:p w14:paraId="3F8B946D" w14:textId="77777777" w:rsidR="00E41F0E" w:rsidRPr="009568AC" w:rsidRDefault="00E41F0E" w:rsidP="00071F9B">
            <w:pPr>
              <w:pStyle w:val="Senseespaiat"/>
              <w:rPr>
                <w:rFonts w:cs="Arial"/>
                <w:color w:val="808080" w:themeColor="background1" w:themeShade="80"/>
                <w:lang w:val="es-ES"/>
              </w:rPr>
            </w:pPr>
            <w:r w:rsidRPr="009568AC">
              <w:rPr>
                <w:rFonts w:cs="Arial"/>
                <w:color w:val="808080" w:themeColor="background1" w:themeShade="80"/>
                <w:lang w:val="es-ES"/>
              </w:rPr>
              <w:t>Capa 5</w:t>
            </w:r>
          </w:p>
        </w:tc>
        <w:tc>
          <w:tcPr>
            <w:tcW w:w="0" w:type="auto"/>
            <w:vAlign w:val="center"/>
          </w:tcPr>
          <w:p w14:paraId="68C9E0C7" w14:textId="77777777" w:rsidR="00E41F0E" w:rsidRPr="009568AC" w:rsidRDefault="00E41F0E" w:rsidP="00071F9B">
            <w:pPr>
              <w:pStyle w:val="Senseespaiat"/>
              <w:rPr>
                <w:rFonts w:cs="Arial"/>
                <w:color w:val="808080" w:themeColor="background1" w:themeShade="80"/>
                <w:lang w:val="es-ES"/>
              </w:rPr>
            </w:pPr>
            <w:r w:rsidRPr="009568AC">
              <w:rPr>
                <w:rFonts w:cs="Arial"/>
                <w:color w:val="808080" w:themeColor="background1" w:themeShade="80"/>
                <w:lang w:val="es-ES"/>
              </w:rPr>
              <w:t>-</w:t>
            </w:r>
          </w:p>
        </w:tc>
      </w:tr>
      <w:tr w:rsidR="00E41F0E" w:rsidRPr="009568AC" w14:paraId="21B4A242" w14:textId="77777777" w:rsidTr="00071F9B">
        <w:trPr>
          <w:jc w:val="center"/>
        </w:trPr>
        <w:tc>
          <w:tcPr>
            <w:tcW w:w="0" w:type="auto"/>
            <w:vAlign w:val="center"/>
          </w:tcPr>
          <w:p w14:paraId="43316109" w14:textId="77777777" w:rsidR="00E41F0E" w:rsidRPr="009568AC" w:rsidRDefault="00E41F0E" w:rsidP="00071F9B">
            <w:pPr>
              <w:pStyle w:val="Senseespaiat"/>
              <w:rPr>
                <w:rFonts w:cs="Arial"/>
                <w:lang w:val="es-ES"/>
              </w:rPr>
            </w:pPr>
            <w:r w:rsidRPr="009568AC">
              <w:rPr>
                <w:rFonts w:cs="Arial"/>
                <w:lang w:val="es-ES"/>
              </w:rPr>
              <w:t>Capa 4</w:t>
            </w:r>
          </w:p>
        </w:tc>
        <w:tc>
          <w:tcPr>
            <w:tcW w:w="0" w:type="auto"/>
            <w:vAlign w:val="center"/>
          </w:tcPr>
          <w:p w14:paraId="58647A4C" w14:textId="0074CB58" w:rsidR="00E41F0E" w:rsidRPr="009568AC" w:rsidRDefault="00E41F0E" w:rsidP="00071F9B">
            <w:pPr>
              <w:pStyle w:val="Senseespaiat"/>
              <w:rPr>
                <w:rFonts w:cs="Arial"/>
                <w:lang w:val="es-ES"/>
              </w:rPr>
            </w:pPr>
            <w:r w:rsidRPr="009568AC">
              <w:rPr>
                <w:rFonts w:cs="Arial"/>
                <w:lang w:val="es-ES"/>
              </w:rPr>
              <w:t>TCP</w:t>
            </w:r>
          </w:p>
        </w:tc>
      </w:tr>
      <w:tr w:rsidR="00E41F0E" w:rsidRPr="009568AC" w14:paraId="3A07DA47" w14:textId="77777777" w:rsidTr="00071F9B">
        <w:trPr>
          <w:jc w:val="center"/>
        </w:trPr>
        <w:tc>
          <w:tcPr>
            <w:tcW w:w="0" w:type="auto"/>
            <w:shd w:val="clear" w:color="auto" w:fill="F2F2F2" w:themeFill="background1" w:themeFillShade="F2"/>
            <w:vAlign w:val="center"/>
          </w:tcPr>
          <w:p w14:paraId="29C17FFD" w14:textId="77777777" w:rsidR="00E41F0E" w:rsidRPr="009568AC" w:rsidRDefault="00E41F0E" w:rsidP="00071F9B">
            <w:pPr>
              <w:pStyle w:val="Senseespaiat"/>
              <w:rPr>
                <w:rFonts w:cs="Arial"/>
                <w:lang w:val="es-ES"/>
              </w:rPr>
            </w:pPr>
            <w:r w:rsidRPr="009568AC">
              <w:rPr>
                <w:rFonts w:cs="Arial"/>
                <w:lang w:val="es-ES"/>
              </w:rPr>
              <w:t>Capa 3</w:t>
            </w:r>
          </w:p>
        </w:tc>
        <w:tc>
          <w:tcPr>
            <w:tcW w:w="0" w:type="auto"/>
            <w:shd w:val="clear" w:color="auto" w:fill="F2F2F2" w:themeFill="background1" w:themeFillShade="F2"/>
            <w:vAlign w:val="center"/>
          </w:tcPr>
          <w:p w14:paraId="7F57E7B8" w14:textId="77777777" w:rsidR="00E41F0E" w:rsidRPr="009568AC" w:rsidRDefault="00E41F0E" w:rsidP="00071F9B">
            <w:pPr>
              <w:pStyle w:val="Senseespaiat"/>
              <w:rPr>
                <w:rFonts w:cs="Arial"/>
                <w:lang w:val="es-ES"/>
              </w:rPr>
            </w:pPr>
            <w:r w:rsidRPr="009568AC">
              <w:rPr>
                <w:rFonts w:cs="Arial"/>
                <w:lang w:val="es-ES"/>
              </w:rPr>
              <w:t>IP ORIG: 10.0.1.66</w:t>
            </w:r>
          </w:p>
          <w:p w14:paraId="6A6183BD" w14:textId="1C108FB2" w:rsidR="00E41F0E" w:rsidRPr="009568AC" w:rsidRDefault="00E41F0E" w:rsidP="00071F9B">
            <w:pPr>
              <w:pStyle w:val="Senseespaiat"/>
              <w:rPr>
                <w:rFonts w:cs="Arial"/>
                <w:lang w:val="es-ES"/>
              </w:rPr>
            </w:pPr>
            <w:r w:rsidRPr="009568AC">
              <w:rPr>
                <w:rFonts w:cs="Arial"/>
                <w:lang w:val="es-ES"/>
              </w:rPr>
              <w:t>IP DEST: 8.8.8.8</w:t>
            </w:r>
          </w:p>
        </w:tc>
      </w:tr>
      <w:tr w:rsidR="00E41F0E" w:rsidRPr="009568AC" w14:paraId="2F532A60" w14:textId="77777777" w:rsidTr="00071F9B">
        <w:trPr>
          <w:jc w:val="center"/>
        </w:trPr>
        <w:tc>
          <w:tcPr>
            <w:tcW w:w="0" w:type="auto"/>
            <w:vAlign w:val="center"/>
          </w:tcPr>
          <w:p w14:paraId="5A4DAFDB" w14:textId="77777777" w:rsidR="00E41F0E" w:rsidRPr="009568AC" w:rsidRDefault="00E41F0E" w:rsidP="00071F9B">
            <w:pPr>
              <w:pStyle w:val="Senseespaiat"/>
              <w:rPr>
                <w:rFonts w:cs="Arial"/>
                <w:lang w:val="es-ES"/>
              </w:rPr>
            </w:pPr>
            <w:r w:rsidRPr="009568AC">
              <w:rPr>
                <w:rFonts w:cs="Arial"/>
                <w:lang w:val="es-ES"/>
              </w:rPr>
              <w:t>Capa 2</w:t>
            </w:r>
          </w:p>
        </w:tc>
        <w:tc>
          <w:tcPr>
            <w:tcW w:w="0" w:type="auto"/>
            <w:vAlign w:val="center"/>
          </w:tcPr>
          <w:p w14:paraId="71604B22" w14:textId="77777777" w:rsidR="00E41F0E" w:rsidRPr="009568AC" w:rsidRDefault="00E41F0E" w:rsidP="00071F9B">
            <w:pPr>
              <w:pStyle w:val="Senseespaiat"/>
              <w:rPr>
                <w:rFonts w:cs="Arial"/>
                <w:lang w:val="es-ES"/>
              </w:rPr>
            </w:pPr>
            <w:r w:rsidRPr="009568AC">
              <w:rPr>
                <w:rFonts w:cs="Arial"/>
                <w:lang w:val="es-ES"/>
              </w:rPr>
              <w:t>MAC ORIG</w:t>
            </w:r>
          </w:p>
          <w:p w14:paraId="162F4ABE" w14:textId="77777777" w:rsidR="00E41F0E" w:rsidRPr="009568AC" w:rsidRDefault="00E41F0E" w:rsidP="00071F9B">
            <w:pPr>
              <w:pStyle w:val="Senseespaiat"/>
              <w:rPr>
                <w:rFonts w:cs="Arial"/>
                <w:lang w:val="es-ES"/>
              </w:rPr>
            </w:pPr>
            <w:r w:rsidRPr="009568AC">
              <w:rPr>
                <w:rFonts w:cs="Arial"/>
                <w:lang w:val="es-ES"/>
              </w:rPr>
              <w:t>MAC DEST</w:t>
            </w:r>
          </w:p>
        </w:tc>
      </w:tr>
      <w:tr w:rsidR="00E41F0E" w:rsidRPr="009568AC" w14:paraId="64850F87" w14:textId="77777777" w:rsidTr="00071F9B">
        <w:trPr>
          <w:jc w:val="center"/>
        </w:trPr>
        <w:tc>
          <w:tcPr>
            <w:tcW w:w="0" w:type="auto"/>
            <w:shd w:val="clear" w:color="auto" w:fill="F2F2F2" w:themeFill="background1" w:themeFillShade="F2"/>
            <w:vAlign w:val="center"/>
          </w:tcPr>
          <w:p w14:paraId="248D6611" w14:textId="77777777" w:rsidR="00E41F0E" w:rsidRPr="009568AC" w:rsidRDefault="00E41F0E" w:rsidP="00071F9B">
            <w:pPr>
              <w:pStyle w:val="Senseespaiat"/>
              <w:rPr>
                <w:rFonts w:cs="Arial"/>
                <w:color w:val="808080" w:themeColor="background1" w:themeShade="80"/>
                <w:lang w:val="es-ES"/>
              </w:rPr>
            </w:pPr>
            <w:r w:rsidRPr="009568AC">
              <w:rPr>
                <w:rFonts w:cs="Arial"/>
                <w:color w:val="808080" w:themeColor="background1" w:themeShade="80"/>
                <w:lang w:val="es-ES"/>
              </w:rPr>
              <w:t>Capa 1</w:t>
            </w:r>
          </w:p>
        </w:tc>
        <w:tc>
          <w:tcPr>
            <w:tcW w:w="0" w:type="auto"/>
            <w:shd w:val="clear" w:color="auto" w:fill="F2F2F2" w:themeFill="background1" w:themeFillShade="F2"/>
            <w:vAlign w:val="center"/>
          </w:tcPr>
          <w:p w14:paraId="5F914EB3" w14:textId="77777777" w:rsidR="00E41F0E" w:rsidRPr="009568AC" w:rsidRDefault="00E41F0E" w:rsidP="00E41F0E">
            <w:pPr>
              <w:pStyle w:val="Senseespaiat"/>
              <w:keepNext/>
              <w:rPr>
                <w:rFonts w:cs="Arial"/>
                <w:color w:val="808080" w:themeColor="background1" w:themeShade="80"/>
                <w:lang w:val="es-ES"/>
              </w:rPr>
            </w:pPr>
            <w:r w:rsidRPr="009568AC">
              <w:rPr>
                <w:rFonts w:cs="Arial"/>
                <w:color w:val="808080" w:themeColor="background1" w:themeShade="80"/>
                <w:lang w:val="es-ES"/>
              </w:rPr>
              <w:t>-</w:t>
            </w:r>
          </w:p>
        </w:tc>
      </w:tr>
    </w:tbl>
    <w:p w14:paraId="053C8043" w14:textId="68C5204D" w:rsidR="009D2F47" w:rsidRPr="009568AC" w:rsidRDefault="00E41F0E" w:rsidP="00E41F0E">
      <w:pPr>
        <w:pStyle w:val="Llegenda"/>
      </w:pPr>
      <w:bookmarkStart w:id="68" w:name="_Toc69497505"/>
      <w:r w:rsidRPr="009568AC">
        <w:t xml:space="preserve">Tabla </w:t>
      </w:r>
      <w:r w:rsidR="00116B5D">
        <w:fldChar w:fldCharType="begin"/>
      </w:r>
      <w:r w:rsidR="00116B5D">
        <w:instrText xml:space="preserve"> STYLEREF 1 \s </w:instrText>
      </w:r>
      <w:r w:rsidR="00116B5D">
        <w:fldChar w:fldCharType="separate"/>
      </w:r>
      <w:r w:rsidR="00116B5D">
        <w:rPr>
          <w:noProof/>
        </w:rPr>
        <w:t>3</w:t>
      </w:r>
      <w:r w:rsidR="00116B5D">
        <w:fldChar w:fldCharType="end"/>
      </w:r>
      <w:r w:rsidR="00116B5D">
        <w:t>.</w:t>
      </w:r>
      <w:r w:rsidR="00116B5D">
        <w:fldChar w:fldCharType="begin"/>
      </w:r>
      <w:r w:rsidR="00116B5D">
        <w:instrText xml:space="preserve"> SEQ Tabla \* ARABIC \s 1 </w:instrText>
      </w:r>
      <w:r w:rsidR="00116B5D">
        <w:fldChar w:fldCharType="separate"/>
      </w:r>
      <w:r w:rsidR="00116B5D">
        <w:rPr>
          <w:noProof/>
        </w:rPr>
        <w:t>4</w:t>
      </w:r>
      <w:r w:rsidR="00116B5D">
        <w:fldChar w:fldCharType="end"/>
      </w:r>
      <w:r w:rsidRPr="009568AC">
        <w:t>: Tabla de una llamada HTTP realizada con Packet Tracer.</w:t>
      </w:r>
      <w:bookmarkEnd w:id="68"/>
    </w:p>
    <w:p w14:paraId="6BA76F4A" w14:textId="0014F9EF" w:rsidR="00E41F0E" w:rsidRPr="009568AC" w:rsidRDefault="00E41F0E" w:rsidP="00E41F0E">
      <w:r w:rsidRPr="009568AC">
        <w:t>Como pasa con la llamada DNS, las capas seis, cinco y uno no tienen ninguna función especial. La diferencia que hay entre la llamada HTTP y DNS es que, para empezar en la capa siete cambia el protocolo que usa. En este caso, para visualizar una</w:t>
      </w:r>
      <w:r w:rsidR="00ED784F" w:rsidRPr="009568AC">
        <w:t xml:space="preserve"> </w:t>
      </w:r>
      <w:r w:rsidR="00177608" w:rsidRPr="009568AC">
        <w:t>página</w:t>
      </w:r>
      <w:r w:rsidR="00ED784F" w:rsidRPr="009568AC">
        <w:t xml:space="preserve"> web. Después salta la atención que, en la capa tres cambie de protocolo a TCP. Para acabar se ve que la IP destino, en la capa tres, es la del servidor web que se ha pedido antes.</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650"/>
      </w:tblGrid>
      <w:tr w:rsidR="00ED784F" w:rsidRPr="009568AC" w14:paraId="46B5044D" w14:textId="77777777" w:rsidTr="00071F9B">
        <w:trPr>
          <w:jc w:val="center"/>
        </w:trPr>
        <w:tc>
          <w:tcPr>
            <w:tcW w:w="0" w:type="auto"/>
            <w:vAlign w:val="center"/>
          </w:tcPr>
          <w:p w14:paraId="790A402F" w14:textId="77777777" w:rsidR="00ED784F" w:rsidRPr="009568AC" w:rsidRDefault="00ED784F" w:rsidP="00071F9B">
            <w:pPr>
              <w:pStyle w:val="Senseespaiat"/>
              <w:rPr>
                <w:rFonts w:cs="Arial"/>
                <w:lang w:val="es-ES"/>
              </w:rPr>
            </w:pPr>
            <w:r w:rsidRPr="009568AC">
              <w:rPr>
                <w:rFonts w:cs="Arial"/>
                <w:lang w:val="es-ES"/>
              </w:rPr>
              <w:t>Capa 7</w:t>
            </w:r>
          </w:p>
        </w:tc>
        <w:tc>
          <w:tcPr>
            <w:tcW w:w="0" w:type="auto"/>
            <w:vAlign w:val="center"/>
          </w:tcPr>
          <w:p w14:paraId="194D54A5" w14:textId="01523F86" w:rsidR="00ED784F" w:rsidRPr="009568AC" w:rsidRDefault="00ED784F" w:rsidP="00071F9B">
            <w:pPr>
              <w:pStyle w:val="Senseespaiat"/>
              <w:rPr>
                <w:rFonts w:cs="Arial"/>
                <w:lang w:val="es-ES"/>
              </w:rPr>
            </w:pPr>
            <w:r w:rsidRPr="009568AC">
              <w:rPr>
                <w:rFonts w:cs="Arial"/>
                <w:lang w:val="es-ES"/>
              </w:rPr>
              <w:t xml:space="preserve">HTTP - </w:t>
            </w:r>
            <w:r w:rsidR="00177608" w:rsidRPr="009568AC">
              <w:rPr>
                <w:rFonts w:cs="Arial"/>
                <w:lang w:val="es-ES"/>
              </w:rPr>
              <w:t>HTML</w:t>
            </w:r>
          </w:p>
        </w:tc>
      </w:tr>
      <w:tr w:rsidR="00ED784F" w:rsidRPr="009568AC" w14:paraId="52A17DC9" w14:textId="77777777" w:rsidTr="00071F9B">
        <w:trPr>
          <w:jc w:val="center"/>
        </w:trPr>
        <w:tc>
          <w:tcPr>
            <w:tcW w:w="0" w:type="auto"/>
            <w:shd w:val="clear" w:color="auto" w:fill="F2F2F2" w:themeFill="background1" w:themeFillShade="F2"/>
            <w:vAlign w:val="center"/>
          </w:tcPr>
          <w:p w14:paraId="2972C6F4" w14:textId="77777777" w:rsidR="00ED784F" w:rsidRPr="009568AC" w:rsidRDefault="00ED784F" w:rsidP="00071F9B">
            <w:pPr>
              <w:pStyle w:val="Senseespaiat"/>
              <w:rPr>
                <w:rFonts w:cs="Arial"/>
                <w:color w:val="808080" w:themeColor="background1" w:themeShade="80"/>
                <w:lang w:val="es-ES"/>
              </w:rPr>
            </w:pPr>
            <w:r w:rsidRPr="009568AC">
              <w:rPr>
                <w:rFonts w:cs="Arial"/>
                <w:color w:val="808080" w:themeColor="background1" w:themeShade="80"/>
                <w:lang w:val="es-ES"/>
              </w:rPr>
              <w:t>Capa 6</w:t>
            </w:r>
          </w:p>
        </w:tc>
        <w:tc>
          <w:tcPr>
            <w:tcW w:w="0" w:type="auto"/>
            <w:shd w:val="clear" w:color="auto" w:fill="F2F2F2" w:themeFill="background1" w:themeFillShade="F2"/>
            <w:vAlign w:val="center"/>
          </w:tcPr>
          <w:p w14:paraId="33475555" w14:textId="77777777" w:rsidR="00ED784F" w:rsidRPr="009568AC" w:rsidRDefault="00ED784F" w:rsidP="00071F9B">
            <w:pPr>
              <w:pStyle w:val="Senseespaiat"/>
              <w:rPr>
                <w:rFonts w:cs="Arial"/>
                <w:color w:val="808080" w:themeColor="background1" w:themeShade="80"/>
                <w:lang w:val="es-ES"/>
              </w:rPr>
            </w:pPr>
            <w:r w:rsidRPr="009568AC">
              <w:rPr>
                <w:rFonts w:cs="Arial"/>
                <w:color w:val="808080" w:themeColor="background1" w:themeShade="80"/>
                <w:lang w:val="es-ES"/>
              </w:rPr>
              <w:t>-</w:t>
            </w:r>
          </w:p>
        </w:tc>
      </w:tr>
      <w:tr w:rsidR="00ED784F" w:rsidRPr="009568AC" w14:paraId="70A9B29E" w14:textId="77777777" w:rsidTr="00071F9B">
        <w:trPr>
          <w:jc w:val="center"/>
        </w:trPr>
        <w:tc>
          <w:tcPr>
            <w:tcW w:w="0" w:type="auto"/>
            <w:vAlign w:val="center"/>
          </w:tcPr>
          <w:p w14:paraId="1863750B" w14:textId="77777777" w:rsidR="00ED784F" w:rsidRPr="009568AC" w:rsidRDefault="00ED784F" w:rsidP="00071F9B">
            <w:pPr>
              <w:pStyle w:val="Senseespaiat"/>
              <w:rPr>
                <w:rFonts w:cs="Arial"/>
                <w:color w:val="808080" w:themeColor="background1" w:themeShade="80"/>
                <w:lang w:val="es-ES"/>
              </w:rPr>
            </w:pPr>
            <w:r w:rsidRPr="009568AC">
              <w:rPr>
                <w:rFonts w:cs="Arial"/>
                <w:color w:val="808080" w:themeColor="background1" w:themeShade="80"/>
                <w:lang w:val="es-ES"/>
              </w:rPr>
              <w:t>Capa 5</w:t>
            </w:r>
          </w:p>
        </w:tc>
        <w:tc>
          <w:tcPr>
            <w:tcW w:w="0" w:type="auto"/>
            <w:vAlign w:val="center"/>
          </w:tcPr>
          <w:p w14:paraId="3A8DE57D" w14:textId="77777777" w:rsidR="00ED784F" w:rsidRPr="009568AC" w:rsidRDefault="00ED784F" w:rsidP="00071F9B">
            <w:pPr>
              <w:pStyle w:val="Senseespaiat"/>
              <w:rPr>
                <w:rFonts w:cs="Arial"/>
                <w:color w:val="808080" w:themeColor="background1" w:themeShade="80"/>
                <w:lang w:val="es-ES"/>
              </w:rPr>
            </w:pPr>
            <w:r w:rsidRPr="009568AC">
              <w:rPr>
                <w:rFonts w:cs="Arial"/>
                <w:color w:val="808080" w:themeColor="background1" w:themeShade="80"/>
                <w:lang w:val="es-ES"/>
              </w:rPr>
              <w:t>-</w:t>
            </w:r>
          </w:p>
        </w:tc>
      </w:tr>
      <w:tr w:rsidR="00ED784F" w:rsidRPr="009568AC" w14:paraId="330605BA" w14:textId="77777777" w:rsidTr="00071F9B">
        <w:trPr>
          <w:jc w:val="center"/>
        </w:trPr>
        <w:tc>
          <w:tcPr>
            <w:tcW w:w="0" w:type="auto"/>
            <w:vAlign w:val="center"/>
          </w:tcPr>
          <w:p w14:paraId="393638CE" w14:textId="77777777" w:rsidR="00ED784F" w:rsidRPr="009568AC" w:rsidRDefault="00ED784F" w:rsidP="00071F9B">
            <w:pPr>
              <w:pStyle w:val="Senseespaiat"/>
              <w:rPr>
                <w:rFonts w:cs="Arial"/>
                <w:lang w:val="es-ES"/>
              </w:rPr>
            </w:pPr>
            <w:r w:rsidRPr="009568AC">
              <w:rPr>
                <w:rFonts w:cs="Arial"/>
                <w:lang w:val="es-ES"/>
              </w:rPr>
              <w:t>Capa 4</w:t>
            </w:r>
          </w:p>
        </w:tc>
        <w:tc>
          <w:tcPr>
            <w:tcW w:w="0" w:type="auto"/>
            <w:vAlign w:val="center"/>
          </w:tcPr>
          <w:p w14:paraId="702E15C4" w14:textId="77777777" w:rsidR="00ED784F" w:rsidRPr="009568AC" w:rsidRDefault="00ED784F" w:rsidP="00071F9B">
            <w:pPr>
              <w:pStyle w:val="Senseespaiat"/>
              <w:rPr>
                <w:rFonts w:cs="Arial"/>
                <w:lang w:val="es-ES"/>
              </w:rPr>
            </w:pPr>
            <w:r w:rsidRPr="009568AC">
              <w:rPr>
                <w:rFonts w:cs="Arial"/>
                <w:lang w:val="es-ES"/>
              </w:rPr>
              <w:t>TCP</w:t>
            </w:r>
          </w:p>
        </w:tc>
      </w:tr>
      <w:tr w:rsidR="00ED784F" w:rsidRPr="009568AC" w14:paraId="1098D736" w14:textId="77777777" w:rsidTr="00071F9B">
        <w:trPr>
          <w:jc w:val="center"/>
        </w:trPr>
        <w:tc>
          <w:tcPr>
            <w:tcW w:w="0" w:type="auto"/>
            <w:shd w:val="clear" w:color="auto" w:fill="F2F2F2" w:themeFill="background1" w:themeFillShade="F2"/>
            <w:vAlign w:val="center"/>
          </w:tcPr>
          <w:p w14:paraId="09167E6D" w14:textId="77777777" w:rsidR="00ED784F" w:rsidRPr="009568AC" w:rsidRDefault="00ED784F" w:rsidP="00071F9B">
            <w:pPr>
              <w:pStyle w:val="Senseespaiat"/>
              <w:rPr>
                <w:rFonts w:cs="Arial"/>
                <w:lang w:val="es-ES"/>
              </w:rPr>
            </w:pPr>
            <w:r w:rsidRPr="009568AC">
              <w:rPr>
                <w:rFonts w:cs="Arial"/>
                <w:lang w:val="es-ES"/>
              </w:rPr>
              <w:t>Capa 3</w:t>
            </w:r>
          </w:p>
        </w:tc>
        <w:tc>
          <w:tcPr>
            <w:tcW w:w="0" w:type="auto"/>
            <w:shd w:val="clear" w:color="auto" w:fill="F2F2F2" w:themeFill="background1" w:themeFillShade="F2"/>
            <w:vAlign w:val="center"/>
          </w:tcPr>
          <w:p w14:paraId="3EFCC482" w14:textId="69273948" w:rsidR="00ED784F" w:rsidRPr="009568AC" w:rsidRDefault="00ED784F" w:rsidP="00071F9B">
            <w:pPr>
              <w:pStyle w:val="Senseespaiat"/>
              <w:rPr>
                <w:rFonts w:cs="Arial"/>
                <w:lang w:val="es-ES"/>
              </w:rPr>
            </w:pPr>
            <w:r w:rsidRPr="009568AC">
              <w:rPr>
                <w:rFonts w:cs="Arial"/>
                <w:lang w:val="es-ES"/>
              </w:rPr>
              <w:t xml:space="preserve">IP ORIG: 8.8.8.8 </w:t>
            </w:r>
          </w:p>
          <w:p w14:paraId="020B8FD0" w14:textId="04E11204" w:rsidR="00ED784F" w:rsidRPr="009568AC" w:rsidRDefault="00ED784F" w:rsidP="00071F9B">
            <w:pPr>
              <w:pStyle w:val="Senseespaiat"/>
              <w:rPr>
                <w:rFonts w:cs="Arial"/>
                <w:lang w:val="es-ES"/>
              </w:rPr>
            </w:pPr>
            <w:r w:rsidRPr="009568AC">
              <w:rPr>
                <w:rFonts w:cs="Arial"/>
                <w:lang w:val="es-ES"/>
              </w:rPr>
              <w:t>IP DEST: 10.0.1.66</w:t>
            </w:r>
          </w:p>
        </w:tc>
      </w:tr>
      <w:tr w:rsidR="00ED784F" w:rsidRPr="009568AC" w14:paraId="67A4D7C1" w14:textId="77777777" w:rsidTr="00071F9B">
        <w:trPr>
          <w:jc w:val="center"/>
        </w:trPr>
        <w:tc>
          <w:tcPr>
            <w:tcW w:w="0" w:type="auto"/>
            <w:vAlign w:val="center"/>
          </w:tcPr>
          <w:p w14:paraId="5284F262" w14:textId="77777777" w:rsidR="00ED784F" w:rsidRPr="009568AC" w:rsidRDefault="00ED784F" w:rsidP="00071F9B">
            <w:pPr>
              <w:pStyle w:val="Senseespaiat"/>
              <w:rPr>
                <w:rFonts w:cs="Arial"/>
                <w:lang w:val="es-ES"/>
              </w:rPr>
            </w:pPr>
            <w:r w:rsidRPr="009568AC">
              <w:rPr>
                <w:rFonts w:cs="Arial"/>
                <w:lang w:val="es-ES"/>
              </w:rPr>
              <w:t>Capa 2</w:t>
            </w:r>
          </w:p>
        </w:tc>
        <w:tc>
          <w:tcPr>
            <w:tcW w:w="0" w:type="auto"/>
            <w:vAlign w:val="center"/>
          </w:tcPr>
          <w:p w14:paraId="51537A2F" w14:textId="77777777" w:rsidR="00ED784F" w:rsidRPr="009568AC" w:rsidRDefault="00ED784F" w:rsidP="00071F9B">
            <w:pPr>
              <w:pStyle w:val="Senseespaiat"/>
              <w:rPr>
                <w:rFonts w:cs="Arial"/>
                <w:lang w:val="es-ES"/>
              </w:rPr>
            </w:pPr>
            <w:r w:rsidRPr="009568AC">
              <w:rPr>
                <w:rFonts w:cs="Arial"/>
                <w:lang w:val="es-ES"/>
              </w:rPr>
              <w:t>MAC ORIG</w:t>
            </w:r>
          </w:p>
          <w:p w14:paraId="0A833C16" w14:textId="77777777" w:rsidR="00ED784F" w:rsidRPr="009568AC" w:rsidRDefault="00ED784F" w:rsidP="00071F9B">
            <w:pPr>
              <w:pStyle w:val="Senseespaiat"/>
              <w:rPr>
                <w:rFonts w:cs="Arial"/>
                <w:lang w:val="es-ES"/>
              </w:rPr>
            </w:pPr>
            <w:r w:rsidRPr="009568AC">
              <w:rPr>
                <w:rFonts w:cs="Arial"/>
                <w:lang w:val="es-ES"/>
              </w:rPr>
              <w:t>MAC DEST</w:t>
            </w:r>
          </w:p>
        </w:tc>
      </w:tr>
      <w:tr w:rsidR="00ED784F" w:rsidRPr="009568AC" w14:paraId="0C265633" w14:textId="77777777" w:rsidTr="00071F9B">
        <w:trPr>
          <w:jc w:val="center"/>
        </w:trPr>
        <w:tc>
          <w:tcPr>
            <w:tcW w:w="0" w:type="auto"/>
            <w:shd w:val="clear" w:color="auto" w:fill="F2F2F2" w:themeFill="background1" w:themeFillShade="F2"/>
            <w:vAlign w:val="center"/>
          </w:tcPr>
          <w:p w14:paraId="39F5F70F" w14:textId="77777777" w:rsidR="00ED784F" w:rsidRPr="009568AC" w:rsidRDefault="00ED784F" w:rsidP="00071F9B">
            <w:pPr>
              <w:pStyle w:val="Senseespaiat"/>
              <w:rPr>
                <w:rFonts w:cs="Arial"/>
                <w:color w:val="808080" w:themeColor="background1" w:themeShade="80"/>
                <w:lang w:val="es-ES"/>
              </w:rPr>
            </w:pPr>
            <w:r w:rsidRPr="009568AC">
              <w:rPr>
                <w:rFonts w:cs="Arial"/>
                <w:color w:val="808080" w:themeColor="background1" w:themeShade="80"/>
                <w:lang w:val="es-ES"/>
              </w:rPr>
              <w:t>Capa 1</w:t>
            </w:r>
          </w:p>
        </w:tc>
        <w:tc>
          <w:tcPr>
            <w:tcW w:w="0" w:type="auto"/>
            <w:shd w:val="clear" w:color="auto" w:fill="F2F2F2" w:themeFill="background1" w:themeFillShade="F2"/>
            <w:vAlign w:val="center"/>
          </w:tcPr>
          <w:p w14:paraId="2C13BC2A" w14:textId="77777777" w:rsidR="00ED784F" w:rsidRPr="009568AC" w:rsidRDefault="00ED784F" w:rsidP="00ED784F">
            <w:pPr>
              <w:pStyle w:val="Senseespaiat"/>
              <w:keepNext/>
              <w:rPr>
                <w:rFonts w:cs="Arial"/>
                <w:color w:val="808080" w:themeColor="background1" w:themeShade="80"/>
                <w:lang w:val="es-ES"/>
              </w:rPr>
            </w:pPr>
            <w:r w:rsidRPr="009568AC">
              <w:rPr>
                <w:rFonts w:cs="Arial"/>
                <w:color w:val="808080" w:themeColor="background1" w:themeShade="80"/>
                <w:lang w:val="es-ES"/>
              </w:rPr>
              <w:t>-</w:t>
            </w:r>
          </w:p>
        </w:tc>
      </w:tr>
    </w:tbl>
    <w:p w14:paraId="1D232140" w14:textId="7237AC15" w:rsidR="00ED784F" w:rsidRPr="009568AC" w:rsidRDefault="00ED784F" w:rsidP="00ED784F">
      <w:pPr>
        <w:pStyle w:val="Llegenda"/>
      </w:pPr>
      <w:bookmarkStart w:id="69" w:name="_Toc69497506"/>
      <w:r w:rsidRPr="009568AC">
        <w:t xml:space="preserve">Tabla </w:t>
      </w:r>
      <w:r w:rsidR="00116B5D">
        <w:fldChar w:fldCharType="begin"/>
      </w:r>
      <w:r w:rsidR="00116B5D">
        <w:instrText xml:space="preserve"> STYLEREF 1 \s </w:instrText>
      </w:r>
      <w:r w:rsidR="00116B5D">
        <w:fldChar w:fldCharType="separate"/>
      </w:r>
      <w:r w:rsidR="00116B5D">
        <w:rPr>
          <w:noProof/>
        </w:rPr>
        <w:t>3</w:t>
      </w:r>
      <w:r w:rsidR="00116B5D">
        <w:fldChar w:fldCharType="end"/>
      </w:r>
      <w:r w:rsidR="00116B5D">
        <w:t>.</w:t>
      </w:r>
      <w:r w:rsidR="00116B5D">
        <w:fldChar w:fldCharType="begin"/>
      </w:r>
      <w:r w:rsidR="00116B5D">
        <w:instrText xml:space="preserve"> SEQ Tabla \* ARABIC \s 1 </w:instrText>
      </w:r>
      <w:r w:rsidR="00116B5D">
        <w:fldChar w:fldCharType="separate"/>
      </w:r>
      <w:r w:rsidR="00116B5D">
        <w:rPr>
          <w:noProof/>
        </w:rPr>
        <w:t>5</w:t>
      </w:r>
      <w:r w:rsidR="00116B5D">
        <w:fldChar w:fldCharType="end"/>
      </w:r>
      <w:r w:rsidRPr="009568AC">
        <w:t>: Tabla de una respuesta HTTP realizada con Packet Tracer.</w:t>
      </w:r>
      <w:bookmarkEnd w:id="69"/>
    </w:p>
    <w:p w14:paraId="708D2AC6" w14:textId="612A102A" w:rsidR="00ED784F" w:rsidRPr="009568AC" w:rsidRDefault="00ED784F" w:rsidP="00ED784F">
      <w:r w:rsidRPr="009568AC">
        <w:t xml:space="preserve">Lo que devolvería la llamada HTTP es un archivo </w:t>
      </w:r>
      <w:r w:rsidR="00177608" w:rsidRPr="009568AC">
        <w:t>HTML</w:t>
      </w:r>
      <w:r w:rsidRPr="009568AC">
        <w:t xml:space="preserve">, que </w:t>
      </w:r>
      <w:r w:rsidR="00177608" w:rsidRPr="009568AC">
        <w:t>sería</w:t>
      </w:r>
      <w:r w:rsidRPr="009568AC">
        <w:t xml:space="preserve"> lo que abriría el navegador web.</w:t>
      </w:r>
    </w:p>
    <w:p w14:paraId="6A1949AF" w14:textId="575E8CF5" w:rsidR="00C77202" w:rsidRPr="009568AC" w:rsidRDefault="00C77202" w:rsidP="00C77202">
      <w:r w:rsidRPr="009568AC">
        <w:lastRenderedPageBreak/>
        <w:t xml:space="preserve">Toda la información sacada a través de los servicios HTTP o DNS corresponden a sus respectivos documentos oficiales, RFC 2616 </w:t>
      </w:r>
      <w:r w:rsidRPr="009568AC">
        <w:fldChar w:fldCharType="begin"/>
      </w:r>
      <w:r w:rsidRPr="009568AC">
        <w:instrText xml:space="preserve"> ADDIN ZOTERO_ITEM CSL_CITATION {"citationID":"YMYWWAo5","properties":{"formattedCitation":"(Fielding et\\uc0\\u160{}al., 1999)","plainCitation":"(Fielding et al., 1999)","noteIndex":0},"citationItems":[{"id":38,"uris":["http://zotero.org/users/local/eauejolH/items/2FQV5NE5"],"uri":["http://zotero.org/users/local/eauejolH/items/2FQV5NE5"],"itemData":{"id":38,"type":"book","publisher":"Internet    Official Protocol Standards","title":"Hypertext Transfer Protocol -- HTTP/1.1","URL":"https://tools.ietf.org/html/rfc2616","author":[{"family":"Fielding","given":"R."},{"family":"Gettys","given":"J."},{"family":"Mogul","given":"J."},{"family":"Frystyk","given":"H."},{"family":"Masinter","given":"L."},{"literal":"T. Berners-Lee"}],"issued":{"date-parts":[["1999",6]]}}}],"schema":"https://github.com/citation-style-language/schema/raw/master/csl-citation.json"} </w:instrText>
      </w:r>
      <w:r w:rsidRPr="009568AC">
        <w:fldChar w:fldCharType="separate"/>
      </w:r>
      <w:r w:rsidRPr="009568AC">
        <w:rPr>
          <w:rFonts w:cs="Arial"/>
          <w:szCs w:val="24"/>
        </w:rPr>
        <w:t>(Fielding et al., 1999)</w:t>
      </w:r>
      <w:r w:rsidRPr="009568AC">
        <w:fldChar w:fldCharType="end"/>
      </w:r>
      <w:r w:rsidRPr="009568AC">
        <w:t xml:space="preserve"> y RFC 1035 </w:t>
      </w:r>
      <w:r w:rsidRPr="009568AC">
        <w:fldChar w:fldCharType="begin"/>
      </w:r>
      <w:r w:rsidR="0001459F" w:rsidRPr="009568AC">
        <w:instrText xml:space="preserve"> ADDIN ZOTERO_ITEM CSL_CITATION {"citationID":"HjLD81i0","properties":{"formattedCitation":"(Mockapetris, 1987)","plainCitation":"(Mockapetris, 1987)","noteIndex":0},"citationItems":[{"id":39,"uris":["http://zotero.org/users/local/eauejolH/items/6G2QEQ55"],"uri":["http://zotero.org/users/local/eauejolH/items/6G2QEQ55"],"itemData":{"id":39,"type":"book","publisher":"Internet    Official Protocol Standards","title":"Domain Names - Implementation and Specification","URL":"https://tools.ietf.org/html/rfc1035","author":[{"family":"Mockapetris","given":"P."}],"issued":{"date-parts":[["1987",11]]}}}],"schema":"https://github.com/citation-style-language/schema/raw/master/csl-citation.json"} </w:instrText>
      </w:r>
      <w:r w:rsidRPr="009568AC">
        <w:fldChar w:fldCharType="separate"/>
      </w:r>
      <w:r w:rsidRPr="009568AC">
        <w:rPr>
          <w:rFonts w:cs="Arial"/>
        </w:rPr>
        <w:t>(Mockapetris, 1987)</w:t>
      </w:r>
      <w:r w:rsidRPr="009568AC">
        <w:fldChar w:fldCharType="end"/>
      </w:r>
      <w:r w:rsidRPr="009568AC">
        <w:t xml:space="preserve"> respectivamente.</w:t>
      </w:r>
    </w:p>
    <w:p w14:paraId="03459B22" w14:textId="0181BE16" w:rsidR="00524352" w:rsidRPr="009568AC" w:rsidRDefault="00510552" w:rsidP="00DF4A77">
      <w:pPr>
        <w:pStyle w:val="Ttol3"/>
      </w:pPr>
      <w:bookmarkStart w:id="70" w:name="_Toc69497579"/>
      <w:bookmarkEnd w:id="63"/>
      <w:r w:rsidRPr="009568AC">
        <w:t>TRANSPORT CONTROL PROTOCOL (TCP)</w:t>
      </w:r>
      <w:bookmarkEnd w:id="70"/>
    </w:p>
    <w:p w14:paraId="2105368F" w14:textId="02FF6C15" w:rsidR="00177608" w:rsidRPr="00112EF1" w:rsidRDefault="007C46E0" w:rsidP="001D0A0F">
      <w:r w:rsidRPr="00112EF1">
        <w:t xml:space="preserve">Según su RFC </w:t>
      </w:r>
      <w:r w:rsidRPr="00112EF1">
        <w:fldChar w:fldCharType="begin"/>
      </w:r>
      <w:r w:rsidR="0001459F" w:rsidRPr="00112EF1">
        <w:instrText xml:space="preserve"> ADDIN ZOTERO_ITEM CSL_CITATION {"citationID":"cVgqc0be","properties":{"formattedCitation":"(Postel, 1981)","plainCitation":"(Postel, 1981)","noteIndex":0},"citationItems":[{"id":40,"uris":["http://zotero.org/users/local/eauejolH/items/PZQPT8HQ"],"uri":["http://zotero.org/users/local/eauejolH/items/PZQPT8HQ"],"itemData":{"id":40,"type":"book","publisher":"Internet    Official Protocol Standards","title":"Transmission Control Protocol","URL":"https://tools.ietf.org/html/rfc793","author":[{"family":"Postel","given":"J."}],"issued":{"date-parts":[["1981",9]]}}}],"schema":"https://github.com/citation-style-language/schema/raw/master/csl-citation.json"} </w:instrText>
      </w:r>
      <w:r w:rsidRPr="00112EF1">
        <w:fldChar w:fldCharType="separate"/>
      </w:r>
      <w:r w:rsidRPr="00112EF1">
        <w:rPr>
          <w:rFonts w:cs="Arial"/>
        </w:rPr>
        <w:t>(Postel, 1981)</w:t>
      </w:r>
      <w:r w:rsidRPr="00112EF1">
        <w:fldChar w:fldCharType="end"/>
      </w:r>
      <w:r w:rsidR="00AF1CC9" w:rsidRPr="00112EF1">
        <w:t xml:space="preserve">, TCP es un protocolo de capa cuatro. Su función es gestionar el </w:t>
      </w:r>
      <w:r w:rsidR="00575CD5">
        <w:t>envío</w:t>
      </w:r>
      <w:r w:rsidR="00AF1CC9" w:rsidRPr="00112EF1">
        <w:t xml:space="preserve"> o recibo de datos</w:t>
      </w:r>
      <w:r w:rsidR="00D01B4F" w:rsidRPr="00112EF1">
        <w:t xml:space="preserve"> entre dos dispositivos</w:t>
      </w:r>
      <w:r w:rsidR="00AF1CC9" w:rsidRPr="00112EF1">
        <w:t xml:space="preserve">. </w:t>
      </w:r>
      <w:r w:rsidR="004304E3" w:rsidRPr="00112EF1">
        <w:t>Solo uno puede enviar archivos y el otro debe recibirlos.</w:t>
      </w:r>
    </w:p>
    <w:p w14:paraId="2A037CC6" w14:textId="77777777" w:rsidR="00071F9B" w:rsidRPr="00112EF1" w:rsidRDefault="00071F9B" w:rsidP="00071F9B">
      <w:pPr>
        <w:keepNext/>
        <w:jc w:val="center"/>
      </w:pPr>
      <w:r w:rsidRPr="00112EF1">
        <w:rPr>
          <w:noProof/>
        </w:rPr>
        <w:drawing>
          <wp:inline distT="0" distB="0" distL="0" distR="0" wp14:anchorId="5C91C503" wp14:editId="5F3FF634">
            <wp:extent cx="1800000" cy="3092400"/>
            <wp:effectExtent l="0" t="0" r="0" b="0"/>
            <wp:docPr id="19" name="Imat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tge 19"/>
                    <pic:cNvPicPr/>
                  </pic:nvPicPr>
                  <pic:blipFill>
                    <a:blip r:embed="rId30">
                      <a:extLst>
                        <a:ext uri="{28A0092B-C50C-407E-A947-70E740481C1C}">
                          <a14:useLocalDpi xmlns:a14="http://schemas.microsoft.com/office/drawing/2010/main" val="0"/>
                        </a:ext>
                      </a:extLst>
                    </a:blip>
                    <a:stretch>
                      <a:fillRect/>
                    </a:stretch>
                  </pic:blipFill>
                  <pic:spPr>
                    <a:xfrm>
                      <a:off x="0" y="0"/>
                      <a:ext cx="1800000" cy="3092400"/>
                    </a:xfrm>
                    <a:prstGeom prst="rect">
                      <a:avLst/>
                    </a:prstGeom>
                  </pic:spPr>
                </pic:pic>
              </a:graphicData>
            </a:graphic>
          </wp:inline>
        </w:drawing>
      </w:r>
    </w:p>
    <w:p w14:paraId="707740F2" w14:textId="1D6F3FBD" w:rsidR="00071F9B" w:rsidRPr="00112EF1" w:rsidRDefault="00071F9B" w:rsidP="00071F9B">
      <w:pPr>
        <w:pStyle w:val="Llegenda"/>
      </w:pPr>
      <w:bookmarkStart w:id="71" w:name="_Toc69497481"/>
      <w:r w:rsidRPr="00112EF1">
        <w:t xml:space="preserve">Figura </w:t>
      </w:r>
      <w:r w:rsidR="00116B5D">
        <w:fldChar w:fldCharType="begin"/>
      </w:r>
      <w:r w:rsidR="00116B5D">
        <w:instrText xml:space="preserve"> STYLEREF 1 \s </w:instrText>
      </w:r>
      <w:r w:rsidR="00116B5D">
        <w:fldChar w:fldCharType="separate"/>
      </w:r>
      <w:r w:rsidR="00116B5D">
        <w:rPr>
          <w:noProof/>
        </w:rPr>
        <w:t>3</w:t>
      </w:r>
      <w:r w:rsidR="00116B5D">
        <w:fldChar w:fldCharType="end"/>
      </w:r>
      <w:r w:rsidR="00116B5D">
        <w:t>.</w:t>
      </w:r>
      <w:r w:rsidR="00116B5D">
        <w:fldChar w:fldCharType="begin"/>
      </w:r>
      <w:r w:rsidR="00116B5D">
        <w:instrText xml:space="preserve"> SEQ Figura \* ARABIC \s 1 </w:instrText>
      </w:r>
      <w:r w:rsidR="00116B5D">
        <w:fldChar w:fldCharType="separate"/>
      </w:r>
      <w:r w:rsidR="00116B5D">
        <w:rPr>
          <w:noProof/>
        </w:rPr>
        <w:t>4</w:t>
      </w:r>
      <w:r w:rsidR="00116B5D">
        <w:fldChar w:fldCharType="end"/>
      </w:r>
      <w:r w:rsidRPr="00112EF1">
        <w:t>: Secuencia de los paquetes en el protocolo TCP.</w:t>
      </w:r>
      <w:bookmarkEnd w:id="71"/>
    </w:p>
    <w:p w14:paraId="1BC83772" w14:textId="479E33A0" w:rsidR="00177608" w:rsidRPr="00112EF1" w:rsidRDefault="00D01B4F" w:rsidP="001D0A0F">
      <w:r w:rsidRPr="00112EF1">
        <w:t>TCP es un protocolo orientado a conexión, así que para poder</w:t>
      </w:r>
      <w:r w:rsidR="00177608" w:rsidRPr="00112EF1">
        <w:t>se comunicar</w:t>
      </w:r>
      <w:r w:rsidRPr="00112EF1">
        <w:t xml:space="preserve"> con otro dispositivo debe hacer un establecimiento. </w:t>
      </w:r>
      <w:r w:rsidR="00177608" w:rsidRPr="00112EF1">
        <w:t xml:space="preserve">En TCP debe hacer un establecimiento a tres bandas. Eso es que el primer dispositivo que quiera hacer el establecimiento deberá enviarle un paquete informándole al otro que quiere enviar o recibir datos. A continuación el otro dispositivo, al recibir ese paquete, le comunicara que él también quiere hacer la conexión, </w:t>
      </w:r>
      <w:r w:rsidR="009E2A0E" w:rsidRPr="00112EF1">
        <w:t>además</w:t>
      </w:r>
      <w:r w:rsidR="00177608" w:rsidRPr="00112EF1">
        <w:t xml:space="preserve"> le enviara un comprobante de que ha llegado su paquete de establecimiento</w:t>
      </w:r>
      <w:r w:rsidR="00522FB5" w:rsidRPr="00112EF1">
        <w:t xml:space="preserve"> (ACK)</w:t>
      </w:r>
      <w:r w:rsidR="00177608" w:rsidRPr="00112EF1">
        <w:t xml:space="preserve">. Para acabar el primer dispositivo le enviará </w:t>
      </w:r>
      <w:r w:rsidR="00522FB5" w:rsidRPr="00112EF1">
        <w:t>un nuevo ACK.</w:t>
      </w:r>
    </w:p>
    <w:p w14:paraId="1C0DA6F1" w14:textId="2AA27061" w:rsidR="00D01B4F" w:rsidRPr="00112EF1" w:rsidRDefault="00CC3A0B" w:rsidP="001D0A0F">
      <w:r w:rsidRPr="00112EF1">
        <w:lastRenderedPageBreak/>
        <w:t>Además,</w:t>
      </w:r>
      <w:r w:rsidR="00D01B4F" w:rsidRPr="00112EF1">
        <w:t xml:space="preserve"> en TCP siempre llegan los paquetes, es decir, ni un paquete de datos se pierde, se vuelve a enviar para que llegue al destinatario. Para saber si ha llegado o no, el destinatario debe enviar un paquete </w:t>
      </w:r>
      <w:r w:rsidR="00522FB5" w:rsidRPr="00112EF1">
        <w:t>ACK</w:t>
      </w:r>
      <w:r w:rsidR="00D01B4F" w:rsidRPr="00112EF1">
        <w:t>.</w:t>
      </w:r>
      <w:r w:rsidR="00177608" w:rsidRPr="00112EF1">
        <w:t xml:space="preserve"> Si al cabo de un tiempo de enviar los datos, ese no recibe la confirmación de llegada, este reenviara los datos.</w:t>
      </w:r>
    </w:p>
    <w:p w14:paraId="5A4E6E75" w14:textId="139C0134" w:rsidR="00177608" w:rsidRPr="00112EF1" w:rsidRDefault="00177608" w:rsidP="001D0A0F">
      <w:r w:rsidRPr="00112EF1">
        <w:t>Para acabar TCP debe cerrar la conexión, para ello hace un cerramiento a cuatro bandas</w:t>
      </w:r>
      <w:r w:rsidR="00071F9B" w:rsidRPr="00112EF1">
        <w:t xml:space="preserve">. Primero el dispositivo que quiera acabar la transmisión de datos deberá informal al otro enviándole un paquete de finalización. El otro dispositivo le enviara un </w:t>
      </w:r>
      <w:r w:rsidR="00522FB5" w:rsidRPr="00112EF1">
        <w:t>ACK</w:t>
      </w:r>
      <w:r w:rsidR="00071F9B" w:rsidRPr="00112EF1">
        <w:t xml:space="preserve"> y seguidamente le enviara otro paquete informándole de que él también quiere acabar. Para acabar el primer</w:t>
      </w:r>
      <w:r w:rsidR="00522FB5" w:rsidRPr="00112EF1">
        <w:t>o enviará</w:t>
      </w:r>
      <w:r w:rsidR="00071F9B" w:rsidRPr="00112EF1">
        <w:t xml:space="preserve"> un </w:t>
      </w:r>
      <w:r w:rsidR="00522FB5" w:rsidRPr="00112EF1">
        <w:t>nuevo ACK</w:t>
      </w:r>
      <w:r w:rsidR="00071F9B" w:rsidRPr="00112EF1">
        <w:t xml:space="preserve"> y se cerrará la transmisión de datos.</w:t>
      </w:r>
    </w:p>
    <w:p w14:paraId="4F551E29" w14:textId="1D6D48CC" w:rsidR="00177608" w:rsidRPr="00112EF1" w:rsidRDefault="00177608" w:rsidP="00177608">
      <w:r w:rsidRPr="00112EF1">
        <w:t>La ventaja de TCP es que siempre llegan los datos, así que es muy fiable.</w:t>
      </w:r>
    </w:p>
    <w:p w14:paraId="048E8BEF" w14:textId="5D340CD7" w:rsidR="00177608" w:rsidRPr="00112EF1" w:rsidRDefault="00177608" w:rsidP="00177608">
      <w:r w:rsidRPr="00112EF1">
        <w:t>La desventaja principal es que para enviar o recibir se necesita establecer una conexión, que a veces puede resultar un poco inútil, ya que puede suceder que los datos sean</w:t>
      </w:r>
      <w:r w:rsidR="00071F9B" w:rsidRPr="00112EF1">
        <w:t xml:space="preserve"> </w:t>
      </w:r>
      <w:r w:rsidRPr="00112EF1">
        <w:t xml:space="preserve">pequeños que todos los establecimientos hechos. </w:t>
      </w:r>
      <w:r w:rsidR="00CC3A0B" w:rsidRPr="00112EF1">
        <w:t>Además,</w:t>
      </w:r>
      <w:r w:rsidRPr="00112EF1">
        <w:t xml:space="preserve"> es bastante lento.</w:t>
      </w:r>
    </w:p>
    <w:p w14:paraId="584D5DC0" w14:textId="1F9D16EB" w:rsidR="00B855D4" w:rsidRPr="00112EF1" w:rsidRDefault="00522FB5" w:rsidP="00177608">
      <w:r w:rsidRPr="00112EF1">
        <w:t>Este protocolo se usa cuando es necesario asegurar la fiabilidad. Como es el caso de hacer una petición HTTP.</w:t>
      </w:r>
    </w:p>
    <w:p w14:paraId="3F9B39AB" w14:textId="1AC24C07" w:rsidR="00524352" w:rsidRPr="009568AC" w:rsidRDefault="00510552" w:rsidP="00DF4A77">
      <w:pPr>
        <w:pStyle w:val="Ttol3"/>
      </w:pPr>
      <w:bookmarkStart w:id="72" w:name="_Toc69497580"/>
      <w:r w:rsidRPr="009568AC">
        <w:t>USER DATAGRAM PROTOCOL (UDP)</w:t>
      </w:r>
      <w:bookmarkEnd w:id="72"/>
    </w:p>
    <w:p w14:paraId="7510AFA3" w14:textId="7F20B5B0" w:rsidR="00071F9B" w:rsidRPr="00112EF1" w:rsidRDefault="00071F9B" w:rsidP="00071F9B">
      <w:pPr>
        <w:jc w:val="left"/>
        <w:rPr>
          <w:u w:val="words"/>
        </w:rPr>
      </w:pPr>
      <w:r w:rsidRPr="00112EF1">
        <w:t xml:space="preserve">Según su RFC </w:t>
      </w:r>
      <w:r w:rsidRPr="00112EF1">
        <w:fldChar w:fldCharType="begin"/>
      </w:r>
      <w:r w:rsidRPr="00112EF1">
        <w:instrText xml:space="preserve"> ADDIN ZOTERO_ITEM CSL_CITATION {"citationID":"T5asAaKx","properties":{"formattedCitation":"(Postel, 1980)","plainCitation":"(Postel, 1980)","noteIndex":0},"citationItems":[{"id":41,"uris":["http://zotero.org/users/local/eauejolH/items/UKBU9RFW"],"uri":["http://zotero.org/users/local/eauejolH/items/UKBU9RFW"],"itemData":{"id":41,"type":"book","publisher":"Internet    Official Protocol Standards","title":"User Datagram Protocol","URL":"https://tools.ietf.org/html/rfc768","author":[{"family":"Postel","given":"J."}],"issued":{"date-parts":[["1980",8,28]]}}}],"schema":"https://github.com/citation-style-language/schema/raw/master/csl-citation.json"} </w:instrText>
      </w:r>
      <w:r w:rsidRPr="00112EF1">
        <w:fldChar w:fldCharType="separate"/>
      </w:r>
      <w:r w:rsidRPr="00112EF1">
        <w:rPr>
          <w:rFonts w:cs="Arial"/>
        </w:rPr>
        <w:t>(Postel, 1980)</w:t>
      </w:r>
      <w:r w:rsidRPr="00112EF1">
        <w:fldChar w:fldCharType="end"/>
      </w:r>
      <w:r w:rsidRPr="00112EF1">
        <w:t>, UDP es un protocolo de capa cuatro. Por lo que debe poder gestionar el env</w:t>
      </w:r>
      <w:r w:rsidR="00CC3A0B">
        <w:t>í</w:t>
      </w:r>
      <w:r w:rsidRPr="00112EF1">
        <w:t>o de los archivos.</w:t>
      </w:r>
    </w:p>
    <w:p w14:paraId="7031E23B" w14:textId="77777777" w:rsidR="00071F9B" w:rsidRPr="00112EF1" w:rsidRDefault="007C46E0" w:rsidP="00071F9B">
      <w:pPr>
        <w:keepNext/>
        <w:jc w:val="center"/>
      </w:pPr>
      <w:r w:rsidRPr="00112EF1">
        <w:rPr>
          <w:noProof/>
        </w:rPr>
        <w:lastRenderedPageBreak/>
        <w:drawing>
          <wp:inline distT="0" distB="0" distL="0" distR="0" wp14:anchorId="0B689E73" wp14:editId="7D9C0B32">
            <wp:extent cx="1800000" cy="3092400"/>
            <wp:effectExtent l="0" t="0" r="0" b="0"/>
            <wp:docPr id="20" name="Imat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tge 20"/>
                    <pic:cNvPicPr/>
                  </pic:nvPicPr>
                  <pic:blipFill>
                    <a:blip r:embed="rId31">
                      <a:extLst>
                        <a:ext uri="{28A0092B-C50C-407E-A947-70E740481C1C}">
                          <a14:useLocalDpi xmlns:a14="http://schemas.microsoft.com/office/drawing/2010/main" val="0"/>
                        </a:ext>
                      </a:extLst>
                    </a:blip>
                    <a:stretch>
                      <a:fillRect/>
                    </a:stretch>
                  </pic:blipFill>
                  <pic:spPr>
                    <a:xfrm>
                      <a:off x="0" y="0"/>
                      <a:ext cx="1800000" cy="3092400"/>
                    </a:xfrm>
                    <a:prstGeom prst="rect">
                      <a:avLst/>
                    </a:prstGeom>
                  </pic:spPr>
                </pic:pic>
              </a:graphicData>
            </a:graphic>
          </wp:inline>
        </w:drawing>
      </w:r>
    </w:p>
    <w:p w14:paraId="656B1545" w14:textId="402EEB35" w:rsidR="00071F9B" w:rsidRPr="00112EF1" w:rsidRDefault="00071F9B" w:rsidP="00071F9B">
      <w:pPr>
        <w:pStyle w:val="Llegenda"/>
      </w:pPr>
      <w:bookmarkStart w:id="73" w:name="_Toc69497482"/>
      <w:r w:rsidRPr="00112EF1">
        <w:t xml:space="preserve">Figura </w:t>
      </w:r>
      <w:r w:rsidR="00116B5D">
        <w:fldChar w:fldCharType="begin"/>
      </w:r>
      <w:r w:rsidR="00116B5D">
        <w:instrText xml:space="preserve"> STYLEREF 1 \s </w:instrText>
      </w:r>
      <w:r w:rsidR="00116B5D">
        <w:fldChar w:fldCharType="separate"/>
      </w:r>
      <w:r w:rsidR="00116B5D">
        <w:rPr>
          <w:noProof/>
        </w:rPr>
        <w:t>3</w:t>
      </w:r>
      <w:r w:rsidR="00116B5D">
        <w:fldChar w:fldCharType="end"/>
      </w:r>
      <w:r w:rsidR="00116B5D">
        <w:t>.</w:t>
      </w:r>
      <w:r w:rsidR="00116B5D">
        <w:fldChar w:fldCharType="begin"/>
      </w:r>
      <w:r w:rsidR="00116B5D">
        <w:instrText xml:space="preserve"> SEQ Figura \* ARABIC \s 1 </w:instrText>
      </w:r>
      <w:r w:rsidR="00116B5D">
        <w:fldChar w:fldCharType="separate"/>
      </w:r>
      <w:r w:rsidR="00116B5D">
        <w:rPr>
          <w:noProof/>
        </w:rPr>
        <w:t>5</w:t>
      </w:r>
      <w:r w:rsidR="00116B5D">
        <w:fldChar w:fldCharType="end"/>
      </w:r>
      <w:r w:rsidRPr="00112EF1">
        <w:t>: Secuencia de los paquetes en el protocolo UDP.</w:t>
      </w:r>
      <w:bookmarkEnd w:id="73"/>
    </w:p>
    <w:p w14:paraId="2EB3995D" w14:textId="530F1B04" w:rsidR="00522FB5" w:rsidRPr="00112EF1" w:rsidRDefault="00522FB5" w:rsidP="00522FB5">
      <w:r w:rsidRPr="00112EF1">
        <w:t xml:space="preserve">La diferencia principal que se puede observar es que, UDP, no es orientado a conexión. Por lo que el dispositivo que quiera enviar archivos lo podrá hacer con total normalidad, sin que el destinatario le </w:t>
      </w:r>
      <w:r w:rsidR="004304E3" w:rsidRPr="00112EF1">
        <w:t>dé</w:t>
      </w:r>
      <w:r w:rsidRPr="00112EF1">
        <w:t xml:space="preserve"> permiso. En UDP el destinatario no </w:t>
      </w:r>
      <w:r w:rsidR="004304E3" w:rsidRPr="00112EF1">
        <w:t>envía</w:t>
      </w:r>
      <w:r w:rsidRPr="00112EF1">
        <w:t xml:space="preserve"> ningún ACK.</w:t>
      </w:r>
    </w:p>
    <w:p w14:paraId="4D271A92" w14:textId="6F511A81" w:rsidR="00522FB5" w:rsidRPr="00112EF1" w:rsidRDefault="00522FB5" w:rsidP="00522FB5">
      <w:r w:rsidRPr="00112EF1">
        <w:t xml:space="preserve">Por lo que se puede ver en la figura anterior, puede suceder que por el camino se pierda un paquete de datos, puede suceder que un paquete llegue </w:t>
      </w:r>
      <w:r w:rsidR="004304E3" w:rsidRPr="00112EF1">
        <w:t>más</w:t>
      </w:r>
      <w:r w:rsidRPr="00112EF1">
        <w:t xml:space="preserve"> tarde que uno más reciente. Esto pasa porque no</w:t>
      </w:r>
      <w:r w:rsidR="004304E3" w:rsidRPr="00112EF1">
        <w:t xml:space="preserve"> hay ningún concepto de confirmación de paquetes.</w:t>
      </w:r>
    </w:p>
    <w:p w14:paraId="4632818D" w14:textId="2EA5D347" w:rsidR="004304E3" w:rsidRPr="00112EF1" w:rsidRDefault="004304E3" w:rsidP="004304E3">
      <w:r w:rsidRPr="00112EF1">
        <w:t xml:space="preserve">La ventaja de </w:t>
      </w:r>
      <w:r w:rsidR="00C14B5F" w:rsidRPr="00112EF1">
        <w:t>UDP</w:t>
      </w:r>
      <w:r w:rsidRPr="00112EF1">
        <w:t xml:space="preserve"> es</w:t>
      </w:r>
      <w:r w:rsidR="00C14B5F" w:rsidRPr="00112EF1">
        <w:t xml:space="preserve"> que es</w:t>
      </w:r>
      <w:r w:rsidRPr="00112EF1">
        <w:t xml:space="preserve"> muy rápido, ya que no es necesario hacer ningún establecimiento previo.</w:t>
      </w:r>
    </w:p>
    <w:p w14:paraId="1AA0D8D0" w14:textId="2F19FDBC" w:rsidR="004304E3" w:rsidRPr="00112EF1" w:rsidRDefault="004304E3" w:rsidP="004304E3">
      <w:r w:rsidRPr="00112EF1">
        <w:t>La desventaja principal es no es nada fiable y se debe asumir que se pueden perder paquetes, que lleguen desordenados o duplicados.</w:t>
      </w:r>
    </w:p>
    <w:p w14:paraId="16356BB4" w14:textId="2A38017E" w:rsidR="004304E3" w:rsidRPr="00112EF1" w:rsidRDefault="004304E3" w:rsidP="004304E3">
      <w:r w:rsidRPr="00112EF1">
        <w:t>Este protocolo se usa cuando es no necesario asegurar la fiabilidad. Como es el caso de hacer una petición DNS.</w:t>
      </w:r>
    </w:p>
    <w:p w14:paraId="69CB6DBC" w14:textId="4801E8AC" w:rsidR="00E31017" w:rsidRPr="009568AC" w:rsidRDefault="00510552" w:rsidP="000A2A0D">
      <w:pPr>
        <w:pStyle w:val="Ttol2"/>
      </w:pPr>
      <w:bookmarkStart w:id="74" w:name="_Toc69497581"/>
      <w:r w:rsidRPr="009568AC">
        <w:lastRenderedPageBreak/>
        <w:t>METODOLOGÍAS PARA EL DESARROLLO DE VIDEOJUEGOS EN LÍNEA</w:t>
      </w:r>
      <w:bookmarkEnd w:id="74"/>
    </w:p>
    <w:p w14:paraId="41868C72" w14:textId="4116C18B" w:rsidR="00C73565" w:rsidRPr="00112EF1" w:rsidRDefault="00CD42B3" w:rsidP="001D0A0F">
      <w:r w:rsidRPr="00112EF1">
        <w:t>En el desarrollo de videojuegos hay tres metodologías para encarar el multijugador. No hay una que sea mejor que la anterior, pero hay alguna metodología que es más recomendable que otra, dependiendo del género del juego que se haga.</w:t>
      </w:r>
      <w:r w:rsidR="00400DAE" w:rsidRPr="00112EF1">
        <w:t xml:space="preserve"> Toda la información que se encontrará a continuación ha sido </w:t>
      </w:r>
      <w:r w:rsidR="00F312E7" w:rsidRPr="00112EF1">
        <w:t>extraída</w:t>
      </w:r>
      <w:r w:rsidR="00400DAE" w:rsidRPr="00112EF1">
        <w:t xml:space="preserve"> del libro Development and Deployment of Multiplayer Online Games </w:t>
      </w:r>
      <w:r w:rsidR="00400DAE" w:rsidRPr="00112EF1">
        <w:fldChar w:fldCharType="begin"/>
      </w:r>
      <w:r w:rsidR="00400DAE" w:rsidRPr="00112EF1">
        <w:instrText xml:space="preserve"> ADDIN ZOTERO_ITEM CSL_CITATION {"citationID":"62yr3Wge","properties":{"formattedCitation":"(Ignatchenko, 2017)","plainCitation":"(Ignatchenko, 2017)","noteIndex":0},"citationItems":[{"id":62,"uris":["http://zotero.org/users/local/eauejolH/items/CDDQMUGZ"],"uri":["http://zotero.org/users/local/eauejolH/items/CDDQMUGZ"],"itemData":{"id":62,"type":"book","ISBN":"978-3-903213-05-0","language":"English","note":"OCLC: 1019579823","publisher":"ITHare.com","source":"Open WorldCat","title":"Development and deployment of multiplayer online games","author":[{"family":"Ignatchenko","given":"Sergey"}],"issued":{"date-parts":[["2017"]]}}}],"schema":"https://github.com/citation-style-language/schema/raw/master/csl-citation.json"} </w:instrText>
      </w:r>
      <w:r w:rsidR="00400DAE" w:rsidRPr="00112EF1">
        <w:fldChar w:fldCharType="separate"/>
      </w:r>
      <w:r w:rsidR="00400DAE" w:rsidRPr="00112EF1">
        <w:rPr>
          <w:rFonts w:cs="Arial"/>
        </w:rPr>
        <w:t>(Ignatchenko, 2017</w:t>
      </w:r>
      <w:r w:rsidR="00575CD5">
        <w:rPr>
          <w:rFonts w:cs="Arial"/>
        </w:rPr>
        <w:t>).</w:t>
      </w:r>
      <w:r w:rsidR="00400DAE" w:rsidRPr="00112EF1">
        <w:fldChar w:fldCharType="end"/>
      </w:r>
    </w:p>
    <w:p w14:paraId="0170B070" w14:textId="00BE4A88" w:rsidR="00E31017" w:rsidRPr="009568AC" w:rsidRDefault="00510552" w:rsidP="00DF4A77">
      <w:pPr>
        <w:pStyle w:val="Ttol3"/>
      </w:pPr>
      <w:bookmarkStart w:id="75" w:name="_Toc69497582"/>
      <w:r w:rsidRPr="009568AC">
        <w:t>CLIENTE-SERVIDOR</w:t>
      </w:r>
      <w:bookmarkEnd w:id="75"/>
    </w:p>
    <w:p w14:paraId="1F2DB0F3" w14:textId="6A104CA3" w:rsidR="00D94D5F" w:rsidRPr="00112EF1" w:rsidRDefault="00D94D5F" w:rsidP="00D94D5F">
      <w:r w:rsidRPr="00112EF1">
        <w:t xml:space="preserve">Cliente-Servidor es la metodología más </w:t>
      </w:r>
      <w:r w:rsidR="00C14B5F" w:rsidRPr="00112EF1">
        <w:t>usada</w:t>
      </w:r>
      <w:r w:rsidRPr="00112EF1">
        <w:t xml:space="preserve"> en la actualidad. </w:t>
      </w:r>
      <w:r w:rsidR="006B5585" w:rsidRPr="00112EF1">
        <w:t xml:space="preserve">Aunque se ha usado en la mayoría de los </w:t>
      </w:r>
      <w:r w:rsidR="00F0606B">
        <w:t>multijugador</w:t>
      </w:r>
      <w:r w:rsidR="00F0606B" w:rsidRPr="00112EF1">
        <w:t>es masivos</w:t>
      </w:r>
      <w:r w:rsidR="006B5585" w:rsidRPr="00112EF1">
        <w:t xml:space="preserve"> </w:t>
      </w:r>
      <w:r w:rsidR="00F0606B">
        <w:t>en línea</w:t>
      </w:r>
      <w:r w:rsidR="006B5585" w:rsidRPr="00112EF1">
        <w:t xml:space="preserve">. </w:t>
      </w:r>
      <w:r w:rsidRPr="00112EF1">
        <w:t>Se caracteriza por tener un servidor, ubicado normalmente por regiones, y en él se conectan todos los jugadores de la partida</w:t>
      </w:r>
      <w:r w:rsidR="00260FF2" w:rsidRPr="00112EF1">
        <w:t>, como se puede ver en la topología siguiente.</w:t>
      </w:r>
    </w:p>
    <w:p w14:paraId="74603BBB" w14:textId="77777777" w:rsidR="00CD42B3" w:rsidRPr="00112EF1" w:rsidRDefault="00CD42B3" w:rsidP="00CD42B3">
      <w:pPr>
        <w:jc w:val="center"/>
      </w:pPr>
    </w:p>
    <w:p w14:paraId="2E7C8327" w14:textId="77777777" w:rsidR="00CD42B3" w:rsidRPr="00112EF1" w:rsidRDefault="00CD42B3" w:rsidP="00CD42B3">
      <w:pPr>
        <w:keepNext/>
        <w:jc w:val="center"/>
      </w:pPr>
      <w:r w:rsidRPr="00112EF1">
        <w:rPr>
          <w:noProof/>
        </w:rPr>
        <w:drawing>
          <wp:inline distT="0" distB="0" distL="0" distR="0" wp14:anchorId="3D938000" wp14:editId="1935461F">
            <wp:extent cx="3304800" cy="2700000"/>
            <wp:effectExtent l="0" t="0" r="0" b="5715"/>
            <wp:docPr id="8" name="Imat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tge 8"/>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3304800" cy="2700000"/>
                    </a:xfrm>
                    <a:prstGeom prst="rect">
                      <a:avLst/>
                    </a:prstGeom>
                    <a:noFill/>
                    <a:ln>
                      <a:noFill/>
                    </a:ln>
                  </pic:spPr>
                </pic:pic>
              </a:graphicData>
            </a:graphic>
          </wp:inline>
        </w:drawing>
      </w:r>
    </w:p>
    <w:p w14:paraId="79C03AFE" w14:textId="4EC3D39C" w:rsidR="00CD42B3" w:rsidRPr="00112EF1" w:rsidRDefault="00CD42B3" w:rsidP="00975A97">
      <w:pPr>
        <w:pStyle w:val="Llegenda"/>
      </w:pPr>
      <w:bookmarkStart w:id="76" w:name="_Toc69497483"/>
      <w:r w:rsidRPr="00112EF1">
        <w:t xml:space="preserve">Figura </w:t>
      </w:r>
      <w:r w:rsidR="00116B5D">
        <w:fldChar w:fldCharType="begin"/>
      </w:r>
      <w:r w:rsidR="00116B5D">
        <w:instrText xml:space="preserve"> STYLEREF 1 \s </w:instrText>
      </w:r>
      <w:r w:rsidR="00116B5D">
        <w:fldChar w:fldCharType="separate"/>
      </w:r>
      <w:r w:rsidR="00116B5D">
        <w:rPr>
          <w:noProof/>
        </w:rPr>
        <w:t>3</w:t>
      </w:r>
      <w:r w:rsidR="00116B5D">
        <w:fldChar w:fldCharType="end"/>
      </w:r>
      <w:r w:rsidR="00116B5D">
        <w:t>.</w:t>
      </w:r>
      <w:r w:rsidR="00116B5D">
        <w:fldChar w:fldCharType="begin"/>
      </w:r>
      <w:r w:rsidR="00116B5D">
        <w:instrText xml:space="preserve"> SEQ Figura \* ARABIC \s 1 </w:instrText>
      </w:r>
      <w:r w:rsidR="00116B5D">
        <w:fldChar w:fldCharType="separate"/>
      </w:r>
      <w:r w:rsidR="00116B5D">
        <w:rPr>
          <w:noProof/>
        </w:rPr>
        <w:t>6</w:t>
      </w:r>
      <w:r w:rsidR="00116B5D">
        <w:fldChar w:fldCharType="end"/>
      </w:r>
      <w:r w:rsidRPr="00112EF1">
        <w:t xml:space="preserve">: </w:t>
      </w:r>
      <w:r w:rsidR="00C05C99" w:rsidRPr="00112EF1">
        <w:t>Topología</w:t>
      </w:r>
      <w:r w:rsidRPr="00112EF1">
        <w:t xml:space="preserve"> </w:t>
      </w:r>
      <w:r w:rsidR="000978A1" w:rsidRPr="00112EF1">
        <w:t>c</w:t>
      </w:r>
      <w:r w:rsidRPr="00112EF1">
        <w:t>liente-</w:t>
      </w:r>
      <w:r w:rsidR="000978A1" w:rsidRPr="00112EF1">
        <w:t>s</w:t>
      </w:r>
      <w:r w:rsidRPr="00112EF1">
        <w:t>ervidor</w:t>
      </w:r>
      <w:bookmarkEnd w:id="76"/>
    </w:p>
    <w:p w14:paraId="4808EC1A" w14:textId="39AEB39C" w:rsidR="001D0A0F" w:rsidRPr="00112EF1" w:rsidRDefault="00260FF2" w:rsidP="00CD42B3">
      <w:r w:rsidRPr="00112EF1">
        <w:t>El funcionamiento del cliente-servidor es sencillo, tanto el cliente como el servidor ejecutan una instancia del juego</w:t>
      </w:r>
      <w:r w:rsidR="00611C90" w:rsidRPr="00112EF1">
        <w:t xml:space="preserve">, cada vez que el cliente hace alguna acción en el juego, esta se </w:t>
      </w:r>
      <w:r w:rsidR="00F312E7" w:rsidRPr="00112EF1">
        <w:t>envía</w:t>
      </w:r>
      <w:r w:rsidR="00611C90" w:rsidRPr="00112EF1">
        <w:t xml:space="preserve"> al servidor y notifica a los demás jugadores de ello.</w:t>
      </w:r>
    </w:p>
    <w:p w14:paraId="2BB886EF" w14:textId="3A37FB77" w:rsidR="00260FF2" w:rsidRPr="009568AC" w:rsidRDefault="00510552" w:rsidP="00975A97">
      <w:pPr>
        <w:pStyle w:val="Ttol4"/>
      </w:pPr>
      <w:r w:rsidRPr="009568AC">
        <w:lastRenderedPageBreak/>
        <w:t>PROBLEMAS DEL CLIENTE-SERVIDOR</w:t>
      </w:r>
    </w:p>
    <w:p w14:paraId="3E3691A4" w14:textId="08F91D7A" w:rsidR="006B5585" w:rsidRPr="00112EF1" w:rsidRDefault="006B5585" w:rsidP="006B5585">
      <w:r w:rsidRPr="00112EF1">
        <w:t xml:space="preserve">El problema principal del cliente-servidor es mucho </w:t>
      </w:r>
      <w:r w:rsidR="00C14B5F" w:rsidRPr="00112EF1">
        <w:t>más</w:t>
      </w:r>
      <w:r w:rsidRPr="00112EF1">
        <w:t xml:space="preserve"> costoso, que el peer-to-peer. Ya que, como se verá en el siguiente </w:t>
      </w:r>
      <w:r w:rsidR="00CC3A0B" w:rsidRPr="00112EF1">
        <w:t>subapartado</w:t>
      </w:r>
      <w:r w:rsidRPr="00112EF1">
        <w:t>, el p2p tiene ningún servidor</w:t>
      </w:r>
      <w:r w:rsidR="00C14B5F" w:rsidRPr="00112EF1">
        <w:t xml:space="preserve"> dedicado</w:t>
      </w:r>
      <w:r w:rsidRPr="00112EF1">
        <w:t>.</w:t>
      </w:r>
      <w:r w:rsidR="00400DAE" w:rsidRPr="00112EF1">
        <w:t xml:space="preserve"> Según </w:t>
      </w:r>
      <w:r w:rsidR="00400DAE" w:rsidRPr="00112EF1">
        <w:fldChar w:fldCharType="begin"/>
      </w:r>
      <w:r w:rsidR="00400DAE" w:rsidRPr="00112EF1">
        <w:instrText xml:space="preserve"> ADDIN ZOTERO_ITEM CSL_CITATION {"citationID":"n7Ols1Kl","properties":{"formattedCitation":"(Ignatchenko, 2017)","plainCitation":"(Ignatchenko, 2017)","noteIndex":0},"citationItems":[{"id":62,"uris":["http://zotero.org/users/local/eauejolH/items/CDDQMUGZ"],"uri":["http://zotero.org/users/local/eauejolH/items/CDDQMUGZ"],"itemData":{"id":62,"type":"book","ISBN":"978-3-903213-05-0","language":"English","note":"OCLC: 1019579823","publisher":"ITHare.com","source":"Open WorldCat","title":"Development and deployment of multiplayer online games","author":[{"family":"Ignatchenko","given":"Sergey"}],"issued":{"date-parts":[["2017"]]}}}],"schema":"https://github.com/citation-style-language/schema/raw/master/csl-citation.json"} </w:instrText>
      </w:r>
      <w:r w:rsidR="00400DAE" w:rsidRPr="00112EF1">
        <w:fldChar w:fldCharType="separate"/>
      </w:r>
      <w:r w:rsidR="00400DAE" w:rsidRPr="00112EF1">
        <w:rPr>
          <w:rFonts w:cs="Arial"/>
        </w:rPr>
        <w:t>(Ignatchenko, 2017)</w:t>
      </w:r>
      <w:r w:rsidR="00400DAE" w:rsidRPr="00112EF1">
        <w:fldChar w:fldCharType="end"/>
      </w:r>
      <w:r w:rsidR="00400DAE" w:rsidRPr="00112EF1">
        <w:t xml:space="preserve">, </w:t>
      </w:r>
      <w:r w:rsidR="00CC3A0B" w:rsidRPr="00112EF1">
        <w:t>más</w:t>
      </w:r>
      <w:r w:rsidR="00400DAE" w:rsidRPr="00112EF1">
        <w:t xml:space="preserve"> o menos cada servidor, dependiendo del juego, puede gestionar las partidas entre mil o cinco mil jugadores. El precio de cada servidor puede suponer unos </w:t>
      </w:r>
      <w:r w:rsidR="00611C90" w:rsidRPr="00112EF1">
        <w:t>mil euros mensuales.</w:t>
      </w:r>
      <w:r w:rsidR="004A0746" w:rsidRPr="00112EF1">
        <w:t xml:space="preserve"> También se puede optar por hacer que un cliente haga también de servidor, a cambio de hacer el servidor no </w:t>
      </w:r>
      <w:r w:rsidR="00F0606B">
        <w:t>autoritario</w:t>
      </w:r>
      <w:r w:rsidR="004A0746" w:rsidRPr="00112EF1">
        <w:t xml:space="preserve"> y por lo tanto </w:t>
      </w:r>
      <w:r w:rsidR="00CC3A0B" w:rsidRPr="00112EF1">
        <w:t>más</w:t>
      </w:r>
      <w:r w:rsidR="004A0746" w:rsidRPr="00112EF1">
        <w:t xml:space="preserve"> fácil de hacer trampas.</w:t>
      </w:r>
    </w:p>
    <w:p w14:paraId="283E2046" w14:textId="293C05F0" w:rsidR="006B5585" w:rsidRPr="00112EF1" w:rsidRDefault="006B5585" w:rsidP="006B5585">
      <w:r w:rsidRPr="00112EF1">
        <w:t xml:space="preserve">El segundo problema crucial es de rendimiento, </w:t>
      </w:r>
      <w:r w:rsidR="00611C90" w:rsidRPr="00112EF1">
        <w:t xml:space="preserve">ya que al hacerse que </w:t>
      </w:r>
      <w:r w:rsidR="00CC3A0B" w:rsidRPr="00112EF1">
        <w:t>todas las acciones hechas</w:t>
      </w:r>
      <w:r w:rsidR="00611C90" w:rsidRPr="00112EF1">
        <w:t xml:space="preserve"> por el jugador las gestione el servidor, hace que se deba enviar un paquete po</w:t>
      </w:r>
      <w:r w:rsidR="00F312E7" w:rsidRPr="00112EF1">
        <w:t>r</w:t>
      </w:r>
      <w:r w:rsidR="00611C90" w:rsidRPr="00112EF1">
        <w:t xml:space="preserve"> internet a ese servidor. Por lo que tarda un tiempo en hacer esa acción. Por lo que se produce un input lag que es bastante grande, que ronda sobre los </w:t>
      </w:r>
      <w:r w:rsidR="00F0606B">
        <w:t>trescientos</w:t>
      </w:r>
      <w:r w:rsidR="00611C90" w:rsidRPr="00112EF1">
        <w:t xml:space="preserve"> milisegundos. Al ser un problema muy común hay diferentes soluciones. </w:t>
      </w:r>
    </w:p>
    <w:p w14:paraId="6D09CFB6" w14:textId="77777777" w:rsidR="00D86B2F" w:rsidRPr="00112EF1" w:rsidRDefault="00D86B2F" w:rsidP="00D86B2F">
      <w:pPr>
        <w:keepNext/>
        <w:jc w:val="center"/>
      </w:pPr>
      <w:r w:rsidRPr="00112EF1">
        <w:rPr>
          <w:noProof/>
        </w:rPr>
        <w:drawing>
          <wp:inline distT="0" distB="0" distL="0" distR="0" wp14:anchorId="591B9D49" wp14:editId="27CB7840">
            <wp:extent cx="5551170" cy="3399790"/>
            <wp:effectExtent l="0" t="0" r="0" b="0"/>
            <wp:docPr id="25" name="Imatge 25" descr="Client 1 as seen by Clien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lient 1 as seen by Client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51170" cy="3399790"/>
                    </a:xfrm>
                    <a:prstGeom prst="rect">
                      <a:avLst/>
                    </a:prstGeom>
                    <a:noFill/>
                    <a:ln>
                      <a:noFill/>
                    </a:ln>
                  </pic:spPr>
                </pic:pic>
              </a:graphicData>
            </a:graphic>
          </wp:inline>
        </w:drawing>
      </w:r>
    </w:p>
    <w:p w14:paraId="13176930" w14:textId="249E596D" w:rsidR="00D86B2F" w:rsidRPr="00112EF1" w:rsidRDefault="00D86B2F" w:rsidP="00D86B2F">
      <w:pPr>
        <w:pStyle w:val="Llegenda"/>
        <w:rPr>
          <w:noProof/>
        </w:rPr>
      </w:pPr>
      <w:bookmarkStart w:id="77" w:name="_Toc69497484"/>
      <w:r w:rsidRPr="00112EF1">
        <w:t xml:space="preserve">Figura </w:t>
      </w:r>
      <w:r w:rsidR="00116B5D">
        <w:fldChar w:fldCharType="begin"/>
      </w:r>
      <w:r w:rsidR="00116B5D">
        <w:instrText xml:space="preserve"> STYLEREF 1 \s </w:instrText>
      </w:r>
      <w:r w:rsidR="00116B5D">
        <w:fldChar w:fldCharType="separate"/>
      </w:r>
      <w:r w:rsidR="00116B5D">
        <w:rPr>
          <w:noProof/>
        </w:rPr>
        <w:t>3</w:t>
      </w:r>
      <w:r w:rsidR="00116B5D">
        <w:fldChar w:fldCharType="end"/>
      </w:r>
      <w:r w:rsidR="00116B5D">
        <w:t>.</w:t>
      </w:r>
      <w:r w:rsidR="00116B5D">
        <w:fldChar w:fldCharType="begin"/>
      </w:r>
      <w:r w:rsidR="00116B5D">
        <w:instrText xml:space="preserve"> SEQ Figura \* ARABIC \s 1 </w:instrText>
      </w:r>
      <w:r w:rsidR="00116B5D">
        <w:fldChar w:fldCharType="separate"/>
      </w:r>
      <w:r w:rsidR="00116B5D">
        <w:rPr>
          <w:noProof/>
        </w:rPr>
        <w:t>7</w:t>
      </w:r>
      <w:r w:rsidR="00116B5D">
        <w:fldChar w:fldCharType="end"/>
      </w:r>
      <w:r w:rsidR="00656C4F" w:rsidRPr="00112EF1">
        <w:rPr>
          <w:noProof/>
        </w:rPr>
        <w:t xml:space="preserve">: Secuencia de los paquetes en la </w:t>
      </w:r>
      <w:r w:rsidR="00F0606B">
        <w:rPr>
          <w:noProof/>
        </w:rPr>
        <w:t>topología</w:t>
      </w:r>
      <w:r w:rsidR="00656C4F" w:rsidRPr="00112EF1">
        <w:rPr>
          <w:noProof/>
        </w:rPr>
        <w:t xml:space="preserve"> cliente-servidor.</w:t>
      </w:r>
      <w:bookmarkEnd w:id="77"/>
    </w:p>
    <w:p w14:paraId="1EE93BC0" w14:textId="77777777" w:rsidR="00656C4F" w:rsidRPr="00112EF1" w:rsidRDefault="00656C4F" w:rsidP="00656C4F">
      <w:r w:rsidRPr="00112EF1">
        <w:lastRenderedPageBreak/>
        <w:t xml:space="preserve">Como bien explica el señor Gambetta </w:t>
      </w:r>
      <w:r w:rsidRPr="00112EF1">
        <w:fldChar w:fldCharType="begin"/>
      </w:r>
      <w:r w:rsidRPr="00112EF1">
        <w:instrText xml:space="preserve"> ADDIN ZOTERO_ITEM CSL_CITATION {"citationID":"6zaESpgg","properties":{"formattedCitation":"(Gambetta, s.\\uc0\\u160{}f.)","plainCitation":"(Gambetta, s. f.)","noteIndex":0},"citationItems":[{"id":63,"uris":["http://zotero.org/users/local/eauejolH/items/ICD65R95"],"uri":["http://zotero.org/users/local/eauejolH/items/ICD65R95"],"itemData":{"id":63,"type":"post-weblog","title":"Fast-Paced Multiplayer","URL":"https://www.gabrielgambetta.com/client-server-game-architecture.html","author":[{"family":"Gambetta","given":"Gabriel"}]}}],"schema":"https://github.com/citation-style-language/schema/raw/master/csl-citation.json"} </w:instrText>
      </w:r>
      <w:r w:rsidRPr="00112EF1">
        <w:fldChar w:fldCharType="separate"/>
      </w:r>
      <w:r w:rsidRPr="00112EF1">
        <w:rPr>
          <w:rFonts w:cs="Arial"/>
          <w:szCs w:val="24"/>
        </w:rPr>
        <w:t>(Gambetta, s. f.)</w:t>
      </w:r>
      <w:r w:rsidRPr="00112EF1">
        <w:fldChar w:fldCharType="end"/>
      </w:r>
      <w:r w:rsidRPr="00112EF1">
        <w:t xml:space="preserve">, el cliente deber hacer una predicción de la acción, que viene a ser hacer una predicción del estado del juego en el servidor. </w:t>
      </w:r>
    </w:p>
    <w:p w14:paraId="001455ED" w14:textId="1C755C4B" w:rsidR="00656C4F" w:rsidRPr="00112EF1" w:rsidRDefault="00656C4F" w:rsidP="00656C4F">
      <w:r w:rsidRPr="00112EF1">
        <w:t>L</w:t>
      </w:r>
      <w:r w:rsidR="000978A1" w:rsidRPr="00112EF1">
        <w:t>a</w:t>
      </w:r>
      <w:r w:rsidRPr="00112EF1">
        <w:t xml:space="preserve"> segund</w:t>
      </w:r>
      <w:r w:rsidR="000978A1" w:rsidRPr="00112EF1">
        <w:t>a solución</w:t>
      </w:r>
      <w:r w:rsidRPr="00112EF1">
        <w:t xml:space="preserve"> que debe hacer el cliente es reconciliarse con el servidor. Como se ve en la imagen anterior, cuando el jugador se ha movido dos unidades, el servidor le da el estado del servidor del primer movimiento. Así que el cliente debe analizar esos datos y ver si actualiza su estado del mundo o lo descarta.</w:t>
      </w:r>
    </w:p>
    <w:p w14:paraId="2F4F0E6D" w14:textId="6F4902C4" w:rsidR="00656C4F" w:rsidRPr="00112EF1" w:rsidRDefault="00656C4F" w:rsidP="00656C4F">
      <w:r w:rsidRPr="00112EF1">
        <w:t xml:space="preserve">La última </w:t>
      </w:r>
      <w:r w:rsidR="000978A1" w:rsidRPr="00112EF1">
        <w:t>solución es la interpolación de los demás jugadores</w:t>
      </w:r>
      <w:r w:rsidR="00F312E7" w:rsidRPr="00112EF1">
        <w:t>. Esto</w:t>
      </w:r>
      <w:r w:rsidR="000978A1" w:rsidRPr="00112EF1">
        <w:t xml:space="preserve"> se debe a que el movimiento hecho por el jugador tardara un tiempo en llegar a los demás jugadores. Así que el cliente debe interpolar las posiciones o acciones de los demás jugadores </w:t>
      </w:r>
      <w:r w:rsidR="00F312E7" w:rsidRPr="00112EF1">
        <w:t>para</w:t>
      </w:r>
      <w:r w:rsidR="000978A1" w:rsidRPr="00112EF1">
        <w:t xml:space="preserve"> que no haya saltos y se vea mal el juego.</w:t>
      </w:r>
    </w:p>
    <w:p w14:paraId="7F973EAA" w14:textId="70780C43" w:rsidR="00E31017" w:rsidRPr="009568AC" w:rsidRDefault="00510552" w:rsidP="00DF4A77">
      <w:pPr>
        <w:pStyle w:val="Ttol3"/>
      </w:pPr>
      <w:bookmarkStart w:id="78" w:name="_Toc69497583"/>
      <w:r w:rsidRPr="009568AC">
        <w:t>PEER-TO-PEER (P2P)</w:t>
      </w:r>
      <w:bookmarkEnd w:id="78"/>
    </w:p>
    <w:p w14:paraId="24827FAE" w14:textId="57DDB9EC" w:rsidR="001D0A0F" w:rsidRPr="00112EF1" w:rsidRDefault="000978A1" w:rsidP="001D0A0F">
      <w:r w:rsidRPr="00112EF1">
        <w:t>La otra gran metodología para los juegos multijugador en red es el peer-to-peer o p2p. Esta metodología se basa en que todos los clientes se comunican entre ellos sin la necesidad de un servidor de por medio.</w:t>
      </w:r>
    </w:p>
    <w:p w14:paraId="5D41F02D" w14:textId="77777777" w:rsidR="000978A1" w:rsidRPr="00112EF1" w:rsidRDefault="000978A1" w:rsidP="000978A1">
      <w:pPr>
        <w:keepNext/>
        <w:jc w:val="center"/>
      </w:pPr>
      <w:r w:rsidRPr="00112EF1">
        <w:rPr>
          <w:noProof/>
        </w:rPr>
        <w:drawing>
          <wp:inline distT="0" distB="0" distL="0" distR="0" wp14:anchorId="18D80E58" wp14:editId="2BCFCD68">
            <wp:extent cx="3124800" cy="2700000"/>
            <wp:effectExtent l="0" t="0" r="0" b="5715"/>
            <wp:docPr id="17" name="Imat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tge 17"/>
                    <pic:cNvPicPr/>
                  </pic:nvPicPr>
                  <pic:blipFill>
                    <a:blip r:embed="rId34">
                      <a:extLst>
                        <a:ext uri="{28A0092B-C50C-407E-A947-70E740481C1C}">
                          <a14:useLocalDpi xmlns:a14="http://schemas.microsoft.com/office/drawing/2010/main" val="0"/>
                        </a:ext>
                      </a:extLst>
                    </a:blip>
                    <a:stretch>
                      <a:fillRect/>
                    </a:stretch>
                  </pic:blipFill>
                  <pic:spPr>
                    <a:xfrm>
                      <a:off x="0" y="0"/>
                      <a:ext cx="3124800" cy="2700000"/>
                    </a:xfrm>
                    <a:prstGeom prst="rect">
                      <a:avLst/>
                    </a:prstGeom>
                  </pic:spPr>
                </pic:pic>
              </a:graphicData>
            </a:graphic>
          </wp:inline>
        </w:drawing>
      </w:r>
    </w:p>
    <w:p w14:paraId="70327CD5" w14:textId="797D6825" w:rsidR="000978A1" w:rsidRPr="00112EF1" w:rsidRDefault="000978A1" w:rsidP="000978A1">
      <w:pPr>
        <w:pStyle w:val="Llegenda"/>
      </w:pPr>
      <w:bookmarkStart w:id="79" w:name="_Toc69497485"/>
      <w:r w:rsidRPr="00112EF1">
        <w:t xml:space="preserve">Figura </w:t>
      </w:r>
      <w:r w:rsidR="00116B5D">
        <w:fldChar w:fldCharType="begin"/>
      </w:r>
      <w:r w:rsidR="00116B5D">
        <w:instrText xml:space="preserve"> STYLEREF 1 \s </w:instrText>
      </w:r>
      <w:r w:rsidR="00116B5D">
        <w:fldChar w:fldCharType="separate"/>
      </w:r>
      <w:r w:rsidR="00116B5D">
        <w:rPr>
          <w:noProof/>
        </w:rPr>
        <w:t>3</w:t>
      </w:r>
      <w:r w:rsidR="00116B5D">
        <w:fldChar w:fldCharType="end"/>
      </w:r>
      <w:r w:rsidR="00116B5D">
        <w:t>.</w:t>
      </w:r>
      <w:r w:rsidR="00116B5D">
        <w:fldChar w:fldCharType="begin"/>
      </w:r>
      <w:r w:rsidR="00116B5D">
        <w:instrText xml:space="preserve"> SEQ Figura \* ARABIC \s 1 </w:instrText>
      </w:r>
      <w:r w:rsidR="00116B5D">
        <w:fldChar w:fldCharType="separate"/>
      </w:r>
      <w:r w:rsidR="00116B5D">
        <w:rPr>
          <w:noProof/>
        </w:rPr>
        <w:t>8</w:t>
      </w:r>
      <w:r w:rsidR="00116B5D">
        <w:fldChar w:fldCharType="end"/>
      </w:r>
      <w:r w:rsidRPr="00112EF1">
        <w:t>: Topología p2p</w:t>
      </w:r>
      <w:bookmarkEnd w:id="79"/>
    </w:p>
    <w:p w14:paraId="1B2B8978" w14:textId="0DE53339" w:rsidR="000978A1" w:rsidRPr="00112EF1" w:rsidRDefault="000978A1" w:rsidP="000978A1">
      <w:r w:rsidRPr="00112EF1">
        <w:lastRenderedPageBreak/>
        <w:t xml:space="preserve">Como se ve en la figura anterior, cada cliente se comunica con el que tenga que hacerlo para enviarle los datos del juego. Así que es una metodología bastante barata, ya que no requiere </w:t>
      </w:r>
      <w:r w:rsidR="004A0746" w:rsidRPr="00112EF1">
        <w:t>de tener alojado un servidor.</w:t>
      </w:r>
    </w:p>
    <w:p w14:paraId="2CEAD25F" w14:textId="3DFBBBB7" w:rsidR="004A0746" w:rsidRPr="00112EF1" w:rsidRDefault="004A0746" w:rsidP="000978A1">
      <w:r w:rsidRPr="00112EF1">
        <w:t>Pero hace que nuestro juego no sea seguro y sea muy fácil de hacer trampas en él.</w:t>
      </w:r>
    </w:p>
    <w:p w14:paraId="7ECA0301" w14:textId="1E1C08C0" w:rsidR="00E31017" w:rsidRPr="009568AC" w:rsidRDefault="00510552" w:rsidP="00DF4A77">
      <w:pPr>
        <w:pStyle w:val="Ttol3"/>
      </w:pPr>
      <w:bookmarkStart w:id="80" w:name="_Toc69497584"/>
      <w:r w:rsidRPr="009568AC">
        <w:t>SERVIDOR-SERVIDOR</w:t>
      </w:r>
      <w:bookmarkEnd w:id="80"/>
    </w:p>
    <w:p w14:paraId="7CF69550" w14:textId="4B4122D9" w:rsidR="001D0A0F" w:rsidRPr="00112EF1" w:rsidRDefault="000978A1" w:rsidP="001D0A0F">
      <w:r w:rsidRPr="00112EF1">
        <w:t>La metodología de servidor-servidor se usa para los juegos orientados a reglas. Estos son los juegos de casino, juegos sociales, etc. Normalmente son los juegos que no requieren de arte 3D.</w:t>
      </w:r>
    </w:p>
    <w:p w14:paraId="1CE2BF0B" w14:textId="52177EE0" w:rsidR="000978A1" w:rsidRPr="00112EF1" w:rsidRDefault="000978A1" w:rsidP="001D0A0F">
      <w:r w:rsidRPr="00112EF1">
        <w:t>Como es una metodología que para el juego que se desarrollara no es útil, tampoco se desarrollará su explicación.</w:t>
      </w:r>
    </w:p>
    <w:p w14:paraId="6121CCB5" w14:textId="6CF9BC68" w:rsidR="000C6D98" w:rsidRPr="00B54D74" w:rsidRDefault="00510552" w:rsidP="00883827">
      <w:pPr>
        <w:pStyle w:val="Ttol2"/>
        <w:rPr>
          <w:highlight w:val="yellow"/>
        </w:rPr>
      </w:pPr>
      <w:bookmarkStart w:id="81" w:name="_Toc69497585"/>
      <w:r w:rsidRPr="00B54D74">
        <w:rPr>
          <w:highlight w:val="yellow"/>
        </w:rPr>
        <w:t xml:space="preserve">FUNCIONAMIENTO </w:t>
      </w:r>
      <w:r w:rsidR="004D2900" w:rsidRPr="00B54D74">
        <w:rPr>
          <w:highlight w:val="yellow"/>
        </w:rPr>
        <w:t>DE</w:t>
      </w:r>
      <w:r w:rsidRPr="00B54D74">
        <w:rPr>
          <w:highlight w:val="yellow"/>
        </w:rPr>
        <w:t xml:space="preserve"> UN COCHE</w:t>
      </w:r>
      <w:bookmarkEnd w:id="81"/>
    </w:p>
    <w:p w14:paraId="14D6310F" w14:textId="7F9BB65F" w:rsidR="00D86B2F" w:rsidRDefault="00866470" w:rsidP="00D86B2F">
      <w:r w:rsidRPr="00112EF1">
        <w:t xml:space="preserve">En el juego el elemento principal es la conducción del vehículo y aunque no </w:t>
      </w:r>
      <w:r w:rsidR="004D2900">
        <w:t>es</w:t>
      </w:r>
      <w:r w:rsidRPr="00112EF1">
        <w:t xml:space="preserve"> un juego de simulación realista</w:t>
      </w:r>
      <w:r w:rsidR="0010701A" w:rsidRPr="00112EF1">
        <w:t xml:space="preserve"> tendrá elementos muy parecidos al vehículo en la vida real</w:t>
      </w:r>
      <w:r w:rsidR="00260FF2" w:rsidRPr="00112EF1">
        <w:t xml:space="preserve">. </w:t>
      </w:r>
      <w:r w:rsidR="002D752E" w:rsidRPr="00112EF1">
        <w:t>En esta</w:t>
      </w:r>
      <w:r w:rsidR="00260FF2" w:rsidRPr="00112EF1">
        <w:t xml:space="preserve"> sección no se explicará nada sobre la evolución de los coches, solo se centrará en explicar su funcionamiento </w:t>
      </w:r>
      <w:r w:rsidR="002D752E" w:rsidRPr="00112EF1">
        <w:t>de manera</w:t>
      </w:r>
      <w:r w:rsidR="00260FF2" w:rsidRPr="00112EF1">
        <w:t xml:space="preserve"> sencilla</w:t>
      </w:r>
      <w:r w:rsidR="004D2900">
        <w:t xml:space="preserve"> del motor, suspensión y dirección.</w:t>
      </w:r>
    </w:p>
    <w:p w14:paraId="13B05EB0" w14:textId="377CFC25" w:rsidR="004D2900" w:rsidRDefault="004D2900" w:rsidP="004D2900">
      <w:pPr>
        <w:pStyle w:val="Ttol3"/>
      </w:pPr>
      <w:bookmarkStart w:id="82" w:name="_Toc69497586"/>
      <w:r>
        <w:t>MOTOR</w:t>
      </w:r>
      <w:bookmarkEnd w:id="82"/>
    </w:p>
    <w:p w14:paraId="50E1D615" w14:textId="6789476D" w:rsidR="004D2900" w:rsidRDefault="004D2900" w:rsidP="004D2900">
      <w:r>
        <w:t xml:space="preserve">El motor es uno de los ejes principales del coche, sin él el vehículo no se podría mover. El motor </w:t>
      </w:r>
      <w:r w:rsidR="00937954">
        <w:t>está</w:t>
      </w:r>
      <w:r>
        <w:t xml:space="preserve"> compuesto de cilindros y pistones.</w:t>
      </w:r>
    </w:p>
    <w:p w14:paraId="772F8B72" w14:textId="27647995" w:rsidR="004D2900" w:rsidRDefault="004D2900" w:rsidP="004D2900">
      <w:r>
        <w:t>Lo que hace el motor es, mediante combustible, generar energía para que el vehículo pueda moverse. Para hacer esto el motor internamente debe hacer los siguientes movimientos.</w:t>
      </w:r>
    </w:p>
    <w:p w14:paraId="6EB31573" w14:textId="48B73574" w:rsidR="00832CCF" w:rsidRDefault="00A47C26" w:rsidP="00832CCF">
      <w:r>
        <w:t xml:space="preserve">Según </w:t>
      </w:r>
      <w:r>
        <w:fldChar w:fldCharType="begin"/>
      </w:r>
      <w:r>
        <w:instrText xml:space="preserve"> ADDIN ZOTERO_ITEM CSL_CITATION {"citationID":"wx0UNOcs","properties":{"formattedCitation":"(NSW Department of Education and Training, 2008)","plainCitation":"(NSW Department of Education and Training, 2008)","noteIndex":0},"citationItems":[{"id":66,"uris":["http://zotero.org/users/local/eauejolH/items/VIPUT85U"],"uri":["http://zotero.org/users/local/eauejolH/items/VIPUT85U"],"itemData":{"id":66,"type":"article","title":"Inspect &amp; Service Cooling Systems","author":[{"literal":"NSW Department of Education and Training"}],"issued":{"date-parts":[["2008"]]}}}],"schema":"https://github.com/citation-style-language/schema/raw/master/csl-citation.json"} </w:instrText>
      </w:r>
      <w:r>
        <w:fldChar w:fldCharType="separate"/>
      </w:r>
      <w:r w:rsidRPr="00A47C26">
        <w:rPr>
          <w:rFonts w:cs="Arial"/>
        </w:rPr>
        <w:t>(NSW Department of Education and Training, 2008)</w:t>
      </w:r>
      <w:r>
        <w:fldChar w:fldCharType="end"/>
      </w:r>
      <w:r>
        <w:t>, p</w:t>
      </w:r>
      <w:r w:rsidR="004D2900">
        <w:t xml:space="preserve">rimero el pistón se comprime dentro del cilindro, mientras se comprime se inyecta el combustible dentro del cilindro. Cuando ya </w:t>
      </w:r>
      <w:r w:rsidR="00CC3A0B">
        <w:t>esté comprimido</w:t>
      </w:r>
      <w:r w:rsidR="004D2900">
        <w:t>, se genera una explosión del combustible para que exista el movimiento, ya que al explotar el pistón baja, y entonces se vuelve a hacer el ciclo otra vez.</w:t>
      </w:r>
    </w:p>
    <w:p w14:paraId="17F8D115" w14:textId="77777777" w:rsidR="004D2900" w:rsidRDefault="004D2900" w:rsidP="004D2900">
      <w:pPr>
        <w:keepNext/>
        <w:jc w:val="center"/>
      </w:pPr>
      <w:r>
        <w:rPr>
          <w:noProof/>
        </w:rPr>
        <w:drawing>
          <wp:inline distT="0" distB="0" distL="0" distR="0" wp14:anchorId="160BDC39" wp14:editId="3F60A770">
            <wp:extent cx="2750400" cy="2700000"/>
            <wp:effectExtent l="0" t="0" r="0" b="5715"/>
            <wp:docPr id="23" name="Imat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750400" cy="2700000"/>
                    </a:xfrm>
                    <a:prstGeom prst="rect">
                      <a:avLst/>
                    </a:prstGeom>
                  </pic:spPr>
                </pic:pic>
              </a:graphicData>
            </a:graphic>
          </wp:inline>
        </w:drawing>
      </w:r>
    </w:p>
    <w:p w14:paraId="6B0E595A" w14:textId="798733AA" w:rsidR="00A47C26" w:rsidRDefault="004D2900" w:rsidP="00A47C26">
      <w:pPr>
        <w:pStyle w:val="Llegenda"/>
      </w:pPr>
      <w:bookmarkStart w:id="83" w:name="_Toc69497486"/>
      <w:r>
        <w:t xml:space="preserve">Figura </w:t>
      </w:r>
      <w:r w:rsidR="00116B5D">
        <w:fldChar w:fldCharType="begin"/>
      </w:r>
      <w:r w:rsidR="00116B5D">
        <w:instrText xml:space="preserve"> STYLEREF 1 \s </w:instrText>
      </w:r>
      <w:r w:rsidR="00116B5D">
        <w:fldChar w:fldCharType="separate"/>
      </w:r>
      <w:r w:rsidR="00116B5D">
        <w:rPr>
          <w:noProof/>
        </w:rPr>
        <w:t>3</w:t>
      </w:r>
      <w:r w:rsidR="00116B5D">
        <w:fldChar w:fldCharType="end"/>
      </w:r>
      <w:r w:rsidR="00116B5D">
        <w:t>.</w:t>
      </w:r>
      <w:r w:rsidR="00116B5D">
        <w:fldChar w:fldCharType="begin"/>
      </w:r>
      <w:r w:rsidR="00116B5D">
        <w:instrText xml:space="preserve"> SEQ Figura \* ARABIC \s 1 </w:instrText>
      </w:r>
      <w:r w:rsidR="00116B5D">
        <w:fldChar w:fldCharType="separate"/>
      </w:r>
      <w:r w:rsidR="00116B5D">
        <w:rPr>
          <w:noProof/>
        </w:rPr>
        <w:t>9</w:t>
      </w:r>
      <w:r w:rsidR="00116B5D">
        <w:fldChar w:fldCharType="end"/>
      </w:r>
      <w:r>
        <w:t>: Ciclo del motor.</w:t>
      </w:r>
      <w:bookmarkEnd w:id="83"/>
    </w:p>
    <w:p w14:paraId="5B49784A" w14:textId="58B4BD7C" w:rsidR="00A47C26" w:rsidRDefault="00A47C26" w:rsidP="00A47C26">
      <w:pPr>
        <w:pStyle w:val="Ttol3"/>
      </w:pPr>
      <w:bookmarkStart w:id="84" w:name="_Toc69497587"/>
      <w:r>
        <w:t>SUSPENSIÓN</w:t>
      </w:r>
      <w:bookmarkEnd w:id="84"/>
    </w:p>
    <w:p w14:paraId="2D3ECE74" w14:textId="77777777" w:rsidR="00FF16C6" w:rsidRDefault="00A47C26" w:rsidP="00A47C26">
      <w:r>
        <w:t xml:space="preserve">Otro pilar fundamental es la suspensión. </w:t>
      </w:r>
    </w:p>
    <w:p w14:paraId="28D62E5E" w14:textId="2A810BB5" w:rsidR="00A47C26" w:rsidRDefault="00FF16C6" w:rsidP="00A47C26">
      <w:r>
        <w:t xml:space="preserve">Como bien dice </w:t>
      </w:r>
      <w:r w:rsidRPr="00FF16C6">
        <w:t>Konieczny</w:t>
      </w:r>
      <w:r>
        <w:t xml:space="preserve"> y </w:t>
      </w:r>
      <w:r w:rsidRPr="00FF16C6">
        <w:t>Burdzik</w:t>
      </w:r>
      <w:r>
        <w:t xml:space="preserve"> </w:t>
      </w:r>
      <w:r>
        <w:fldChar w:fldCharType="begin"/>
      </w:r>
      <w:r>
        <w:instrText xml:space="preserve"> ADDIN ZOTERO_ITEM CSL_CITATION {"citationID":"oxjPB9GU","properties":{"formattedCitation":"(Konieczny y Burdzik, 2017)","plainCitation":"(Konieczny y Burdzik, 2017)","noteIndex":0},"citationItems":[{"id":67,"uris":["http://zotero.org/users/local/eauejolH/items/K5TTJ79R"],"uri":["http://zotero.org/users/local/eauejolH/items/K5TTJ79R"],"itemData":{"id":67,"type":"article-journal","container-title":"Vibroengineering PROCEDIA","DOI":"10.21595/vp.2017.19238","ISSN":"2345-0533","page":"233-237","source":"DOI.org (Crossref)","title":"Modern suspension systems for automotive vehicles and their test methods","volume":"14","author":[{"family":"Konieczny","given":"Łukasz"},{"family":"Burdzik","given":"Rafał"}],"issued":{"date-parts":[["2017",10,21]]}}}],"schema":"https://github.com/citation-style-language/schema/raw/master/csl-citation.json"} </w:instrText>
      </w:r>
      <w:r>
        <w:fldChar w:fldCharType="separate"/>
      </w:r>
      <w:r w:rsidRPr="00FF16C6">
        <w:rPr>
          <w:rFonts w:cs="Arial"/>
        </w:rPr>
        <w:t>(Konieczny y Burdzik, 2017)</w:t>
      </w:r>
      <w:r>
        <w:fldChar w:fldCharType="end"/>
      </w:r>
      <w:r>
        <w:t>, s</w:t>
      </w:r>
      <w:r w:rsidR="00A47C26">
        <w:t xml:space="preserve">in ella el vehículo solo podría ir plano, es decir que cualquier bache en la carretera o desnivel se podrían hacer daño los ocupantes del </w:t>
      </w:r>
      <w:r w:rsidR="00F0606B">
        <w:t>vehículo</w:t>
      </w:r>
      <w:r w:rsidR="00A47C26">
        <w:t>.</w:t>
      </w:r>
    </w:p>
    <w:p w14:paraId="32919C27" w14:textId="5538C95B" w:rsidR="00A47C26" w:rsidRPr="00A47C26" w:rsidRDefault="00A47C26" w:rsidP="00A47C26">
      <w:pPr>
        <w:rPr>
          <w:rFonts w:cs="Arial"/>
        </w:rPr>
      </w:pPr>
      <w:r>
        <w:t xml:space="preserve">Para ello, </w:t>
      </w:r>
      <w:r w:rsidR="00937954">
        <w:t>la</w:t>
      </w:r>
      <w:r>
        <w:t xml:space="preserve"> suspensión se basa en la ley física de Hook. Que su </w:t>
      </w:r>
      <w:r w:rsidR="00937954">
        <w:t>fórmula</w:t>
      </w:r>
      <w:r>
        <w:t xml:space="preserve"> es la siguiente: </w:t>
      </w:r>
      <m:oMath>
        <m:r>
          <w:rPr>
            <w:rFonts w:ascii="Cambria Math" w:hAnsi="Cambria Math" w:cs="Arial"/>
          </w:rPr>
          <m:t>F=k⋅(x-x0)</m:t>
        </m:r>
      </m:oMath>
      <w:r>
        <w:t xml:space="preserve">, donde k es la constante elástica del muelle, x es </w:t>
      </w:r>
      <w:r w:rsidR="00FF16C6">
        <w:t xml:space="preserve">la </w:t>
      </w:r>
      <w:r w:rsidR="00FF16C6">
        <w:lastRenderedPageBreak/>
        <w:t>longitud del muelle aplicando la fuerza y x0 es la longitud del muelle sin aplicar la fuerza.</w:t>
      </w:r>
    </w:p>
    <w:p w14:paraId="519C2337" w14:textId="32253B38" w:rsidR="00FF16C6" w:rsidRDefault="00FF16C6" w:rsidP="00A47C26">
      <w:r>
        <w:t xml:space="preserve">Por lo que cada rueda tiene un muelle y si hay </w:t>
      </w:r>
      <w:r w:rsidR="00937954">
        <w:t>algún</w:t>
      </w:r>
      <w:r>
        <w:t xml:space="preserve"> desnivel, la suspensión balancea el vehículo para que no sea un problema para los ocupantes.</w:t>
      </w:r>
    </w:p>
    <w:p w14:paraId="53FE3C14" w14:textId="77777777" w:rsidR="00FF16C6" w:rsidRDefault="00FF16C6">
      <w:pPr>
        <w:spacing w:before="0" w:after="200"/>
        <w:jc w:val="left"/>
        <w:rPr>
          <w:rFonts w:eastAsiaTheme="majorEastAsia"/>
          <w:b/>
          <w:bCs/>
          <w:sz w:val="28"/>
          <w:shd w:val="clear" w:color="auto" w:fill="FFFFFF"/>
        </w:rPr>
      </w:pPr>
      <w:r>
        <w:br w:type="page"/>
      </w:r>
    </w:p>
    <w:p w14:paraId="4BBEDEB1" w14:textId="5B53A7E0" w:rsidR="00A47C26" w:rsidRDefault="00FF16C6" w:rsidP="00FF16C6">
      <w:pPr>
        <w:pStyle w:val="Ttol3"/>
      </w:pPr>
      <w:bookmarkStart w:id="85" w:name="_Toc69497588"/>
      <w:r>
        <w:lastRenderedPageBreak/>
        <w:t>DIRECCIÓN</w:t>
      </w:r>
      <w:bookmarkEnd w:id="85"/>
    </w:p>
    <w:p w14:paraId="69BB21AF" w14:textId="77777777" w:rsidR="00937954" w:rsidRDefault="00FF16C6" w:rsidP="00FF16C6">
      <w:r>
        <w:t xml:space="preserve">La dirección del vehículo es lo que hace poder girarlo con el volante. Su sistema de giro es un poco complejo. </w:t>
      </w:r>
    </w:p>
    <w:p w14:paraId="335C29B2" w14:textId="3DA01877" w:rsidR="00FF16C6" w:rsidRDefault="00937954" w:rsidP="00FF16C6">
      <w:r>
        <w:t>Según</w:t>
      </w:r>
      <w:r w:rsidR="004B0EDC">
        <w:t xml:space="preserve"> </w:t>
      </w:r>
      <w:r w:rsidR="004B0EDC" w:rsidRPr="004B0EDC">
        <w:t>Schnubel</w:t>
      </w:r>
      <w:r w:rsidR="004B0EDC">
        <w:t xml:space="preserve"> </w:t>
      </w:r>
      <w:r w:rsidR="004B0EDC">
        <w:fldChar w:fldCharType="begin"/>
      </w:r>
      <w:r w:rsidR="004B0EDC">
        <w:instrText xml:space="preserve"> ADDIN ZOTERO_ITEM CSL_CITATION {"citationID":"MEzg3RzZ","properties":{"formattedCitation":"(Schnubel, 2018)","plainCitation":"(Schnubel, 2018)","noteIndex":0},"citationItems":[{"id":69,"uris":["http://zotero.org/users/local/eauejolH/items/SVABQJ5X"],"uri":["http://zotero.org/users/local/eauejolH/items/SVABQJ5X"],"itemData":{"id":69,"type":"book","call-number":"TL147 .S376 2020","collection-title":"Today's technician","edition":"Seventh edition","event-place":"Australia ; Boston, MA","ISBN":"978-1-337-56734-3","number-of-pages":"460","publisher":"Cengage Learning","publisher-place":"Australia ; Boston, MA","source":"Library of Congress ISBN","title":"Classroom manual for automotive suspension &amp; steering systems","author":[{"family":"Schnubel","given":"Mark"}],"issued":{"date-parts":[["2018"]]}}}],"schema":"https://github.com/citation-style-language/schema/raw/master/csl-citation.json"} </w:instrText>
      </w:r>
      <w:r w:rsidR="004B0EDC">
        <w:fldChar w:fldCharType="separate"/>
      </w:r>
      <w:r w:rsidR="004B0EDC" w:rsidRPr="004B0EDC">
        <w:rPr>
          <w:rFonts w:cs="Arial"/>
        </w:rPr>
        <w:t>(Schnubel, 2018)</w:t>
      </w:r>
      <w:r w:rsidR="004B0EDC">
        <w:fldChar w:fldCharType="end"/>
      </w:r>
      <w:r w:rsidR="00F0606B">
        <w:t>,</w:t>
      </w:r>
      <w:r>
        <w:t xml:space="preserve"> </w:t>
      </w:r>
      <w:r w:rsidR="00FF16C6">
        <w:t xml:space="preserve">Primero el conductor debe girar el volante para que el vehículo gire. Cuando el conductor ha hecho esa acción </w:t>
      </w:r>
      <w:r>
        <w:t>un sistema formado por un unas bolas de metal y un eje hace que gire un engranaje y este hace que las ruedas delanteras, traseras o ambas giren.</w:t>
      </w:r>
    </w:p>
    <w:p w14:paraId="744FD458" w14:textId="77777777" w:rsidR="00937954" w:rsidRDefault="00FF16C6" w:rsidP="00937954">
      <w:pPr>
        <w:keepNext/>
        <w:jc w:val="center"/>
      </w:pPr>
      <w:r>
        <w:rPr>
          <w:noProof/>
        </w:rPr>
        <w:drawing>
          <wp:inline distT="0" distB="0" distL="0" distR="0" wp14:anchorId="11E41192" wp14:editId="16A0F597">
            <wp:extent cx="5032800" cy="2700000"/>
            <wp:effectExtent l="0" t="0" r="0" b="5715"/>
            <wp:docPr id="28" name="Imat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32800" cy="2700000"/>
                    </a:xfrm>
                    <a:prstGeom prst="rect">
                      <a:avLst/>
                    </a:prstGeom>
                  </pic:spPr>
                </pic:pic>
              </a:graphicData>
            </a:graphic>
          </wp:inline>
        </w:drawing>
      </w:r>
    </w:p>
    <w:p w14:paraId="2617F3FB" w14:textId="48FB4C24" w:rsidR="00FF16C6" w:rsidRDefault="00937954" w:rsidP="00937954">
      <w:pPr>
        <w:pStyle w:val="Llegenda"/>
      </w:pPr>
      <w:bookmarkStart w:id="86" w:name="_Toc69497487"/>
      <w:r>
        <w:t xml:space="preserve">Figura </w:t>
      </w:r>
      <w:r w:rsidR="00116B5D">
        <w:fldChar w:fldCharType="begin"/>
      </w:r>
      <w:r w:rsidR="00116B5D">
        <w:instrText xml:space="preserve"> STYLEREF 1 \s </w:instrText>
      </w:r>
      <w:r w:rsidR="00116B5D">
        <w:fldChar w:fldCharType="separate"/>
      </w:r>
      <w:r w:rsidR="00116B5D">
        <w:rPr>
          <w:noProof/>
        </w:rPr>
        <w:t>3</w:t>
      </w:r>
      <w:r w:rsidR="00116B5D">
        <w:fldChar w:fldCharType="end"/>
      </w:r>
      <w:r w:rsidR="00116B5D">
        <w:t>.</w:t>
      </w:r>
      <w:r w:rsidR="00116B5D">
        <w:fldChar w:fldCharType="begin"/>
      </w:r>
      <w:r w:rsidR="00116B5D">
        <w:instrText xml:space="preserve"> SEQ Figura \* ARABIC \s 1 </w:instrText>
      </w:r>
      <w:r w:rsidR="00116B5D">
        <w:fldChar w:fldCharType="separate"/>
      </w:r>
      <w:r w:rsidR="00116B5D">
        <w:rPr>
          <w:noProof/>
        </w:rPr>
        <w:t>10</w:t>
      </w:r>
      <w:r w:rsidR="00116B5D">
        <w:fldChar w:fldCharType="end"/>
      </w:r>
      <w:r>
        <w:t>: Sistema que hace que gire el vehículo.</w:t>
      </w:r>
      <w:bookmarkEnd w:id="86"/>
    </w:p>
    <w:p w14:paraId="6233062A" w14:textId="13DBC01D" w:rsidR="00E56EDF" w:rsidRPr="00B54D74" w:rsidRDefault="00B54D74" w:rsidP="00B54D74">
      <w:pPr>
        <w:pStyle w:val="Ttol3"/>
        <w:rPr>
          <w:highlight w:val="red"/>
        </w:rPr>
      </w:pPr>
      <w:bookmarkStart w:id="87" w:name="_Toc69497589"/>
      <w:r w:rsidRPr="00B54D74">
        <w:rPr>
          <w:highlight w:val="red"/>
        </w:rPr>
        <w:t>IMPLEMENTACIÓN EN EL JUEGO</w:t>
      </w:r>
      <w:bookmarkEnd w:id="87"/>
    </w:p>
    <w:p w14:paraId="49C55ECE" w14:textId="58583FA5" w:rsidR="00B90BD6" w:rsidRDefault="00B90BD6">
      <w:pPr>
        <w:spacing w:before="0" w:after="200"/>
        <w:jc w:val="left"/>
        <w:rPr>
          <w:rFonts w:eastAsiaTheme="majorEastAsia"/>
        </w:rPr>
      </w:pPr>
      <w:bookmarkStart w:id="88" w:name="_Diseño_Metodológico_y"/>
      <w:bookmarkEnd w:id="88"/>
    </w:p>
    <w:p w14:paraId="3D735C29" w14:textId="77777777" w:rsidR="006A1A5B" w:rsidRPr="00112EF1" w:rsidRDefault="006A1A5B" w:rsidP="00883827">
      <w:pPr>
        <w:rPr>
          <w:rFonts w:eastAsiaTheme="majorEastAsia"/>
        </w:rPr>
      </w:pPr>
    </w:p>
    <w:p w14:paraId="0394CC0E" w14:textId="5D0CA93D" w:rsidR="0020755D" w:rsidRPr="00112EF1" w:rsidRDefault="0020755D" w:rsidP="00883827">
      <w:pPr>
        <w:rPr>
          <w:rFonts w:eastAsiaTheme="majorEastAsia"/>
        </w:rPr>
        <w:sectPr w:rsidR="0020755D" w:rsidRPr="00112EF1" w:rsidSect="006B5585">
          <w:headerReference w:type="default" r:id="rId37"/>
          <w:type w:val="oddPage"/>
          <w:pgSz w:w="11906" w:h="16838" w:code="9"/>
          <w:pgMar w:top="1701" w:right="1440" w:bottom="1440" w:left="1440" w:header="709" w:footer="709" w:gutter="284"/>
          <w:cols w:space="708"/>
          <w:docGrid w:linePitch="360"/>
        </w:sectPr>
      </w:pPr>
    </w:p>
    <w:p w14:paraId="5905D96A" w14:textId="77777777" w:rsidR="00EC0919" w:rsidRPr="009568AC" w:rsidRDefault="00EC0919" w:rsidP="00EC0919">
      <w:pPr>
        <w:pStyle w:val="Ttol1"/>
      </w:pPr>
      <w:bookmarkStart w:id="89" w:name="_DISEÑO_METODOLÓGICO_Y_1"/>
      <w:bookmarkStart w:id="90" w:name="_Toc60338153"/>
      <w:bookmarkStart w:id="91" w:name="_Ref57125620"/>
      <w:bookmarkStart w:id="92" w:name="_Ref57125624"/>
      <w:bookmarkStart w:id="93" w:name="_Ref57132886"/>
      <w:bookmarkStart w:id="94" w:name="_Toc57196818"/>
      <w:bookmarkStart w:id="95" w:name="_Toc60338180"/>
      <w:bookmarkStart w:id="96" w:name="_Toc69497590"/>
      <w:bookmarkEnd w:id="89"/>
      <w:r w:rsidRPr="009568AC">
        <w:lastRenderedPageBreak/>
        <w:t>OBJETIVOS</w:t>
      </w:r>
      <w:bookmarkEnd w:id="90"/>
      <w:bookmarkEnd w:id="96"/>
    </w:p>
    <w:p w14:paraId="5072AFEB" w14:textId="77777777" w:rsidR="00EC0919" w:rsidRPr="00112EF1" w:rsidRDefault="00EC0919" w:rsidP="00EC0919">
      <w:r w:rsidRPr="00112EF1">
        <w:t>Los objetivos que ahora se mencionarán se separarán en el objetivo principal y los secundarios. Los principales serán, los requisitos necesarios para que se pueda llegar a la conclusión de que el proyecto ha sido un éxito. Los secundarios serán los que ayudarán a saber si la conclusión del proyecto será sobresaliente o, por el contrario, suficiente.</w:t>
      </w:r>
      <w:bookmarkStart w:id="97" w:name="_Toc60338154"/>
    </w:p>
    <w:p w14:paraId="5AD3A03D" w14:textId="77777777" w:rsidR="00EC0919" w:rsidRPr="00B54D74" w:rsidRDefault="00EC0919" w:rsidP="00EC0919">
      <w:pPr>
        <w:pStyle w:val="Ttol2"/>
      </w:pPr>
      <w:bookmarkStart w:id="98" w:name="_Toc69497591"/>
      <w:r w:rsidRPr="00B54D74">
        <w:t>OBJETIVOS PRINCIPAL</w:t>
      </w:r>
      <w:bookmarkEnd w:id="97"/>
      <w:r w:rsidRPr="00B54D74">
        <w:t>ES</w:t>
      </w:r>
      <w:bookmarkEnd w:id="98"/>
    </w:p>
    <w:p w14:paraId="03B72426" w14:textId="16EB6581" w:rsidR="00EC0919" w:rsidRPr="00112EF1" w:rsidRDefault="00EC0919" w:rsidP="00EC0919">
      <w:pPr>
        <w:pStyle w:val="Pargrafdellista"/>
        <w:numPr>
          <w:ilvl w:val="0"/>
          <w:numId w:val="39"/>
        </w:numPr>
        <w:jc w:val="center"/>
      </w:pPr>
      <w:r w:rsidRPr="00112EF1">
        <w:t xml:space="preserve">Hacer que </w:t>
      </w:r>
      <w:r w:rsidR="000D5BAF">
        <w:t>un</w:t>
      </w:r>
      <w:r w:rsidRPr="00112EF1">
        <w:t xml:space="preserve"> multijugador </w:t>
      </w:r>
      <w:r>
        <w:t xml:space="preserve">usando Unreal Engine </w:t>
      </w:r>
      <w:r w:rsidR="000D5BAF">
        <w:t xml:space="preserve">como motor de juego </w:t>
      </w:r>
      <w:r>
        <w:t>y Node.js</w:t>
      </w:r>
      <w:r w:rsidR="000D5BAF">
        <w:t xml:space="preserve"> como servidor.</w:t>
      </w:r>
    </w:p>
    <w:p w14:paraId="23F26D12" w14:textId="35C17208" w:rsidR="00EC0919" w:rsidRPr="00112EF1" w:rsidRDefault="000D5BAF" w:rsidP="00EC0919">
      <w:r>
        <w:t>Actualmente desarrollar un multijugador</w:t>
      </w:r>
      <w:r w:rsidR="00B54D74">
        <w:t xml:space="preserve"> en línea</w:t>
      </w:r>
      <w:r>
        <w:t xml:space="preserve"> usando Unreal Engine</w:t>
      </w:r>
      <w:r w:rsidR="00B54D74">
        <w:t xml:space="preserve"> es bastante sencillo, ya que el mismo motor te proporciona todo tipo de ayudas para la gestión del juego en línea, como puede ser el servidor. Así que para que este trabajo fuese más completo se ha optado por diseñar el servidor independientemente del motor de juego y así aprender y buscar información de la gestión del juego y servidor.</w:t>
      </w:r>
    </w:p>
    <w:p w14:paraId="264F05E9" w14:textId="77777777" w:rsidR="00EC0919" w:rsidRPr="00112EF1" w:rsidRDefault="00EC0919" w:rsidP="00EC0919">
      <w:pPr>
        <w:pStyle w:val="Pargrafdellista"/>
        <w:numPr>
          <w:ilvl w:val="0"/>
          <w:numId w:val="39"/>
        </w:numPr>
        <w:jc w:val="center"/>
      </w:pPr>
      <w:r w:rsidRPr="00112EF1">
        <w:t>Evitar y gestionar a los jugadores que hagan trampas.</w:t>
      </w:r>
    </w:p>
    <w:p w14:paraId="40A2823A" w14:textId="77777777" w:rsidR="00EC0919" w:rsidRPr="00112EF1" w:rsidRDefault="00EC0919" w:rsidP="00EC0919">
      <w:r w:rsidRPr="00112EF1">
        <w:t>Como se intentará hacer un servidor autoritario, el objetivo principal es que nadie haga trampas. Así que se tendrá mano dura para los jugadores que hagan trampas de manera reiterada.</w:t>
      </w:r>
    </w:p>
    <w:p w14:paraId="356AC8F5" w14:textId="77777777" w:rsidR="00EC0919" w:rsidRPr="000D5BAF" w:rsidRDefault="00EC0919" w:rsidP="00EC0919">
      <w:pPr>
        <w:pStyle w:val="Ttol2"/>
      </w:pPr>
      <w:bookmarkStart w:id="99" w:name="_Toc60338155"/>
      <w:bookmarkStart w:id="100" w:name="_Toc69497592"/>
      <w:r w:rsidRPr="000D5BAF">
        <w:t>OBJETIVOS SECUNDARIOS</w:t>
      </w:r>
      <w:bookmarkEnd w:id="99"/>
      <w:bookmarkEnd w:id="100"/>
    </w:p>
    <w:p w14:paraId="5CAC2955" w14:textId="77777777" w:rsidR="00EC0919" w:rsidRPr="00112EF1" w:rsidRDefault="00EC0919" w:rsidP="00EC0919">
      <w:pPr>
        <w:pStyle w:val="Pargrafdellista"/>
        <w:numPr>
          <w:ilvl w:val="0"/>
          <w:numId w:val="40"/>
        </w:numPr>
        <w:jc w:val="center"/>
      </w:pPr>
      <w:r w:rsidRPr="00112EF1">
        <w:t>Hacer que la conducción sea divertida.</w:t>
      </w:r>
    </w:p>
    <w:p w14:paraId="53BA82E9" w14:textId="77777777" w:rsidR="00EC0919" w:rsidRPr="00112EF1" w:rsidRDefault="00EC0919" w:rsidP="00EC0919">
      <w:pPr>
        <w:jc w:val="left"/>
      </w:pPr>
      <w:r w:rsidRPr="00112EF1">
        <w:t>Este objetivo podría ser principal, pero se ha considerado que es secundario, ya que es muy subjetivo. Un sistema que sea divertido para alguien puede no serlo para otro. Aunque se intentará que la conducción sea divertida para la mayoría de gente que lo pruebe.</w:t>
      </w:r>
    </w:p>
    <w:p w14:paraId="353D071A" w14:textId="77777777" w:rsidR="00EC0919" w:rsidRPr="00112EF1" w:rsidRDefault="00EC0919" w:rsidP="00EC0919">
      <w:pPr>
        <w:pStyle w:val="Pargrafdellista"/>
        <w:numPr>
          <w:ilvl w:val="0"/>
          <w:numId w:val="40"/>
        </w:numPr>
        <w:jc w:val="center"/>
      </w:pPr>
      <w:r w:rsidRPr="00112EF1">
        <w:t>Hacer que los objetos estén bien balanceados.</w:t>
      </w:r>
    </w:p>
    <w:p w14:paraId="01463DDA" w14:textId="77777777" w:rsidR="00EC0919" w:rsidRPr="00112EF1" w:rsidRDefault="00EC0919" w:rsidP="00EC0919">
      <w:r w:rsidRPr="00112EF1">
        <w:lastRenderedPageBreak/>
        <w:t>La gracia de los juegos de conducción arcade, aparte de la conducción, son los objetos que se pueden lanzar a los jugadores. Si estos aparecen en una posición incorrecta o el poder que tiene es desproporcionado, el jugador sentirá frustración y dejará de jugar a nuestro juego. Así que, dentro de lo posible, se intentará que estos estén bien balanceados.</w:t>
      </w:r>
    </w:p>
    <w:p w14:paraId="7EBF79A8" w14:textId="77777777" w:rsidR="00EC0919" w:rsidRPr="00112EF1" w:rsidRDefault="00EC0919" w:rsidP="00EC0919">
      <w:pPr>
        <w:pStyle w:val="Pargrafdellista"/>
        <w:numPr>
          <w:ilvl w:val="0"/>
          <w:numId w:val="40"/>
        </w:numPr>
        <w:jc w:val="center"/>
      </w:pPr>
      <w:r w:rsidRPr="00112EF1">
        <w:t>Tener un sistema para que el jugador siempre pueda jugar multijugador.</w:t>
      </w:r>
    </w:p>
    <w:p w14:paraId="31AAEB3C" w14:textId="4C8E8E02" w:rsidR="00EC0919" w:rsidRPr="00E56EDF" w:rsidRDefault="00EC0919" w:rsidP="00E56EDF">
      <w:r w:rsidRPr="00112EF1">
        <w:t>Se intentará que, cuando un jugador quiera jugar el modo multijugador, el juego le permita. Pero si no hay más jugadores o no hay los suficientes para empezar la carrera se añadirán bots.</w:t>
      </w:r>
      <w:bookmarkEnd w:id="91"/>
      <w:bookmarkEnd w:id="92"/>
      <w:bookmarkEnd w:id="93"/>
      <w:bookmarkEnd w:id="94"/>
    </w:p>
    <w:p w14:paraId="64E7C701" w14:textId="77777777" w:rsidR="00EC0919" w:rsidRDefault="00EC0919" w:rsidP="00EC0919">
      <w:pPr>
        <w:jc w:val="left"/>
        <w:rPr>
          <w:highlight w:val="yellow"/>
        </w:rPr>
      </w:pPr>
    </w:p>
    <w:p w14:paraId="7B03907E" w14:textId="70E03896" w:rsidR="00EC0919" w:rsidRPr="00EC0919" w:rsidRDefault="00EC0919" w:rsidP="00EC0919">
      <w:pPr>
        <w:jc w:val="left"/>
        <w:rPr>
          <w:highlight w:val="yellow"/>
        </w:rPr>
        <w:sectPr w:rsidR="00EC0919" w:rsidRPr="00EC0919" w:rsidSect="009568AC">
          <w:headerReference w:type="default" r:id="rId38"/>
          <w:type w:val="oddPage"/>
          <w:pgSz w:w="11906" w:h="16838" w:code="9"/>
          <w:pgMar w:top="1701" w:right="1418" w:bottom="1418" w:left="1418" w:header="709" w:footer="709" w:gutter="284"/>
          <w:cols w:space="708"/>
          <w:docGrid w:linePitch="360"/>
        </w:sectPr>
      </w:pPr>
    </w:p>
    <w:p w14:paraId="49363907" w14:textId="33B0CB90" w:rsidR="002B4388" w:rsidRPr="009568AC" w:rsidRDefault="00850C4E" w:rsidP="009610BE">
      <w:pPr>
        <w:pStyle w:val="Ttol1"/>
      </w:pPr>
      <w:bookmarkStart w:id="101" w:name="_Toc69497593"/>
      <w:r w:rsidRPr="009568AC">
        <w:lastRenderedPageBreak/>
        <w:t>DISEÑO METODOLÓGICO Y CRONOGRAMA</w:t>
      </w:r>
      <w:bookmarkEnd w:id="52"/>
      <w:bookmarkEnd w:id="53"/>
      <w:bookmarkEnd w:id="95"/>
      <w:bookmarkEnd w:id="101"/>
    </w:p>
    <w:p w14:paraId="3700432A" w14:textId="27BD1D78" w:rsidR="00C73565" w:rsidRPr="00112EF1" w:rsidRDefault="0079774A" w:rsidP="0079774A">
      <w:r w:rsidRPr="00112EF1">
        <w:t>En este capítulo se verán toda la metodología y planificación inicial que se tiene del proyecto. Para empezar, se verán cuáles son las herramientas del desarrollo del producto que se hará. A continuación, se explicarán los hitos que tiene el proyecto, así como la metodología y nomenclatura que se usará para elaborar el mismo. Para acabar se verá la planificación que se tiene del TFG y cuáles serán las fechas claves para que este proyecto salga adelante.</w:t>
      </w:r>
    </w:p>
    <w:p w14:paraId="174D2CE9" w14:textId="67E9AA2A" w:rsidR="00752150" w:rsidRPr="009568AC" w:rsidRDefault="00510552" w:rsidP="00196563">
      <w:pPr>
        <w:pStyle w:val="Ttol2"/>
      </w:pPr>
      <w:bookmarkStart w:id="102" w:name="_Toc69497594"/>
      <w:r w:rsidRPr="009568AC">
        <w:t>HERRAMIENTAS DE DESARROLLO</w:t>
      </w:r>
      <w:bookmarkEnd w:id="102"/>
    </w:p>
    <w:p w14:paraId="250969F2" w14:textId="03CCF18E" w:rsidR="00C73565" w:rsidRPr="00112EF1" w:rsidRDefault="00E766D2" w:rsidP="00E766D2">
      <w:r w:rsidRPr="00112EF1">
        <w:t xml:space="preserve">Este proyecto, como ya se ha comentado varias veces, dispone de dos partes. Cada una de las partes tendrá unas herramientas distintas. Así que a continuación se verán cuáles son y </w:t>
      </w:r>
      <w:r w:rsidR="00F312E7" w:rsidRPr="00112EF1">
        <w:t>por qué</w:t>
      </w:r>
      <w:r w:rsidRPr="00112EF1">
        <w:t xml:space="preserve"> se han elegido esas herramientas.</w:t>
      </w:r>
    </w:p>
    <w:p w14:paraId="6DB56069" w14:textId="6B738D56" w:rsidR="006C69A6" w:rsidRPr="000D5BAF" w:rsidRDefault="00510552" w:rsidP="006C69A6">
      <w:pPr>
        <w:pStyle w:val="Ttol3"/>
      </w:pPr>
      <w:bookmarkStart w:id="103" w:name="_Toc69497595"/>
      <w:r w:rsidRPr="000D5BAF">
        <w:t>HERRAMIENTAS DE DESARROLLO DEL CLIENTE</w:t>
      </w:r>
      <w:bookmarkEnd w:id="103"/>
    </w:p>
    <w:p w14:paraId="630E47EE" w14:textId="3337314C" w:rsidR="00E766D2" w:rsidRPr="00112EF1" w:rsidRDefault="00E766D2" w:rsidP="00E766D2">
      <w:r w:rsidRPr="00112EF1">
        <w:t xml:space="preserve">El cliente lo primero que se debe saber es que motor de juego se usará. Unreal Engine 4 </w:t>
      </w:r>
      <w:r w:rsidRPr="00112EF1">
        <w:fldChar w:fldCharType="begin"/>
      </w:r>
      <w:r w:rsidRPr="00112EF1">
        <w:instrText xml:space="preserve"> ADDIN ZOTERO_ITEM CSL_CITATION {"citationID":"zxsigc7j","properties":{"formattedCitation":"(Epic Games, 2014)","plainCitation":"(Epic Games, 2014)","noteIndex":0},"citationItems":[{"id":32,"uris":["http://zotero.org/users/local/eauejolH/items/SUKKWN8K"],"uri":["http://zotero.org/users/local/eauejolH/items/SUKKWN8K"],"itemData":{"id":32,"type":"book","title":"Unreal Engine 4","URL":"https://www.unrealengine.com/en-US/","author":[{"literal":"Epic Games"}],"issued":{"date-parts":[["2014"]]}}}],"schema":"https://github.com/citation-style-language/schema/raw/master/csl-citation.json"} </w:instrText>
      </w:r>
      <w:r w:rsidRPr="00112EF1">
        <w:fldChar w:fldCharType="separate"/>
      </w:r>
      <w:r w:rsidR="00710D8B" w:rsidRPr="00112EF1">
        <w:rPr>
          <w:rFonts w:cs="Arial"/>
        </w:rPr>
        <w:t>(Epic Games, 2014)</w:t>
      </w:r>
      <w:r w:rsidRPr="00112EF1">
        <w:fldChar w:fldCharType="end"/>
      </w:r>
      <w:r w:rsidRPr="00112EF1">
        <w:t>.</w:t>
      </w:r>
      <w:r w:rsidR="00581890" w:rsidRPr="00112EF1">
        <w:t xml:space="preserve"> La versión será la última que ha salido que es la 4.26 </w:t>
      </w:r>
      <w:r w:rsidR="00F0606B">
        <w:t>y</w:t>
      </w:r>
      <w:r w:rsidR="00581890" w:rsidRPr="00112EF1">
        <w:t xml:space="preserve"> el motivo principal es por motivaciones personales del autor de este TFG. Ya que la mejor manera de aprender C++ es entrar en el desarrollo de algún software con ese lenguaje. Así que el autor después de barajar la idea de usar Unity Engine </w:t>
      </w:r>
      <w:r w:rsidR="00581890" w:rsidRPr="00112EF1">
        <w:fldChar w:fldCharType="begin"/>
      </w:r>
      <w:r w:rsidR="00581890" w:rsidRPr="00112EF1">
        <w:instrText xml:space="preserve"> ADDIN ZOTERO_ITEM CSL_CITATION {"citationID":"iCTUgY8s","properties":{"formattedCitation":"(Unity Technologies, 2005)","plainCitation":"(Unity Technologies, 2005)","noteIndex":0},"citationItems":[{"id":33,"uris":["http://zotero.org/users/local/eauejolH/items/CIE5JGEF"],"uri":["http://zotero.org/users/local/eauejolH/items/CIE5JGEF"],"itemData":{"id":33,"type":"book","title":"Unity Engine","URL":"https://unity.com/es","author":[{"literal":"Unity Technologies"}],"issued":{"date-parts":[["2005"]]}}}],"schema":"https://github.com/citation-style-language/schema/raw/master/csl-citation.json"} </w:instrText>
      </w:r>
      <w:r w:rsidR="00581890" w:rsidRPr="00112EF1">
        <w:fldChar w:fldCharType="separate"/>
      </w:r>
      <w:r w:rsidR="00710D8B" w:rsidRPr="00112EF1">
        <w:rPr>
          <w:rFonts w:cs="Arial"/>
        </w:rPr>
        <w:t>(Unity Technologies, 2005)</w:t>
      </w:r>
      <w:r w:rsidR="00581890" w:rsidRPr="00112EF1">
        <w:fldChar w:fldCharType="end"/>
      </w:r>
      <w:r w:rsidR="00581890" w:rsidRPr="00112EF1">
        <w:t>. Se descartó usar</w:t>
      </w:r>
      <w:r w:rsidR="00AA6F8A">
        <w:t>lo</w:t>
      </w:r>
      <w:r w:rsidR="00581890" w:rsidRPr="00112EF1">
        <w:t xml:space="preserve"> Unity </w:t>
      </w:r>
      <w:r w:rsidR="00525766" w:rsidRPr="00112EF1">
        <w:t>Engine, ya que</w:t>
      </w:r>
      <w:r w:rsidR="00581890" w:rsidRPr="00112EF1">
        <w:t xml:space="preserve">, </w:t>
      </w:r>
      <w:r w:rsidR="00AA6F8A">
        <w:t xml:space="preserve">valoró muy positivamente las nuevas opciones que ofrece, o </w:t>
      </w:r>
      <w:r w:rsidR="000D5BAF">
        <w:t>ofrecerá</w:t>
      </w:r>
      <w:r w:rsidR="00AA6F8A">
        <w:t>, Unreal Engine, como MetaHumans o su próxima versión Unreal Engine 5 que se espera para este mismo año</w:t>
      </w:r>
      <w:r w:rsidR="00525766" w:rsidRPr="00112EF1">
        <w:t>.</w:t>
      </w:r>
    </w:p>
    <w:p w14:paraId="275F4BA3" w14:textId="77777777" w:rsidR="000D5BAF" w:rsidRDefault="000D5BAF" w:rsidP="00E766D2">
      <w:r>
        <w:t>L</w:t>
      </w:r>
      <w:r w:rsidR="00525766" w:rsidRPr="00112EF1">
        <w:t>a programación será completamente en C++</w:t>
      </w:r>
      <w:r>
        <w:t>, y es otro de los motivos que se apostó por Unreal Engine,</w:t>
      </w:r>
      <w:r w:rsidR="00525766" w:rsidRPr="00112EF1">
        <w:t xml:space="preserve"> y solo se usará la programación Blueprints en casos en que hacerlo en C++ resulte muy dificultoso. Por ejemplo, el HUD estará hecho en Blueprints, ya que es bastante más sencillo que hacerlo en C++.</w:t>
      </w:r>
      <w:r>
        <w:t xml:space="preserve"> </w:t>
      </w:r>
    </w:p>
    <w:p w14:paraId="7F249568" w14:textId="1EE8EB83" w:rsidR="00525766" w:rsidRPr="00112EF1" w:rsidRDefault="000D5BAF" w:rsidP="00E766D2">
      <w:r>
        <w:lastRenderedPageBreak/>
        <w:t>El motivo principal de usar C++ como lenguaje principal es porque la mayoría de las ofertas de trabajo que hay en el sector piden este lenguaje como principal. Así que se ha pensado que este proyecto puede ser un buen ejemplo para lanzarse a utilizar ese lenguaje.</w:t>
      </w:r>
    </w:p>
    <w:p w14:paraId="5EFC420B" w14:textId="3EC95240" w:rsidR="00525766" w:rsidRPr="00112EF1" w:rsidRDefault="00525766" w:rsidP="00525766">
      <w:r w:rsidRPr="00112EF1">
        <w:t xml:space="preserve">El IDE que se usará </w:t>
      </w:r>
      <w:r w:rsidR="0079774A" w:rsidRPr="00112EF1">
        <w:t>es</w:t>
      </w:r>
      <w:r w:rsidRPr="00112EF1">
        <w:t xml:space="preserve"> una versión preview del IDE de la empresa JetBrains que se llama Rider. Es decir, Rider es un IDE que se usa para desarrollar elementos del framework .NET y además se puede usar para programar los scripts de Unity Engine. Hace realmente poco Rider sacó su versión de IDE para poder programar exclusivamente en C++</w:t>
      </w:r>
      <w:r w:rsidR="00AA6F8A">
        <w:t xml:space="preserve"> y orientado a Unreal engine</w:t>
      </w:r>
      <w:r w:rsidRPr="00112EF1">
        <w:t xml:space="preserve"> y actualmente se encuentra en modo preview. El motivo de usar Rider es </w:t>
      </w:r>
      <w:r w:rsidR="00AA6F8A">
        <w:t xml:space="preserve">porque </w:t>
      </w:r>
      <w:r w:rsidRPr="00112EF1">
        <w:t>esta empresa, JetBrains</w:t>
      </w:r>
      <w:r w:rsidR="00AA6F8A">
        <w:t>, tiene desarrollados muchos IDEs para distintos lenguajes de programación y es bastante fácil de usar y es sencillo familiarizarse con sus controles e interfaz.</w:t>
      </w:r>
    </w:p>
    <w:p w14:paraId="5B153DB2" w14:textId="11E9CC6E" w:rsidR="00E766D2" w:rsidRPr="00112EF1" w:rsidRDefault="00E766D2" w:rsidP="00E766D2">
      <w:pPr>
        <w:keepNext/>
        <w:jc w:val="center"/>
      </w:pPr>
      <w:r w:rsidRPr="00112EF1">
        <w:rPr>
          <w:noProof/>
        </w:rPr>
        <w:drawing>
          <wp:inline distT="0" distB="0" distL="0" distR="0" wp14:anchorId="44459C47" wp14:editId="0205BE04">
            <wp:extent cx="1040400" cy="1080000"/>
            <wp:effectExtent l="0" t="0" r="7620" b="6350"/>
            <wp:docPr id="2" name="Imat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040400" cy="1080000"/>
                    </a:xfrm>
                    <a:prstGeom prst="rect">
                      <a:avLst/>
                    </a:prstGeom>
                    <a:noFill/>
                    <a:ln>
                      <a:noFill/>
                    </a:ln>
                  </pic:spPr>
                </pic:pic>
              </a:graphicData>
            </a:graphic>
          </wp:inline>
        </w:drawing>
      </w:r>
      <w:r w:rsidR="00581890" w:rsidRPr="00112EF1">
        <w:t xml:space="preserve"> </w:t>
      </w:r>
      <w:r w:rsidR="00581890" w:rsidRPr="00112EF1">
        <w:rPr>
          <w:noProof/>
        </w:rPr>
        <w:drawing>
          <wp:inline distT="0" distB="0" distL="0" distR="0" wp14:anchorId="5F2DA22D" wp14:editId="31574B5D">
            <wp:extent cx="1080000" cy="1080000"/>
            <wp:effectExtent l="0" t="0" r="6350" b="6350"/>
            <wp:docPr id="7" name="Imatge 7" descr="Rider: The Cross-Platform .NET IDE from JetBra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ider: The Cross-Platform .NET IDE from JetBrains"/>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90F4B70" w14:textId="577A0CEE" w:rsidR="00C73565" w:rsidRPr="00112EF1" w:rsidRDefault="00E766D2" w:rsidP="00C73565">
      <w:pPr>
        <w:pStyle w:val="Llegenda"/>
      </w:pPr>
      <w:bookmarkStart w:id="104" w:name="_Toc69497488"/>
      <w:r w:rsidRPr="00112EF1">
        <w:t xml:space="preserve">Figura </w:t>
      </w:r>
      <w:r w:rsidR="00116B5D">
        <w:fldChar w:fldCharType="begin"/>
      </w:r>
      <w:r w:rsidR="00116B5D">
        <w:instrText xml:space="preserve"> STYLEREF 1 \s </w:instrText>
      </w:r>
      <w:r w:rsidR="00116B5D">
        <w:fldChar w:fldCharType="separate"/>
      </w:r>
      <w:r w:rsidR="00116B5D">
        <w:rPr>
          <w:noProof/>
        </w:rPr>
        <w:t>5</w:t>
      </w:r>
      <w:r w:rsidR="00116B5D">
        <w:fldChar w:fldCharType="end"/>
      </w:r>
      <w:r w:rsidR="00116B5D">
        <w:t>.</w:t>
      </w:r>
      <w:r w:rsidR="00116B5D">
        <w:fldChar w:fldCharType="begin"/>
      </w:r>
      <w:r w:rsidR="00116B5D">
        <w:instrText xml:space="preserve"> SEQ Figura \* ARABIC \s 1 </w:instrText>
      </w:r>
      <w:r w:rsidR="00116B5D">
        <w:fldChar w:fldCharType="separate"/>
      </w:r>
      <w:r w:rsidR="00116B5D">
        <w:rPr>
          <w:noProof/>
        </w:rPr>
        <w:t>1</w:t>
      </w:r>
      <w:r w:rsidR="00116B5D">
        <w:fldChar w:fldCharType="end"/>
      </w:r>
      <w:r w:rsidRPr="00112EF1">
        <w:t>: Logotipo</w:t>
      </w:r>
      <w:r w:rsidR="0079774A" w:rsidRPr="00112EF1">
        <w:t>s</w:t>
      </w:r>
      <w:r w:rsidRPr="00112EF1">
        <w:t xml:space="preserve"> de Unreal Engine</w:t>
      </w:r>
      <w:r w:rsidR="00581890" w:rsidRPr="00112EF1">
        <w:t xml:space="preserve"> </w:t>
      </w:r>
      <w:r w:rsidR="0079774A" w:rsidRPr="00112EF1">
        <w:t>y</w:t>
      </w:r>
      <w:r w:rsidR="00581890" w:rsidRPr="00112EF1">
        <w:t xml:space="preserve"> JetBrains Rider</w:t>
      </w:r>
      <w:r w:rsidR="0079774A" w:rsidRPr="00112EF1">
        <w:t>.</w:t>
      </w:r>
      <w:bookmarkEnd w:id="104"/>
    </w:p>
    <w:p w14:paraId="09BB9C55" w14:textId="05792B1A" w:rsidR="006C69A6" w:rsidRPr="000D5BAF" w:rsidRDefault="00510552" w:rsidP="006C69A6">
      <w:pPr>
        <w:pStyle w:val="Ttol3"/>
      </w:pPr>
      <w:bookmarkStart w:id="105" w:name="_Toc69497596"/>
      <w:r w:rsidRPr="000D5BAF">
        <w:t>HERRAMIENTAS DE DESARROLLO DEL SERVIDOR</w:t>
      </w:r>
      <w:bookmarkEnd w:id="105"/>
    </w:p>
    <w:p w14:paraId="3534A8BC" w14:textId="21571188" w:rsidR="00453D12" w:rsidRPr="00112EF1" w:rsidRDefault="00525766" w:rsidP="009610BE">
      <w:pPr>
        <w:jc w:val="left"/>
      </w:pPr>
      <w:r w:rsidRPr="00112EF1">
        <w:t>Para programar el servidor</w:t>
      </w:r>
      <w:r w:rsidR="0079774A" w:rsidRPr="00112EF1">
        <w:t xml:space="preserve">, se usará básicamente un </w:t>
      </w:r>
      <w:r w:rsidR="00510552" w:rsidRPr="00112EF1">
        <w:t>entorno de trabajo</w:t>
      </w:r>
      <w:r w:rsidR="0079774A" w:rsidRPr="00112EF1">
        <w:t>, que es Node.js</w:t>
      </w:r>
      <w:r w:rsidR="009610BE" w:rsidRPr="00112EF1">
        <w:t xml:space="preserve">. </w:t>
      </w:r>
      <w:r w:rsidR="00510552" w:rsidRPr="00112EF1">
        <w:t xml:space="preserve">Node.js, según su página web </w:t>
      </w:r>
      <w:r w:rsidR="00510552" w:rsidRPr="00112EF1">
        <w:fldChar w:fldCharType="begin"/>
      </w:r>
      <w:r w:rsidR="00510552" w:rsidRPr="00112EF1">
        <w:instrText xml:space="preserve"> ADDIN ZOTERO_ITEM CSL_CITATION {"citationID":"JpTnmwOe","properties":{"formattedCitation":"(Dahl, 2009)","plainCitation":"(Dahl, 2009)","noteIndex":0},"citationItems":[{"id":34,"uris":["http://zotero.org/users/local/eauejolH/items/RQQEVZ5V"],"uri":["http://zotero.org/users/local/eauejolH/items/RQQEVZ5V"],"itemData":{"id":34,"type":"book","title":"Node.js","URL":"https://nodejs.org/en/","author":[{"family":"Dahl","given":"Ryan Lienhart"}],"issued":{"date-parts":[["2009",5,27]]}}}],"schema":"https://github.com/citation-style-language/schema/raw/master/csl-citation.json"} </w:instrText>
      </w:r>
      <w:r w:rsidR="00510552" w:rsidRPr="00112EF1">
        <w:fldChar w:fldCharType="separate"/>
      </w:r>
      <w:r w:rsidR="00710D8B" w:rsidRPr="00112EF1">
        <w:rPr>
          <w:rFonts w:cs="Arial"/>
        </w:rPr>
        <w:t>(Dahl, 2009)</w:t>
      </w:r>
      <w:r w:rsidR="00510552" w:rsidRPr="00112EF1">
        <w:fldChar w:fldCharType="end"/>
      </w:r>
      <w:r w:rsidR="00510552" w:rsidRPr="00112EF1">
        <w:t>, es un entorno de trabajo basado en JavaScript</w:t>
      </w:r>
      <w:r w:rsidR="00453D12" w:rsidRPr="00112EF1">
        <w:t xml:space="preserve"> y usado para programar servidores. </w:t>
      </w:r>
      <w:r w:rsidR="00F0606B">
        <w:t>Este</w:t>
      </w:r>
      <w:r w:rsidR="00453D12" w:rsidRPr="00112EF1">
        <w:t xml:space="preserve"> entorno está basado en eventos asíncronos, así que para hacer un servidor para un juego se necesitará un </w:t>
      </w:r>
      <w:r w:rsidR="00F0606B">
        <w:t>complemento</w:t>
      </w:r>
      <w:r w:rsidR="00453D12" w:rsidRPr="00112EF1">
        <w:t xml:space="preserve"> llamado Socket.io, que lo que ofrece es la gestión de eventos en tiempo real usando websockets. El motivo de usar este entorno</w:t>
      </w:r>
      <w:r w:rsidR="00C73565" w:rsidRPr="00112EF1">
        <w:t xml:space="preserve"> es por su comunidad que tiene detrás y el soporte para aprendizaje que hay por la red. </w:t>
      </w:r>
    </w:p>
    <w:p w14:paraId="690A6BC7" w14:textId="4FD5AA74" w:rsidR="00C73565" w:rsidRPr="00112EF1" w:rsidRDefault="00453D12" w:rsidP="009610BE">
      <w:pPr>
        <w:jc w:val="left"/>
      </w:pPr>
      <w:r w:rsidRPr="00112EF1">
        <w:t>Para acabar el IDE usado será también de la empresa JetBrains y en este caso es su IDE para JavaScript llamado WebStorm.</w:t>
      </w:r>
    </w:p>
    <w:p w14:paraId="28E60EF6" w14:textId="6AD1339C" w:rsidR="00525766" w:rsidRPr="00112EF1" w:rsidRDefault="0079774A" w:rsidP="0079774A">
      <w:pPr>
        <w:jc w:val="center"/>
      </w:pPr>
      <w:r w:rsidRPr="00112EF1">
        <w:rPr>
          <w:noProof/>
        </w:rPr>
        <w:lastRenderedPageBreak/>
        <w:drawing>
          <wp:inline distT="0" distB="0" distL="0" distR="0" wp14:anchorId="7A254430" wp14:editId="7CF2F332">
            <wp:extent cx="1080000" cy="1080000"/>
            <wp:effectExtent l="0" t="0" r="6350" b="6350"/>
            <wp:docPr id="9" name="Imatge 9" descr="WebStorm: El IDE más inteligente para JavaScript, creado por JetBra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ebStorm: El IDE más inteligente para JavaScript, creado por JetBrains"/>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r w:rsidRPr="00112EF1">
        <w:rPr>
          <w:noProof/>
        </w:rPr>
        <w:drawing>
          <wp:inline distT="0" distB="0" distL="0" distR="0" wp14:anchorId="25A14379" wp14:editId="0F68AFCA">
            <wp:extent cx="1767600" cy="1080000"/>
            <wp:effectExtent l="0" t="0" r="4445" b="6350"/>
            <wp:docPr id="10" name="Imatge 10" descr="Node.j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de.js - Wikipedia"/>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7600" cy="1080000"/>
                    </a:xfrm>
                    <a:prstGeom prst="rect">
                      <a:avLst/>
                    </a:prstGeom>
                    <a:noFill/>
                    <a:ln>
                      <a:noFill/>
                    </a:ln>
                  </pic:spPr>
                </pic:pic>
              </a:graphicData>
            </a:graphic>
          </wp:inline>
        </w:drawing>
      </w:r>
    </w:p>
    <w:p w14:paraId="56AECB2E" w14:textId="7FA76658" w:rsidR="0079774A" w:rsidRPr="00112EF1" w:rsidRDefault="0079774A" w:rsidP="009610BE">
      <w:pPr>
        <w:pStyle w:val="Llegenda"/>
      </w:pPr>
      <w:bookmarkStart w:id="106" w:name="_Toc69497489"/>
      <w:r w:rsidRPr="00112EF1">
        <w:t xml:space="preserve">Figura </w:t>
      </w:r>
      <w:r w:rsidR="00116B5D">
        <w:fldChar w:fldCharType="begin"/>
      </w:r>
      <w:r w:rsidR="00116B5D">
        <w:instrText xml:space="preserve"> STYLEREF 1 \s </w:instrText>
      </w:r>
      <w:r w:rsidR="00116B5D">
        <w:fldChar w:fldCharType="separate"/>
      </w:r>
      <w:r w:rsidR="00116B5D">
        <w:rPr>
          <w:noProof/>
        </w:rPr>
        <w:t>5</w:t>
      </w:r>
      <w:r w:rsidR="00116B5D">
        <w:fldChar w:fldCharType="end"/>
      </w:r>
      <w:r w:rsidR="00116B5D">
        <w:t>.</w:t>
      </w:r>
      <w:r w:rsidR="00116B5D">
        <w:fldChar w:fldCharType="begin"/>
      </w:r>
      <w:r w:rsidR="00116B5D">
        <w:instrText xml:space="preserve"> SEQ Figura \* ARABIC \s 1 </w:instrText>
      </w:r>
      <w:r w:rsidR="00116B5D">
        <w:fldChar w:fldCharType="separate"/>
      </w:r>
      <w:r w:rsidR="00116B5D">
        <w:rPr>
          <w:noProof/>
        </w:rPr>
        <w:t>2</w:t>
      </w:r>
      <w:r w:rsidR="00116B5D">
        <w:fldChar w:fldCharType="end"/>
      </w:r>
      <w:r w:rsidRPr="00112EF1">
        <w:t>: Logotipos de JetBrains WebStorm y Node.js.</w:t>
      </w:r>
      <w:bookmarkEnd w:id="106"/>
    </w:p>
    <w:p w14:paraId="3C6FC8E6" w14:textId="63EA9FC1" w:rsidR="00BF0C2E" w:rsidRPr="009568AC" w:rsidRDefault="00510552" w:rsidP="009610BE">
      <w:pPr>
        <w:pStyle w:val="Ttol2"/>
      </w:pPr>
      <w:bookmarkStart w:id="107" w:name="_Toc69497597"/>
      <w:r w:rsidRPr="009568AC">
        <w:t>METODOLOGÍA</w:t>
      </w:r>
      <w:bookmarkEnd w:id="107"/>
    </w:p>
    <w:p w14:paraId="302C527D" w14:textId="031FCC43" w:rsidR="00BF0C2E" w:rsidRPr="00112EF1" w:rsidRDefault="00BF0C2E" w:rsidP="009610BE">
      <w:r w:rsidRPr="00112EF1">
        <w:t xml:space="preserve">Se intentará usar una metodología ágil. Para ello en el proyecto de Git, se crearán unas </w:t>
      </w:r>
      <w:r w:rsidR="00BA3537">
        <w:t>ramas</w:t>
      </w:r>
      <w:r w:rsidRPr="00112EF1">
        <w:t xml:space="preserve"> de master, develop¸y documentation como brancas por defecto. Después para cada tarea se le pondrá las siglas del hito a que corresponde, y a continuación el nombre de lo que se va a desarrollar. Por </w:t>
      </w:r>
      <w:r w:rsidR="00C73565" w:rsidRPr="00112EF1">
        <w:t>ejemplo,</w:t>
      </w:r>
      <w:r w:rsidRPr="00112EF1">
        <w:t xml:space="preserve"> si se está haciendo el controlador del personaje y justamente se está haciendo </w:t>
      </w:r>
      <w:r w:rsidR="00BC5873" w:rsidRPr="00112EF1">
        <w:t xml:space="preserve">el </w:t>
      </w:r>
      <w:r w:rsidR="00510552" w:rsidRPr="00112EF1">
        <w:t>controlador del</w:t>
      </w:r>
      <w:r w:rsidRPr="00112EF1">
        <w:t xml:space="preserve"> vehículo, el nombre de esa </w:t>
      </w:r>
      <w:r w:rsidR="00BA3537">
        <w:t>rama</w:t>
      </w:r>
      <w:r w:rsidRPr="00112EF1">
        <w:t xml:space="preserve"> se llamaría c_</w:t>
      </w:r>
      <w:r w:rsidR="00BC5873" w:rsidRPr="00112EF1">
        <w:t>vehicleController</w:t>
      </w:r>
      <w:r w:rsidR="00F0606B">
        <w:t>.</w:t>
      </w:r>
    </w:p>
    <w:p w14:paraId="7BDC4701" w14:textId="277AE191" w:rsidR="009610BE" w:rsidRPr="00112EF1" w:rsidRDefault="009610BE" w:rsidP="009610BE">
      <w:r w:rsidRPr="00112EF1">
        <w:t>Este trabajo debe separarse en dos partes principales. La primera es la elaboración de la documentación. Y la segunda es la creación y desarrollo del producto. Así que primero se explicará la metodología de la documentación.</w:t>
      </w:r>
    </w:p>
    <w:p w14:paraId="271635F8" w14:textId="4E995967" w:rsidR="00423D52" w:rsidRPr="009568AC" w:rsidRDefault="00510552" w:rsidP="00423D52">
      <w:pPr>
        <w:pStyle w:val="Ttol3"/>
      </w:pPr>
      <w:bookmarkStart w:id="108" w:name="_Toc69497598"/>
      <w:r w:rsidRPr="009568AC">
        <w:t>METODOLOGÍA DE LA DOCUMENTACIÓN</w:t>
      </w:r>
      <w:bookmarkEnd w:id="108"/>
    </w:p>
    <w:p w14:paraId="71EE3EB1" w14:textId="1B6DA05F" w:rsidR="009610BE" w:rsidRPr="00112EF1" w:rsidRDefault="009610BE" w:rsidP="009610BE">
      <w:r w:rsidRPr="00112EF1">
        <w:t xml:space="preserve">La documentación tiene previstas </w:t>
      </w:r>
      <w:r w:rsidR="00423D52" w:rsidRPr="00112EF1">
        <w:t>dos</w:t>
      </w:r>
      <w:r w:rsidRPr="00112EF1">
        <w:t xml:space="preserve"> hitos principales, que son las entregas puestas antes de empezar este trabajo. Así que el primer hito es elaborar el anteproyecto</w:t>
      </w:r>
      <w:r w:rsidR="00423D52" w:rsidRPr="00112EF1">
        <w:t>. En él la metodología es simple, se trabajará dos horas diarias desde noviembre, mientras se solapa con el diseño y comienzo del desarrollo de la parte del cliente.</w:t>
      </w:r>
    </w:p>
    <w:p w14:paraId="3EEB603C" w14:textId="57E05E21" w:rsidR="00423D52" w:rsidRPr="00112EF1" w:rsidRDefault="00423D52" w:rsidP="009610BE">
      <w:r w:rsidRPr="00112EF1">
        <w:t xml:space="preserve">A continuación, está la entrega de la memoria final. Para poder explicar </w:t>
      </w:r>
      <w:r w:rsidR="006F17BA" w:rsidRPr="00112EF1">
        <w:t>cómo</w:t>
      </w:r>
      <w:r w:rsidRPr="00112EF1">
        <w:t xml:space="preserve"> se hará esta documentación, se debe saber que, una vez entregado el anteproyecto, la memoria final </w:t>
      </w:r>
      <w:r w:rsidR="006F17BA" w:rsidRPr="00112EF1">
        <w:t>empezará</w:t>
      </w:r>
      <w:r w:rsidRPr="00112EF1">
        <w:t xml:space="preserve"> su producción. Para ello se dedicarán dos horas semanales para el desarrollo de </w:t>
      </w:r>
      <w:r w:rsidR="00CC3A0B" w:rsidRPr="00112EF1">
        <w:t>esta</w:t>
      </w:r>
      <w:r w:rsidRPr="00112EF1">
        <w:t xml:space="preserve">, hasta las dos últimas semanas antes de </w:t>
      </w:r>
      <w:r w:rsidR="00F0606B">
        <w:t>la</w:t>
      </w:r>
      <w:r w:rsidRPr="00112EF1">
        <w:t xml:space="preserve"> fecha límite del hito. Esas dos semanas, se supondrá que el producto ya estará acabado, y por lo tanto se dedicaran las veinte horas para acabar de pulir y dejar perfecto este documento.</w:t>
      </w:r>
    </w:p>
    <w:p w14:paraId="6DF9CBE3" w14:textId="460E91ED" w:rsidR="00423D52" w:rsidRPr="009568AC" w:rsidRDefault="00510552" w:rsidP="00423D52">
      <w:pPr>
        <w:pStyle w:val="Ttol3"/>
      </w:pPr>
      <w:bookmarkStart w:id="109" w:name="_Toc69497599"/>
      <w:r w:rsidRPr="009568AC">
        <w:lastRenderedPageBreak/>
        <w:t>METODOLOGÍA DEL PRODUCTO</w:t>
      </w:r>
      <w:bookmarkEnd w:id="109"/>
    </w:p>
    <w:p w14:paraId="22572179" w14:textId="4C2CBD7A" w:rsidR="00BF6605" w:rsidRPr="00112EF1" w:rsidRDefault="00BF0C2E" w:rsidP="002C5CD1">
      <w:r w:rsidRPr="00112EF1">
        <w:t>El producto</w:t>
      </w:r>
      <w:r w:rsidR="0056381E" w:rsidRPr="00112EF1">
        <w:t xml:space="preserve"> </w:t>
      </w:r>
      <w:r w:rsidRPr="00112EF1">
        <w:t>tend</w:t>
      </w:r>
      <w:r w:rsidR="0056381E" w:rsidRPr="00112EF1">
        <w:t xml:space="preserve">rá de tres </w:t>
      </w:r>
      <w:r w:rsidR="00423D52" w:rsidRPr="00112EF1">
        <w:t xml:space="preserve">hitos. Se entiende que la fase de </w:t>
      </w:r>
      <w:r w:rsidRPr="00112EF1">
        <w:t>preproducción</w:t>
      </w:r>
      <w:r w:rsidR="00423D52" w:rsidRPr="00112EF1">
        <w:t xml:space="preserve"> del prototipo estará con el diseño del juego y </w:t>
      </w:r>
      <w:r w:rsidRPr="00112EF1">
        <w:t>está</w:t>
      </w:r>
      <w:r w:rsidR="00423D52" w:rsidRPr="00112EF1">
        <w:t xml:space="preserve"> incluido en el primer hito.</w:t>
      </w:r>
    </w:p>
    <w:p w14:paraId="3BEDA61E" w14:textId="4EBB3A2F" w:rsidR="00BF0652" w:rsidRPr="00112EF1" w:rsidRDefault="00423D52" w:rsidP="002C5CD1">
      <w:r w:rsidRPr="00112EF1">
        <w:t>El primero</w:t>
      </w:r>
      <w:r w:rsidR="00BF6605" w:rsidRPr="00112EF1">
        <w:t xml:space="preserve"> </w:t>
      </w:r>
      <w:r w:rsidRPr="00112EF1">
        <w:t>tiene fecha límite en el 28 de febrero</w:t>
      </w:r>
      <w:r w:rsidR="00BF6605" w:rsidRPr="00112EF1">
        <w:t xml:space="preserve">, </w:t>
      </w:r>
      <w:r w:rsidRPr="00112EF1">
        <w:t>y se deberá tener hecho la parte del cliente</w:t>
      </w:r>
      <w:r w:rsidR="00BF6605" w:rsidRPr="00112EF1">
        <w:t xml:space="preserve">. </w:t>
      </w:r>
      <w:r w:rsidRPr="00112EF1">
        <w:t>Así que este hito corresponde a ocho sprints</w:t>
      </w:r>
      <w:r w:rsidR="00BF0C2E" w:rsidRPr="00112EF1">
        <w:t xml:space="preserve">, de una semana cada uno. Además antes de poder hacer ese hito se debe haber hecho un pequeño GDD en donde se explique cuáles son las mecánicas y </w:t>
      </w:r>
      <w:r w:rsidR="006F17BA" w:rsidRPr="00112EF1">
        <w:t>cómo</w:t>
      </w:r>
      <w:r w:rsidR="00BF0C2E" w:rsidRPr="00112EF1">
        <w:t xml:space="preserve"> funciona el juego.</w:t>
      </w:r>
    </w:p>
    <w:p w14:paraId="75D39CF5" w14:textId="30AF90AC" w:rsidR="00196563" w:rsidRPr="00112EF1" w:rsidRDefault="00BF0C2E" w:rsidP="00752150">
      <w:r w:rsidRPr="00112EF1">
        <w:t>El segundo hito, es de cinco sprints y corresponde con el servidor. La fecha límite es el 2 de abril y para ello se deberá tener hecho el servidor entero.</w:t>
      </w:r>
    </w:p>
    <w:p w14:paraId="5A4DEE86" w14:textId="15148A65" w:rsidR="00BF0C2E" w:rsidRPr="00112EF1" w:rsidRDefault="00BF0C2E" w:rsidP="00752150">
      <w:r w:rsidRPr="00112EF1">
        <w:t>El tercer y último hito es de nueve sprints y en él se hará la integración entre el cliente y el servidor.</w:t>
      </w:r>
      <w:r w:rsidR="006F17BA" w:rsidRPr="00112EF1">
        <w:t xml:space="preserve"> Su fecha límite es el 4 de junio, y se debe tener hecho el multijugador del juego.</w:t>
      </w:r>
    </w:p>
    <w:p w14:paraId="4B0777D7" w14:textId="00B15AE4" w:rsidR="005468EF" w:rsidRPr="000D5BAF" w:rsidRDefault="00510552" w:rsidP="005468EF">
      <w:pPr>
        <w:pStyle w:val="Ttol2"/>
      </w:pPr>
      <w:bookmarkStart w:id="110" w:name="_Toc69497600"/>
      <w:r w:rsidRPr="000D5BAF">
        <w:t>PLANIFICACIÓ</w:t>
      </w:r>
      <w:r w:rsidR="008F5413" w:rsidRPr="000D5BAF">
        <w:t>N</w:t>
      </w:r>
      <w:bookmarkEnd w:id="110"/>
    </w:p>
    <w:p w14:paraId="7BDAAC16" w14:textId="0B3EE64D" w:rsidR="00C23BFB" w:rsidRPr="00112EF1" w:rsidRDefault="00A00FCE" w:rsidP="00554FFE">
      <w:pPr>
        <w:rPr>
          <w:rFonts w:eastAsia="Times New Roman"/>
          <w:lang w:eastAsia="ca-ES"/>
        </w:rPr>
      </w:pPr>
      <w:r>
        <w:rPr>
          <w:rFonts w:eastAsia="Times New Roman"/>
          <w:lang w:eastAsia="ca-ES"/>
        </w:rPr>
        <w:t xml:space="preserve">A </w:t>
      </w:r>
      <w:r w:rsidR="00AA6F8A">
        <w:rPr>
          <w:rFonts w:eastAsia="Times New Roman"/>
          <w:lang w:eastAsia="ca-ES"/>
        </w:rPr>
        <w:t>continuación,</w:t>
      </w:r>
      <w:r>
        <w:rPr>
          <w:rFonts w:eastAsia="Times New Roman"/>
          <w:lang w:eastAsia="ca-ES"/>
        </w:rPr>
        <w:t xml:space="preserve"> se </w:t>
      </w:r>
      <w:r w:rsidR="00AA6F8A">
        <w:rPr>
          <w:rFonts w:eastAsia="Times New Roman"/>
          <w:lang w:eastAsia="ca-ES"/>
        </w:rPr>
        <w:t>mostrará</w:t>
      </w:r>
      <w:r>
        <w:rPr>
          <w:rFonts w:eastAsia="Times New Roman"/>
          <w:lang w:eastAsia="ca-ES"/>
        </w:rPr>
        <w:t xml:space="preserve"> la planificación del proyecto</w:t>
      </w:r>
      <w:r w:rsidR="00AA6F8A">
        <w:rPr>
          <w:rFonts w:eastAsia="Times New Roman"/>
          <w:lang w:eastAsia="ca-ES"/>
        </w:rPr>
        <w:t>. Para poder elaborar el cronograma, se ha estimado cuanto tiempo se tardará para elaborar cada funcionalidad del proyecto.</w:t>
      </w:r>
    </w:p>
    <w:p w14:paraId="7BD318F6" w14:textId="7FDA79F3" w:rsidR="00A11782" w:rsidRPr="00D628F5" w:rsidRDefault="00A11782" w:rsidP="00D628F5">
      <w:pPr>
        <w:spacing w:before="0" w:after="200"/>
        <w:jc w:val="left"/>
        <w:rPr>
          <w:rFonts w:eastAsia="Times New Roman" w:cs="Arial"/>
          <w:lang w:eastAsia="ca-ES"/>
        </w:rPr>
      </w:pPr>
    </w:p>
    <w:tbl>
      <w:tblPr>
        <w:tblW w:w="5000" w:type="pct"/>
        <w:jc w:val="center"/>
        <w:tblCellMar>
          <w:top w:w="28" w:type="dxa"/>
          <w:left w:w="28" w:type="dxa"/>
          <w:bottom w:w="28" w:type="dxa"/>
          <w:right w:w="28" w:type="dxa"/>
        </w:tblCellMar>
        <w:tblLook w:val="04A0" w:firstRow="1" w:lastRow="0" w:firstColumn="1" w:lastColumn="0" w:noHBand="0" w:noVBand="1"/>
      </w:tblPr>
      <w:tblGrid>
        <w:gridCol w:w="361"/>
        <w:gridCol w:w="325"/>
        <w:gridCol w:w="658"/>
        <w:gridCol w:w="346"/>
        <w:gridCol w:w="364"/>
        <w:gridCol w:w="361"/>
        <w:gridCol w:w="361"/>
        <w:gridCol w:w="361"/>
        <w:gridCol w:w="362"/>
        <w:gridCol w:w="362"/>
        <w:gridCol w:w="362"/>
        <w:gridCol w:w="362"/>
        <w:gridCol w:w="362"/>
        <w:gridCol w:w="362"/>
        <w:gridCol w:w="492"/>
        <w:gridCol w:w="408"/>
        <w:gridCol w:w="410"/>
        <w:gridCol w:w="350"/>
        <w:gridCol w:w="362"/>
        <w:gridCol w:w="362"/>
        <w:gridCol w:w="362"/>
        <w:gridCol w:w="362"/>
        <w:gridCol w:w="354"/>
      </w:tblGrid>
      <w:tr w:rsidR="000D02D6" w:rsidRPr="000D02D6" w14:paraId="3A21ADAD" w14:textId="77777777" w:rsidTr="006911DD">
        <w:trPr>
          <w:cantSplit/>
          <w:trHeight w:val="465"/>
          <w:tblHeader/>
          <w:jc w:val="center"/>
        </w:trPr>
        <w:tc>
          <w:tcPr>
            <w:tcW w:w="214" w:type="pct"/>
            <w:tcBorders>
              <w:top w:val="nil"/>
              <w:left w:val="nil"/>
              <w:bottom w:val="nil"/>
              <w:right w:val="nil"/>
            </w:tcBorders>
            <w:shd w:val="clear" w:color="auto" w:fill="auto"/>
            <w:noWrap/>
            <w:vAlign w:val="bottom"/>
            <w:hideMark/>
          </w:tcPr>
          <w:p w14:paraId="3947885D" w14:textId="62119BF0" w:rsidR="000D02D6" w:rsidRPr="000D02D6" w:rsidRDefault="00AB04E3" w:rsidP="000D02D6">
            <w:pPr>
              <w:spacing w:before="0" w:line="240" w:lineRule="auto"/>
              <w:jc w:val="left"/>
              <w:rPr>
                <w:rFonts w:ascii="Times New Roman" w:eastAsia="Times New Roman" w:hAnsi="Times New Roman" w:cs="Times New Roman"/>
                <w:sz w:val="20"/>
                <w:szCs w:val="24"/>
                <w:lang w:val="ca-ES" w:eastAsia="ca-ES"/>
              </w:rPr>
            </w:pPr>
            <w:r>
              <w:rPr>
                <w:rFonts w:eastAsia="Times New Roman"/>
                <w:lang w:eastAsia="ca-ES"/>
              </w:rPr>
              <w:br w:type="page"/>
            </w:r>
          </w:p>
        </w:tc>
        <w:tc>
          <w:tcPr>
            <w:tcW w:w="193" w:type="pct"/>
            <w:tcBorders>
              <w:top w:val="nil"/>
              <w:left w:val="nil"/>
              <w:bottom w:val="nil"/>
              <w:right w:val="nil"/>
            </w:tcBorders>
            <w:shd w:val="clear" w:color="auto" w:fill="auto"/>
            <w:noWrap/>
            <w:vAlign w:val="bottom"/>
            <w:hideMark/>
          </w:tcPr>
          <w:p w14:paraId="08471BAD" w14:textId="77777777" w:rsidR="000D02D6" w:rsidRPr="000D02D6" w:rsidRDefault="000D02D6" w:rsidP="000D02D6">
            <w:pPr>
              <w:spacing w:before="0" w:line="240" w:lineRule="auto"/>
              <w:jc w:val="left"/>
              <w:rPr>
                <w:rFonts w:ascii="Times New Roman" w:eastAsia="Times New Roman" w:hAnsi="Times New Roman" w:cs="Times New Roman"/>
                <w:sz w:val="20"/>
                <w:szCs w:val="20"/>
                <w:lang w:val="ca-ES" w:eastAsia="ca-ES"/>
              </w:rPr>
            </w:pPr>
          </w:p>
        </w:tc>
        <w:tc>
          <w:tcPr>
            <w:tcW w:w="644" w:type="pct"/>
            <w:gridSpan w:val="3"/>
            <w:tcBorders>
              <w:top w:val="single" w:sz="12" w:space="0" w:color="auto"/>
              <w:left w:val="single" w:sz="12" w:space="0" w:color="auto"/>
              <w:bottom w:val="single" w:sz="12" w:space="0" w:color="auto"/>
              <w:right w:val="single" w:sz="12" w:space="0" w:color="000000"/>
            </w:tcBorders>
            <w:shd w:val="clear" w:color="000000" w:fill="A6A6A6"/>
            <w:noWrap/>
            <w:vAlign w:val="center"/>
            <w:hideMark/>
          </w:tcPr>
          <w:p w14:paraId="2AFD5EB1" w14:textId="7074B499" w:rsidR="000D02D6" w:rsidRPr="000D02D6" w:rsidRDefault="000D02D6" w:rsidP="000D02D6">
            <w:pPr>
              <w:spacing w:before="0" w:line="240" w:lineRule="auto"/>
              <w:jc w:val="center"/>
              <w:rPr>
                <w:rFonts w:eastAsia="Times New Roman" w:cs="Arial"/>
                <w:b/>
                <w:bCs/>
                <w:color w:val="000000"/>
                <w:szCs w:val="24"/>
                <w:lang w:val="ca-ES" w:eastAsia="ca-ES"/>
              </w:rPr>
            </w:pPr>
            <w:r w:rsidRPr="000D02D6">
              <w:rPr>
                <w:rFonts w:eastAsia="Times New Roman" w:cs="Arial"/>
                <w:b/>
                <w:bCs/>
                <w:color w:val="000000"/>
                <w:szCs w:val="24"/>
                <w:lang w:val="ca-ES" w:eastAsia="ca-ES"/>
              </w:rPr>
              <w:t>DOC</w:t>
            </w:r>
            <w:r>
              <w:rPr>
                <w:rFonts w:eastAsia="Times New Roman" w:cs="Arial"/>
                <w:b/>
                <w:bCs/>
                <w:color w:val="000000"/>
                <w:szCs w:val="24"/>
                <w:lang w:val="ca-ES" w:eastAsia="ca-ES"/>
              </w:rPr>
              <w:t>S</w:t>
            </w:r>
          </w:p>
        </w:tc>
        <w:tc>
          <w:tcPr>
            <w:tcW w:w="853" w:type="pct"/>
            <w:gridSpan w:val="4"/>
            <w:tcBorders>
              <w:top w:val="single" w:sz="12" w:space="0" w:color="auto"/>
              <w:left w:val="nil"/>
              <w:bottom w:val="single" w:sz="12" w:space="0" w:color="auto"/>
              <w:right w:val="single" w:sz="12" w:space="0" w:color="auto"/>
            </w:tcBorders>
            <w:shd w:val="clear" w:color="auto" w:fill="A6A6A6" w:themeFill="background1" w:themeFillShade="A6"/>
            <w:vAlign w:val="center"/>
            <w:hideMark/>
          </w:tcPr>
          <w:p w14:paraId="4D6BD28B" w14:textId="52A9A0AC" w:rsidR="000D02D6" w:rsidRPr="000D02D6" w:rsidRDefault="000D02D6" w:rsidP="000D02D6">
            <w:pPr>
              <w:spacing w:before="0" w:line="240" w:lineRule="auto"/>
              <w:jc w:val="center"/>
              <w:rPr>
                <w:rFonts w:eastAsia="Times New Roman" w:cs="Arial"/>
                <w:b/>
                <w:bCs/>
                <w:color w:val="000000"/>
                <w:szCs w:val="24"/>
                <w:lang w:val="ca-ES" w:eastAsia="ca-ES"/>
              </w:rPr>
            </w:pPr>
            <w:r w:rsidRPr="000D02D6">
              <w:rPr>
                <w:rFonts w:eastAsia="Times New Roman" w:cs="Arial"/>
                <w:b/>
                <w:bCs/>
                <w:color w:val="000000"/>
                <w:szCs w:val="24"/>
                <w:lang w:val="ca-ES" w:eastAsia="ca-ES"/>
              </w:rPr>
              <w:t>DISEÑO</w:t>
            </w:r>
          </w:p>
        </w:tc>
        <w:tc>
          <w:tcPr>
            <w:tcW w:w="1069" w:type="pct"/>
            <w:gridSpan w:val="5"/>
            <w:tcBorders>
              <w:top w:val="single" w:sz="12" w:space="0" w:color="auto"/>
              <w:left w:val="nil"/>
              <w:bottom w:val="single" w:sz="12" w:space="0" w:color="auto"/>
              <w:right w:val="single" w:sz="12" w:space="0" w:color="auto"/>
            </w:tcBorders>
            <w:shd w:val="clear" w:color="000000" w:fill="A6A6A6"/>
            <w:vAlign w:val="center"/>
            <w:hideMark/>
          </w:tcPr>
          <w:p w14:paraId="55CD7E08" w14:textId="58983335" w:rsidR="000D02D6" w:rsidRPr="000D02D6" w:rsidRDefault="000D02D6" w:rsidP="000D02D6">
            <w:pPr>
              <w:spacing w:before="0" w:line="240" w:lineRule="auto"/>
              <w:jc w:val="center"/>
              <w:rPr>
                <w:rFonts w:eastAsia="Times New Roman" w:cs="Arial"/>
                <w:b/>
                <w:bCs/>
                <w:color w:val="000000"/>
                <w:szCs w:val="24"/>
                <w:lang w:val="ca-ES" w:eastAsia="ca-ES"/>
              </w:rPr>
            </w:pPr>
            <w:r w:rsidRPr="000D02D6">
              <w:rPr>
                <w:rFonts w:eastAsia="Times New Roman" w:cs="Arial"/>
                <w:b/>
                <w:bCs/>
                <w:color w:val="000000"/>
                <w:szCs w:val="24"/>
                <w:lang w:val="ca-ES" w:eastAsia="ca-ES"/>
              </w:rPr>
              <w:t>CLIENTE</w:t>
            </w:r>
          </w:p>
        </w:tc>
        <w:tc>
          <w:tcPr>
            <w:tcW w:w="747" w:type="pct"/>
            <w:gridSpan w:val="3"/>
            <w:tcBorders>
              <w:top w:val="single" w:sz="12" w:space="0" w:color="auto"/>
              <w:left w:val="nil"/>
              <w:bottom w:val="single" w:sz="12" w:space="0" w:color="auto"/>
              <w:right w:val="single" w:sz="12" w:space="0" w:color="auto"/>
            </w:tcBorders>
            <w:shd w:val="clear" w:color="000000" w:fill="A6A6A6"/>
            <w:vAlign w:val="center"/>
            <w:hideMark/>
          </w:tcPr>
          <w:p w14:paraId="55F99F1E" w14:textId="3261E0CF" w:rsidR="000D02D6" w:rsidRPr="000D02D6" w:rsidRDefault="000D02D6" w:rsidP="000D02D6">
            <w:pPr>
              <w:spacing w:before="0" w:line="240" w:lineRule="auto"/>
              <w:jc w:val="center"/>
              <w:rPr>
                <w:rFonts w:eastAsia="Times New Roman" w:cs="Arial"/>
                <w:b/>
                <w:bCs/>
                <w:color w:val="000000"/>
                <w:szCs w:val="24"/>
                <w:lang w:val="ca-ES" w:eastAsia="ca-ES"/>
              </w:rPr>
            </w:pPr>
            <w:r w:rsidRPr="000D02D6">
              <w:rPr>
                <w:rFonts w:eastAsia="Times New Roman" w:cs="Arial"/>
                <w:b/>
                <w:bCs/>
                <w:color w:val="000000"/>
                <w:szCs w:val="24"/>
                <w:lang w:val="ca-ES" w:eastAsia="ca-ES"/>
              </w:rPr>
              <w:t>SERV</w:t>
            </w:r>
            <w:r>
              <w:rPr>
                <w:rFonts w:eastAsia="Times New Roman" w:cs="Arial"/>
                <w:b/>
                <w:bCs/>
                <w:color w:val="000000"/>
                <w:szCs w:val="24"/>
                <w:lang w:val="ca-ES" w:eastAsia="ca-ES"/>
              </w:rPr>
              <w:t>IDOR</w:t>
            </w:r>
          </w:p>
        </w:tc>
        <w:tc>
          <w:tcPr>
            <w:tcW w:w="1280" w:type="pct"/>
            <w:gridSpan w:val="6"/>
            <w:tcBorders>
              <w:top w:val="single" w:sz="12" w:space="0" w:color="auto"/>
              <w:left w:val="nil"/>
              <w:bottom w:val="single" w:sz="12" w:space="0" w:color="auto"/>
              <w:right w:val="single" w:sz="12" w:space="0" w:color="auto"/>
            </w:tcBorders>
            <w:shd w:val="clear" w:color="000000" w:fill="A6A6A6"/>
            <w:vAlign w:val="center"/>
            <w:hideMark/>
          </w:tcPr>
          <w:p w14:paraId="534C889C" w14:textId="61F15D1B" w:rsidR="000D02D6" w:rsidRPr="000D02D6" w:rsidRDefault="000D02D6" w:rsidP="000D02D6">
            <w:pPr>
              <w:spacing w:before="0" w:line="240" w:lineRule="auto"/>
              <w:jc w:val="center"/>
              <w:rPr>
                <w:rFonts w:eastAsia="Times New Roman" w:cs="Arial"/>
                <w:b/>
                <w:bCs/>
                <w:color w:val="000000"/>
                <w:szCs w:val="24"/>
                <w:lang w:val="ca-ES" w:eastAsia="ca-ES"/>
              </w:rPr>
            </w:pPr>
            <w:r w:rsidRPr="000D02D6">
              <w:rPr>
                <w:rFonts w:eastAsia="Times New Roman" w:cs="Arial"/>
                <w:b/>
                <w:bCs/>
                <w:color w:val="000000"/>
                <w:szCs w:val="24"/>
                <w:lang w:val="ca-ES" w:eastAsia="ca-ES"/>
              </w:rPr>
              <w:t>MULTIJUGADOR</w:t>
            </w:r>
          </w:p>
        </w:tc>
      </w:tr>
      <w:tr w:rsidR="000D02D6" w:rsidRPr="000D02D6" w14:paraId="42DD2BD5" w14:textId="77777777" w:rsidTr="006911DD">
        <w:trPr>
          <w:cantSplit/>
          <w:trHeight w:val="465"/>
          <w:tblHeader/>
          <w:jc w:val="center"/>
        </w:trPr>
        <w:tc>
          <w:tcPr>
            <w:tcW w:w="214" w:type="pct"/>
            <w:tcBorders>
              <w:top w:val="nil"/>
              <w:left w:val="nil"/>
              <w:bottom w:val="nil"/>
              <w:right w:val="nil"/>
            </w:tcBorders>
            <w:shd w:val="clear" w:color="auto" w:fill="auto"/>
            <w:noWrap/>
            <w:vAlign w:val="bottom"/>
            <w:hideMark/>
          </w:tcPr>
          <w:p w14:paraId="391099FE" w14:textId="77777777" w:rsidR="000D02D6" w:rsidRPr="000D02D6" w:rsidRDefault="000D02D6" w:rsidP="000D02D6">
            <w:pPr>
              <w:spacing w:before="0" w:line="240" w:lineRule="auto"/>
              <w:jc w:val="left"/>
              <w:rPr>
                <w:rFonts w:eastAsia="Times New Roman" w:cs="Arial"/>
                <w:b/>
                <w:bCs/>
                <w:color w:val="000000"/>
                <w:szCs w:val="24"/>
                <w:lang w:val="ca-ES" w:eastAsia="ca-ES"/>
              </w:rPr>
            </w:pPr>
          </w:p>
        </w:tc>
        <w:tc>
          <w:tcPr>
            <w:tcW w:w="193" w:type="pct"/>
            <w:tcBorders>
              <w:top w:val="nil"/>
              <w:left w:val="nil"/>
              <w:bottom w:val="nil"/>
              <w:right w:val="nil"/>
            </w:tcBorders>
            <w:shd w:val="clear" w:color="auto" w:fill="auto"/>
            <w:noWrap/>
            <w:vAlign w:val="bottom"/>
            <w:hideMark/>
          </w:tcPr>
          <w:p w14:paraId="4CF07E70" w14:textId="77777777" w:rsidR="000D02D6" w:rsidRPr="000D02D6" w:rsidRDefault="000D02D6" w:rsidP="000D02D6">
            <w:pPr>
              <w:spacing w:before="0" w:line="240" w:lineRule="auto"/>
              <w:jc w:val="left"/>
              <w:rPr>
                <w:rFonts w:ascii="Times New Roman" w:eastAsia="Times New Roman" w:hAnsi="Times New Roman" w:cs="Times New Roman"/>
                <w:sz w:val="20"/>
                <w:szCs w:val="20"/>
                <w:lang w:val="ca-ES" w:eastAsia="ca-ES"/>
              </w:rPr>
            </w:pPr>
          </w:p>
        </w:tc>
        <w:tc>
          <w:tcPr>
            <w:tcW w:w="383" w:type="pct"/>
            <w:tcBorders>
              <w:top w:val="single" w:sz="12" w:space="0" w:color="auto"/>
              <w:left w:val="single" w:sz="12" w:space="0" w:color="auto"/>
              <w:bottom w:val="nil"/>
              <w:right w:val="single" w:sz="8" w:space="0" w:color="auto"/>
            </w:tcBorders>
            <w:shd w:val="clear" w:color="000000" w:fill="BFBFBF"/>
            <w:noWrap/>
            <w:textDirection w:val="btLr"/>
            <w:vAlign w:val="center"/>
            <w:hideMark/>
          </w:tcPr>
          <w:p w14:paraId="412F6E5F"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A</w:t>
            </w:r>
          </w:p>
        </w:tc>
        <w:tc>
          <w:tcPr>
            <w:tcW w:w="46" w:type="pct"/>
            <w:tcBorders>
              <w:top w:val="single" w:sz="12" w:space="0" w:color="auto"/>
              <w:left w:val="nil"/>
              <w:bottom w:val="nil"/>
              <w:right w:val="single" w:sz="8" w:space="0" w:color="auto"/>
            </w:tcBorders>
            <w:shd w:val="clear" w:color="000000" w:fill="BFBFBF"/>
            <w:noWrap/>
            <w:textDirection w:val="btLr"/>
            <w:vAlign w:val="center"/>
            <w:hideMark/>
          </w:tcPr>
          <w:p w14:paraId="53AA0AA0"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M</w:t>
            </w:r>
          </w:p>
        </w:tc>
        <w:tc>
          <w:tcPr>
            <w:tcW w:w="215" w:type="pct"/>
            <w:tcBorders>
              <w:top w:val="single" w:sz="12" w:space="0" w:color="auto"/>
              <w:left w:val="nil"/>
              <w:bottom w:val="nil"/>
              <w:right w:val="single" w:sz="12" w:space="0" w:color="auto"/>
            </w:tcBorders>
            <w:shd w:val="clear" w:color="000000" w:fill="BFBFBF"/>
            <w:noWrap/>
            <w:textDirection w:val="btLr"/>
            <w:vAlign w:val="center"/>
            <w:hideMark/>
          </w:tcPr>
          <w:p w14:paraId="3D668D58"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P</w:t>
            </w:r>
          </w:p>
        </w:tc>
        <w:tc>
          <w:tcPr>
            <w:tcW w:w="213" w:type="pct"/>
            <w:tcBorders>
              <w:top w:val="nil"/>
              <w:left w:val="nil"/>
              <w:bottom w:val="nil"/>
              <w:right w:val="single" w:sz="8" w:space="0" w:color="auto"/>
            </w:tcBorders>
            <w:shd w:val="clear" w:color="000000" w:fill="BFBFBF"/>
            <w:noWrap/>
            <w:textDirection w:val="btLr"/>
            <w:vAlign w:val="center"/>
            <w:hideMark/>
          </w:tcPr>
          <w:p w14:paraId="22492E0E"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GDD</w:t>
            </w:r>
          </w:p>
        </w:tc>
        <w:tc>
          <w:tcPr>
            <w:tcW w:w="213" w:type="pct"/>
            <w:tcBorders>
              <w:top w:val="nil"/>
              <w:left w:val="nil"/>
              <w:bottom w:val="nil"/>
              <w:right w:val="single" w:sz="8" w:space="0" w:color="auto"/>
            </w:tcBorders>
            <w:shd w:val="clear" w:color="000000" w:fill="BFBFBF"/>
            <w:noWrap/>
            <w:textDirection w:val="btLr"/>
            <w:vAlign w:val="center"/>
            <w:hideMark/>
          </w:tcPr>
          <w:p w14:paraId="6C7894B1"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UMLC</w:t>
            </w:r>
          </w:p>
        </w:tc>
        <w:tc>
          <w:tcPr>
            <w:tcW w:w="213" w:type="pct"/>
            <w:tcBorders>
              <w:top w:val="nil"/>
              <w:left w:val="nil"/>
              <w:bottom w:val="nil"/>
              <w:right w:val="single" w:sz="8" w:space="0" w:color="auto"/>
            </w:tcBorders>
            <w:shd w:val="clear" w:color="000000" w:fill="BFBFBF"/>
            <w:noWrap/>
            <w:textDirection w:val="btLr"/>
            <w:vAlign w:val="center"/>
            <w:hideMark/>
          </w:tcPr>
          <w:p w14:paraId="68ED40AF"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UMLS</w:t>
            </w:r>
          </w:p>
        </w:tc>
        <w:tc>
          <w:tcPr>
            <w:tcW w:w="214" w:type="pct"/>
            <w:tcBorders>
              <w:top w:val="nil"/>
              <w:left w:val="nil"/>
              <w:bottom w:val="nil"/>
              <w:right w:val="single" w:sz="12" w:space="0" w:color="auto"/>
            </w:tcBorders>
            <w:shd w:val="clear" w:color="000000" w:fill="BFBFBF"/>
            <w:noWrap/>
            <w:textDirection w:val="btLr"/>
            <w:vAlign w:val="center"/>
            <w:hideMark/>
          </w:tcPr>
          <w:p w14:paraId="70D77979"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ERD</w:t>
            </w:r>
          </w:p>
        </w:tc>
        <w:tc>
          <w:tcPr>
            <w:tcW w:w="214" w:type="pct"/>
            <w:tcBorders>
              <w:top w:val="nil"/>
              <w:left w:val="nil"/>
              <w:bottom w:val="nil"/>
              <w:right w:val="single" w:sz="8" w:space="0" w:color="auto"/>
            </w:tcBorders>
            <w:shd w:val="clear" w:color="000000" w:fill="BFBFBF"/>
            <w:textDirection w:val="btLr"/>
            <w:vAlign w:val="center"/>
            <w:hideMark/>
          </w:tcPr>
          <w:p w14:paraId="155C197C"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CV</w:t>
            </w:r>
          </w:p>
        </w:tc>
        <w:tc>
          <w:tcPr>
            <w:tcW w:w="214" w:type="pct"/>
            <w:tcBorders>
              <w:top w:val="nil"/>
              <w:left w:val="nil"/>
              <w:bottom w:val="nil"/>
              <w:right w:val="single" w:sz="8" w:space="0" w:color="auto"/>
            </w:tcBorders>
            <w:shd w:val="clear" w:color="000000" w:fill="BFBFBF"/>
            <w:textDirection w:val="btLr"/>
            <w:vAlign w:val="center"/>
            <w:hideMark/>
          </w:tcPr>
          <w:p w14:paraId="094A6DB6"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RJ</w:t>
            </w:r>
          </w:p>
        </w:tc>
        <w:tc>
          <w:tcPr>
            <w:tcW w:w="214" w:type="pct"/>
            <w:tcBorders>
              <w:top w:val="nil"/>
              <w:left w:val="nil"/>
              <w:bottom w:val="nil"/>
              <w:right w:val="single" w:sz="8" w:space="0" w:color="auto"/>
            </w:tcBorders>
            <w:shd w:val="clear" w:color="000000" w:fill="BFBFBF"/>
            <w:textDirection w:val="btLr"/>
            <w:vAlign w:val="center"/>
            <w:hideMark/>
          </w:tcPr>
          <w:p w14:paraId="075F936C"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GUI</w:t>
            </w:r>
          </w:p>
        </w:tc>
        <w:tc>
          <w:tcPr>
            <w:tcW w:w="214" w:type="pct"/>
            <w:tcBorders>
              <w:top w:val="nil"/>
              <w:left w:val="nil"/>
              <w:bottom w:val="nil"/>
              <w:right w:val="single" w:sz="8" w:space="0" w:color="auto"/>
            </w:tcBorders>
            <w:shd w:val="clear" w:color="000000" w:fill="BFBFBF"/>
            <w:textDirection w:val="btLr"/>
            <w:vAlign w:val="center"/>
            <w:hideMark/>
          </w:tcPr>
          <w:p w14:paraId="78A74177"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IA</w:t>
            </w:r>
          </w:p>
        </w:tc>
        <w:tc>
          <w:tcPr>
            <w:tcW w:w="214" w:type="pct"/>
            <w:tcBorders>
              <w:top w:val="nil"/>
              <w:left w:val="nil"/>
              <w:bottom w:val="nil"/>
              <w:right w:val="single" w:sz="12" w:space="0" w:color="auto"/>
            </w:tcBorders>
            <w:shd w:val="clear" w:color="000000" w:fill="BFBFBF"/>
            <w:textDirection w:val="btLr"/>
            <w:vAlign w:val="center"/>
            <w:hideMark/>
          </w:tcPr>
          <w:p w14:paraId="43876B04"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O</w:t>
            </w:r>
          </w:p>
        </w:tc>
        <w:tc>
          <w:tcPr>
            <w:tcW w:w="280" w:type="pct"/>
            <w:tcBorders>
              <w:top w:val="nil"/>
              <w:left w:val="nil"/>
              <w:bottom w:val="nil"/>
              <w:right w:val="single" w:sz="8" w:space="0" w:color="auto"/>
            </w:tcBorders>
            <w:shd w:val="clear" w:color="000000" w:fill="BFBFBF"/>
            <w:textDirection w:val="btLr"/>
            <w:vAlign w:val="center"/>
            <w:hideMark/>
          </w:tcPr>
          <w:p w14:paraId="3D214ACD"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BD</w:t>
            </w:r>
          </w:p>
        </w:tc>
        <w:tc>
          <w:tcPr>
            <w:tcW w:w="233" w:type="pct"/>
            <w:tcBorders>
              <w:top w:val="nil"/>
              <w:left w:val="nil"/>
              <w:bottom w:val="nil"/>
              <w:right w:val="single" w:sz="8" w:space="0" w:color="auto"/>
            </w:tcBorders>
            <w:shd w:val="clear" w:color="000000" w:fill="BFBFBF"/>
            <w:textDirection w:val="btLr"/>
            <w:vAlign w:val="center"/>
            <w:hideMark/>
          </w:tcPr>
          <w:p w14:paraId="413F65DA"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IJ</w:t>
            </w:r>
          </w:p>
        </w:tc>
        <w:tc>
          <w:tcPr>
            <w:tcW w:w="234" w:type="pct"/>
            <w:tcBorders>
              <w:top w:val="nil"/>
              <w:left w:val="nil"/>
              <w:bottom w:val="nil"/>
              <w:right w:val="single" w:sz="12" w:space="0" w:color="auto"/>
            </w:tcBorders>
            <w:shd w:val="clear" w:color="000000" w:fill="BFBFBF"/>
            <w:textDirection w:val="btLr"/>
            <w:vAlign w:val="center"/>
            <w:hideMark/>
          </w:tcPr>
          <w:p w14:paraId="38332BB2"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API</w:t>
            </w:r>
          </w:p>
        </w:tc>
        <w:tc>
          <w:tcPr>
            <w:tcW w:w="214" w:type="pct"/>
            <w:tcBorders>
              <w:top w:val="nil"/>
              <w:left w:val="nil"/>
              <w:bottom w:val="nil"/>
              <w:right w:val="single" w:sz="8" w:space="0" w:color="auto"/>
            </w:tcBorders>
            <w:shd w:val="clear" w:color="000000" w:fill="BFBFBF"/>
            <w:textDirection w:val="btLr"/>
            <w:vAlign w:val="center"/>
            <w:hideMark/>
          </w:tcPr>
          <w:p w14:paraId="1E201ACA"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 w:val="16"/>
                <w:szCs w:val="16"/>
                <w:lang w:val="ca-ES" w:eastAsia="ca-ES"/>
              </w:rPr>
              <w:t>CAPI</w:t>
            </w:r>
          </w:p>
        </w:tc>
        <w:tc>
          <w:tcPr>
            <w:tcW w:w="214" w:type="pct"/>
            <w:tcBorders>
              <w:top w:val="nil"/>
              <w:left w:val="nil"/>
              <w:bottom w:val="nil"/>
              <w:right w:val="single" w:sz="8" w:space="0" w:color="auto"/>
            </w:tcBorders>
            <w:shd w:val="clear" w:color="000000" w:fill="BFBFBF"/>
            <w:textDirection w:val="btLr"/>
            <w:vAlign w:val="center"/>
            <w:hideMark/>
          </w:tcPr>
          <w:p w14:paraId="50B08A07"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MM</w:t>
            </w:r>
          </w:p>
        </w:tc>
        <w:tc>
          <w:tcPr>
            <w:tcW w:w="214" w:type="pct"/>
            <w:tcBorders>
              <w:top w:val="nil"/>
              <w:left w:val="nil"/>
              <w:bottom w:val="nil"/>
              <w:right w:val="single" w:sz="8" w:space="0" w:color="auto"/>
            </w:tcBorders>
            <w:shd w:val="clear" w:color="000000" w:fill="BFBFBF"/>
            <w:textDirection w:val="btLr"/>
            <w:vAlign w:val="center"/>
            <w:hideMark/>
          </w:tcPr>
          <w:p w14:paraId="1FAC15CC"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MJ</w:t>
            </w:r>
          </w:p>
        </w:tc>
        <w:tc>
          <w:tcPr>
            <w:tcW w:w="214" w:type="pct"/>
            <w:tcBorders>
              <w:top w:val="nil"/>
              <w:left w:val="nil"/>
              <w:bottom w:val="nil"/>
              <w:right w:val="single" w:sz="8" w:space="0" w:color="auto"/>
            </w:tcBorders>
            <w:shd w:val="clear" w:color="000000" w:fill="BFBFBF"/>
            <w:textDirection w:val="btLr"/>
            <w:vAlign w:val="center"/>
            <w:hideMark/>
          </w:tcPr>
          <w:p w14:paraId="27CCF220"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LO</w:t>
            </w:r>
          </w:p>
        </w:tc>
        <w:tc>
          <w:tcPr>
            <w:tcW w:w="214" w:type="pct"/>
            <w:tcBorders>
              <w:top w:val="nil"/>
              <w:left w:val="nil"/>
              <w:bottom w:val="nil"/>
              <w:right w:val="single" w:sz="8" w:space="0" w:color="auto"/>
            </w:tcBorders>
            <w:shd w:val="clear" w:color="000000" w:fill="BFBFBF"/>
            <w:textDirection w:val="btLr"/>
            <w:vAlign w:val="center"/>
            <w:hideMark/>
          </w:tcPr>
          <w:p w14:paraId="7C71863F"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SE</w:t>
            </w:r>
          </w:p>
        </w:tc>
        <w:tc>
          <w:tcPr>
            <w:tcW w:w="211" w:type="pct"/>
            <w:tcBorders>
              <w:top w:val="nil"/>
              <w:left w:val="nil"/>
              <w:bottom w:val="nil"/>
              <w:right w:val="single" w:sz="12" w:space="0" w:color="auto"/>
            </w:tcBorders>
            <w:shd w:val="clear" w:color="000000" w:fill="BFBFBF"/>
            <w:textDirection w:val="btLr"/>
            <w:vAlign w:val="center"/>
            <w:hideMark/>
          </w:tcPr>
          <w:p w14:paraId="2A3809D0"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B</w:t>
            </w:r>
          </w:p>
        </w:tc>
      </w:tr>
      <w:tr w:rsidR="000D02D6" w:rsidRPr="000D02D6" w14:paraId="09F62FE1" w14:textId="77777777" w:rsidTr="006911DD">
        <w:trPr>
          <w:cantSplit/>
          <w:trHeight w:val="465"/>
          <w:jc w:val="center"/>
        </w:trPr>
        <w:tc>
          <w:tcPr>
            <w:tcW w:w="214" w:type="pct"/>
            <w:tcBorders>
              <w:top w:val="single" w:sz="12" w:space="0" w:color="auto"/>
              <w:left w:val="single" w:sz="12" w:space="0" w:color="auto"/>
              <w:bottom w:val="single" w:sz="12" w:space="0" w:color="auto"/>
              <w:right w:val="nil"/>
            </w:tcBorders>
            <w:shd w:val="clear" w:color="000000" w:fill="A6A6A6"/>
            <w:noWrap/>
            <w:textDirection w:val="btLr"/>
            <w:vAlign w:val="center"/>
            <w:hideMark/>
          </w:tcPr>
          <w:p w14:paraId="39E757DB" w14:textId="77777777" w:rsidR="000D02D6" w:rsidRPr="000D02D6" w:rsidRDefault="000D02D6" w:rsidP="000D02D6">
            <w:pPr>
              <w:spacing w:before="0" w:line="240" w:lineRule="auto"/>
              <w:jc w:val="center"/>
              <w:rPr>
                <w:rFonts w:eastAsia="Times New Roman" w:cs="Arial"/>
                <w:b/>
                <w:bCs/>
                <w:color w:val="000000"/>
                <w:szCs w:val="24"/>
                <w:lang w:val="ca-ES" w:eastAsia="ca-ES"/>
              </w:rPr>
            </w:pPr>
            <w:r w:rsidRPr="000D02D6">
              <w:rPr>
                <w:rFonts w:eastAsia="Times New Roman" w:cs="Arial"/>
                <w:b/>
                <w:bCs/>
                <w:color w:val="000000"/>
                <w:sz w:val="20"/>
                <w:szCs w:val="20"/>
                <w:lang w:val="ca-ES" w:eastAsia="ca-ES"/>
              </w:rPr>
              <w:t>NOV</w:t>
            </w:r>
          </w:p>
        </w:tc>
        <w:tc>
          <w:tcPr>
            <w:tcW w:w="193" w:type="pct"/>
            <w:tcBorders>
              <w:top w:val="single" w:sz="12" w:space="0" w:color="auto"/>
              <w:left w:val="single" w:sz="12" w:space="0" w:color="auto"/>
              <w:bottom w:val="single" w:sz="12" w:space="0" w:color="auto"/>
              <w:right w:val="nil"/>
            </w:tcBorders>
            <w:shd w:val="clear" w:color="000000" w:fill="BFBFBF"/>
            <w:noWrap/>
            <w:textDirection w:val="btLr"/>
            <w:vAlign w:val="center"/>
            <w:hideMark/>
          </w:tcPr>
          <w:p w14:paraId="7B223F5A"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1</w:t>
            </w:r>
          </w:p>
        </w:tc>
        <w:tc>
          <w:tcPr>
            <w:tcW w:w="383" w:type="pct"/>
            <w:tcBorders>
              <w:top w:val="single" w:sz="12" w:space="0" w:color="auto"/>
              <w:left w:val="single" w:sz="12" w:space="0" w:color="auto"/>
              <w:bottom w:val="single" w:sz="12" w:space="0" w:color="auto"/>
              <w:right w:val="single" w:sz="8" w:space="0" w:color="auto"/>
            </w:tcBorders>
            <w:shd w:val="clear" w:color="000000" w:fill="0000FF"/>
            <w:noWrap/>
            <w:vAlign w:val="center"/>
            <w:hideMark/>
          </w:tcPr>
          <w:p w14:paraId="6BE554E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single" w:sz="12" w:space="0" w:color="auto"/>
              <w:left w:val="nil"/>
              <w:bottom w:val="single" w:sz="12" w:space="0" w:color="auto"/>
              <w:right w:val="single" w:sz="8" w:space="0" w:color="auto"/>
            </w:tcBorders>
            <w:shd w:val="clear" w:color="000000" w:fill="FFFFFF"/>
            <w:noWrap/>
            <w:vAlign w:val="center"/>
            <w:hideMark/>
          </w:tcPr>
          <w:p w14:paraId="57F63F3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single" w:sz="12" w:space="0" w:color="auto"/>
              <w:left w:val="nil"/>
              <w:bottom w:val="single" w:sz="12" w:space="0" w:color="auto"/>
              <w:right w:val="single" w:sz="12" w:space="0" w:color="auto"/>
            </w:tcBorders>
            <w:shd w:val="clear" w:color="000000" w:fill="FFFFFF"/>
            <w:noWrap/>
            <w:vAlign w:val="center"/>
            <w:hideMark/>
          </w:tcPr>
          <w:p w14:paraId="1CE4D89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single" w:sz="12" w:space="0" w:color="auto"/>
              <w:left w:val="nil"/>
              <w:bottom w:val="single" w:sz="12" w:space="0" w:color="auto"/>
              <w:right w:val="single" w:sz="8" w:space="0" w:color="auto"/>
            </w:tcBorders>
            <w:shd w:val="clear" w:color="000000" w:fill="FFFFFF"/>
            <w:noWrap/>
            <w:vAlign w:val="center"/>
            <w:hideMark/>
          </w:tcPr>
          <w:p w14:paraId="12569D2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single" w:sz="12" w:space="0" w:color="auto"/>
              <w:left w:val="nil"/>
              <w:bottom w:val="single" w:sz="12" w:space="0" w:color="auto"/>
              <w:right w:val="single" w:sz="8" w:space="0" w:color="auto"/>
            </w:tcBorders>
            <w:shd w:val="clear" w:color="000000" w:fill="FFFFFF"/>
            <w:noWrap/>
            <w:vAlign w:val="center"/>
            <w:hideMark/>
          </w:tcPr>
          <w:p w14:paraId="1FD7E21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single" w:sz="12" w:space="0" w:color="auto"/>
              <w:left w:val="nil"/>
              <w:bottom w:val="single" w:sz="12" w:space="0" w:color="auto"/>
              <w:right w:val="single" w:sz="8" w:space="0" w:color="auto"/>
            </w:tcBorders>
            <w:shd w:val="clear" w:color="000000" w:fill="FFFFFF"/>
            <w:noWrap/>
            <w:vAlign w:val="center"/>
            <w:hideMark/>
          </w:tcPr>
          <w:p w14:paraId="380A89E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12" w:space="0" w:color="auto"/>
            </w:tcBorders>
            <w:shd w:val="clear" w:color="000000" w:fill="FFFFFF"/>
            <w:noWrap/>
            <w:vAlign w:val="center"/>
            <w:hideMark/>
          </w:tcPr>
          <w:p w14:paraId="0758C66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73BEFC7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00E8EFF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0349FB1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48329BF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12" w:space="0" w:color="auto"/>
            </w:tcBorders>
            <w:shd w:val="clear" w:color="000000" w:fill="FFFFFF"/>
            <w:noWrap/>
            <w:vAlign w:val="center"/>
            <w:hideMark/>
          </w:tcPr>
          <w:p w14:paraId="589531D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single" w:sz="12" w:space="0" w:color="auto"/>
              <w:left w:val="nil"/>
              <w:bottom w:val="single" w:sz="12" w:space="0" w:color="auto"/>
              <w:right w:val="single" w:sz="8" w:space="0" w:color="auto"/>
            </w:tcBorders>
            <w:shd w:val="clear" w:color="000000" w:fill="FFFFFF"/>
            <w:noWrap/>
            <w:vAlign w:val="center"/>
            <w:hideMark/>
          </w:tcPr>
          <w:p w14:paraId="6EA5188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single" w:sz="12" w:space="0" w:color="auto"/>
              <w:left w:val="nil"/>
              <w:bottom w:val="single" w:sz="12" w:space="0" w:color="auto"/>
              <w:right w:val="single" w:sz="8" w:space="0" w:color="auto"/>
            </w:tcBorders>
            <w:shd w:val="clear" w:color="000000" w:fill="FFFFFF"/>
            <w:noWrap/>
            <w:vAlign w:val="center"/>
            <w:hideMark/>
          </w:tcPr>
          <w:p w14:paraId="4EAB120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single" w:sz="12" w:space="0" w:color="auto"/>
              <w:left w:val="nil"/>
              <w:bottom w:val="single" w:sz="12" w:space="0" w:color="auto"/>
              <w:right w:val="single" w:sz="12" w:space="0" w:color="auto"/>
            </w:tcBorders>
            <w:shd w:val="clear" w:color="000000" w:fill="FFFFFF"/>
            <w:noWrap/>
            <w:vAlign w:val="center"/>
            <w:hideMark/>
          </w:tcPr>
          <w:p w14:paraId="13DFF48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11B5CD2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068BCAF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3BF5A33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5982839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7EFFFEB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single" w:sz="12" w:space="0" w:color="auto"/>
              <w:left w:val="nil"/>
              <w:bottom w:val="single" w:sz="12" w:space="0" w:color="auto"/>
              <w:right w:val="single" w:sz="12" w:space="0" w:color="auto"/>
            </w:tcBorders>
            <w:shd w:val="clear" w:color="000000" w:fill="FFFFFF"/>
            <w:noWrap/>
            <w:vAlign w:val="center"/>
            <w:hideMark/>
          </w:tcPr>
          <w:p w14:paraId="3DDAB24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42E828AA" w14:textId="77777777" w:rsidTr="006911DD">
        <w:trPr>
          <w:cantSplit/>
          <w:trHeight w:val="465"/>
          <w:jc w:val="center"/>
        </w:trPr>
        <w:tc>
          <w:tcPr>
            <w:tcW w:w="214" w:type="pct"/>
            <w:vMerge w:val="restart"/>
            <w:tcBorders>
              <w:top w:val="nil"/>
              <w:left w:val="single" w:sz="12" w:space="0" w:color="auto"/>
              <w:right w:val="nil"/>
            </w:tcBorders>
            <w:shd w:val="clear" w:color="000000" w:fill="A6A6A6"/>
            <w:noWrap/>
            <w:textDirection w:val="btLr"/>
            <w:vAlign w:val="center"/>
            <w:hideMark/>
          </w:tcPr>
          <w:p w14:paraId="0B120EFD" w14:textId="77777777" w:rsidR="000D02D6" w:rsidRPr="000D02D6" w:rsidRDefault="000D02D6" w:rsidP="000D02D6">
            <w:pPr>
              <w:spacing w:before="0" w:line="240" w:lineRule="auto"/>
              <w:jc w:val="center"/>
              <w:rPr>
                <w:rFonts w:eastAsia="Times New Roman" w:cs="Arial"/>
                <w:b/>
                <w:bCs/>
                <w:color w:val="000000"/>
                <w:szCs w:val="24"/>
                <w:lang w:val="ca-ES" w:eastAsia="ca-ES"/>
              </w:rPr>
            </w:pPr>
            <w:r w:rsidRPr="000D02D6">
              <w:rPr>
                <w:rFonts w:eastAsia="Times New Roman" w:cs="Arial"/>
                <w:b/>
                <w:bCs/>
                <w:color w:val="000000"/>
                <w:szCs w:val="24"/>
                <w:lang w:val="ca-ES" w:eastAsia="ca-ES"/>
              </w:rPr>
              <w:t>DICIEMBRE</w:t>
            </w:r>
          </w:p>
          <w:p w14:paraId="4497754C" w14:textId="6134A0EA"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017BC50C"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2</w:t>
            </w:r>
          </w:p>
        </w:tc>
        <w:tc>
          <w:tcPr>
            <w:tcW w:w="383" w:type="pct"/>
            <w:tcBorders>
              <w:top w:val="nil"/>
              <w:left w:val="single" w:sz="12" w:space="0" w:color="auto"/>
              <w:bottom w:val="single" w:sz="8" w:space="0" w:color="auto"/>
              <w:right w:val="single" w:sz="8" w:space="0" w:color="auto"/>
            </w:tcBorders>
            <w:shd w:val="clear" w:color="000000" w:fill="0000FF"/>
            <w:noWrap/>
            <w:vAlign w:val="center"/>
            <w:hideMark/>
          </w:tcPr>
          <w:p w14:paraId="0443081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single" w:sz="8" w:space="0" w:color="auto"/>
              <w:right w:val="single" w:sz="8" w:space="0" w:color="auto"/>
            </w:tcBorders>
            <w:shd w:val="clear" w:color="000000" w:fill="F2F2F2"/>
            <w:noWrap/>
            <w:vAlign w:val="center"/>
            <w:hideMark/>
          </w:tcPr>
          <w:p w14:paraId="1A99628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0966693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38DE263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3D6CFED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1978D7D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4BFC4DB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93EF2D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EF7489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FA8E04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CB12E1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244296A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299969A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7D76998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49ECF84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2FCCD9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76752D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1E13B0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8A13A6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C496AB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3790A3C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585989EE"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5F6CE902" w14:textId="43AE26C4" w:rsidR="000D02D6" w:rsidRPr="000D02D6" w:rsidRDefault="000D02D6" w:rsidP="000D02D6">
            <w:pPr>
              <w:spacing w:before="0" w:line="240" w:lineRule="auto"/>
              <w:jc w:val="left"/>
              <w:rPr>
                <w:rFonts w:eastAsia="Times New Roman" w:cs="Arial"/>
                <w:b/>
                <w:bCs/>
                <w:color w:val="000000"/>
                <w:szCs w:val="24"/>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7033D71A"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3</w:t>
            </w:r>
          </w:p>
        </w:tc>
        <w:tc>
          <w:tcPr>
            <w:tcW w:w="383" w:type="pct"/>
            <w:tcBorders>
              <w:top w:val="nil"/>
              <w:left w:val="single" w:sz="12" w:space="0" w:color="auto"/>
              <w:bottom w:val="single" w:sz="8" w:space="0" w:color="auto"/>
              <w:right w:val="single" w:sz="8" w:space="0" w:color="auto"/>
            </w:tcBorders>
            <w:shd w:val="clear" w:color="000000" w:fill="0000FF"/>
            <w:noWrap/>
            <w:vAlign w:val="center"/>
            <w:hideMark/>
          </w:tcPr>
          <w:p w14:paraId="0FCFF76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single" w:sz="8" w:space="0" w:color="auto"/>
              <w:right w:val="single" w:sz="8" w:space="0" w:color="auto"/>
            </w:tcBorders>
            <w:shd w:val="clear" w:color="000000" w:fill="FFFFFF"/>
            <w:noWrap/>
            <w:vAlign w:val="center"/>
            <w:hideMark/>
          </w:tcPr>
          <w:p w14:paraId="385421E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0EA4BCA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0E665E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01E025D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0F18513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32EFA57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2EAB767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2ED4BF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488F3B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4F98B6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2466689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07C7C8F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1675909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373890B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014047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AFAF54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89FC42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434409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39DC9F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17594FD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1DD5FF64"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7E0D5596" w14:textId="3DCC72A5" w:rsidR="000D02D6" w:rsidRPr="000D02D6" w:rsidRDefault="000D02D6" w:rsidP="000D02D6">
            <w:pPr>
              <w:spacing w:before="0" w:line="240" w:lineRule="auto"/>
              <w:jc w:val="left"/>
              <w:rPr>
                <w:rFonts w:eastAsia="Times New Roman" w:cs="Arial"/>
                <w:b/>
                <w:bCs/>
                <w:color w:val="000000"/>
                <w:szCs w:val="24"/>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60994B6F"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4</w:t>
            </w:r>
          </w:p>
        </w:tc>
        <w:tc>
          <w:tcPr>
            <w:tcW w:w="383" w:type="pct"/>
            <w:tcBorders>
              <w:top w:val="nil"/>
              <w:left w:val="single" w:sz="12" w:space="0" w:color="auto"/>
              <w:bottom w:val="single" w:sz="8" w:space="0" w:color="auto"/>
              <w:right w:val="single" w:sz="8" w:space="0" w:color="auto"/>
            </w:tcBorders>
            <w:shd w:val="clear" w:color="000000" w:fill="0000FF"/>
            <w:noWrap/>
            <w:vAlign w:val="center"/>
            <w:hideMark/>
          </w:tcPr>
          <w:p w14:paraId="73EFC98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single" w:sz="8" w:space="0" w:color="auto"/>
              <w:right w:val="single" w:sz="8" w:space="0" w:color="auto"/>
            </w:tcBorders>
            <w:shd w:val="clear" w:color="000000" w:fill="F2F2F2"/>
            <w:noWrap/>
            <w:vAlign w:val="center"/>
            <w:hideMark/>
          </w:tcPr>
          <w:p w14:paraId="5113F31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0561EE0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18F49A1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7AC85C9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7395E15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57F23BB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2EAB4F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12DA33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EDAC73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A18E10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677E0A7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6965065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63B0585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7F3B138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868BB7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4EBCE1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54D513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231B28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79AAF1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743B310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44AAD48C"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35B36B62" w14:textId="2731566C" w:rsidR="000D02D6" w:rsidRPr="000D02D6" w:rsidRDefault="000D02D6" w:rsidP="000D02D6">
            <w:pPr>
              <w:spacing w:before="0" w:line="240" w:lineRule="auto"/>
              <w:jc w:val="left"/>
              <w:rPr>
                <w:rFonts w:eastAsia="Times New Roman" w:cs="Arial"/>
                <w:b/>
                <w:bCs/>
                <w:color w:val="000000"/>
                <w:szCs w:val="24"/>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3F2B5017"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5</w:t>
            </w:r>
          </w:p>
        </w:tc>
        <w:tc>
          <w:tcPr>
            <w:tcW w:w="383" w:type="pct"/>
            <w:tcBorders>
              <w:top w:val="nil"/>
              <w:left w:val="single" w:sz="12" w:space="0" w:color="auto"/>
              <w:bottom w:val="single" w:sz="8" w:space="0" w:color="auto"/>
              <w:right w:val="single" w:sz="8" w:space="0" w:color="auto"/>
            </w:tcBorders>
            <w:shd w:val="clear" w:color="000000" w:fill="0000FF"/>
            <w:noWrap/>
            <w:vAlign w:val="center"/>
            <w:hideMark/>
          </w:tcPr>
          <w:p w14:paraId="7BAC52C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single" w:sz="8" w:space="0" w:color="auto"/>
              <w:right w:val="single" w:sz="8" w:space="0" w:color="auto"/>
            </w:tcBorders>
            <w:shd w:val="clear" w:color="000000" w:fill="FFFFFF"/>
            <w:noWrap/>
            <w:vAlign w:val="center"/>
            <w:hideMark/>
          </w:tcPr>
          <w:p w14:paraId="1CEF8C2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2CDFBBE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1E389F0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D39B10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2949191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745415A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8D00F3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0E3D57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F8224E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ECF965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3CC7D71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5993190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7B34A1B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2D2D112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4F88C3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E28F66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48172A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5187B7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7443A7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5F83218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0EAF1339" w14:textId="77777777" w:rsidTr="006911DD">
        <w:trPr>
          <w:cantSplit/>
          <w:trHeight w:val="465"/>
          <w:jc w:val="center"/>
        </w:trPr>
        <w:tc>
          <w:tcPr>
            <w:tcW w:w="214" w:type="pct"/>
            <w:vMerge/>
            <w:tcBorders>
              <w:left w:val="single" w:sz="12" w:space="0" w:color="auto"/>
              <w:bottom w:val="nil"/>
              <w:right w:val="nil"/>
            </w:tcBorders>
            <w:shd w:val="clear" w:color="000000" w:fill="A6A6A6"/>
            <w:noWrap/>
            <w:textDirection w:val="btLr"/>
            <w:vAlign w:val="center"/>
            <w:hideMark/>
          </w:tcPr>
          <w:p w14:paraId="68A8CCC8" w14:textId="087673A0" w:rsidR="000D02D6" w:rsidRPr="000D02D6" w:rsidRDefault="000D02D6" w:rsidP="000D02D6">
            <w:pPr>
              <w:spacing w:before="0" w:line="240" w:lineRule="auto"/>
              <w:jc w:val="left"/>
              <w:rPr>
                <w:rFonts w:eastAsia="Times New Roman" w:cs="Arial"/>
                <w:b/>
                <w:bCs/>
                <w:color w:val="000000"/>
                <w:szCs w:val="24"/>
                <w:lang w:val="ca-ES" w:eastAsia="ca-ES"/>
              </w:rPr>
            </w:pPr>
          </w:p>
        </w:tc>
        <w:tc>
          <w:tcPr>
            <w:tcW w:w="193" w:type="pct"/>
            <w:tcBorders>
              <w:top w:val="nil"/>
              <w:left w:val="single" w:sz="12" w:space="0" w:color="auto"/>
              <w:bottom w:val="nil"/>
              <w:right w:val="nil"/>
            </w:tcBorders>
            <w:shd w:val="clear" w:color="000000" w:fill="BFBFBF"/>
            <w:noWrap/>
            <w:textDirection w:val="btLr"/>
            <w:vAlign w:val="center"/>
            <w:hideMark/>
          </w:tcPr>
          <w:p w14:paraId="2EC51143"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6</w:t>
            </w:r>
          </w:p>
        </w:tc>
        <w:tc>
          <w:tcPr>
            <w:tcW w:w="383" w:type="pct"/>
            <w:tcBorders>
              <w:top w:val="nil"/>
              <w:left w:val="single" w:sz="12" w:space="0" w:color="auto"/>
              <w:bottom w:val="nil"/>
              <w:right w:val="single" w:sz="8" w:space="0" w:color="auto"/>
            </w:tcBorders>
            <w:shd w:val="clear" w:color="000000" w:fill="0000FF"/>
            <w:noWrap/>
            <w:vAlign w:val="center"/>
            <w:hideMark/>
          </w:tcPr>
          <w:p w14:paraId="593413C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nil"/>
              <w:right w:val="single" w:sz="8" w:space="0" w:color="auto"/>
            </w:tcBorders>
            <w:shd w:val="clear" w:color="000000" w:fill="F2F2F2"/>
            <w:noWrap/>
            <w:vAlign w:val="center"/>
            <w:hideMark/>
          </w:tcPr>
          <w:p w14:paraId="3DE87ED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nil"/>
              <w:right w:val="single" w:sz="12" w:space="0" w:color="auto"/>
            </w:tcBorders>
            <w:shd w:val="clear" w:color="000000" w:fill="F2F2F2"/>
            <w:noWrap/>
            <w:vAlign w:val="center"/>
            <w:hideMark/>
          </w:tcPr>
          <w:p w14:paraId="1B577A2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00"/>
            <w:noWrap/>
            <w:vAlign w:val="center"/>
            <w:hideMark/>
          </w:tcPr>
          <w:p w14:paraId="05F6789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5B7D492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706CCA5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12" w:space="0" w:color="auto"/>
            </w:tcBorders>
            <w:shd w:val="clear" w:color="000000" w:fill="F2F2F2"/>
            <w:noWrap/>
            <w:vAlign w:val="center"/>
            <w:hideMark/>
          </w:tcPr>
          <w:p w14:paraId="189A5B2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74A76C7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55F9CD4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6B44FCE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50A7EBA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12" w:space="0" w:color="auto"/>
            </w:tcBorders>
            <w:shd w:val="clear" w:color="000000" w:fill="F2F2F2"/>
            <w:noWrap/>
            <w:vAlign w:val="center"/>
            <w:hideMark/>
          </w:tcPr>
          <w:p w14:paraId="55088B0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nil"/>
              <w:right w:val="single" w:sz="8" w:space="0" w:color="auto"/>
            </w:tcBorders>
            <w:shd w:val="clear" w:color="000000" w:fill="F2F2F2"/>
            <w:noWrap/>
            <w:vAlign w:val="center"/>
            <w:hideMark/>
          </w:tcPr>
          <w:p w14:paraId="43CAAD8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nil"/>
              <w:right w:val="single" w:sz="8" w:space="0" w:color="auto"/>
            </w:tcBorders>
            <w:shd w:val="clear" w:color="000000" w:fill="F2F2F2"/>
            <w:noWrap/>
            <w:vAlign w:val="center"/>
            <w:hideMark/>
          </w:tcPr>
          <w:p w14:paraId="517055B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nil"/>
              <w:right w:val="single" w:sz="12" w:space="0" w:color="auto"/>
            </w:tcBorders>
            <w:shd w:val="clear" w:color="000000" w:fill="F2F2F2"/>
            <w:noWrap/>
            <w:vAlign w:val="center"/>
            <w:hideMark/>
          </w:tcPr>
          <w:p w14:paraId="5D95D58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582D79C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63A5AA0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657977A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7FEF638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1DCB396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nil"/>
              <w:right w:val="single" w:sz="12" w:space="0" w:color="auto"/>
            </w:tcBorders>
            <w:shd w:val="clear" w:color="000000" w:fill="F2F2F2"/>
            <w:noWrap/>
            <w:vAlign w:val="center"/>
            <w:hideMark/>
          </w:tcPr>
          <w:p w14:paraId="1865A67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15C4717F" w14:textId="77777777" w:rsidTr="006911DD">
        <w:trPr>
          <w:cantSplit/>
          <w:trHeight w:val="465"/>
          <w:jc w:val="center"/>
        </w:trPr>
        <w:tc>
          <w:tcPr>
            <w:tcW w:w="214" w:type="pct"/>
            <w:vMerge w:val="restart"/>
            <w:tcBorders>
              <w:top w:val="single" w:sz="12" w:space="0" w:color="auto"/>
              <w:left w:val="single" w:sz="12" w:space="0" w:color="auto"/>
              <w:right w:val="nil"/>
            </w:tcBorders>
            <w:shd w:val="clear" w:color="000000" w:fill="A6A6A6"/>
            <w:noWrap/>
            <w:textDirection w:val="btLr"/>
            <w:vAlign w:val="center"/>
            <w:hideMark/>
          </w:tcPr>
          <w:p w14:paraId="6D8120D6" w14:textId="77777777" w:rsidR="000D02D6" w:rsidRPr="000D02D6" w:rsidRDefault="000D02D6" w:rsidP="000D02D6">
            <w:pPr>
              <w:spacing w:before="0" w:line="240" w:lineRule="auto"/>
              <w:jc w:val="center"/>
              <w:rPr>
                <w:rFonts w:eastAsia="Times New Roman" w:cs="Arial"/>
                <w:b/>
                <w:bCs/>
                <w:color w:val="000000"/>
                <w:szCs w:val="24"/>
                <w:lang w:val="ca-ES" w:eastAsia="ca-ES"/>
              </w:rPr>
            </w:pPr>
            <w:r w:rsidRPr="000D02D6">
              <w:rPr>
                <w:rFonts w:eastAsia="Times New Roman" w:cs="Arial"/>
                <w:b/>
                <w:bCs/>
                <w:color w:val="000000"/>
                <w:szCs w:val="24"/>
                <w:lang w:val="ca-ES" w:eastAsia="ca-ES"/>
              </w:rPr>
              <w:t>ENERO</w:t>
            </w:r>
          </w:p>
        </w:tc>
        <w:tc>
          <w:tcPr>
            <w:tcW w:w="193" w:type="pct"/>
            <w:tcBorders>
              <w:top w:val="single" w:sz="12" w:space="0" w:color="auto"/>
              <w:left w:val="single" w:sz="12" w:space="0" w:color="auto"/>
              <w:bottom w:val="single" w:sz="8" w:space="0" w:color="auto"/>
              <w:right w:val="nil"/>
            </w:tcBorders>
            <w:shd w:val="clear" w:color="000000" w:fill="BFBFBF"/>
            <w:noWrap/>
            <w:textDirection w:val="btLr"/>
            <w:vAlign w:val="center"/>
            <w:hideMark/>
          </w:tcPr>
          <w:p w14:paraId="0DD59540"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7</w:t>
            </w:r>
          </w:p>
        </w:tc>
        <w:tc>
          <w:tcPr>
            <w:tcW w:w="383" w:type="pct"/>
            <w:tcBorders>
              <w:top w:val="single" w:sz="12" w:space="0" w:color="auto"/>
              <w:left w:val="single" w:sz="12" w:space="0" w:color="auto"/>
              <w:bottom w:val="single" w:sz="8" w:space="0" w:color="auto"/>
              <w:right w:val="single" w:sz="8" w:space="0" w:color="auto"/>
            </w:tcBorders>
            <w:shd w:val="clear" w:color="000000" w:fill="0000FF"/>
            <w:noWrap/>
            <w:vAlign w:val="center"/>
            <w:hideMark/>
          </w:tcPr>
          <w:p w14:paraId="55CB741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single" w:sz="12" w:space="0" w:color="auto"/>
              <w:left w:val="nil"/>
              <w:bottom w:val="single" w:sz="8" w:space="0" w:color="auto"/>
              <w:right w:val="single" w:sz="8" w:space="0" w:color="auto"/>
            </w:tcBorders>
            <w:shd w:val="clear" w:color="000000" w:fill="FFFFFF"/>
            <w:noWrap/>
            <w:vAlign w:val="center"/>
            <w:hideMark/>
          </w:tcPr>
          <w:p w14:paraId="793281C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single" w:sz="12" w:space="0" w:color="auto"/>
              <w:left w:val="nil"/>
              <w:bottom w:val="single" w:sz="8" w:space="0" w:color="auto"/>
              <w:right w:val="single" w:sz="12" w:space="0" w:color="auto"/>
            </w:tcBorders>
            <w:shd w:val="clear" w:color="000000" w:fill="FFFFFF"/>
            <w:noWrap/>
            <w:vAlign w:val="center"/>
            <w:hideMark/>
          </w:tcPr>
          <w:p w14:paraId="21A8C7A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single" w:sz="12" w:space="0" w:color="auto"/>
              <w:left w:val="nil"/>
              <w:bottom w:val="single" w:sz="8" w:space="0" w:color="auto"/>
              <w:right w:val="single" w:sz="8" w:space="0" w:color="auto"/>
            </w:tcBorders>
            <w:shd w:val="clear" w:color="000000" w:fill="FFFFFF"/>
            <w:noWrap/>
            <w:vAlign w:val="center"/>
            <w:hideMark/>
          </w:tcPr>
          <w:p w14:paraId="6300BD0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single" w:sz="12" w:space="0" w:color="auto"/>
              <w:left w:val="nil"/>
              <w:bottom w:val="single" w:sz="8" w:space="0" w:color="auto"/>
              <w:right w:val="single" w:sz="8" w:space="0" w:color="auto"/>
            </w:tcBorders>
            <w:shd w:val="clear" w:color="000000" w:fill="FFC000"/>
            <w:noWrap/>
            <w:vAlign w:val="center"/>
            <w:hideMark/>
          </w:tcPr>
          <w:p w14:paraId="2E6030C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single" w:sz="12" w:space="0" w:color="auto"/>
              <w:left w:val="nil"/>
              <w:bottom w:val="single" w:sz="8" w:space="0" w:color="auto"/>
              <w:right w:val="single" w:sz="8" w:space="0" w:color="auto"/>
            </w:tcBorders>
            <w:shd w:val="clear" w:color="000000" w:fill="FF7F00"/>
            <w:noWrap/>
            <w:vAlign w:val="center"/>
            <w:hideMark/>
          </w:tcPr>
          <w:p w14:paraId="3B3AF79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12" w:space="0" w:color="auto"/>
            </w:tcBorders>
            <w:shd w:val="clear" w:color="000000" w:fill="FFFFFF"/>
            <w:noWrap/>
            <w:vAlign w:val="center"/>
            <w:hideMark/>
          </w:tcPr>
          <w:p w14:paraId="603A0EE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99FF99"/>
            <w:noWrap/>
            <w:vAlign w:val="center"/>
            <w:hideMark/>
          </w:tcPr>
          <w:p w14:paraId="2E5AE86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709340A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5C2493E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024AA5D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12" w:space="0" w:color="auto"/>
            </w:tcBorders>
            <w:shd w:val="clear" w:color="000000" w:fill="FFFFFF"/>
            <w:noWrap/>
            <w:vAlign w:val="center"/>
            <w:hideMark/>
          </w:tcPr>
          <w:p w14:paraId="04C7EC7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single" w:sz="12" w:space="0" w:color="auto"/>
              <w:left w:val="nil"/>
              <w:bottom w:val="single" w:sz="8" w:space="0" w:color="auto"/>
              <w:right w:val="single" w:sz="8" w:space="0" w:color="auto"/>
            </w:tcBorders>
            <w:shd w:val="clear" w:color="000000" w:fill="FFFFFF"/>
            <w:noWrap/>
            <w:vAlign w:val="center"/>
            <w:hideMark/>
          </w:tcPr>
          <w:p w14:paraId="04C6504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single" w:sz="12" w:space="0" w:color="auto"/>
              <w:left w:val="nil"/>
              <w:bottom w:val="single" w:sz="8" w:space="0" w:color="auto"/>
              <w:right w:val="single" w:sz="8" w:space="0" w:color="auto"/>
            </w:tcBorders>
            <w:shd w:val="clear" w:color="000000" w:fill="FFFFFF"/>
            <w:noWrap/>
            <w:vAlign w:val="center"/>
            <w:hideMark/>
          </w:tcPr>
          <w:p w14:paraId="4703224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single" w:sz="12" w:space="0" w:color="auto"/>
              <w:left w:val="nil"/>
              <w:bottom w:val="single" w:sz="8" w:space="0" w:color="auto"/>
              <w:right w:val="single" w:sz="12" w:space="0" w:color="auto"/>
            </w:tcBorders>
            <w:shd w:val="clear" w:color="000000" w:fill="FFFFFF"/>
            <w:noWrap/>
            <w:vAlign w:val="center"/>
            <w:hideMark/>
          </w:tcPr>
          <w:p w14:paraId="5E46F4F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633034E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4B6AF40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611FEC5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20BB540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4D93326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single" w:sz="12" w:space="0" w:color="auto"/>
              <w:left w:val="nil"/>
              <w:bottom w:val="single" w:sz="8" w:space="0" w:color="auto"/>
              <w:right w:val="single" w:sz="12" w:space="0" w:color="auto"/>
            </w:tcBorders>
            <w:shd w:val="clear" w:color="000000" w:fill="FFFFFF"/>
            <w:noWrap/>
            <w:vAlign w:val="center"/>
            <w:hideMark/>
          </w:tcPr>
          <w:p w14:paraId="2301C3E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7C70EDD8"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2C42D80D" w14:textId="3B0E2D3D"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1B672612"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8</w:t>
            </w:r>
          </w:p>
        </w:tc>
        <w:tc>
          <w:tcPr>
            <w:tcW w:w="383" w:type="pct"/>
            <w:tcBorders>
              <w:top w:val="nil"/>
              <w:left w:val="single" w:sz="12" w:space="0" w:color="auto"/>
              <w:bottom w:val="single" w:sz="8" w:space="0" w:color="auto"/>
              <w:right w:val="single" w:sz="8" w:space="0" w:color="auto"/>
            </w:tcBorders>
            <w:shd w:val="clear" w:color="000000" w:fill="0000FF"/>
            <w:noWrap/>
            <w:vAlign w:val="center"/>
            <w:hideMark/>
          </w:tcPr>
          <w:p w14:paraId="5F2C2E9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single" w:sz="8" w:space="0" w:color="auto"/>
              <w:right w:val="single" w:sz="8" w:space="0" w:color="auto"/>
            </w:tcBorders>
            <w:shd w:val="clear" w:color="000000" w:fill="F2F2F2"/>
            <w:noWrap/>
            <w:vAlign w:val="center"/>
            <w:hideMark/>
          </w:tcPr>
          <w:p w14:paraId="3D05587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111E8FE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5C82D11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19BCF6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71703B7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0000"/>
            <w:noWrap/>
            <w:vAlign w:val="center"/>
            <w:hideMark/>
          </w:tcPr>
          <w:p w14:paraId="79A5518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6350B5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66FF66"/>
            <w:noWrap/>
            <w:vAlign w:val="center"/>
            <w:hideMark/>
          </w:tcPr>
          <w:p w14:paraId="4C01197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139E22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4A61E2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73DEACA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40928C9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512925F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32A1969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C1C263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EF28DE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A3BB2D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F4796B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86F1EA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59F739C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3426BE03"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13617427" w14:textId="29EA5D25"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1CB1B93D"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9</w:t>
            </w:r>
          </w:p>
        </w:tc>
        <w:tc>
          <w:tcPr>
            <w:tcW w:w="383" w:type="pct"/>
            <w:tcBorders>
              <w:top w:val="nil"/>
              <w:left w:val="single" w:sz="12" w:space="0" w:color="auto"/>
              <w:bottom w:val="single" w:sz="8" w:space="0" w:color="auto"/>
              <w:right w:val="single" w:sz="8" w:space="0" w:color="auto"/>
            </w:tcBorders>
            <w:shd w:val="clear" w:color="000000" w:fill="0000FF"/>
            <w:noWrap/>
            <w:vAlign w:val="center"/>
            <w:hideMark/>
          </w:tcPr>
          <w:p w14:paraId="691C0E0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single" w:sz="8" w:space="0" w:color="auto"/>
              <w:right w:val="single" w:sz="8" w:space="0" w:color="auto"/>
            </w:tcBorders>
            <w:shd w:val="clear" w:color="000000" w:fill="FFFFFF"/>
            <w:noWrap/>
            <w:vAlign w:val="center"/>
            <w:hideMark/>
          </w:tcPr>
          <w:p w14:paraId="7454386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5E05ABC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1A9BC6A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52030C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1EFC532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510DF71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FCD595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23E84D1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33CC33"/>
            <w:noWrap/>
            <w:vAlign w:val="center"/>
            <w:hideMark/>
          </w:tcPr>
          <w:p w14:paraId="21E2754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7BACDD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247658F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6B3EC7C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6282056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3116864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82B2D2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B705B0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061134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72D6EA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4FB9B3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737D976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4C72B44D" w14:textId="77777777" w:rsidTr="006911DD">
        <w:trPr>
          <w:cantSplit/>
          <w:trHeight w:val="465"/>
          <w:jc w:val="center"/>
        </w:trPr>
        <w:tc>
          <w:tcPr>
            <w:tcW w:w="214" w:type="pct"/>
            <w:vMerge/>
            <w:tcBorders>
              <w:left w:val="single" w:sz="12" w:space="0" w:color="auto"/>
              <w:bottom w:val="single" w:sz="12" w:space="0" w:color="auto"/>
              <w:right w:val="nil"/>
            </w:tcBorders>
            <w:shd w:val="clear" w:color="000000" w:fill="A6A6A6"/>
            <w:noWrap/>
            <w:textDirection w:val="btLr"/>
            <w:vAlign w:val="center"/>
            <w:hideMark/>
          </w:tcPr>
          <w:p w14:paraId="4D544059" w14:textId="1F042212"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3" w:type="pct"/>
            <w:tcBorders>
              <w:top w:val="nil"/>
              <w:left w:val="single" w:sz="12" w:space="0" w:color="auto"/>
              <w:bottom w:val="single" w:sz="12" w:space="0" w:color="auto"/>
              <w:right w:val="nil"/>
            </w:tcBorders>
            <w:shd w:val="clear" w:color="000000" w:fill="BFBFBF"/>
            <w:noWrap/>
            <w:textDirection w:val="btLr"/>
            <w:vAlign w:val="center"/>
            <w:hideMark/>
          </w:tcPr>
          <w:p w14:paraId="34356635"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10</w:t>
            </w:r>
          </w:p>
        </w:tc>
        <w:tc>
          <w:tcPr>
            <w:tcW w:w="383" w:type="pct"/>
            <w:tcBorders>
              <w:top w:val="nil"/>
              <w:left w:val="single" w:sz="12" w:space="0" w:color="auto"/>
              <w:bottom w:val="single" w:sz="12" w:space="0" w:color="auto"/>
              <w:right w:val="single" w:sz="8" w:space="0" w:color="auto"/>
            </w:tcBorders>
            <w:shd w:val="clear" w:color="000000" w:fill="F2F2F2"/>
            <w:noWrap/>
            <w:vAlign w:val="center"/>
            <w:hideMark/>
          </w:tcPr>
          <w:p w14:paraId="7F9ECAD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single" w:sz="12" w:space="0" w:color="auto"/>
              <w:right w:val="single" w:sz="8" w:space="0" w:color="auto"/>
            </w:tcBorders>
            <w:shd w:val="clear" w:color="000000" w:fill="F2F2F2"/>
            <w:noWrap/>
            <w:vAlign w:val="center"/>
            <w:hideMark/>
          </w:tcPr>
          <w:p w14:paraId="09D917F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single" w:sz="12" w:space="0" w:color="auto"/>
              <w:right w:val="single" w:sz="12" w:space="0" w:color="auto"/>
            </w:tcBorders>
            <w:shd w:val="clear" w:color="000000" w:fill="F2F2F2"/>
            <w:noWrap/>
            <w:vAlign w:val="center"/>
            <w:hideMark/>
          </w:tcPr>
          <w:p w14:paraId="6879217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12" w:space="0" w:color="auto"/>
              <w:right w:val="single" w:sz="8" w:space="0" w:color="auto"/>
            </w:tcBorders>
            <w:shd w:val="clear" w:color="000000" w:fill="F2F2F2"/>
            <w:noWrap/>
            <w:vAlign w:val="center"/>
            <w:hideMark/>
          </w:tcPr>
          <w:p w14:paraId="0A06B28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12" w:space="0" w:color="auto"/>
              <w:right w:val="single" w:sz="8" w:space="0" w:color="auto"/>
            </w:tcBorders>
            <w:shd w:val="clear" w:color="000000" w:fill="F2F2F2"/>
            <w:noWrap/>
            <w:vAlign w:val="center"/>
            <w:hideMark/>
          </w:tcPr>
          <w:p w14:paraId="3DFC5B2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12" w:space="0" w:color="auto"/>
              <w:right w:val="single" w:sz="8" w:space="0" w:color="auto"/>
            </w:tcBorders>
            <w:shd w:val="clear" w:color="000000" w:fill="F2F2F2"/>
            <w:noWrap/>
            <w:vAlign w:val="center"/>
            <w:hideMark/>
          </w:tcPr>
          <w:p w14:paraId="1542E80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12" w:space="0" w:color="auto"/>
            </w:tcBorders>
            <w:shd w:val="clear" w:color="000000" w:fill="F2F2F2"/>
            <w:noWrap/>
            <w:vAlign w:val="center"/>
            <w:hideMark/>
          </w:tcPr>
          <w:p w14:paraId="42CB1E3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05540CF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0482FEE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307AD31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008000"/>
            <w:noWrap/>
            <w:vAlign w:val="center"/>
            <w:hideMark/>
          </w:tcPr>
          <w:p w14:paraId="73000E8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12" w:space="0" w:color="auto"/>
            </w:tcBorders>
            <w:shd w:val="clear" w:color="000000" w:fill="F2F2F2"/>
            <w:noWrap/>
            <w:vAlign w:val="center"/>
            <w:hideMark/>
          </w:tcPr>
          <w:p w14:paraId="6439A18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12" w:space="0" w:color="auto"/>
              <w:right w:val="single" w:sz="8" w:space="0" w:color="auto"/>
            </w:tcBorders>
            <w:shd w:val="clear" w:color="000000" w:fill="F2F2F2"/>
            <w:noWrap/>
            <w:vAlign w:val="center"/>
            <w:hideMark/>
          </w:tcPr>
          <w:p w14:paraId="11F6FEF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12" w:space="0" w:color="auto"/>
              <w:right w:val="single" w:sz="8" w:space="0" w:color="auto"/>
            </w:tcBorders>
            <w:shd w:val="clear" w:color="000000" w:fill="F2F2F2"/>
            <w:noWrap/>
            <w:vAlign w:val="center"/>
            <w:hideMark/>
          </w:tcPr>
          <w:p w14:paraId="4BA0A07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single" w:sz="12" w:space="0" w:color="auto"/>
              <w:right w:val="single" w:sz="12" w:space="0" w:color="auto"/>
            </w:tcBorders>
            <w:shd w:val="clear" w:color="000000" w:fill="F2F2F2"/>
            <w:noWrap/>
            <w:vAlign w:val="center"/>
            <w:hideMark/>
          </w:tcPr>
          <w:p w14:paraId="6C39321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6944CC3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0F5C3F7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60FB830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2BDDC83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765662F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single" w:sz="12" w:space="0" w:color="auto"/>
              <w:right w:val="single" w:sz="12" w:space="0" w:color="auto"/>
            </w:tcBorders>
            <w:shd w:val="clear" w:color="000000" w:fill="F2F2F2"/>
            <w:noWrap/>
            <w:vAlign w:val="center"/>
            <w:hideMark/>
          </w:tcPr>
          <w:p w14:paraId="6B202D3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3EA24A49" w14:textId="77777777" w:rsidTr="006911DD">
        <w:trPr>
          <w:cantSplit/>
          <w:trHeight w:val="465"/>
          <w:jc w:val="center"/>
        </w:trPr>
        <w:tc>
          <w:tcPr>
            <w:tcW w:w="214" w:type="pct"/>
            <w:vMerge w:val="restart"/>
            <w:tcBorders>
              <w:top w:val="nil"/>
              <w:left w:val="single" w:sz="12" w:space="0" w:color="auto"/>
              <w:right w:val="nil"/>
            </w:tcBorders>
            <w:shd w:val="clear" w:color="000000" w:fill="A6A6A6"/>
            <w:noWrap/>
            <w:textDirection w:val="btLr"/>
            <w:vAlign w:val="center"/>
            <w:hideMark/>
          </w:tcPr>
          <w:p w14:paraId="677BBF6B" w14:textId="77777777" w:rsidR="000D02D6" w:rsidRPr="000D02D6" w:rsidRDefault="000D02D6" w:rsidP="000D02D6">
            <w:pPr>
              <w:spacing w:before="0" w:line="240" w:lineRule="auto"/>
              <w:jc w:val="center"/>
              <w:rPr>
                <w:rFonts w:eastAsia="Times New Roman" w:cs="Arial"/>
                <w:b/>
                <w:bCs/>
                <w:color w:val="000000"/>
                <w:szCs w:val="24"/>
                <w:lang w:val="ca-ES" w:eastAsia="ca-ES"/>
              </w:rPr>
            </w:pPr>
            <w:r w:rsidRPr="000D02D6">
              <w:rPr>
                <w:rFonts w:eastAsia="Times New Roman" w:cs="Arial"/>
                <w:b/>
                <w:bCs/>
                <w:color w:val="000000"/>
                <w:szCs w:val="24"/>
                <w:lang w:val="ca-ES" w:eastAsia="ca-ES"/>
              </w:rPr>
              <w:t>FEBRERO</w:t>
            </w: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116B56B9"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11</w:t>
            </w:r>
          </w:p>
        </w:tc>
        <w:tc>
          <w:tcPr>
            <w:tcW w:w="383" w:type="pct"/>
            <w:tcBorders>
              <w:top w:val="nil"/>
              <w:left w:val="single" w:sz="12" w:space="0" w:color="auto"/>
              <w:bottom w:val="single" w:sz="8" w:space="0" w:color="auto"/>
              <w:right w:val="single" w:sz="8" w:space="0" w:color="auto"/>
            </w:tcBorders>
            <w:shd w:val="clear" w:color="000000" w:fill="FFFFFF"/>
            <w:noWrap/>
            <w:vAlign w:val="center"/>
            <w:hideMark/>
          </w:tcPr>
          <w:p w14:paraId="5DEAAB6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single" w:sz="8" w:space="0" w:color="auto"/>
              <w:right w:val="single" w:sz="8" w:space="0" w:color="auto"/>
            </w:tcBorders>
            <w:shd w:val="clear" w:color="000000" w:fill="FFFFFF"/>
            <w:noWrap/>
            <w:vAlign w:val="center"/>
            <w:hideMark/>
          </w:tcPr>
          <w:p w14:paraId="0EBF8BF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6568E62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04536B0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0F3E7A4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AE51A1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722664E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5F8F01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A1E9E6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3AFDAA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C639DE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003300"/>
            <w:noWrap/>
            <w:vAlign w:val="center"/>
            <w:hideMark/>
          </w:tcPr>
          <w:p w14:paraId="64AE202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0713711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0FE5ACA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791CAEA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C65E4E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C0C86C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79A837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DB22E8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7B05AD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2398F95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1F2C46CC"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73089787" w14:textId="7C9BC6E8"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2BA9FB0C"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12</w:t>
            </w:r>
          </w:p>
        </w:tc>
        <w:tc>
          <w:tcPr>
            <w:tcW w:w="383" w:type="pct"/>
            <w:tcBorders>
              <w:top w:val="nil"/>
              <w:left w:val="single" w:sz="12" w:space="0" w:color="auto"/>
              <w:bottom w:val="single" w:sz="8" w:space="0" w:color="auto"/>
              <w:right w:val="single" w:sz="8" w:space="0" w:color="auto"/>
            </w:tcBorders>
            <w:shd w:val="clear" w:color="000000" w:fill="0000FF"/>
            <w:noWrap/>
            <w:vAlign w:val="center"/>
            <w:hideMark/>
          </w:tcPr>
          <w:p w14:paraId="3310CF8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single" w:sz="8" w:space="0" w:color="auto"/>
              <w:right w:val="single" w:sz="8" w:space="0" w:color="auto"/>
            </w:tcBorders>
            <w:shd w:val="clear" w:color="000000" w:fill="F2F2F2"/>
            <w:noWrap/>
            <w:vAlign w:val="center"/>
            <w:hideMark/>
          </w:tcPr>
          <w:p w14:paraId="26F5610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2E98293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1E726E3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6F9F24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5DD0EC5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33073E7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7F5116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FAAA8D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11D027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0F3B94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003300"/>
            <w:noWrap/>
            <w:vAlign w:val="center"/>
            <w:hideMark/>
          </w:tcPr>
          <w:p w14:paraId="1118189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6474F28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75885D4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0B6EACB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FE5503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B43E08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609162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5A4773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17F568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3D2713B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679ABBCE"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00A4C87F" w14:textId="7F2A9F39"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4CAC4F15"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13</w:t>
            </w:r>
          </w:p>
        </w:tc>
        <w:tc>
          <w:tcPr>
            <w:tcW w:w="383" w:type="pct"/>
            <w:tcBorders>
              <w:top w:val="nil"/>
              <w:left w:val="single" w:sz="12" w:space="0" w:color="auto"/>
              <w:bottom w:val="single" w:sz="8" w:space="0" w:color="auto"/>
              <w:right w:val="single" w:sz="8" w:space="0" w:color="auto"/>
            </w:tcBorders>
            <w:shd w:val="clear" w:color="000000" w:fill="FFFFFF"/>
            <w:noWrap/>
            <w:vAlign w:val="center"/>
            <w:hideMark/>
          </w:tcPr>
          <w:p w14:paraId="0962B32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2A7F619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73CECA5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5F34930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EF9CC2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501A1F7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153587F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1AE255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0DB31D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41366D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008000"/>
            <w:noWrap/>
            <w:vAlign w:val="center"/>
            <w:hideMark/>
          </w:tcPr>
          <w:p w14:paraId="775CEAE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42AC342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6359717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7961DB8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3A2EF3C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64BD6C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67AE82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4282C6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43C534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9534E7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3BF6014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37FC7774" w14:textId="77777777" w:rsidTr="006911DD">
        <w:trPr>
          <w:cantSplit/>
          <w:trHeight w:val="465"/>
          <w:jc w:val="center"/>
        </w:trPr>
        <w:tc>
          <w:tcPr>
            <w:tcW w:w="214" w:type="pct"/>
            <w:vMerge/>
            <w:tcBorders>
              <w:left w:val="single" w:sz="12" w:space="0" w:color="auto"/>
              <w:bottom w:val="nil"/>
              <w:right w:val="nil"/>
            </w:tcBorders>
            <w:shd w:val="clear" w:color="000000" w:fill="A6A6A6"/>
            <w:noWrap/>
            <w:textDirection w:val="btLr"/>
            <w:vAlign w:val="center"/>
            <w:hideMark/>
          </w:tcPr>
          <w:p w14:paraId="3623B995" w14:textId="212B521C"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3" w:type="pct"/>
            <w:tcBorders>
              <w:top w:val="nil"/>
              <w:left w:val="single" w:sz="12" w:space="0" w:color="auto"/>
              <w:bottom w:val="nil"/>
              <w:right w:val="nil"/>
            </w:tcBorders>
            <w:shd w:val="clear" w:color="000000" w:fill="BFBFBF"/>
            <w:noWrap/>
            <w:textDirection w:val="btLr"/>
            <w:vAlign w:val="center"/>
            <w:hideMark/>
          </w:tcPr>
          <w:p w14:paraId="13936A9D"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14</w:t>
            </w:r>
          </w:p>
        </w:tc>
        <w:tc>
          <w:tcPr>
            <w:tcW w:w="383" w:type="pct"/>
            <w:tcBorders>
              <w:top w:val="nil"/>
              <w:left w:val="single" w:sz="12" w:space="0" w:color="auto"/>
              <w:bottom w:val="nil"/>
              <w:right w:val="single" w:sz="8" w:space="0" w:color="auto"/>
            </w:tcBorders>
            <w:shd w:val="clear" w:color="000000" w:fill="F2F2F2"/>
            <w:noWrap/>
            <w:vAlign w:val="center"/>
            <w:hideMark/>
          </w:tcPr>
          <w:p w14:paraId="196DC89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nil"/>
              <w:right w:val="single" w:sz="8" w:space="0" w:color="auto"/>
            </w:tcBorders>
            <w:shd w:val="clear" w:color="000000" w:fill="007FFF"/>
            <w:noWrap/>
            <w:vAlign w:val="center"/>
            <w:hideMark/>
          </w:tcPr>
          <w:p w14:paraId="23B48A7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nil"/>
              <w:right w:val="single" w:sz="12" w:space="0" w:color="auto"/>
            </w:tcBorders>
            <w:shd w:val="clear" w:color="000000" w:fill="F2F2F2"/>
            <w:noWrap/>
            <w:vAlign w:val="center"/>
            <w:hideMark/>
          </w:tcPr>
          <w:p w14:paraId="602FDF2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278FB2C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4ECB5D0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6ABDC23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12" w:space="0" w:color="auto"/>
            </w:tcBorders>
            <w:shd w:val="clear" w:color="000000" w:fill="F2F2F2"/>
            <w:noWrap/>
            <w:vAlign w:val="center"/>
            <w:hideMark/>
          </w:tcPr>
          <w:p w14:paraId="0CD0B9E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3E78D1C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3C14604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74BDC12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008000"/>
            <w:noWrap/>
            <w:vAlign w:val="center"/>
            <w:hideMark/>
          </w:tcPr>
          <w:p w14:paraId="2EA8EF8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12" w:space="0" w:color="auto"/>
            </w:tcBorders>
            <w:shd w:val="clear" w:color="000000" w:fill="F2F2F2"/>
            <w:noWrap/>
            <w:vAlign w:val="center"/>
            <w:hideMark/>
          </w:tcPr>
          <w:p w14:paraId="21FAFF8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nil"/>
              <w:right w:val="single" w:sz="8" w:space="0" w:color="auto"/>
            </w:tcBorders>
            <w:shd w:val="clear" w:color="000000" w:fill="F2F2F2"/>
            <w:noWrap/>
            <w:vAlign w:val="center"/>
            <w:hideMark/>
          </w:tcPr>
          <w:p w14:paraId="3529382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nil"/>
              <w:right w:val="single" w:sz="8" w:space="0" w:color="auto"/>
            </w:tcBorders>
            <w:shd w:val="clear" w:color="000000" w:fill="F2F2F2"/>
            <w:noWrap/>
            <w:vAlign w:val="center"/>
            <w:hideMark/>
          </w:tcPr>
          <w:p w14:paraId="095B274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nil"/>
              <w:right w:val="single" w:sz="12" w:space="0" w:color="auto"/>
            </w:tcBorders>
            <w:shd w:val="clear" w:color="000000" w:fill="F2F2F2"/>
            <w:noWrap/>
            <w:vAlign w:val="center"/>
            <w:hideMark/>
          </w:tcPr>
          <w:p w14:paraId="08FE87B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27AA394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4864F81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648D8DB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2583D5F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4DB44F0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nil"/>
              <w:right w:val="single" w:sz="12" w:space="0" w:color="auto"/>
            </w:tcBorders>
            <w:shd w:val="clear" w:color="000000" w:fill="F2F2F2"/>
            <w:noWrap/>
            <w:vAlign w:val="center"/>
            <w:hideMark/>
          </w:tcPr>
          <w:p w14:paraId="19499C4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13573317" w14:textId="77777777" w:rsidTr="006911DD">
        <w:trPr>
          <w:cantSplit/>
          <w:trHeight w:val="465"/>
          <w:jc w:val="center"/>
        </w:trPr>
        <w:tc>
          <w:tcPr>
            <w:tcW w:w="214" w:type="pct"/>
            <w:vMerge w:val="restart"/>
            <w:tcBorders>
              <w:top w:val="single" w:sz="12" w:space="0" w:color="auto"/>
              <w:left w:val="single" w:sz="12" w:space="0" w:color="auto"/>
              <w:right w:val="nil"/>
            </w:tcBorders>
            <w:shd w:val="clear" w:color="000000" w:fill="A6A6A6"/>
            <w:noWrap/>
            <w:textDirection w:val="btLr"/>
            <w:vAlign w:val="center"/>
            <w:hideMark/>
          </w:tcPr>
          <w:p w14:paraId="6B7F710F" w14:textId="77777777" w:rsidR="000D02D6" w:rsidRPr="000D02D6" w:rsidRDefault="000D02D6" w:rsidP="000D02D6">
            <w:pPr>
              <w:spacing w:before="0" w:line="240" w:lineRule="auto"/>
              <w:jc w:val="center"/>
              <w:rPr>
                <w:rFonts w:eastAsia="Times New Roman" w:cs="Arial"/>
                <w:b/>
                <w:bCs/>
                <w:color w:val="000000"/>
                <w:szCs w:val="24"/>
                <w:lang w:val="ca-ES" w:eastAsia="ca-ES"/>
              </w:rPr>
            </w:pPr>
            <w:r w:rsidRPr="000D02D6">
              <w:rPr>
                <w:rFonts w:eastAsia="Times New Roman" w:cs="Arial"/>
                <w:b/>
                <w:bCs/>
                <w:color w:val="000000"/>
                <w:szCs w:val="24"/>
                <w:lang w:val="ca-ES" w:eastAsia="ca-ES"/>
              </w:rPr>
              <w:t>MARZO</w:t>
            </w:r>
          </w:p>
        </w:tc>
        <w:tc>
          <w:tcPr>
            <w:tcW w:w="193" w:type="pct"/>
            <w:tcBorders>
              <w:top w:val="single" w:sz="12" w:space="0" w:color="auto"/>
              <w:left w:val="single" w:sz="12" w:space="0" w:color="auto"/>
              <w:bottom w:val="single" w:sz="8" w:space="0" w:color="auto"/>
              <w:right w:val="nil"/>
            </w:tcBorders>
            <w:shd w:val="clear" w:color="000000" w:fill="BFBFBF"/>
            <w:noWrap/>
            <w:textDirection w:val="btLr"/>
            <w:vAlign w:val="center"/>
            <w:hideMark/>
          </w:tcPr>
          <w:p w14:paraId="13213713"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15</w:t>
            </w:r>
          </w:p>
        </w:tc>
        <w:tc>
          <w:tcPr>
            <w:tcW w:w="383"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7C4A99A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single" w:sz="12" w:space="0" w:color="auto"/>
              <w:left w:val="nil"/>
              <w:bottom w:val="single" w:sz="8" w:space="0" w:color="auto"/>
              <w:right w:val="single" w:sz="8" w:space="0" w:color="auto"/>
            </w:tcBorders>
            <w:shd w:val="clear" w:color="000000" w:fill="007FFF"/>
            <w:noWrap/>
            <w:vAlign w:val="center"/>
            <w:hideMark/>
          </w:tcPr>
          <w:p w14:paraId="54F5C65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single" w:sz="12" w:space="0" w:color="auto"/>
              <w:left w:val="nil"/>
              <w:bottom w:val="single" w:sz="8" w:space="0" w:color="auto"/>
              <w:right w:val="single" w:sz="12" w:space="0" w:color="auto"/>
            </w:tcBorders>
            <w:shd w:val="clear" w:color="000000" w:fill="FFFFFF"/>
            <w:noWrap/>
            <w:vAlign w:val="center"/>
            <w:hideMark/>
          </w:tcPr>
          <w:p w14:paraId="73C7628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single" w:sz="12" w:space="0" w:color="auto"/>
              <w:left w:val="nil"/>
              <w:bottom w:val="single" w:sz="8" w:space="0" w:color="auto"/>
              <w:right w:val="single" w:sz="8" w:space="0" w:color="auto"/>
            </w:tcBorders>
            <w:shd w:val="clear" w:color="000000" w:fill="FFFFFF"/>
            <w:noWrap/>
            <w:vAlign w:val="center"/>
            <w:hideMark/>
          </w:tcPr>
          <w:p w14:paraId="431AD9B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single" w:sz="12" w:space="0" w:color="auto"/>
              <w:left w:val="nil"/>
              <w:bottom w:val="single" w:sz="8" w:space="0" w:color="auto"/>
              <w:right w:val="single" w:sz="8" w:space="0" w:color="auto"/>
            </w:tcBorders>
            <w:shd w:val="clear" w:color="000000" w:fill="FFFFFF"/>
            <w:noWrap/>
            <w:vAlign w:val="center"/>
            <w:hideMark/>
          </w:tcPr>
          <w:p w14:paraId="781EF5D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single" w:sz="12" w:space="0" w:color="auto"/>
              <w:left w:val="nil"/>
              <w:bottom w:val="single" w:sz="8" w:space="0" w:color="auto"/>
              <w:right w:val="single" w:sz="8" w:space="0" w:color="auto"/>
            </w:tcBorders>
            <w:shd w:val="clear" w:color="000000" w:fill="FFFFFF"/>
            <w:noWrap/>
            <w:vAlign w:val="center"/>
            <w:hideMark/>
          </w:tcPr>
          <w:p w14:paraId="56CAAB1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12" w:space="0" w:color="auto"/>
            </w:tcBorders>
            <w:shd w:val="clear" w:color="000000" w:fill="FFFFFF"/>
            <w:noWrap/>
            <w:vAlign w:val="center"/>
            <w:hideMark/>
          </w:tcPr>
          <w:p w14:paraId="3813B91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67AFEE8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635FC9E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6CD26B1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5F63B4C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12" w:space="0" w:color="auto"/>
            </w:tcBorders>
            <w:shd w:val="clear" w:color="000000" w:fill="FFFFFF"/>
            <w:noWrap/>
            <w:vAlign w:val="center"/>
            <w:hideMark/>
          </w:tcPr>
          <w:p w14:paraId="0F1A817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single" w:sz="12" w:space="0" w:color="auto"/>
              <w:left w:val="nil"/>
              <w:bottom w:val="single" w:sz="8" w:space="0" w:color="auto"/>
              <w:right w:val="single" w:sz="8" w:space="0" w:color="auto"/>
            </w:tcBorders>
            <w:shd w:val="clear" w:color="000000" w:fill="CCCC00"/>
            <w:noWrap/>
            <w:vAlign w:val="center"/>
            <w:hideMark/>
          </w:tcPr>
          <w:p w14:paraId="06E5B04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single" w:sz="12" w:space="0" w:color="auto"/>
              <w:left w:val="nil"/>
              <w:bottom w:val="single" w:sz="8" w:space="0" w:color="auto"/>
              <w:right w:val="single" w:sz="8" w:space="0" w:color="auto"/>
            </w:tcBorders>
            <w:shd w:val="clear" w:color="000000" w:fill="FFFFFF"/>
            <w:noWrap/>
            <w:vAlign w:val="center"/>
            <w:hideMark/>
          </w:tcPr>
          <w:p w14:paraId="34A7C1B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single" w:sz="12" w:space="0" w:color="auto"/>
              <w:left w:val="nil"/>
              <w:bottom w:val="single" w:sz="8" w:space="0" w:color="auto"/>
              <w:right w:val="single" w:sz="12" w:space="0" w:color="auto"/>
            </w:tcBorders>
            <w:shd w:val="clear" w:color="000000" w:fill="FFFFFF"/>
            <w:noWrap/>
            <w:vAlign w:val="center"/>
            <w:hideMark/>
          </w:tcPr>
          <w:p w14:paraId="22C09A3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51E859E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59CD3E9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31E8157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2F8CE09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4A917AB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single" w:sz="12" w:space="0" w:color="auto"/>
              <w:left w:val="nil"/>
              <w:bottom w:val="single" w:sz="8" w:space="0" w:color="auto"/>
              <w:right w:val="single" w:sz="12" w:space="0" w:color="auto"/>
            </w:tcBorders>
            <w:shd w:val="clear" w:color="000000" w:fill="FFFFFF"/>
            <w:noWrap/>
            <w:vAlign w:val="center"/>
            <w:hideMark/>
          </w:tcPr>
          <w:p w14:paraId="4A1E9C1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327770D8"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134FC230" w14:textId="15F9AE27"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75D97431"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16</w:t>
            </w:r>
          </w:p>
        </w:tc>
        <w:tc>
          <w:tcPr>
            <w:tcW w:w="383" w:type="pct"/>
            <w:tcBorders>
              <w:top w:val="nil"/>
              <w:left w:val="single" w:sz="12" w:space="0" w:color="auto"/>
              <w:bottom w:val="single" w:sz="8" w:space="0" w:color="auto"/>
              <w:right w:val="single" w:sz="8" w:space="0" w:color="auto"/>
            </w:tcBorders>
            <w:shd w:val="clear" w:color="000000" w:fill="F2F2F2"/>
            <w:noWrap/>
            <w:vAlign w:val="center"/>
            <w:hideMark/>
          </w:tcPr>
          <w:p w14:paraId="324B63F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11464DB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511F9F7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4536B25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5E63857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B0447B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5E3F889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667547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520CDC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683E02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C3B183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221D3DA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56D37F5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CC9900"/>
            <w:noWrap/>
            <w:vAlign w:val="center"/>
            <w:hideMark/>
          </w:tcPr>
          <w:p w14:paraId="0ACA267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0832A3F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9C8CA1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6FDB74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E6C563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D3348E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3809B1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57CB6F3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234787D8"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2B30E7B6" w14:textId="269AC791"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0E35F169"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17</w:t>
            </w:r>
          </w:p>
        </w:tc>
        <w:tc>
          <w:tcPr>
            <w:tcW w:w="383" w:type="pct"/>
            <w:tcBorders>
              <w:top w:val="nil"/>
              <w:left w:val="single" w:sz="12" w:space="0" w:color="auto"/>
              <w:bottom w:val="single" w:sz="8" w:space="0" w:color="auto"/>
              <w:right w:val="single" w:sz="8" w:space="0" w:color="auto"/>
            </w:tcBorders>
            <w:shd w:val="clear" w:color="000000" w:fill="FFFFFF"/>
            <w:noWrap/>
            <w:vAlign w:val="center"/>
            <w:hideMark/>
          </w:tcPr>
          <w:p w14:paraId="467AF6C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7659FB8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7513053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5BCF2F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CC1C6A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0EF7F5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5EF4F1C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5EBB8C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F1C9C8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7AEF3F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DD11DD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6A73CC2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776AD8D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CC9900"/>
            <w:noWrap/>
            <w:vAlign w:val="center"/>
            <w:hideMark/>
          </w:tcPr>
          <w:p w14:paraId="590D9B8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7A155C5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208479E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54670E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A665F2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45C4F9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465AB6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7B6D183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5A9A21D1"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0A333F6A" w14:textId="1AE6BE66"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6B148618"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18</w:t>
            </w:r>
          </w:p>
        </w:tc>
        <w:tc>
          <w:tcPr>
            <w:tcW w:w="383" w:type="pct"/>
            <w:tcBorders>
              <w:top w:val="nil"/>
              <w:left w:val="single" w:sz="12" w:space="0" w:color="auto"/>
              <w:bottom w:val="single" w:sz="8" w:space="0" w:color="auto"/>
              <w:right w:val="single" w:sz="8" w:space="0" w:color="auto"/>
            </w:tcBorders>
            <w:shd w:val="clear" w:color="000000" w:fill="F2F2F2"/>
            <w:noWrap/>
            <w:vAlign w:val="center"/>
            <w:hideMark/>
          </w:tcPr>
          <w:p w14:paraId="0D69369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185FF9A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34FA2BE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7C721BE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40A5132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17DBCB6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6617164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EBE257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FB01C3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2388AC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E31ECA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0C50D17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13813D9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CC9900"/>
            <w:noWrap/>
            <w:vAlign w:val="center"/>
            <w:hideMark/>
          </w:tcPr>
          <w:p w14:paraId="6025996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1D7A2D4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327CD1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8F4C6F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181240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25012E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4F148F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5789C01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33645F1C" w14:textId="77777777" w:rsidTr="006911DD">
        <w:trPr>
          <w:cantSplit/>
          <w:trHeight w:val="465"/>
          <w:jc w:val="center"/>
        </w:trPr>
        <w:tc>
          <w:tcPr>
            <w:tcW w:w="214" w:type="pct"/>
            <w:vMerge/>
            <w:tcBorders>
              <w:left w:val="single" w:sz="12" w:space="0" w:color="auto"/>
              <w:bottom w:val="single" w:sz="12" w:space="0" w:color="auto"/>
              <w:right w:val="nil"/>
            </w:tcBorders>
            <w:shd w:val="clear" w:color="000000" w:fill="A6A6A6"/>
            <w:noWrap/>
            <w:textDirection w:val="btLr"/>
            <w:vAlign w:val="center"/>
            <w:hideMark/>
          </w:tcPr>
          <w:p w14:paraId="6610405D" w14:textId="212315CA"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3" w:type="pct"/>
            <w:tcBorders>
              <w:top w:val="nil"/>
              <w:left w:val="single" w:sz="12" w:space="0" w:color="auto"/>
              <w:bottom w:val="single" w:sz="12" w:space="0" w:color="auto"/>
              <w:right w:val="nil"/>
            </w:tcBorders>
            <w:shd w:val="clear" w:color="000000" w:fill="BFBFBF"/>
            <w:noWrap/>
            <w:textDirection w:val="btLr"/>
            <w:vAlign w:val="center"/>
            <w:hideMark/>
          </w:tcPr>
          <w:p w14:paraId="18823024"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19</w:t>
            </w:r>
          </w:p>
        </w:tc>
        <w:tc>
          <w:tcPr>
            <w:tcW w:w="383" w:type="pct"/>
            <w:tcBorders>
              <w:top w:val="nil"/>
              <w:left w:val="single" w:sz="12" w:space="0" w:color="auto"/>
              <w:bottom w:val="single" w:sz="12" w:space="0" w:color="auto"/>
              <w:right w:val="single" w:sz="8" w:space="0" w:color="auto"/>
            </w:tcBorders>
            <w:shd w:val="clear" w:color="000000" w:fill="FFFFFF"/>
            <w:noWrap/>
            <w:vAlign w:val="center"/>
            <w:hideMark/>
          </w:tcPr>
          <w:p w14:paraId="557D8E5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single" w:sz="12" w:space="0" w:color="auto"/>
              <w:right w:val="single" w:sz="8" w:space="0" w:color="auto"/>
            </w:tcBorders>
            <w:shd w:val="clear" w:color="000000" w:fill="007FFF"/>
            <w:noWrap/>
            <w:vAlign w:val="center"/>
            <w:hideMark/>
          </w:tcPr>
          <w:p w14:paraId="4CC9D74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single" w:sz="12" w:space="0" w:color="auto"/>
              <w:right w:val="single" w:sz="12" w:space="0" w:color="auto"/>
            </w:tcBorders>
            <w:shd w:val="clear" w:color="000000" w:fill="FFFFFF"/>
            <w:noWrap/>
            <w:vAlign w:val="center"/>
            <w:hideMark/>
          </w:tcPr>
          <w:p w14:paraId="765573F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12" w:space="0" w:color="auto"/>
              <w:right w:val="single" w:sz="8" w:space="0" w:color="auto"/>
            </w:tcBorders>
            <w:shd w:val="clear" w:color="000000" w:fill="FFFFFF"/>
            <w:noWrap/>
            <w:vAlign w:val="center"/>
            <w:hideMark/>
          </w:tcPr>
          <w:p w14:paraId="474DF5F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12" w:space="0" w:color="auto"/>
              <w:right w:val="single" w:sz="8" w:space="0" w:color="auto"/>
            </w:tcBorders>
            <w:shd w:val="clear" w:color="000000" w:fill="FFFFFF"/>
            <w:noWrap/>
            <w:vAlign w:val="center"/>
            <w:hideMark/>
          </w:tcPr>
          <w:p w14:paraId="14E2B41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12" w:space="0" w:color="auto"/>
              <w:right w:val="single" w:sz="8" w:space="0" w:color="auto"/>
            </w:tcBorders>
            <w:shd w:val="clear" w:color="000000" w:fill="FFFFFF"/>
            <w:noWrap/>
            <w:vAlign w:val="center"/>
            <w:hideMark/>
          </w:tcPr>
          <w:p w14:paraId="5824A82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12" w:space="0" w:color="auto"/>
            </w:tcBorders>
            <w:shd w:val="clear" w:color="000000" w:fill="FFFFFF"/>
            <w:noWrap/>
            <w:vAlign w:val="center"/>
            <w:hideMark/>
          </w:tcPr>
          <w:p w14:paraId="1152F3E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3663865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23256B8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6D9B158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71959CB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12" w:space="0" w:color="auto"/>
            </w:tcBorders>
            <w:shd w:val="clear" w:color="000000" w:fill="FFFFFF"/>
            <w:noWrap/>
            <w:vAlign w:val="center"/>
            <w:hideMark/>
          </w:tcPr>
          <w:p w14:paraId="13A99C4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12" w:space="0" w:color="auto"/>
              <w:right w:val="single" w:sz="8" w:space="0" w:color="auto"/>
            </w:tcBorders>
            <w:shd w:val="clear" w:color="000000" w:fill="FFFFFF"/>
            <w:noWrap/>
            <w:vAlign w:val="center"/>
            <w:hideMark/>
          </w:tcPr>
          <w:p w14:paraId="6CDE1A0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12" w:space="0" w:color="auto"/>
              <w:right w:val="single" w:sz="8" w:space="0" w:color="auto"/>
            </w:tcBorders>
            <w:shd w:val="clear" w:color="000000" w:fill="FFFFFF"/>
            <w:noWrap/>
            <w:vAlign w:val="center"/>
            <w:hideMark/>
          </w:tcPr>
          <w:p w14:paraId="1F985EA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single" w:sz="12" w:space="0" w:color="auto"/>
              <w:right w:val="single" w:sz="12" w:space="0" w:color="auto"/>
            </w:tcBorders>
            <w:shd w:val="clear" w:color="000000" w:fill="996633"/>
            <w:noWrap/>
            <w:vAlign w:val="center"/>
            <w:hideMark/>
          </w:tcPr>
          <w:p w14:paraId="3373C87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7BDE65F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1DFB257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46D9845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21B6372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666F76B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single" w:sz="12" w:space="0" w:color="auto"/>
              <w:right w:val="single" w:sz="12" w:space="0" w:color="auto"/>
            </w:tcBorders>
            <w:shd w:val="clear" w:color="000000" w:fill="FFFFFF"/>
            <w:noWrap/>
            <w:vAlign w:val="center"/>
            <w:hideMark/>
          </w:tcPr>
          <w:p w14:paraId="5D2A1B4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502CF3A8" w14:textId="77777777" w:rsidTr="006911DD">
        <w:trPr>
          <w:cantSplit/>
          <w:trHeight w:val="465"/>
          <w:jc w:val="center"/>
        </w:trPr>
        <w:tc>
          <w:tcPr>
            <w:tcW w:w="214" w:type="pct"/>
            <w:vMerge w:val="restart"/>
            <w:tcBorders>
              <w:top w:val="nil"/>
              <w:left w:val="single" w:sz="12" w:space="0" w:color="auto"/>
              <w:right w:val="nil"/>
            </w:tcBorders>
            <w:shd w:val="clear" w:color="000000" w:fill="A6A6A6"/>
            <w:noWrap/>
            <w:textDirection w:val="btLr"/>
            <w:vAlign w:val="center"/>
            <w:hideMark/>
          </w:tcPr>
          <w:p w14:paraId="2CA18E7D" w14:textId="77777777" w:rsidR="000D02D6" w:rsidRPr="000D02D6" w:rsidRDefault="000D02D6" w:rsidP="000D02D6">
            <w:pPr>
              <w:spacing w:before="0" w:line="240" w:lineRule="auto"/>
              <w:jc w:val="center"/>
              <w:rPr>
                <w:rFonts w:eastAsia="Times New Roman" w:cs="Arial"/>
                <w:b/>
                <w:bCs/>
                <w:color w:val="000000"/>
                <w:szCs w:val="24"/>
                <w:lang w:val="ca-ES" w:eastAsia="ca-ES"/>
              </w:rPr>
            </w:pPr>
            <w:r w:rsidRPr="000D02D6">
              <w:rPr>
                <w:rFonts w:eastAsia="Times New Roman" w:cs="Arial"/>
                <w:b/>
                <w:bCs/>
                <w:color w:val="000000"/>
                <w:szCs w:val="24"/>
                <w:lang w:val="ca-ES" w:eastAsia="ca-ES"/>
              </w:rPr>
              <w:t>ABRIL</w:t>
            </w: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4CE418AB"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20</w:t>
            </w:r>
          </w:p>
        </w:tc>
        <w:tc>
          <w:tcPr>
            <w:tcW w:w="383" w:type="pct"/>
            <w:tcBorders>
              <w:top w:val="nil"/>
              <w:left w:val="single" w:sz="12" w:space="0" w:color="auto"/>
              <w:bottom w:val="single" w:sz="8" w:space="0" w:color="auto"/>
              <w:right w:val="single" w:sz="8" w:space="0" w:color="auto"/>
            </w:tcBorders>
            <w:shd w:val="clear" w:color="000000" w:fill="F2F2F2"/>
            <w:noWrap/>
            <w:vAlign w:val="center"/>
            <w:hideMark/>
          </w:tcPr>
          <w:p w14:paraId="659327F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59722D3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0C3E619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5031BA7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1ECA2E7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4D651B3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3AD0F4B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D4959C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2075D0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F888EB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4D7CCA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45D3599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581FF84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5D84852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3FF4D5F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99FF"/>
            <w:noWrap/>
            <w:vAlign w:val="center"/>
            <w:hideMark/>
          </w:tcPr>
          <w:p w14:paraId="2EC1A32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59BCB2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4CD90C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D37F49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6AE231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3184D6B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14146CA7"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678C4613" w14:textId="5A07ABD7"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0B694323"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21</w:t>
            </w:r>
          </w:p>
        </w:tc>
        <w:tc>
          <w:tcPr>
            <w:tcW w:w="383" w:type="pct"/>
            <w:tcBorders>
              <w:top w:val="nil"/>
              <w:left w:val="single" w:sz="12" w:space="0" w:color="auto"/>
              <w:bottom w:val="single" w:sz="8" w:space="0" w:color="auto"/>
              <w:right w:val="single" w:sz="8" w:space="0" w:color="auto"/>
            </w:tcBorders>
            <w:shd w:val="clear" w:color="000000" w:fill="FFFFFF"/>
            <w:noWrap/>
            <w:vAlign w:val="center"/>
            <w:hideMark/>
          </w:tcPr>
          <w:p w14:paraId="60414F5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448D63D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7F3D1C6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676A22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038C31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4CA1E17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79525EA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805114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2574425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8218E8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A66584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0355069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6FEA992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1603811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1F7CE24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501356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00FF"/>
            <w:noWrap/>
            <w:vAlign w:val="center"/>
            <w:hideMark/>
          </w:tcPr>
          <w:p w14:paraId="6A6A7D1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CC00FF"/>
            <w:noWrap/>
            <w:vAlign w:val="center"/>
            <w:hideMark/>
          </w:tcPr>
          <w:p w14:paraId="124CEE6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2C6307F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E345B3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699BABA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4B422FC6"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6E98ED60" w14:textId="73583F8D"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7BD76A3E"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22</w:t>
            </w:r>
          </w:p>
        </w:tc>
        <w:tc>
          <w:tcPr>
            <w:tcW w:w="383" w:type="pct"/>
            <w:tcBorders>
              <w:top w:val="nil"/>
              <w:left w:val="single" w:sz="12" w:space="0" w:color="auto"/>
              <w:bottom w:val="single" w:sz="8" w:space="0" w:color="auto"/>
              <w:right w:val="single" w:sz="8" w:space="0" w:color="auto"/>
            </w:tcBorders>
            <w:shd w:val="clear" w:color="000000" w:fill="F2F2F2"/>
            <w:noWrap/>
            <w:vAlign w:val="center"/>
            <w:hideMark/>
          </w:tcPr>
          <w:p w14:paraId="1213BBC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1A182A8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2C25017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2B7274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676B775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0CEDBB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3ACFC66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FFB763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CF2440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5281DD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F0E0A4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78AD877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3433684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3334498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77F5A2C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573556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49F726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CC00FF"/>
            <w:noWrap/>
            <w:vAlign w:val="center"/>
            <w:hideMark/>
          </w:tcPr>
          <w:p w14:paraId="03F3F50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10B650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D2ECD4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3786D91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7070DB41" w14:textId="77777777" w:rsidTr="006911DD">
        <w:trPr>
          <w:cantSplit/>
          <w:trHeight w:val="465"/>
          <w:jc w:val="center"/>
        </w:trPr>
        <w:tc>
          <w:tcPr>
            <w:tcW w:w="214" w:type="pct"/>
            <w:vMerge/>
            <w:tcBorders>
              <w:left w:val="single" w:sz="12" w:space="0" w:color="auto"/>
              <w:bottom w:val="nil"/>
              <w:right w:val="nil"/>
            </w:tcBorders>
            <w:shd w:val="clear" w:color="000000" w:fill="A6A6A6"/>
            <w:noWrap/>
            <w:textDirection w:val="btLr"/>
            <w:vAlign w:val="center"/>
            <w:hideMark/>
          </w:tcPr>
          <w:p w14:paraId="452FAD86" w14:textId="1B8B0C5F"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3" w:type="pct"/>
            <w:tcBorders>
              <w:top w:val="nil"/>
              <w:left w:val="single" w:sz="12" w:space="0" w:color="auto"/>
              <w:bottom w:val="nil"/>
              <w:right w:val="nil"/>
            </w:tcBorders>
            <w:shd w:val="clear" w:color="000000" w:fill="BFBFBF"/>
            <w:noWrap/>
            <w:textDirection w:val="btLr"/>
            <w:vAlign w:val="center"/>
            <w:hideMark/>
          </w:tcPr>
          <w:p w14:paraId="5120CB6A"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23</w:t>
            </w:r>
          </w:p>
        </w:tc>
        <w:tc>
          <w:tcPr>
            <w:tcW w:w="383" w:type="pct"/>
            <w:tcBorders>
              <w:top w:val="nil"/>
              <w:left w:val="single" w:sz="12" w:space="0" w:color="auto"/>
              <w:bottom w:val="nil"/>
              <w:right w:val="single" w:sz="8" w:space="0" w:color="auto"/>
            </w:tcBorders>
            <w:shd w:val="clear" w:color="000000" w:fill="FFFFFF"/>
            <w:noWrap/>
            <w:vAlign w:val="center"/>
            <w:hideMark/>
          </w:tcPr>
          <w:p w14:paraId="7228844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nil"/>
              <w:right w:val="single" w:sz="8" w:space="0" w:color="auto"/>
            </w:tcBorders>
            <w:shd w:val="clear" w:color="000000" w:fill="007FFF"/>
            <w:noWrap/>
            <w:vAlign w:val="center"/>
            <w:hideMark/>
          </w:tcPr>
          <w:p w14:paraId="1766E79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nil"/>
              <w:right w:val="single" w:sz="12" w:space="0" w:color="auto"/>
            </w:tcBorders>
            <w:shd w:val="clear" w:color="000000" w:fill="FFFFFF"/>
            <w:noWrap/>
            <w:vAlign w:val="center"/>
            <w:hideMark/>
          </w:tcPr>
          <w:p w14:paraId="61D053D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nil"/>
              <w:right w:val="single" w:sz="8" w:space="0" w:color="auto"/>
            </w:tcBorders>
            <w:shd w:val="clear" w:color="000000" w:fill="FFFFFF"/>
            <w:noWrap/>
            <w:vAlign w:val="center"/>
            <w:hideMark/>
          </w:tcPr>
          <w:p w14:paraId="102C545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nil"/>
              <w:right w:val="single" w:sz="8" w:space="0" w:color="auto"/>
            </w:tcBorders>
            <w:shd w:val="clear" w:color="000000" w:fill="FFFFFF"/>
            <w:noWrap/>
            <w:vAlign w:val="center"/>
            <w:hideMark/>
          </w:tcPr>
          <w:p w14:paraId="0FAC582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nil"/>
              <w:right w:val="single" w:sz="8" w:space="0" w:color="auto"/>
            </w:tcBorders>
            <w:shd w:val="clear" w:color="000000" w:fill="FFFFFF"/>
            <w:noWrap/>
            <w:vAlign w:val="center"/>
            <w:hideMark/>
          </w:tcPr>
          <w:p w14:paraId="61BEEC7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12" w:space="0" w:color="auto"/>
            </w:tcBorders>
            <w:shd w:val="clear" w:color="000000" w:fill="FFFFFF"/>
            <w:noWrap/>
            <w:vAlign w:val="center"/>
            <w:hideMark/>
          </w:tcPr>
          <w:p w14:paraId="74828DA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4F82677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58C8017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0BEE20A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4966A2D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12" w:space="0" w:color="auto"/>
            </w:tcBorders>
            <w:shd w:val="clear" w:color="000000" w:fill="FFFFFF"/>
            <w:noWrap/>
            <w:vAlign w:val="center"/>
            <w:hideMark/>
          </w:tcPr>
          <w:p w14:paraId="01830B7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nil"/>
              <w:right w:val="single" w:sz="8" w:space="0" w:color="auto"/>
            </w:tcBorders>
            <w:shd w:val="clear" w:color="000000" w:fill="FFFFFF"/>
            <w:noWrap/>
            <w:vAlign w:val="center"/>
            <w:hideMark/>
          </w:tcPr>
          <w:p w14:paraId="1B5AE45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nil"/>
              <w:right w:val="single" w:sz="8" w:space="0" w:color="auto"/>
            </w:tcBorders>
            <w:shd w:val="clear" w:color="000000" w:fill="FFFFFF"/>
            <w:noWrap/>
            <w:vAlign w:val="center"/>
            <w:hideMark/>
          </w:tcPr>
          <w:p w14:paraId="08F7965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nil"/>
              <w:right w:val="single" w:sz="12" w:space="0" w:color="auto"/>
            </w:tcBorders>
            <w:shd w:val="clear" w:color="000000" w:fill="FFFFFF"/>
            <w:noWrap/>
            <w:vAlign w:val="center"/>
            <w:hideMark/>
          </w:tcPr>
          <w:p w14:paraId="1D500CD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23098C4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40566A4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4E37DAA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9900CC"/>
            <w:noWrap/>
            <w:vAlign w:val="center"/>
            <w:hideMark/>
          </w:tcPr>
          <w:p w14:paraId="4FCC2B4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66A64C1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nil"/>
              <w:right w:val="single" w:sz="12" w:space="0" w:color="auto"/>
            </w:tcBorders>
            <w:shd w:val="clear" w:color="000000" w:fill="FFFFFF"/>
            <w:noWrap/>
            <w:vAlign w:val="center"/>
            <w:hideMark/>
          </w:tcPr>
          <w:p w14:paraId="14C1F8C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79195780" w14:textId="77777777" w:rsidTr="006911DD">
        <w:trPr>
          <w:cantSplit/>
          <w:trHeight w:val="465"/>
          <w:jc w:val="center"/>
        </w:trPr>
        <w:tc>
          <w:tcPr>
            <w:tcW w:w="214" w:type="pct"/>
            <w:vMerge w:val="restart"/>
            <w:tcBorders>
              <w:top w:val="single" w:sz="12" w:space="0" w:color="auto"/>
              <w:left w:val="single" w:sz="12" w:space="0" w:color="auto"/>
              <w:right w:val="nil"/>
            </w:tcBorders>
            <w:shd w:val="clear" w:color="000000" w:fill="A6A6A6"/>
            <w:noWrap/>
            <w:textDirection w:val="btLr"/>
            <w:vAlign w:val="center"/>
            <w:hideMark/>
          </w:tcPr>
          <w:p w14:paraId="34982FF8" w14:textId="77777777" w:rsidR="000D02D6" w:rsidRPr="000D02D6" w:rsidRDefault="000D02D6" w:rsidP="000D02D6">
            <w:pPr>
              <w:spacing w:before="0" w:line="240" w:lineRule="auto"/>
              <w:jc w:val="center"/>
              <w:rPr>
                <w:rFonts w:eastAsia="Times New Roman" w:cs="Arial"/>
                <w:b/>
                <w:bCs/>
                <w:color w:val="000000"/>
                <w:szCs w:val="24"/>
                <w:lang w:val="ca-ES" w:eastAsia="ca-ES"/>
              </w:rPr>
            </w:pPr>
            <w:r w:rsidRPr="000D02D6">
              <w:rPr>
                <w:rFonts w:eastAsia="Times New Roman" w:cs="Arial"/>
                <w:b/>
                <w:bCs/>
                <w:color w:val="000000"/>
                <w:szCs w:val="24"/>
                <w:lang w:val="ca-ES" w:eastAsia="ca-ES"/>
              </w:rPr>
              <w:t>MAYO</w:t>
            </w:r>
          </w:p>
        </w:tc>
        <w:tc>
          <w:tcPr>
            <w:tcW w:w="193" w:type="pct"/>
            <w:tcBorders>
              <w:top w:val="single" w:sz="12" w:space="0" w:color="auto"/>
              <w:left w:val="single" w:sz="12" w:space="0" w:color="auto"/>
              <w:bottom w:val="single" w:sz="8" w:space="0" w:color="auto"/>
              <w:right w:val="nil"/>
            </w:tcBorders>
            <w:shd w:val="clear" w:color="000000" w:fill="BFBFBF"/>
            <w:noWrap/>
            <w:textDirection w:val="btLr"/>
            <w:vAlign w:val="center"/>
            <w:hideMark/>
          </w:tcPr>
          <w:p w14:paraId="4D75118A"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24</w:t>
            </w:r>
          </w:p>
        </w:tc>
        <w:tc>
          <w:tcPr>
            <w:tcW w:w="383" w:type="pct"/>
            <w:tcBorders>
              <w:top w:val="single" w:sz="12" w:space="0" w:color="auto"/>
              <w:left w:val="single" w:sz="12" w:space="0" w:color="auto"/>
              <w:bottom w:val="single" w:sz="8" w:space="0" w:color="auto"/>
              <w:right w:val="single" w:sz="8" w:space="0" w:color="auto"/>
            </w:tcBorders>
            <w:shd w:val="clear" w:color="000000" w:fill="F2F2F2"/>
            <w:noWrap/>
            <w:vAlign w:val="center"/>
            <w:hideMark/>
          </w:tcPr>
          <w:p w14:paraId="1F2EA9C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single" w:sz="12" w:space="0" w:color="auto"/>
              <w:left w:val="nil"/>
              <w:bottom w:val="single" w:sz="8" w:space="0" w:color="auto"/>
              <w:right w:val="single" w:sz="8" w:space="0" w:color="auto"/>
            </w:tcBorders>
            <w:shd w:val="clear" w:color="000000" w:fill="007FFF"/>
            <w:noWrap/>
            <w:vAlign w:val="center"/>
            <w:hideMark/>
          </w:tcPr>
          <w:p w14:paraId="5C35396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single" w:sz="12" w:space="0" w:color="auto"/>
              <w:left w:val="nil"/>
              <w:bottom w:val="single" w:sz="8" w:space="0" w:color="auto"/>
              <w:right w:val="single" w:sz="12" w:space="0" w:color="auto"/>
            </w:tcBorders>
            <w:shd w:val="clear" w:color="000000" w:fill="F2F2F2"/>
            <w:noWrap/>
            <w:vAlign w:val="center"/>
            <w:hideMark/>
          </w:tcPr>
          <w:p w14:paraId="00E7D7A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single" w:sz="12" w:space="0" w:color="auto"/>
              <w:left w:val="nil"/>
              <w:bottom w:val="single" w:sz="8" w:space="0" w:color="auto"/>
              <w:right w:val="single" w:sz="8" w:space="0" w:color="auto"/>
            </w:tcBorders>
            <w:shd w:val="clear" w:color="000000" w:fill="F2F2F2"/>
            <w:noWrap/>
            <w:vAlign w:val="center"/>
            <w:hideMark/>
          </w:tcPr>
          <w:p w14:paraId="59499E4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single" w:sz="12" w:space="0" w:color="auto"/>
              <w:left w:val="nil"/>
              <w:bottom w:val="single" w:sz="8" w:space="0" w:color="auto"/>
              <w:right w:val="single" w:sz="8" w:space="0" w:color="auto"/>
            </w:tcBorders>
            <w:shd w:val="clear" w:color="000000" w:fill="F2F2F2"/>
            <w:noWrap/>
            <w:vAlign w:val="center"/>
            <w:hideMark/>
          </w:tcPr>
          <w:p w14:paraId="7848E30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single" w:sz="12" w:space="0" w:color="auto"/>
              <w:left w:val="nil"/>
              <w:bottom w:val="single" w:sz="8" w:space="0" w:color="auto"/>
              <w:right w:val="single" w:sz="8" w:space="0" w:color="auto"/>
            </w:tcBorders>
            <w:shd w:val="clear" w:color="000000" w:fill="F2F2F2"/>
            <w:noWrap/>
            <w:vAlign w:val="center"/>
            <w:hideMark/>
          </w:tcPr>
          <w:p w14:paraId="1F3975E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12" w:space="0" w:color="auto"/>
            </w:tcBorders>
            <w:shd w:val="clear" w:color="000000" w:fill="F2F2F2"/>
            <w:noWrap/>
            <w:vAlign w:val="center"/>
            <w:hideMark/>
          </w:tcPr>
          <w:p w14:paraId="7A6DF9E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6819404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2BC4B01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33A49F0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4D75914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12" w:space="0" w:color="auto"/>
            </w:tcBorders>
            <w:shd w:val="clear" w:color="000000" w:fill="F2F2F2"/>
            <w:noWrap/>
            <w:vAlign w:val="center"/>
            <w:hideMark/>
          </w:tcPr>
          <w:p w14:paraId="32524FE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single" w:sz="12" w:space="0" w:color="auto"/>
              <w:left w:val="nil"/>
              <w:bottom w:val="single" w:sz="8" w:space="0" w:color="auto"/>
              <w:right w:val="single" w:sz="8" w:space="0" w:color="auto"/>
            </w:tcBorders>
            <w:shd w:val="clear" w:color="000000" w:fill="F2F2F2"/>
            <w:noWrap/>
            <w:vAlign w:val="center"/>
            <w:hideMark/>
          </w:tcPr>
          <w:p w14:paraId="1AD0B40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single" w:sz="12" w:space="0" w:color="auto"/>
              <w:left w:val="nil"/>
              <w:bottom w:val="single" w:sz="8" w:space="0" w:color="auto"/>
              <w:right w:val="single" w:sz="8" w:space="0" w:color="auto"/>
            </w:tcBorders>
            <w:shd w:val="clear" w:color="000000" w:fill="F2F2F2"/>
            <w:noWrap/>
            <w:vAlign w:val="center"/>
            <w:hideMark/>
          </w:tcPr>
          <w:p w14:paraId="5397393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single" w:sz="12" w:space="0" w:color="auto"/>
              <w:left w:val="nil"/>
              <w:bottom w:val="single" w:sz="8" w:space="0" w:color="auto"/>
              <w:right w:val="single" w:sz="12" w:space="0" w:color="auto"/>
            </w:tcBorders>
            <w:shd w:val="clear" w:color="000000" w:fill="F2F2F2"/>
            <w:noWrap/>
            <w:vAlign w:val="center"/>
            <w:hideMark/>
          </w:tcPr>
          <w:p w14:paraId="6B7B20E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6DA994D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1DC0811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7D24CF4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0830D00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6600CC"/>
            <w:noWrap/>
            <w:vAlign w:val="center"/>
            <w:hideMark/>
          </w:tcPr>
          <w:p w14:paraId="53A9727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single" w:sz="12" w:space="0" w:color="auto"/>
              <w:left w:val="nil"/>
              <w:bottom w:val="single" w:sz="8" w:space="0" w:color="auto"/>
              <w:right w:val="single" w:sz="12" w:space="0" w:color="auto"/>
            </w:tcBorders>
            <w:shd w:val="clear" w:color="000000" w:fill="F2F2F2"/>
            <w:noWrap/>
            <w:vAlign w:val="center"/>
            <w:hideMark/>
          </w:tcPr>
          <w:p w14:paraId="2699E60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05693A05"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5C3ED0F8" w14:textId="40664DA3"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70E3A384"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25</w:t>
            </w:r>
          </w:p>
        </w:tc>
        <w:tc>
          <w:tcPr>
            <w:tcW w:w="383" w:type="pct"/>
            <w:tcBorders>
              <w:top w:val="nil"/>
              <w:left w:val="single" w:sz="12" w:space="0" w:color="auto"/>
              <w:bottom w:val="single" w:sz="8" w:space="0" w:color="auto"/>
              <w:right w:val="single" w:sz="8" w:space="0" w:color="auto"/>
            </w:tcBorders>
            <w:shd w:val="clear" w:color="000000" w:fill="FFFFFF"/>
            <w:noWrap/>
            <w:vAlign w:val="center"/>
            <w:hideMark/>
          </w:tcPr>
          <w:p w14:paraId="6804EE9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20422FF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2635C13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7410E5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15D06A3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787797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234B16D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2B7AC2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2B53B4D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54DC58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39F4D3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216319C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71E050A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4583692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5D656CC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70A30C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CFE4E7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315BF1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451B43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6600CC"/>
            <w:noWrap/>
            <w:vAlign w:val="center"/>
            <w:hideMark/>
          </w:tcPr>
          <w:p w14:paraId="3D7CA04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711D203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6CEE6688"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30E37E1A" w14:textId="2FBD37BD"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22696C56"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26</w:t>
            </w:r>
          </w:p>
        </w:tc>
        <w:tc>
          <w:tcPr>
            <w:tcW w:w="383" w:type="pct"/>
            <w:tcBorders>
              <w:top w:val="nil"/>
              <w:left w:val="single" w:sz="12" w:space="0" w:color="auto"/>
              <w:bottom w:val="single" w:sz="8" w:space="0" w:color="auto"/>
              <w:right w:val="single" w:sz="8" w:space="0" w:color="auto"/>
            </w:tcBorders>
            <w:shd w:val="clear" w:color="000000" w:fill="F2F2F2"/>
            <w:noWrap/>
            <w:vAlign w:val="center"/>
            <w:hideMark/>
          </w:tcPr>
          <w:p w14:paraId="416DDE4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2EF45A9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6F448A8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3382586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A86EDE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156128A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4B6287C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DFFE51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D0375B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8C8FF8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2006BB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0530F46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421C80E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5A8A49A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063871C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E7268B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627100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39E286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580745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6600CC"/>
            <w:noWrap/>
            <w:vAlign w:val="center"/>
            <w:hideMark/>
          </w:tcPr>
          <w:p w14:paraId="6BFC430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47A3AB4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2A9A8188" w14:textId="77777777" w:rsidTr="006911DD">
        <w:trPr>
          <w:cantSplit/>
          <w:trHeight w:val="465"/>
          <w:jc w:val="center"/>
        </w:trPr>
        <w:tc>
          <w:tcPr>
            <w:tcW w:w="214" w:type="pct"/>
            <w:vMerge/>
            <w:tcBorders>
              <w:left w:val="single" w:sz="12" w:space="0" w:color="auto"/>
              <w:bottom w:val="single" w:sz="12" w:space="0" w:color="auto"/>
              <w:right w:val="nil"/>
            </w:tcBorders>
            <w:shd w:val="clear" w:color="000000" w:fill="A6A6A6"/>
            <w:noWrap/>
            <w:textDirection w:val="btLr"/>
            <w:vAlign w:val="center"/>
            <w:hideMark/>
          </w:tcPr>
          <w:p w14:paraId="10E061E6" w14:textId="0910191E"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3" w:type="pct"/>
            <w:tcBorders>
              <w:top w:val="nil"/>
              <w:left w:val="single" w:sz="12" w:space="0" w:color="auto"/>
              <w:bottom w:val="single" w:sz="12" w:space="0" w:color="auto"/>
              <w:right w:val="nil"/>
            </w:tcBorders>
            <w:shd w:val="clear" w:color="000000" w:fill="BFBFBF"/>
            <w:noWrap/>
            <w:textDirection w:val="btLr"/>
            <w:vAlign w:val="center"/>
            <w:hideMark/>
          </w:tcPr>
          <w:p w14:paraId="0B187D04"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27</w:t>
            </w:r>
          </w:p>
        </w:tc>
        <w:tc>
          <w:tcPr>
            <w:tcW w:w="383" w:type="pct"/>
            <w:tcBorders>
              <w:top w:val="nil"/>
              <w:left w:val="single" w:sz="12" w:space="0" w:color="auto"/>
              <w:bottom w:val="single" w:sz="12" w:space="0" w:color="auto"/>
              <w:right w:val="single" w:sz="8" w:space="0" w:color="auto"/>
            </w:tcBorders>
            <w:shd w:val="clear" w:color="000000" w:fill="FFFFFF"/>
            <w:noWrap/>
            <w:vAlign w:val="center"/>
            <w:hideMark/>
          </w:tcPr>
          <w:p w14:paraId="4580A85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single" w:sz="12" w:space="0" w:color="auto"/>
              <w:right w:val="single" w:sz="8" w:space="0" w:color="auto"/>
            </w:tcBorders>
            <w:shd w:val="clear" w:color="000000" w:fill="007FFF"/>
            <w:noWrap/>
            <w:vAlign w:val="center"/>
            <w:hideMark/>
          </w:tcPr>
          <w:p w14:paraId="73C7F48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single" w:sz="12" w:space="0" w:color="auto"/>
              <w:right w:val="single" w:sz="12" w:space="0" w:color="auto"/>
            </w:tcBorders>
            <w:shd w:val="clear" w:color="000000" w:fill="FFFFFF"/>
            <w:noWrap/>
            <w:vAlign w:val="center"/>
            <w:hideMark/>
          </w:tcPr>
          <w:p w14:paraId="58FD3C8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12" w:space="0" w:color="auto"/>
              <w:right w:val="single" w:sz="8" w:space="0" w:color="auto"/>
            </w:tcBorders>
            <w:shd w:val="clear" w:color="000000" w:fill="FFFFFF"/>
            <w:noWrap/>
            <w:vAlign w:val="center"/>
            <w:hideMark/>
          </w:tcPr>
          <w:p w14:paraId="0608048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12" w:space="0" w:color="auto"/>
              <w:right w:val="single" w:sz="8" w:space="0" w:color="auto"/>
            </w:tcBorders>
            <w:shd w:val="clear" w:color="000000" w:fill="FFFFFF"/>
            <w:noWrap/>
            <w:vAlign w:val="center"/>
            <w:hideMark/>
          </w:tcPr>
          <w:p w14:paraId="7CA3523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12" w:space="0" w:color="auto"/>
              <w:right w:val="single" w:sz="8" w:space="0" w:color="auto"/>
            </w:tcBorders>
            <w:shd w:val="clear" w:color="000000" w:fill="FFFFFF"/>
            <w:noWrap/>
            <w:vAlign w:val="center"/>
            <w:hideMark/>
          </w:tcPr>
          <w:p w14:paraId="2095DC4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12" w:space="0" w:color="auto"/>
            </w:tcBorders>
            <w:shd w:val="clear" w:color="000000" w:fill="FFFFFF"/>
            <w:noWrap/>
            <w:vAlign w:val="center"/>
            <w:hideMark/>
          </w:tcPr>
          <w:p w14:paraId="3030509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489128B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03D3EF9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749B380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01C1BCB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12" w:space="0" w:color="auto"/>
            </w:tcBorders>
            <w:shd w:val="clear" w:color="000000" w:fill="FFFFFF"/>
            <w:noWrap/>
            <w:vAlign w:val="center"/>
            <w:hideMark/>
          </w:tcPr>
          <w:p w14:paraId="00716D4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12" w:space="0" w:color="auto"/>
              <w:right w:val="single" w:sz="8" w:space="0" w:color="auto"/>
            </w:tcBorders>
            <w:shd w:val="clear" w:color="000000" w:fill="FFFFFF"/>
            <w:noWrap/>
            <w:vAlign w:val="center"/>
            <w:hideMark/>
          </w:tcPr>
          <w:p w14:paraId="1A7B255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12" w:space="0" w:color="auto"/>
              <w:right w:val="single" w:sz="8" w:space="0" w:color="auto"/>
            </w:tcBorders>
            <w:shd w:val="clear" w:color="000000" w:fill="FFFFFF"/>
            <w:noWrap/>
            <w:vAlign w:val="center"/>
            <w:hideMark/>
          </w:tcPr>
          <w:p w14:paraId="0154BA4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single" w:sz="12" w:space="0" w:color="auto"/>
              <w:right w:val="single" w:sz="12" w:space="0" w:color="auto"/>
            </w:tcBorders>
            <w:shd w:val="clear" w:color="000000" w:fill="FFFFFF"/>
            <w:noWrap/>
            <w:vAlign w:val="center"/>
            <w:hideMark/>
          </w:tcPr>
          <w:p w14:paraId="2A7AA1D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3D9FB10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3256E44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4A7F90D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1AE4724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6600CC"/>
            <w:noWrap/>
            <w:vAlign w:val="center"/>
            <w:hideMark/>
          </w:tcPr>
          <w:p w14:paraId="4900F66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single" w:sz="12" w:space="0" w:color="auto"/>
              <w:right w:val="single" w:sz="12" w:space="0" w:color="auto"/>
            </w:tcBorders>
            <w:shd w:val="clear" w:color="000000" w:fill="FFFFFF"/>
            <w:noWrap/>
            <w:vAlign w:val="center"/>
            <w:hideMark/>
          </w:tcPr>
          <w:p w14:paraId="44F94A0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168A22A1" w14:textId="77777777" w:rsidTr="006911DD">
        <w:trPr>
          <w:cantSplit/>
          <w:trHeight w:val="465"/>
          <w:jc w:val="center"/>
        </w:trPr>
        <w:tc>
          <w:tcPr>
            <w:tcW w:w="214" w:type="pct"/>
            <w:vMerge w:val="restart"/>
            <w:tcBorders>
              <w:top w:val="nil"/>
              <w:left w:val="single" w:sz="12" w:space="0" w:color="auto"/>
              <w:right w:val="nil"/>
            </w:tcBorders>
            <w:shd w:val="clear" w:color="000000" w:fill="A6A6A6"/>
            <w:noWrap/>
            <w:textDirection w:val="btLr"/>
            <w:vAlign w:val="center"/>
            <w:hideMark/>
          </w:tcPr>
          <w:p w14:paraId="046809B7" w14:textId="77777777" w:rsidR="000D02D6" w:rsidRPr="000D02D6" w:rsidRDefault="000D02D6" w:rsidP="000D02D6">
            <w:pPr>
              <w:spacing w:before="0" w:line="240" w:lineRule="auto"/>
              <w:jc w:val="center"/>
              <w:rPr>
                <w:rFonts w:eastAsia="Times New Roman" w:cs="Arial"/>
                <w:b/>
                <w:bCs/>
                <w:color w:val="000000"/>
                <w:szCs w:val="24"/>
                <w:lang w:val="ca-ES" w:eastAsia="ca-ES"/>
              </w:rPr>
            </w:pPr>
            <w:r w:rsidRPr="000D02D6">
              <w:rPr>
                <w:rFonts w:eastAsia="Times New Roman" w:cs="Arial"/>
                <w:b/>
                <w:bCs/>
                <w:color w:val="000000"/>
                <w:szCs w:val="24"/>
                <w:lang w:val="ca-ES" w:eastAsia="ca-ES"/>
              </w:rPr>
              <w:t>JUNIO</w:t>
            </w: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264953A6"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28</w:t>
            </w:r>
          </w:p>
        </w:tc>
        <w:tc>
          <w:tcPr>
            <w:tcW w:w="383" w:type="pct"/>
            <w:tcBorders>
              <w:top w:val="nil"/>
              <w:left w:val="single" w:sz="12" w:space="0" w:color="auto"/>
              <w:bottom w:val="single" w:sz="8" w:space="0" w:color="auto"/>
              <w:right w:val="single" w:sz="8" w:space="0" w:color="auto"/>
            </w:tcBorders>
            <w:shd w:val="clear" w:color="000000" w:fill="F2F2F2"/>
            <w:noWrap/>
            <w:vAlign w:val="center"/>
            <w:hideMark/>
          </w:tcPr>
          <w:p w14:paraId="661ADA8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2F3F257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248E3D8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7FDBF77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34B1F86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A94909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207AE72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602091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723E6B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755C94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1176C6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6AA5991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6DEE9E4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763B205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5553E6D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ECBCC7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B6F4BC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7BA7EF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8A483C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A5FFA7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single" w:sz="8" w:space="0" w:color="auto"/>
              <w:right w:val="single" w:sz="12" w:space="0" w:color="auto"/>
            </w:tcBorders>
            <w:shd w:val="clear" w:color="000000" w:fill="6600FF"/>
            <w:noWrap/>
            <w:vAlign w:val="center"/>
            <w:hideMark/>
          </w:tcPr>
          <w:p w14:paraId="3F17FE7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05F5573F"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4C5F3695" w14:textId="49A04401"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7BBDBF87"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29</w:t>
            </w:r>
          </w:p>
        </w:tc>
        <w:tc>
          <w:tcPr>
            <w:tcW w:w="383" w:type="pct"/>
            <w:tcBorders>
              <w:top w:val="nil"/>
              <w:left w:val="single" w:sz="12" w:space="0" w:color="auto"/>
              <w:bottom w:val="single" w:sz="8" w:space="0" w:color="auto"/>
              <w:right w:val="single" w:sz="8" w:space="0" w:color="auto"/>
            </w:tcBorders>
            <w:shd w:val="clear" w:color="000000" w:fill="FFFFFF"/>
            <w:noWrap/>
            <w:vAlign w:val="center"/>
            <w:hideMark/>
          </w:tcPr>
          <w:p w14:paraId="3969903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21CF20B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2227F5C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20CF4E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61C872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3F78D9D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1A494F9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97F28D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E4DFFB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158F4B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CB1D2E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1CF48C0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6CACFDD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4394549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2C7DF30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6E0588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7B069B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5D3658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9EA7E5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3FD1C4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1032BFD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68D26AD2"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3020C6B5" w14:textId="245DA55E"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7473D7C8"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30</w:t>
            </w:r>
          </w:p>
        </w:tc>
        <w:tc>
          <w:tcPr>
            <w:tcW w:w="383" w:type="pct"/>
            <w:tcBorders>
              <w:top w:val="nil"/>
              <w:left w:val="single" w:sz="12" w:space="0" w:color="auto"/>
              <w:bottom w:val="single" w:sz="8" w:space="0" w:color="auto"/>
              <w:right w:val="single" w:sz="8" w:space="0" w:color="auto"/>
            </w:tcBorders>
            <w:shd w:val="clear" w:color="000000" w:fill="F2F2F2"/>
            <w:noWrap/>
            <w:vAlign w:val="center"/>
            <w:hideMark/>
          </w:tcPr>
          <w:p w14:paraId="1B29FF2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352F545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73C446A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4BD770D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31027B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3DD17CB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28AB3AE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BFF540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D47A5E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0B35C9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BF3DB0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3525A08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7F8B91A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2860ED7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2982067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C3E7A6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3EA178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695A81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65DE1C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AAB795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6F59F32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327430AE"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6B58EF1A" w14:textId="379DDA2B"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4DD9991A"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31</w:t>
            </w:r>
          </w:p>
        </w:tc>
        <w:tc>
          <w:tcPr>
            <w:tcW w:w="383" w:type="pct"/>
            <w:tcBorders>
              <w:top w:val="nil"/>
              <w:left w:val="single" w:sz="12" w:space="0" w:color="auto"/>
              <w:bottom w:val="single" w:sz="8" w:space="0" w:color="auto"/>
              <w:right w:val="single" w:sz="8" w:space="0" w:color="auto"/>
            </w:tcBorders>
            <w:shd w:val="clear" w:color="000000" w:fill="FFFFFF"/>
            <w:noWrap/>
            <w:vAlign w:val="center"/>
            <w:hideMark/>
          </w:tcPr>
          <w:p w14:paraId="2FD3609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single" w:sz="8" w:space="0" w:color="auto"/>
              <w:right w:val="single" w:sz="8" w:space="0" w:color="auto"/>
            </w:tcBorders>
            <w:shd w:val="clear" w:color="000000" w:fill="FFFFFF"/>
            <w:noWrap/>
            <w:vAlign w:val="center"/>
            <w:hideMark/>
          </w:tcPr>
          <w:p w14:paraId="5B2CB0F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5C8E754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0354A4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76F75C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0A07753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5B29ACD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8D9258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D8168F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8A472B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7D0DB8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22827AC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02ABCDE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1407BD1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07EDD37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9D6E20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3AA50A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7E416C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44A34B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DD556A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7C6B10E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7C92213E" w14:textId="77777777" w:rsidTr="006911DD">
        <w:trPr>
          <w:cantSplit/>
          <w:trHeight w:val="465"/>
          <w:jc w:val="center"/>
        </w:trPr>
        <w:tc>
          <w:tcPr>
            <w:tcW w:w="214" w:type="pct"/>
            <w:vMerge/>
            <w:tcBorders>
              <w:left w:val="single" w:sz="12" w:space="0" w:color="auto"/>
              <w:bottom w:val="nil"/>
              <w:right w:val="nil"/>
            </w:tcBorders>
            <w:shd w:val="clear" w:color="000000" w:fill="A6A6A6"/>
            <w:noWrap/>
            <w:textDirection w:val="btLr"/>
            <w:vAlign w:val="center"/>
            <w:hideMark/>
          </w:tcPr>
          <w:p w14:paraId="2E7C570F" w14:textId="3DC7875A"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3" w:type="pct"/>
            <w:tcBorders>
              <w:top w:val="nil"/>
              <w:left w:val="single" w:sz="12" w:space="0" w:color="auto"/>
              <w:bottom w:val="nil"/>
              <w:right w:val="nil"/>
            </w:tcBorders>
            <w:shd w:val="clear" w:color="000000" w:fill="BFBFBF"/>
            <w:noWrap/>
            <w:textDirection w:val="btLr"/>
            <w:vAlign w:val="center"/>
            <w:hideMark/>
          </w:tcPr>
          <w:p w14:paraId="732497BD"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32</w:t>
            </w:r>
          </w:p>
        </w:tc>
        <w:tc>
          <w:tcPr>
            <w:tcW w:w="383" w:type="pct"/>
            <w:tcBorders>
              <w:top w:val="nil"/>
              <w:left w:val="single" w:sz="12" w:space="0" w:color="auto"/>
              <w:bottom w:val="nil"/>
              <w:right w:val="single" w:sz="8" w:space="0" w:color="auto"/>
            </w:tcBorders>
            <w:shd w:val="clear" w:color="000000" w:fill="F2F2F2"/>
            <w:noWrap/>
            <w:vAlign w:val="center"/>
            <w:hideMark/>
          </w:tcPr>
          <w:p w14:paraId="5DDE1DD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nil"/>
              <w:right w:val="single" w:sz="8" w:space="0" w:color="auto"/>
            </w:tcBorders>
            <w:shd w:val="clear" w:color="000000" w:fill="F2F2F2"/>
            <w:noWrap/>
            <w:vAlign w:val="center"/>
            <w:hideMark/>
          </w:tcPr>
          <w:p w14:paraId="2D2B24B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nil"/>
              <w:right w:val="single" w:sz="12" w:space="0" w:color="auto"/>
            </w:tcBorders>
            <w:shd w:val="clear" w:color="000000" w:fill="00FFFF"/>
            <w:noWrap/>
            <w:vAlign w:val="center"/>
            <w:hideMark/>
          </w:tcPr>
          <w:p w14:paraId="6B2C13A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14FB276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0223F27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38187FD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12" w:space="0" w:color="auto"/>
            </w:tcBorders>
            <w:shd w:val="clear" w:color="000000" w:fill="F2F2F2"/>
            <w:noWrap/>
            <w:vAlign w:val="center"/>
            <w:hideMark/>
          </w:tcPr>
          <w:p w14:paraId="1EEE1E9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3017BD5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19C7F84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278C28F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470D350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12" w:space="0" w:color="auto"/>
            </w:tcBorders>
            <w:shd w:val="clear" w:color="000000" w:fill="F2F2F2"/>
            <w:noWrap/>
            <w:vAlign w:val="center"/>
            <w:hideMark/>
          </w:tcPr>
          <w:p w14:paraId="60B8DD9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nil"/>
              <w:right w:val="single" w:sz="8" w:space="0" w:color="auto"/>
            </w:tcBorders>
            <w:shd w:val="clear" w:color="000000" w:fill="F2F2F2"/>
            <w:noWrap/>
            <w:vAlign w:val="center"/>
            <w:hideMark/>
          </w:tcPr>
          <w:p w14:paraId="2F1A71C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nil"/>
              <w:right w:val="single" w:sz="8" w:space="0" w:color="auto"/>
            </w:tcBorders>
            <w:shd w:val="clear" w:color="000000" w:fill="F2F2F2"/>
            <w:noWrap/>
            <w:vAlign w:val="center"/>
            <w:hideMark/>
          </w:tcPr>
          <w:p w14:paraId="248AC8E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nil"/>
              <w:right w:val="single" w:sz="12" w:space="0" w:color="auto"/>
            </w:tcBorders>
            <w:shd w:val="clear" w:color="000000" w:fill="F2F2F2"/>
            <w:noWrap/>
            <w:vAlign w:val="center"/>
            <w:hideMark/>
          </w:tcPr>
          <w:p w14:paraId="7B4A7DA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73C2E51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16DBFF4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10DCD86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0366B53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1642077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nil"/>
              <w:right w:val="single" w:sz="12" w:space="0" w:color="auto"/>
            </w:tcBorders>
            <w:shd w:val="clear" w:color="000000" w:fill="F2F2F2"/>
            <w:noWrap/>
            <w:vAlign w:val="center"/>
            <w:hideMark/>
          </w:tcPr>
          <w:p w14:paraId="7E256B4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0E424DDD" w14:textId="77777777" w:rsidTr="006911DD">
        <w:trPr>
          <w:cantSplit/>
          <w:trHeight w:val="465"/>
          <w:jc w:val="center"/>
        </w:trPr>
        <w:tc>
          <w:tcPr>
            <w:tcW w:w="214" w:type="pct"/>
            <w:tcBorders>
              <w:top w:val="single" w:sz="12" w:space="0" w:color="auto"/>
              <w:left w:val="single" w:sz="12" w:space="0" w:color="auto"/>
              <w:bottom w:val="single" w:sz="12" w:space="0" w:color="auto"/>
              <w:right w:val="nil"/>
            </w:tcBorders>
            <w:shd w:val="clear" w:color="000000" w:fill="A6A6A6"/>
            <w:noWrap/>
            <w:textDirection w:val="btLr"/>
            <w:vAlign w:val="center"/>
            <w:hideMark/>
          </w:tcPr>
          <w:p w14:paraId="0D123140" w14:textId="77777777" w:rsidR="000D02D6" w:rsidRPr="000D02D6" w:rsidRDefault="000D02D6" w:rsidP="000D02D6">
            <w:pPr>
              <w:spacing w:before="0" w:line="240" w:lineRule="auto"/>
              <w:jc w:val="center"/>
              <w:rPr>
                <w:rFonts w:eastAsia="Times New Roman" w:cs="Arial"/>
                <w:b/>
                <w:bCs/>
                <w:color w:val="000000"/>
                <w:szCs w:val="24"/>
                <w:lang w:val="ca-ES" w:eastAsia="ca-ES"/>
              </w:rPr>
            </w:pPr>
            <w:r w:rsidRPr="000D02D6">
              <w:rPr>
                <w:rFonts w:eastAsia="Times New Roman" w:cs="Arial"/>
                <w:b/>
                <w:bCs/>
                <w:color w:val="000000"/>
                <w:szCs w:val="24"/>
                <w:lang w:val="ca-ES" w:eastAsia="ca-ES"/>
              </w:rPr>
              <w:t>JUL</w:t>
            </w:r>
          </w:p>
        </w:tc>
        <w:tc>
          <w:tcPr>
            <w:tcW w:w="193" w:type="pct"/>
            <w:tcBorders>
              <w:top w:val="single" w:sz="12" w:space="0" w:color="auto"/>
              <w:left w:val="single" w:sz="12" w:space="0" w:color="auto"/>
              <w:bottom w:val="single" w:sz="12" w:space="0" w:color="auto"/>
              <w:right w:val="nil"/>
            </w:tcBorders>
            <w:shd w:val="clear" w:color="000000" w:fill="BFBFBF"/>
            <w:noWrap/>
            <w:textDirection w:val="btLr"/>
            <w:vAlign w:val="center"/>
            <w:hideMark/>
          </w:tcPr>
          <w:p w14:paraId="0DF8231E"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33</w:t>
            </w:r>
          </w:p>
        </w:tc>
        <w:tc>
          <w:tcPr>
            <w:tcW w:w="383" w:type="pct"/>
            <w:tcBorders>
              <w:top w:val="single" w:sz="12" w:space="0" w:color="auto"/>
              <w:left w:val="single" w:sz="12" w:space="0" w:color="auto"/>
              <w:bottom w:val="single" w:sz="12" w:space="0" w:color="auto"/>
              <w:right w:val="single" w:sz="8" w:space="0" w:color="auto"/>
            </w:tcBorders>
            <w:shd w:val="clear" w:color="000000" w:fill="FFFFFF"/>
            <w:noWrap/>
            <w:vAlign w:val="center"/>
            <w:hideMark/>
          </w:tcPr>
          <w:p w14:paraId="0367F89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single" w:sz="12" w:space="0" w:color="auto"/>
              <w:left w:val="nil"/>
              <w:bottom w:val="single" w:sz="12" w:space="0" w:color="auto"/>
              <w:right w:val="single" w:sz="8" w:space="0" w:color="auto"/>
            </w:tcBorders>
            <w:shd w:val="clear" w:color="000000" w:fill="FFFFFF"/>
            <w:noWrap/>
            <w:vAlign w:val="center"/>
            <w:hideMark/>
          </w:tcPr>
          <w:p w14:paraId="46B85F4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single" w:sz="12" w:space="0" w:color="auto"/>
              <w:left w:val="nil"/>
              <w:bottom w:val="single" w:sz="12" w:space="0" w:color="auto"/>
              <w:right w:val="single" w:sz="12" w:space="0" w:color="auto"/>
            </w:tcBorders>
            <w:shd w:val="clear" w:color="000000" w:fill="00FFFF"/>
            <w:noWrap/>
            <w:vAlign w:val="center"/>
            <w:hideMark/>
          </w:tcPr>
          <w:p w14:paraId="2A2CA10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single" w:sz="12" w:space="0" w:color="auto"/>
              <w:left w:val="nil"/>
              <w:bottom w:val="single" w:sz="12" w:space="0" w:color="auto"/>
              <w:right w:val="single" w:sz="8" w:space="0" w:color="auto"/>
            </w:tcBorders>
            <w:shd w:val="clear" w:color="000000" w:fill="FFFFFF"/>
            <w:noWrap/>
            <w:vAlign w:val="center"/>
            <w:hideMark/>
          </w:tcPr>
          <w:p w14:paraId="0D2B63A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single" w:sz="12" w:space="0" w:color="auto"/>
              <w:left w:val="nil"/>
              <w:bottom w:val="single" w:sz="12" w:space="0" w:color="auto"/>
              <w:right w:val="single" w:sz="8" w:space="0" w:color="auto"/>
            </w:tcBorders>
            <w:shd w:val="clear" w:color="000000" w:fill="FFFFFF"/>
            <w:noWrap/>
            <w:vAlign w:val="center"/>
            <w:hideMark/>
          </w:tcPr>
          <w:p w14:paraId="549A3DF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single" w:sz="12" w:space="0" w:color="auto"/>
              <w:left w:val="nil"/>
              <w:bottom w:val="single" w:sz="12" w:space="0" w:color="auto"/>
              <w:right w:val="single" w:sz="8" w:space="0" w:color="auto"/>
            </w:tcBorders>
            <w:shd w:val="clear" w:color="000000" w:fill="FFFFFF"/>
            <w:noWrap/>
            <w:vAlign w:val="center"/>
            <w:hideMark/>
          </w:tcPr>
          <w:p w14:paraId="3C4890E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12" w:space="0" w:color="auto"/>
            </w:tcBorders>
            <w:shd w:val="clear" w:color="000000" w:fill="FFFFFF"/>
            <w:noWrap/>
            <w:vAlign w:val="center"/>
            <w:hideMark/>
          </w:tcPr>
          <w:p w14:paraId="46EB31F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47E911A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5357C2C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68D76D0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2B7FB77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12" w:space="0" w:color="auto"/>
            </w:tcBorders>
            <w:shd w:val="clear" w:color="000000" w:fill="FFFFFF"/>
            <w:noWrap/>
            <w:vAlign w:val="center"/>
            <w:hideMark/>
          </w:tcPr>
          <w:p w14:paraId="5DADE9A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single" w:sz="12" w:space="0" w:color="auto"/>
              <w:left w:val="nil"/>
              <w:bottom w:val="single" w:sz="12" w:space="0" w:color="auto"/>
              <w:right w:val="single" w:sz="8" w:space="0" w:color="auto"/>
            </w:tcBorders>
            <w:shd w:val="clear" w:color="000000" w:fill="FFFFFF"/>
            <w:noWrap/>
            <w:vAlign w:val="center"/>
            <w:hideMark/>
          </w:tcPr>
          <w:p w14:paraId="73E8B56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single" w:sz="12" w:space="0" w:color="auto"/>
              <w:left w:val="nil"/>
              <w:bottom w:val="single" w:sz="12" w:space="0" w:color="auto"/>
              <w:right w:val="single" w:sz="8" w:space="0" w:color="auto"/>
            </w:tcBorders>
            <w:shd w:val="clear" w:color="000000" w:fill="FFFFFF"/>
            <w:noWrap/>
            <w:vAlign w:val="center"/>
            <w:hideMark/>
          </w:tcPr>
          <w:p w14:paraId="4185250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single" w:sz="12" w:space="0" w:color="auto"/>
              <w:left w:val="nil"/>
              <w:bottom w:val="single" w:sz="12" w:space="0" w:color="auto"/>
              <w:right w:val="single" w:sz="12" w:space="0" w:color="auto"/>
            </w:tcBorders>
            <w:shd w:val="clear" w:color="000000" w:fill="FFFFFF"/>
            <w:noWrap/>
            <w:vAlign w:val="center"/>
            <w:hideMark/>
          </w:tcPr>
          <w:p w14:paraId="2BEAAFA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656143E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5F77C60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10F48F6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112D1C6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0AA6B28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single" w:sz="12" w:space="0" w:color="auto"/>
              <w:left w:val="nil"/>
              <w:bottom w:val="single" w:sz="12" w:space="0" w:color="auto"/>
              <w:right w:val="single" w:sz="12" w:space="0" w:color="auto"/>
            </w:tcBorders>
            <w:shd w:val="clear" w:color="000000" w:fill="FFFFFF"/>
            <w:noWrap/>
            <w:vAlign w:val="center"/>
            <w:hideMark/>
          </w:tcPr>
          <w:p w14:paraId="381B66C4" w14:textId="77777777" w:rsidR="000D02D6" w:rsidRPr="000D02D6" w:rsidRDefault="000D02D6" w:rsidP="000D02D6">
            <w:pPr>
              <w:keepNext/>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bl>
    <w:p w14:paraId="1589EC69" w14:textId="7CD2F647" w:rsidR="00A9416B" w:rsidRDefault="000D02D6" w:rsidP="000D02D6">
      <w:pPr>
        <w:pStyle w:val="Llegenda"/>
      </w:pPr>
      <w:bookmarkStart w:id="111" w:name="_Toc69497507"/>
      <w:r>
        <w:t xml:space="preserve">Tabla </w:t>
      </w:r>
      <w:r w:rsidR="00116B5D">
        <w:fldChar w:fldCharType="begin"/>
      </w:r>
      <w:r w:rsidR="00116B5D">
        <w:instrText xml:space="preserve"> STYLEREF 1 \s </w:instrText>
      </w:r>
      <w:r w:rsidR="00116B5D">
        <w:fldChar w:fldCharType="separate"/>
      </w:r>
      <w:r w:rsidR="00116B5D">
        <w:rPr>
          <w:noProof/>
        </w:rPr>
        <w:t>5</w:t>
      </w:r>
      <w:r w:rsidR="00116B5D">
        <w:fldChar w:fldCharType="end"/>
      </w:r>
      <w:r w:rsidR="00116B5D">
        <w:t>.</w:t>
      </w:r>
      <w:r w:rsidR="00116B5D">
        <w:fldChar w:fldCharType="begin"/>
      </w:r>
      <w:r w:rsidR="00116B5D">
        <w:instrText xml:space="preserve"> SEQ Tabla \* ARABIC \s 1 </w:instrText>
      </w:r>
      <w:r w:rsidR="00116B5D">
        <w:fldChar w:fldCharType="separate"/>
      </w:r>
      <w:r w:rsidR="00116B5D">
        <w:rPr>
          <w:noProof/>
        </w:rPr>
        <w:t>1</w:t>
      </w:r>
      <w:r w:rsidR="00116B5D">
        <w:fldChar w:fldCharType="end"/>
      </w:r>
      <w:r>
        <w:t>: Cronograma del TFG</w:t>
      </w:r>
      <w:bookmarkEnd w:id="111"/>
    </w:p>
    <w:p w14:paraId="04435592" w14:textId="4785197D" w:rsidR="00AA6F8A" w:rsidRPr="00112EF1" w:rsidRDefault="00AA6F8A" w:rsidP="00AA6F8A">
      <w:pPr>
        <w:rPr>
          <w:rFonts w:eastAsia="Times New Roman"/>
          <w:lang w:eastAsia="ca-ES"/>
        </w:rPr>
      </w:pPr>
      <w:r w:rsidRPr="00112EF1">
        <w:rPr>
          <w:rFonts w:eastAsia="Times New Roman"/>
          <w:lang w:eastAsia="ca-ES"/>
        </w:rPr>
        <w:t>Para que se pueda entender un poco el cronograma</w:t>
      </w:r>
      <w:r>
        <w:rPr>
          <w:rFonts w:eastAsia="Times New Roman"/>
          <w:lang w:eastAsia="ca-ES"/>
        </w:rPr>
        <w:t xml:space="preserve"> que se acaba de ver</w:t>
      </w:r>
      <w:r w:rsidRPr="00112EF1">
        <w:rPr>
          <w:rFonts w:eastAsia="Times New Roman"/>
          <w:lang w:eastAsia="ca-ES"/>
        </w:rPr>
        <w:t xml:space="preserve">, las letras que se ven </w:t>
      </w:r>
      <w:r>
        <w:rPr>
          <w:rFonts w:eastAsia="Times New Roman"/>
          <w:lang w:eastAsia="ca-ES"/>
        </w:rPr>
        <w:t xml:space="preserve">en la cabecera </w:t>
      </w:r>
      <w:r w:rsidRPr="00112EF1">
        <w:rPr>
          <w:rFonts w:eastAsia="Times New Roman"/>
          <w:lang w:eastAsia="ca-ES"/>
        </w:rPr>
        <w:t>de la tabla corresponden a:</w:t>
      </w:r>
    </w:p>
    <w:p w14:paraId="26366A5A" w14:textId="77777777" w:rsidR="00AA6F8A" w:rsidRDefault="00AA6F8A" w:rsidP="00AA6F8A">
      <w:pPr>
        <w:pStyle w:val="Pargrafdellista"/>
        <w:numPr>
          <w:ilvl w:val="0"/>
          <w:numId w:val="33"/>
        </w:numPr>
        <w:rPr>
          <w:rFonts w:eastAsia="Times New Roman"/>
          <w:lang w:eastAsia="ca-ES"/>
        </w:rPr>
      </w:pPr>
      <w:r>
        <w:rPr>
          <w:rFonts w:eastAsia="Times New Roman"/>
          <w:lang w:eastAsia="ca-ES"/>
        </w:rPr>
        <w:t>Docs (Documentación)</w:t>
      </w:r>
    </w:p>
    <w:p w14:paraId="109ACDE6" w14:textId="77777777" w:rsidR="00AA6F8A" w:rsidRPr="00112EF1" w:rsidRDefault="00AA6F8A" w:rsidP="00AA6F8A">
      <w:pPr>
        <w:pStyle w:val="Pargrafdellista"/>
        <w:numPr>
          <w:ilvl w:val="1"/>
          <w:numId w:val="33"/>
        </w:numPr>
        <w:rPr>
          <w:rFonts w:eastAsia="Times New Roman"/>
          <w:lang w:eastAsia="ca-ES"/>
        </w:rPr>
      </w:pPr>
      <w:r w:rsidRPr="00112EF1">
        <w:rPr>
          <w:rFonts w:eastAsia="Times New Roman"/>
          <w:lang w:eastAsia="ca-ES"/>
        </w:rPr>
        <w:t xml:space="preserve">A: Anteproyecto </w:t>
      </w:r>
      <w:r w:rsidRPr="00112EF1">
        <w:rPr>
          <w:rFonts w:eastAsia="Times New Roman" w:cs="Arial"/>
          <w:lang w:eastAsia="ca-ES"/>
        </w:rPr>
        <w:t>≈ 90 h</w:t>
      </w:r>
    </w:p>
    <w:p w14:paraId="1DD9A3CF" w14:textId="77777777" w:rsidR="00AA6F8A" w:rsidRPr="00112EF1" w:rsidRDefault="00AA6F8A" w:rsidP="00AA6F8A">
      <w:pPr>
        <w:pStyle w:val="Pargrafdellista"/>
        <w:numPr>
          <w:ilvl w:val="1"/>
          <w:numId w:val="33"/>
        </w:numPr>
        <w:rPr>
          <w:rFonts w:eastAsia="Times New Roman"/>
          <w:lang w:eastAsia="ca-ES"/>
        </w:rPr>
      </w:pPr>
      <w:r w:rsidRPr="00112EF1">
        <w:rPr>
          <w:rFonts w:eastAsia="Times New Roman"/>
          <w:lang w:eastAsia="ca-ES"/>
        </w:rPr>
        <w:t xml:space="preserve">M: Memoria </w:t>
      </w:r>
      <w:r w:rsidRPr="00112EF1">
        <w:rPr>
          <w:rFonts w:eastAsia="Times New Roman" w:cs="Arial"/>
          <w:lang w:eastAsia="ca-ES"/>
        </w:rPr>
        <w:t>≈ 52 h</w:t>
      </w:r>
    </w:p>
    <w:p w14:paraId="416DF8F7" w14:textId="77777777" w:rsidR="00AA6F8A" w:rsidRPr="000D02D6" w:rsidRDefault="00AA6F8A" w:rsidP="00AA6F8A">
      <w:pPr>
        <w:pStyle w:val="Pargrafdellista"/>
        <w:numPr>
          <w:ilvl w:val="1"/>
          <w:numId w:val="33"/>
        </w:numPr>
        <w:rPr>
          <w:rFonts w:eastAsia="Times New Roman"/>
          <w:lang w:eastAsia="ca-ES"/>
        </w:rPr>
      </w:pPr>
      <w:r w:rsidRPr="00112EF1">
        <w:rPr>
          <w:rFonts w:eastAsia="Times New Roman"/>
          <w:lang w:eastAsia="ca-ES"/>
        </w:rPr>
        <w:t xml:space="preserve">P: Presentación </w:t>
      </w:r>
      <w:r w:rsidRPr="00112EF1">
        <w:rPr>
          <w:rFonts w:eastAsia="Times New Roman" w:cs="Arial"/>
          <w:lang w:eastAsia="ca-ES"/>
        </w:rPr>
        <w:t>≈ 35 h</w:t>
      </w:r>
    </w:p>
    <w:p w14:paraId="32F5017C" w14:textId="77777777" w:rsidR="00AA6F8A" w:rsidRPr="00112EF1" w:rsidRDefault="00AA6F8A" w:rsidP="00AA6F8A">
      <w:pPr>
        <w:pStyle w:val="Pargrafdellista"/>
        <w:numPr>
          <w:ilvl w:val="0"/>
          <w:numId w:val="33"/>
        </w:numPr>
        <w:rPr>
          <w:rFonts w:eastAsia="Times New Roman"/>
          <w:lang w:eastAsia="ca-ES"/>
        </w:rPr>
      </w:pPr>
      <w:r w:rsidRPr="00112EF1">
        <w:rPr>
          <w:rFonts w:eastAsia="Times New Roman"/>
          <w:lang w:eastAsia="ca-ES"/>
        </w:rPr>
        <w:t>Diseño:</w:t>
      </w:r>
    </w:p>
    <w:p w14:paraId="7C46BF25" w14:textId="77777777" w:rsidR="00AA6F8A" w:rsidRPr="00112EF1" w:rsidRDefault="00AA6F8A" w:rsidP="00AA6F8A">
      <w:pPr>
        <w:pStyle w:val="Pargrafdellista"/>
        <w:numPr>
          <w:ilvl w:val="1"/>
          <w:numId w:val="33"/>
        </w:numPr>
        <w:rPr>
          <w:rFonts w:eastAsia="Times New Roman"/>
          <w:lang w:val="en-US" w:eastAsia="ca-ES"/>
        </w:rPr>
      </w:pPr>
      <w:r w:rsidRPr="00112EF1">
        <w:rPr>
          <w:rFonts w:eastAsia="Times New Roman"/>
          <w:lang w:val="en-US" w:eastAsia="ca-ES"/>
        </w:rPr>
        <w:t xml:space="preserve">GDD: Game Design Document </w:t>
      </w:r>
      <w:r w:rsidRPr="00112EF1">
        <w:rPr>
          <w:rFonts w:eastAsia="Times New Roman" w:cs="Arial"/>
          <w:lang w:val="en-US" w:eastAsia="ca-ES"/>
        </w:rPr>
        <w:t>≈ 10 h</w:t>
      </w:r>
    </w:p>
    <w:p w14:paraId="411FEB1F" w14:textId="77777777" w:rsidR="00AA6F8A" w:rsidRPr="00112EF1" w:rsidRDefault="00AA6F8A" w:rsidP="00AA6F8A">
      <w:pPr>
        <w:pStyle w:val="Pargrafdellista"/>
        <w:numPr>
          <w:ilvl w:val="1"/>
          <w:numId w:val="33"/>
        </w:numPr>
        <w:rPr>
          <w:rFonts w:eastAsia="Times New Roman"/>
          <w:lang w:eastAsia="ca-ES"/>
        </w:rPr>
      </w:pPr>
      <w:r w:rsidRPr="00112EF1">
        <w:rPr>
          <w:rFonts w:eastAsia="Times New Roman"/>
          <w:lang w:eastAsia="ca-ES"/>
        </w:rPr>
        <w:t xml:space="preserve">UMLC: UML del Cliente </w:t>
      </w:r>
      <w:r w:rsidRPr="00112EF1">
        <w:rPr>
          <w:rFonts w:eastAsia="Times New Roman" w:cs="Arial"/>
          <w:lang w:eastAsia="ca-ES"/>
        </w:rPr>
        <w:t>≈ 4 h</w:t>
      </w:r>
    </w:p>
    <w:p w14:paraId="008BE7B2" w14:textId="77777777" w:rsidR="00AA6F8A" w:rsidRPr="00112EF1" w:rsidRDefault="00AA6F8A" w:rsidP="00AA6F8A">
      <w:pPr>
        <w:pStyle w:val="Pargrafdellista"/>
        <w:numPr>
          <w:ilvl w:val="1"/>
          <w:numId w:val="33"/>
        </w:numPr>
        <w:rPr>
          <w:rFonts w:eastAsia="Times New Roman"/>
          <w:lang w:eastAsia="ca-ES"/>
        </w:rPr>
      </w:pPr>
      <w:r w:rsidRPr="00112EF1">
        <w:rPr>
          <w:rFonts w:eastAsia="Times New Roman"/>
          <w:lang w:eastAsia="ca-ES"/>
        </w:rPr>
        <w:t xml:space="preserve">UMLS: UML del Servidor </w:t>
      </w:r>
      <w:r w:rsidRPr="00112EF1">
        <w:rPr>
          <w:rFonts w:eastAsia="Times New Roman" w:cs="Arial"/>
          <w:lang w:eastAsia="ca-ES"/>
        </w:rPr>
        <w:t>≈ 6 h</w:t>
      </w:r>
    </w:p>
    <w:p w14:paraId="12444C91" w14:textId="77777777" w:rsidR="00AA6F8A" w:rsidRPr="00112EF1" w:rsidRDefault="00AA6F8A" w:rsidP="00AA6F8A">
      <w:pPr>
        <w:pStyle w:val="Pargrafdellista"/>
        <w:numPr>
          <w:ilvl w:val="1"/>
          <w:numId w:val="33"/>
        </w:numPr>
        <w:rPr>
          <w:rFonts w:eastAsia="Times New Roman"/>
          <w:lang w:eastAsia="ca-ES"/>
        </w:rPr>
      </w:pPr>
      <w:r w:rsidRPr="00112EF1">
        <w:rPr>
          <w:rFonts w:eastAsia="Times New Roman"/>
          <w:lang w:eastAsia="ca-ES"/>
        </w:rPr>
        <w:t xml:space="preserve">ERD: Esquema relacional de la base de datos </w:t>
      </w:r>
      <w:r w:rsidRPr="00112EF1">
        <w:rPr>
          <w:rFonts w:eastAsia="Times New Roman" w:cs="Arial"/>
          <w:lang w:eastAsia="ca-ES"/>
        </w:rPr>
        <w:t>≈ 4 h</w:t>
      </w:r>
    </w:p>
    <w:p w14:paraId="613A134B" w14:textId="77777777" w:rsidR="00AA6F8A" w:rsidRPr="00112EF1" w:rsidRDefault="00AA6F8A" w:rsidP="00AA6F8A">
      <w:pPr>
        <w:pStyle w:val="Pargrafdellista"/>
        <w:numPr>
          <w:ilvl w:val="0"/>
          <w:numId w:val="33"/>
        </w:numPr>
        <w:rPr>
          <w:rFonts w:eastAsia="Times New Roman"/>
          <w:lang w:eastAsia="ca-ES"/>
        </w:rPr>
      </w:pPr>
      <w:r w:rsidRPr="00112EF1">
        <w:rPr>
          <w:rFonts w:eastAsia="Times New Roman"/>
          <w:lang w:eastAsia="ca-ES"/>
        </w:rPr>
        <w:t>Cliente:</w:t>
      </w:r>
    </w:p>
    <w:p w14:paraId="0C030791" w14:textId="77777777" w:rsidR="00AA6F8A" w:rsidRPr="00112EF1" w:rsidRDefault="00AA6F8A" w:rsidP="00AA6F8A">
      <w:pPr>
        <w:pStyle w:val="Pargrafdellista"/>
        <w:numPr>
          <w:ilvl w:val="1"/>
          <w:numId w:val="33"/>
        </w:numPr>
        <w:rPr>
          <w:rFonts w:eastAsia="Times New Roman"/>
          <w:lang w:eastAsia="ca-ES"/>
        </w:rPr>
      </w:pPr>
      <w:r w:rsidRPr="00112EF1">
        <w:rPr>
          <w:rFonts w:eastAsia="Times New Roman"/>
          <w:lang w:eastAsia="ca-ES"/>
        </w:rPr>
        <w:t xml:space="preserve">CV: Controlador del vehículo </w:t>
      </w:r>
      <w:r w:rsidRPr="00112EF1">
        <w:rPr>
          <w:rFonts w:eastAsia="Times New Roman" w:cs="Arial"/>
          <w:lang w:eastAsia="ca-ES"/>
        </w:rPr>
        <w:t>≈ 15 h</w:t>
      </w:r>
    </w:p>
    <w:p w14:paraId="6B460344" w14:textId="77777777" w:rsidR="00AA6F8A" w:rsidRPr="00112EF1" w:rsidRDefault="00AA6F8A" w:rsidP="00AA6F8A">
      <w:pPr>
        <w:pStyle w:val="Pargrafdellista"/>
        <w:numPr>
          <w:ilvl w:val="1"/>
          <w:numId w:val="33"/>
        </w:numPr>
        <w:rPr>
          <w:rFonts w:eastAsia="Times New Roman"/>
          <w:lang w:eastAsia="ca-ES"/>
        </w:rPr>
      </w:pPr>
      <w:r w:rsidRPr="00112EF1">
        <w:rPr>
          <w:rFonts w:eastAsia="Times New Roman"/>
          <w:lang w:eastAsia="ca-ES"/>
        </w:rPr>
        <w:t xml:space="preserve">RJ: Reglas del juego </w:t>
      </w:r>
      <w:r w:rsidRPr="00112EF1">
        <w:rPr>
          <w:rFonts w:eastAsia="Times New Roman" w:cs="Arial"/>
          <w:lang w:eastAsia="ca-ES"/>
        </w:rPr>
        <w:t>≈ 15 h</w:t>
      </w:r>
    </w:p>
    <w:p w14:paraId="77F82D61" w14:textId="77777777" w:rsidR="00AA6F8A" w:rsidRPr="00112EF1" w:rsidRDefault="00AA6F8A" w:rsidP="00AA6F8A">
      <w:pPr>
        <w:pStyle w:val="Pargrafdellista"/>
        <w:numPr>
          <w:ilvl w:val="1"/>
          <w:numId w:val="33"/>
        </w:numPr>
        <w:rPr>
          <w:rFonts w:eastAsia="Times New Roman"/>
          <w:lang w:eastAsia="ca-ES"/>
        </w:rPr>
      </w:pPr>
      <w:r w:rsidRPr="00112EF1">
        <w:rPr>
          <w:rFonts w:eastAsia="Times New Roman"/>
          <w:lang w:eastAsia="ca-ES"/>
        </w:rPr>
        <w:t xml:space="preserve">GUI: Interfaz gráfica de usuario </w:t>
      </w:r>
      <w:r w:rsidRPr="00112EF1">
        <w:rPr>
          <w:rFonts w:eastAsia="Times New Roman" w:cs="Arial"/>
          <w:lang w:eastAsia="ca-ES"/>
        </w:rPr>
        <w:t>≈ 15 h</w:t>
      </w:r>
    </w:p>
    <w:p w14:paraId="06F1CED0" w14:textId="77777777" w:rsidR="00AA6F8A" w:rsidRPr="00112EF1" w:rsidRDefault="00AA6F8A" w:rsidP="00AA6F8A">
      <w:pPr>
        <w:pStyle w:val="Pargrafdellista"/>
        <w:numPr>
          <w:ilvl w:val="1"/>
          <w:numId w:val="33"/>
        </w:numPr>
        <w:rPr>
          <w:rFonts w:eastAsia="Times New Roman"/>
          <w:lang w:eastAsia="ca-ES"/>
        </w:rPr>
      </w:pPr>
      <w:r w:rsidRPr="00112EF1">
        <w:rPr>
          <w:rFonts w:eastAsia="Times New Roman"/>
          <w:lang w:eastAsia="ca-ES"/>
        </w:rPr>
        <w:t xml:space="preserve">IA: Inteligencia artificial </w:t>
      </w:r>
      <w:r w:rsidRPr="00112EF1">
        <w:rPr>
          <w:rFonts w:eastAsia="Times New Roman" w:cs="Arial"/>
          <w:lang w:eastAsia="ca-ES"/>
        </w:rPr>
        <w:t>≈ 63 h</w:t>
      </w:r>
    </w:p>
    <w:p w14:paraId="0597BCAF" w14:textId="54B897E6" w:rsidR="00AA6F8A" w:rsidRPr="00112EF1" w:rsidRDefault="00AA6F8A" w:rsidP="00AA6F8A">
      <w:pPr>
        <w:pStyle w:val="Pargrafdellista"/>
        <w:numPr>
          <w:ilvl w:val="1"/>
          <w:numId w:val="33"/>
        </w:numPr>
        <w:rPr>
          <w:rFonts w:eastAsia="Times New Roman"/>
          <w:lang w:eastAsia="ca-ES"/>
        </w:rPr>
      </w:pPr>
      <w:r w:rsidRPr="00112EF1">
        <w:rPr>
          <w:rFonts w:eastAsia="Times New Roman"/>
          <w:lang w:eastAsia="ca-ES"/>
        </w:rPr>
        <w:t xml:space="preserve">O: Objetos </w:t>
      </w:r>
      <w:r w:rsidRPr="00112EF1">
        <w:rPr>
          <w:rFonts w:eastAsia="Times New Roman" w:cs="Arial"/>
          <w:lang w:eastAsia="ca-ES"/>
        </w:rPr>
        <w:t xml:space="preserve">≈ </w:t>
      </w:r>
      <w:r w:rsidR="00F0606B">
        <w:rPr>
          <w:rFonts w:eastAsia="Times New Roman" w:cs="Arial"/>
          <w:lang w:eastAsia="ca-ES"/>
        </w:rPr>
        <w:t>30 h</w:t>
      </w:r>
    </w:p>
    <w:p w14:paraId="292E451D" w14:textId="77777777" w:rsidR="00AA6F8A" w:rsidRPr="00112EF1" w:rsidRDefault="00AA6F8A" w:rsidP="00AA6F8A">
      <w:pPr>
        <w:pStyle w:val="Pargrafdellista"/>
        <w:numPr>
          <w:ilvl w:val="0"/>
          <w:numId w:val="33"/>
        </w:numPr>
        <w:rPr>
          <w:rFonts w:eastAsia="Times New Roman"/>
          <w:lang w:eastAsia="ca-ES"/>
        </w:rPr>
      </w:pPr>
      <w:r w:rsidRPr="00112EF1">
        <w:rPr>
          <w:rFonts w:eastAsia="Times New Roman"/>
          <w:lang w:eastAsia="ca-ES"/>
        </w:rPr>
        <w:t>Servidor:</w:t>
      </w:r>
    </w:p>
    <w:p w14:paraId="6F1E4492" w14:textId="77777777" w:rsidR="00AA6F8A" w:rsidRPr="00112EF1" w:rsidRDefault="00AA6F8A" w:rsidP="00AA6F8A">
      <w:pPr>
        <w:pStyle w:val="Pargrafdellista"/>
        <w:numPr>
          <w:ilvl w:val="1"/>
          <w:numId w:val="33"/>
        </w:numPr>
        <w:rPr>
          <w:rFonts w:eastAsia="Times New Roman"/>
          <w:lang w:eastAsia="ca-ES"/>
        </w:rPr>
      </w:pPr>
      <w:r w:rsidRPr="00112EF1">
        <w:rPr>
          <w:rFonts w:eastAsia="Times New Roman"/>
          <w:lang w:eastAsia="ca-ES"/>
        </w:rPr>
        <w:t xml:space="preserve">BD: Base de datos </w:t>
      </w:r>
      <w:r w:rsidRPr="00112EF1">
        <w:rPr>
          <w:rFonts w:eastAsia="Times New Roman" w:cs="Arial"/>
          <w:lang w:eastAsia="ca-ES"/>
        </w:rPr>
        <w:t>≈ 24 h</w:t>
      </w:r>
    </w:p>
    <w:p w14:paraId="77398979" w14:textId="77777777" w:rsidR="00AA6F8A" w:rsidRPr="00112EF1" w:rsidRDefault="00AA6F8A" w:rsidP="00AA6F8A">
      <w:pPr>
        <w:pStyle w:val="Pargrafdellista"/>
        <w:numPr>
          <w:ilvl w:val="1"/>
          <w:numId w:val="33"/>
        </w:numPr>
        <w:rPr>
          <w:rFonts w:eastAsia="Times New Roman"/>
          <w:lang w:eastAsia="ca-ES"/>
        </w:rPr>
      </w:pPr>
      <w:r w:rsidRPr="00112EF1">
        <w:rPr>
          <w:rFonts w:eastAsia="Times New Roman"/>
          <w:lang w:eastAsia="ca-ES"/>
        </w:rPr>
        <w:t xml:space="preserve">IJ: Instancia del juego </w:t>
      </w:r>
      <w:r w:rsidRPr="00112EF1">
        <w:rPr>
          <w:rFonts w:eastAsia="Times New Roman" w:cs="Arial"/>
          <w:lang w:eastAsia="ca-ES"/>
        </w:rPr>
        <w:t>≈ 72 h</w:t>
      </w:r>
    </w:p>
    <w:p w14:paraId="755BF1A5" w14:textId="77777777" w:rsidR="00AA6F8A" w:rsidRPr="00112EF1" w:rsidRDefault="00AA6F8A" w:rsidP="00AA6F8A">
      <w:pPr>
        <w:pStyle w:val="Pargrafdellista"/>
        <w:numPr>
          <w:ilvl w:val="1"/>
          <w:numId w:val="33"/>
        </w:numPr>
        <w:rPr>
          <w:rFonts w:eastAsia="Times New Roman"/>
          <w:lang w:eastAsia="ca-ES"/>
        </w:rPr>
      </w:pPr>
      <w:r w:rsidRPr="00112EF1">
        <w:rPr>
          <w:rFonts w:eastAsia="Times New Roman"/>
          <w:lang w:eastAsia="ca-ES"/>
        </w:rPr>
        <w:t xml:space="preserve">API: Crear la API </w:t>
      </w:r>
      <w:r w:rsidRPr="00112EF1">
        <w:rPr>
          <w:rFonts w:eastAsia="Times New Roman" w:cs="Arial"/>
          <w:lang w:eastAsia="ca-ES"/>
        </w:rPr>
        <w:t>≈ 24 h</w:t>
      </w:r>
    </w:p>
    <w:p w14:paraId="63524F89" w14:textId="77777777" w:rsidR="00AA6F8A" w:rsidRPr="00112EF1" w:rsidRDefault="00AA6F8A" w:rsidP="00AA6F8A">
      <w:pPr>
        <w:pStyle w:val="Pargrafdellista"/>
        <w:numPr>
          <w:ilvl w:val="0"/>
          <w:numId w:val="33"/>
        </w:numPr>
        <w:rPr>
          <w:rFonts w:eastAsia="Times New Roman"/>
          <w:lang w:eastAsia="ca-ES"/>
        </w:rPr>
      </w:pPr>
      <w:r w:rsidRPr="00112EF1">
        <w:rPr>
          <w:rFonts w:eastAsia="Times New Roman"/>
          <w:lang w:eastAsia="ca-ES"/>
        </w:rPr>
        <w:t>Multijugador:</w:t>
      </w:r>
    </w:p>
    <w:p w14:paraId="67C219B4" w14:textId="77777777" w:rsidR="00AA6F8A" w:rsidRPr="00112EF1" w:rsidRDefault="00AA6F8A" w:rsidP="00AA6F8A">
      <w:pPr>
        <w:pStyle w:val="Pargrafdellista"/>
        <w:numPr>
          <w:ilvl w:val="1"/>
          <w:numId w:val="33"/>
        </w:numPr>
        <w:rPr>
          <w:rFonts w:eastAsia="Times New Roman"/>
          <w:lang w:eastAsia="ca-ES"/>
        </w:rPr>
      </w:pPr>
      <w:r w:rsidRPr="00112EF1">
        <w:rPr>
          <w:rFonts w:eastAsia="Times New Roman"/>
          <w:lang w:eastAsia="ca-ES"/>
        </w:rPr>
        <w:t xml:space="preserve">CAPI: Comunicarse con la API </w:t>
      </w:r>
      <w:r w:rsidRPr="00112EF1">
        <w:rPr>
          <w:rFonts w:eastAsia="Times New Roman" w:cs="Arial"/>
          <w:lang w:eastAsia="ca-ES"/>
        </w:rPr>
        <w:t>≈ 24 h</w:t>
      </w:r>
    </w:p>
    <w:p w14:paraId="1C60ED8D" w14:textId="77777777" w:rsidR="00AA6F8A" w:rsidRPr="00112EF1" w:rsidRDefault="00AA6F8A" w:rsidP="00AA6F8A">
      <w:pPr>
        <w:pStyle w:val="Pargrafdellista"/>
        <w:numPr>
          <w:ilvl w:val="1"/>
          <w:numId w:val="33"/>
        </w:numPr>
        <w:rPr>
          <w:rFonts w:eastAsia="Times New Roman"/>
          <w:lang w:eastAsia="ca-ES"/>
        </w:rPr>
      </w:pPr>
      <w:r w:rsidRPr="00112EF1">
        <w:rPr>
          <w:rFonts w:eastAsia="Times New Roman"/>
          <w:lang w:eastAsia="ca-ES"/>
        </w:rPr>
        <w:t xml:space="preserve">MM: Matchmaking </w:t>
      </w:r>
      <w:r w:rsidRPr="00112EF1">
        <w:rPr>
          <w:rFonts w:eastAsia="Times New Roman" w:cs="Arial"/>
          <w:lang w:eastAsia="ca-ES"/>
        </w:rPr>
        <w:t>≈ 10 h</w:t>
      </w:r>
    </w:p>
    <w:p w14:paraId="4D8607EC" w14:textId="77777777" w:rsidR="00AA6F8A" w:rsidRPr="00112EF1" w:rsidRDefault="00AA6F8A" w:rsidP="00AA6F8A">
      <w:pPr>
        <w:pStyle w:val="Pargrafdellista"/>
        <w:numPr>
          <w:ilvl w:val="1"/>
          <w:numId w:val="33"/>
        </w:numPr>
        <w:rPr>
          <w:rFonts w:eastAsia="Times New Roman"/>
          <w:lang w:eastAsia="ca-ES"/>
        </w:rPr>
      </w:pPr>
      <w:r w:rsidRPr="00112EF1">
        <w:rPr>
          <w:rFonts w:eastAsia="Times New Roman"/>
          <w:lang w:eastAsia="ca-ES"/>
        </w:rPr>
        <w:t xml:space="preserve">MJ: Movimiento de los jugadores </w:t>
      </w:r>
      <w:r w:rsidRPr="00112EF1">
        <w:rPr>
          <w:rFonts w:eastAsia="Times New Roman" w:cs="Arial"/>
          <w:lang w:eastAsia="ca-ES"/>
        </w:rPr>
        <w:t>≈ 38 h</w:t>
      </w:r>
    </w:p>
    <w:p w14:paraId="29EAD070" w14:textId="77777777" w:rsidR="00AA6F8A" w:rsidRPr="00112EF1" w:rsidRDefault="00AA6F8A" w:rsidP="00AA6F8A">
      <w:pPr>
        <w:pStyle w:val="Pargrafdellista"/>
        <w:numPr>
          <w:ilvl w:val="1"/>
          <w:numId w:val="33"/>
        </w:numPr>
        <w:rPr>
          <w:rFonts w:eastAsia="Times New Roman"/>
          <w:lang w:eastAsia="ca-ES"/>
        </w:rPr>
      </w:pPr>
      <w:r w:rsidRPr="00112EF1">
        <w:rPr>
          <w:rFonts w:eastAsia="Times New Roman"/>
          <w:lang w:eastAsia="ca-ES"/>
        </w:rPr>
        <w:lastRenderedPageBreak/>
        <w:t xml:space="preserve">LO: Lanzar objetos </w:t>
      </w:r>
      <w:r w:rsidRPr="00112EF1">
        <w:rPr>
          <w:rFonts w:eastAsia="Times New Roman" w:cs="Arial"/>
          <w:lang w:eastAsia="ca-ES"/>
        </w:rPr>
        <w:t>≈ 24 h</w:t>
      </w:r>
    </w:p>
    <w:p w14:paraId="304B1B26" w14:textId="77777777" w:rsidR="00AA6F8A" w:rsidRPr="00112EF1" w:rsidRDefault="00AA6F8A" w:rsidP="00AA6F8A">
      <w:pPr>
        <w:pStyle w:val="Pargrafdellista"/>
        <w:numPr>
          <w:ilvl w:val="1"/>
          <w:numId w:val="33"/>
        </w:numPr>
        <w:rPr>
          <w:rFonts w:eastAsia="Times New Roman"/>
          <w:lang w:eastAsia="ca-ES"/>
        </w:rPr>
      </w:pPr>
      <w:r w:rsidRPr="00112EF1">
        <w:rPr>
          <w:rFonts w:eastAsia="Times New Roman"/>
          <w:lang w:eastAsia="ca-ES"/>
        </w:rPr>
        <w:t xml:space="preserve">SE: Solucionar errores </w:t>
      </w:r>
      <w:r w:rsidRPr="00112EF1">
        <w:rPr>
          <w:rFonts w:eastAsia="Times New Roman" w:cs="Arial"/>
          <w:lang w:eastAsia="ca-ES"/>
        </w:rPr>
        <w:t>≈ 96 h</w:t>
      </w:r>
    </w:p>
    <w:p w14:paraId="4C5D5F10" w14:textId="77777777" w:rsidR="00AA6F8A" w:rsidRDefault="00AA6F8A" w:rsidP="00AA6F8A">
      <w:pPr>
        <w:pStyle w:val="Pargrafdellista"/>
        <w:numPr>
          <w:ilvl w:val="1"/>
          <w:numId w:val="33"/>
        </w:numPr>
        <w:rPr>
          <w:rFonts w:eastAsia="Times New Roman" w:cs="Arial"/>
          <w:lang w:eastAsia="ca-ES"/>
        </w:rPr>
      </w:pPr>
      <w:r w:rsidRPr="00112EF1">
        <w:rPr>
          <w:rFonts w:eastAsia="Times New Roman"/>
          <w:lang w:eastAsia="ca-ES"/>
        </w:rPr>
        <w:t xml:space="preserve">B: Bots </w:t>
      </w:r>
      <w:r w:rsidRPr="00112EF1">
        <w:rPr>
          <w:rFonts w:eastAsia="Times New Roman" w:cs="Arial"/>
          <w:lang w:eastAsia="ca-ES"/>
        </w:rPr>
        <w:t>≈ 15 h</w:t>
      </w:r>
    </w:p>
    <w:p w14:paraId="6B4B1F9E" w14:textId="77777777" w:rsidR="00776D5C" w:rsidRPr="00112EF1" w:rsidRDefault="00776D5C" w:rsidP="00A9416B">
      <w:pPr>
        <w:spacing w:before="0" w:after="200"/>
        <w:jc w:val="left"/>
      </w:pPr>
    </w:p>
    <w:p w14:paraId="7FABDDFF" w14:textId="77777777" w:rsidR="00B90BD6" w:rsidRDefault="00B90BD6" w:rsidP="00A9416B">
      <w:pPr>
        <w:spacing w:before="0" w:after="200"/>
        <w:jc w:val="left"/>
        <w:sectPr w:rsidR="00B90BD6" w:rsidSect="00A00FCE">
          <w:headerReference w:type="default" r:id="rId43"/>
          <w:type w:val="oddPage"/>
          <w:pgSz w:w="11906" w:h="16838" w:code="9"/>
          <w:pgMar w:top="1701" w:right="1418" w:bottom="1418" w:left="1418" w:header="709" w:footer="709" w:gutter="284"/>
          <w:cols w:space="708"/>
          <w:docGrid w:linePitch="360"/>
        </w:sectPr>
      </w:pPr>
    </w:p>
    <w:p w14:paraId="78F3C5BF" w14:textId="331859CF" w:rsidR="00776D5C" w:rsidRPr="00E56EDF" w:rsidRDefault="00B90BD6" w:rsidP="00B90BD6">
      <w:pPr>
        <w:pStyle w:val="Ttol1"/>
        <w:rPr>
          <w:highlight w:val="yellow"/>
        </w:rPr>
      </w:pPr>
      <w:bookmarkStart w:id="112" w:name="_DESARROLLO"/>
      <w:bookmarkStart w:id="113" w:name="_Toc69497601"/>
      <w:bookmarkEnd w:id="112"/>
      <w:r w:rsidRPr="00E56EDF">
        <w:rPr>
          <w:highlight w:val="yellow"/>
        </w:rPr>
        <w:lastRenderedPageBreak/>
        <w:t>DESARROLLO</w:t>
      </w:r>
      <w:bookmarkEnd w:id="113"/>
    </w:p>
    <w:p w14:paraId="483A20DB" w14:textId="77777777" w:rsidR="00B90BD6" w:rsidRPr="00B90BD6" w:rsidRDefault="00B90BD6" w:rsidP="00B90BD6"/>
    <w:p w14:paraId="7E77AF8A" w14:textId="790B5669" w:rsidR="00B90BD6" w:rsidRPr="00E56EDF" w:rsidRDefault="00B90BD6" w:rsidP="00B90BD6">
      <w:pPr>
        <w:pStyle w:val="Ttol2"/>
        <w:rPr>
          <w:highlight w:val="yellow"/>
        </w:rPr>
      </w:pPr>
      <w:bookmarkStart w:id="114" w:name="_Toc69497602"/>
      <w:r w:rsidRPr="00E56EDF">
        <w:rPr>
          <w:highlight w:val="yellow"/>
        </w:rPr>
        <w:t>DISEÑO</w:t>
      </w:r>
      <w:bookmarkEnd w:id="114"/>
    </w:p>
    <w:p w14:paraId="42FEE6B7" w14:textId="77777777" w:rsidR="00B90BD6" w:rsidRPr="00B90BD6" w:rsidRDefault="00B90BD6" w:rsidP="00B90BD6"/>
    <w:p w14:paraId="636A369E" w14:textId="47E5DBF6" w:rsidR="00B90BD6" w:rsidRPr="00BF245A" w:rsidRDefault="00B90BD6" w:rsidP="00B90BD6">
      <w:pPr>
        <w:pStyle w:val="Ttol3"/>
        <w:rPr>
          <w:highlight w:val="yellow"/>
        </w:rPr>
      </w:pPr>
      <w:bookmarkStart w:id="115" w:name="_Toc69497603"/>
      <w:r w:rsidRPr="00BF245A">
        <w:rPr>
          <w:highlight w:val="yellow"/>
        </w:rPr>
        <w:t>GDD</w:t>
      </w:r>
      <w:bookmarkEnd w:id="115"/>
    </w:p>
    <w:p w14:paraId="58345245" w14:textId="22F796FF" w:rsidR="00B90BD6" w:rsidRDefault="00BF245A" w:rsidP="00B90BD6">
      <w:r>
        <w:t>Para poder hacer este desarrollo más ameno, se ha elaborado un pequeño GDD con el fin de tener diseñado con anterioridad los elementos del juego. En este GDD se han descrito, de manera principal, los objetos, su función y porcentaje de aparición.</w:t>
      </w:r>
    </w:p>
    <w:p w14:paraId="5E02206B" w14:textId="35578556" w:rsidR="00BF245A" w:rsidRPr="006911DD" w:rsidRDefault="00BF245A" w:rsidP="00BF245A">
      <w:pPr>
        <w:pStyle w:val="Ttol4"/>
        <w:rPr>
          <w:highlight w:val="yellow"/>
        </w:rPr>
      </w:pPr>
      <w:r w:rsidRPr="006911DD">
        <w:rPr>
          <w:highlight w:val="yellow"/>
        </w:rPr>
        <w:t>OBJETOS</w:t>
      </w:r>
    </w:p>
    <w:p w14:paraId="79A312CC" w14:textId="77777777" w:rsidR="00BF245A" w:rsidRPr="00BF245A" w:rsidRDefault="00BF245A" w:rsidP="00BF245A"/>
    <w:tbl>
      <w:tblPr>
        <w:tblW w:w="0" w:type="auto"/>
        <w:jc w:val="center"/>
        <w:tblCellMar>
          <w:top w:w="57" w:type="dxa"/>
          <w:left w:w="57" w:type="dxa"/>
          <w:bottom w:w="57" w:type="dxa"/>
          <w:right w:w="57" w:type="dxa"/>
        </w:tblCellMar>
        <w:tblLook w:val="04A0" w:firstRow="1" w:lastRow="0" w:firstColumn="1" w:lastColumn="0" w:noHBand="0" w:noVBand="1"/>
      </w:tblPr>
      <w:tblGrid>
        <w:gridCol w:w="2525"/>
        <w:gridCol w:w="4089"/>
        <w:gridCol w:w="664"/>
        <w:gridCol w:w="407"/>
        <w:gridCol w:w="664"/>
        <w:gridCol w:w="407"/>
      </w:tblGrid>
      <w:tr w:rsidR="00BF245A" w:rsidRPr="00BF245A" w14:paraId="0B838E2D" w14:textId="77777777" w:rsidTr="006911DD">
        <w:trPr>
          <w:trHeight w:val="465"/>
          <w:tblHeader/>
          <w:jc w:val="center"/>
        </w:trPr>
        <w:tc>
          <w:tcPr>
            <w:tcW w:w="0" w:type="auto"/>
            <w:vMerge w:val="restart"/>
            <w:tcBorders>
              <w:top w:val="single" w:sz="12" w:space="0" w:color="auto"/>
              <w:left w:val="single" w:sz="12" w:space="0" w:color="auto"/>
              <w:right w:val="single" w:sz="12" w:space="0" w:color="auto"/>
            </w:tcBorders>
            <w:shd w:val="clear" w:color="auto" w:fill="A6A6A6" w:themeFill="background1" w:themeFillShade="A6"/>
            <w:vAlign w:val="center"/>
            <w:hideMark/>
          </w:tcPr>
          <w:p w14:paraId="451F14A6" w14:textId="77777777" w:rsidR="00BF245A" w:rsidRPr="006911DD" w:rsidRDefault="00BF245A" w:rsidP="006911DD">
            <w:pPr>
              <w:pStyle w:val="Senseespaiat"/>
            </w:pPr>
            <w:r w:rsidRPr="006911DD">
              <w:t>OBJETO</w:t>
            </w:r>
          </w:p>
        </w:tc>
        <w:tc>
          <w:tcPr>
            <w:tcW w:w="0" w:type="auto"/>
            <w:vMerge w:val="restart"/>
            <w:tcBorders>
              <w:top w:val="single" w:sz="12" w:space="0" w:color="auto"/>
              <w:left w:val="single" w:sz="12" w:space="0" w:color="auto"/>
              <w:right w:val="single" w:sz="12" w:space="0" w:color="auto"/>
            </w:tcBorders>
            <w:shd w:val="clear" w:color="auto" w:fill="A6A6A6" w:themeFill="background1" w:themeFillShade="A6"/>
            <w:vAlign w:val="center"/>
            <w:hideMark/>
          </w:tcPr>
          <w:p w14:paraId="5467FA8C" w14:textId="77777777" w:rsidR="00BF245A" w:rsidRPr="006911DD" w:rsidRDefault="00BF245A" w:rsidP="006911DD">
            <w:pPr>
              <w:pStyle w:val="Senseespaiat"/>
            </w:pPr>
            <w:r w:rsidRPr="006911DD">
              <w:t>DESCRIPCIÓN</w:t>
            </w:r>
          </w:p>
        </w:tc>
        <w:tc>
          <w:tcPr>
            <w:tcW w:w="0" w:type="auto"/>
            <w:gridSpan w:val="4"/>
            <w:tcBorders>
              <w:top w:val="single" w:sz="12" w:space="0" w:color="auto"/>
              <w:left w:val="nil"/>
              <w:bottom w:val="single" w:sz="12" w:space="0" w:color="auto"/>
              <w:right w:val="single" w:sz="12" w:space="0" w:color="000000"/>
            </w:tcBorders>
            <w:shd w:val="clear" w:color="auto" w:fill="A6A6A6" w:themeFill="background1" w:themeFillShade="A6"/>
            <w:vAlign w:val="center"/>
            <w:hideMark/>
          </w:tcPr>
          <w:p w14:paraId="3403A952" w14:textId="77777777" w:rsidR="00BF245A" w:rsidRPr="006911DD" w:rsidRDefault="00BF245A" w:rsidP="006911DD">
            <w:pPr>
              <w:pStyle w:val="Senseespaiat"/>
            </w:pPr>
            <w:r w:rsidRPr="006911DD">
              <w:t>PORCENTAJE DE APARICIÓN</w:t>
            </w:r>
          </w:p>
        </w:tc>
      </w:tr>
      <w:tr w:rsidR="00BF245A" w:rsidRPr="00BF245A" w14:paraId="23CB1839" w14:textId="77777777" w:rsidTr="006911DD">
        <w:trPr>
          <w:trHeight w:val="465"/>
          <w:tblHeader/>
          <w:jc w:val="center"/>
        </w:trPr>
        <w:tc>
          <w:tcPr>
            <w:tcW w:w="0" w:type="auto"/>
            <w:vMerge/>
            <w:tcBorders>
              <w:left w:val="single" w:sz="12" w:space="0" w:color="auto"/>
              <w:bottom w:val="single" w:sz="12" w:space="0" w:color="000000"/>
              <w:right w:val="single" w:sz="12" w:space="0" w:color="auto"/>
            </w:tcBorders>
            <w:shd w:val="clear" w:color="auto" w:fill="A6A6A6" w:themeFill="background1" w:themeFillShade="A6"/>
            <w:vAlign w:val="center"/>
            <w:hideMark/>
          </w:tcPr>
          <w:p w14:paraId="50F21097" w14:textId="77777777" w:rsidR="00BF245A" w:rsidRPr="006911DD" w:rsidRDefault="00BF245A" w:rsidP="006911DD">
            <w:pPr>
              <w:pStyle w:val="Senseespaiat"/>
            </w:pPr>
          </w:p>
        </w:tc>
        <w:tc>
          <w:tcPr>
            <w:tcW w:w="0" w:type="auto"/>
            <w:vMerge/>
            <w:tcBorders>
              <w:left w:val="single" w:sz="12" w:space="0" w:color="auto"/>
              <w:bottom w:val="single" w:sz="12" w:space="0" w:color="000000"/>
              <w:right w:val="single" w:sz="12" w:space="0" w:color="auto"/>
            </w:tcBorders>
            <w:shd w:val="clear" w:color="auto" w:fill="A6A6A6" w:themeFill="background1" w:themeFillShade="A6"/>
            <w:vAlign w:val="center"/>
            <w:hideMark/>
          </w:tcPr>
          <w:p w14:paraId="71734C31" w14:textId="77777777" w:rsidR="00BF245A" w:rsidRPr="006911DD" w:rsidRDefault="00BF245A" w:rsidP="006911DD">
            <w:pPr>
              <w:pStyle w:val="Senseespaiat"/>
            </w:pPr>
          </w:p>
        </w:tc>
        <w:tc>
          <w:tcPr>
            <w:tcW w:w="0" w:type="auto"/>
            <w:tcBorders>
              <w:top w:val="nil"/>
              <w:left w:val="nil"/>
              <w:bottom w:val="single" w:sz="12" w:space="0" w:color="auto"/>
              <w:right w:val="single" w:sz="12" w:space="0" w:color="auto"/>
            </w:tcBorders>
            <w:shd w:val="clear" w:color="auto" w:fill="A6A6A6" w:themeFill="background1" w:themeFillShade="A6"/>
            <w:vAlign w:val="center"/>
            <w:hideMark/>
          </w:tcPr>
          <w:p w14:paraId="6F3EDDBF" w14:textId="00152528" w:rsidR="00BF245A" w:rsidRPr="006911DD" w:rsidRDefault="00BF245A" w:rsidP="006911DD">
            <w:pPr>
              <w:pStyle w:val="Senseespaiat"/>
            </w:pPr>
            <w:r w:rsidRPr="006911DD">
              <w:t>POS</w:t>
            </w:r>
          </w:p>
        </w:tc>
        <w:tc>
          <w:tcPr>
            <w:tcW w:w="0" w:type="auto"/>
            <w:tcBorders>
              <w:top w:val="nil"/>
              <w:left w:val="nil"/>
              <w:bottom w:val="single" w:sz="12" w:space="0" w:color="auto"/>
              <w:right w:val="single" w:sz="12" w:space="0" w:color="auto"/>
            </w:tcBorders>
            <w:shd w:val="clear" w:color="auto" w:fill="A6A6A6" w:themeFill="background1" w:themeFillShade="A6"/>
            <w:vAlign w:val="center"/>
            <w:hideMark/>
          </w:tcPr>
          <w:p w14:paraId="59CDE298" w14:textId="77777777" w:rsidR="00BF245A" w:rsidRPr="006911DD" w:rsidRDefault="00BF245A" w:rsidP="006911DD">
            <w:pPr>
              <w:pStyle w:val="Senseespaiat"/>
            </w:pPr>
            <w:r w:rsidRPr="006911DD">
              <w:t>%</w:t>
            </w:r>
          </w:p>
        </w:tc>
        <w:tc>
          <w:tcPr>
            <w:tcW w:w="0" w:type="auto"/>
            <w:tcBorders>
              <w:top w:val="nil"/>
              <w:left w:val="nil"/>
              <w:bottom w:val="single" w:sz="12" w:space="0" w:color="auto"/>
              <w:right w:val="single" w:sz="12" w:space="0" w:color="auto"/>
            </w:tcBorders>
            <w:shd w:val="clear" w:color="auto" w:fill="A6A6A6" w:themeFill="background1" w:themeFillShade="A6"/>
            <w:vAlign w:val="center"/>
            <w:hideMark/>
          </w:tcPr>
          <w:p w14:paraId="4A7AC4F3" w14:textId="463F2B8C" w:rsidR="00BF245A" w:rsidRPr="006911DD" w:rsidRDefault="00BF245A" w:rsidP="006911DD">
            <w:pPr>
              <w:pStyle w:val="Senseespaiat"/>
            </w:pPr>
            <w:r w:rsidRPr="006911DD">
              <w:t>POS</w:t>
            </w:r>
          </w:p>
        </w:tc>
        <w:tc>
          <w:tcPr>
            <w:tcW w:w="0" w:type="auto"/>
            <w:tcBorders>
              <w:top w:val="nil"/>
              <w:left w:val="nil"/>
              <w:bottom w:val="single" w:sz="12" w:space="0" w:color="auto"/>
              <w:right w:val="single" w:sz="12" w:space="0" w:color="auto"/>
            </w:tcBorders>
            <w:shd w:val="clear" w:color="auto" w:fill="A6A6A6" w:themeFill="background1" w:themeFillShade="A6"/>
            <w:vAlign w:val="center"/>
            <w:hideMark/>
          </w:tcPr>
          <w:p w14:paraId="62E26F0C" w14:textId="77777777" w:rsidR="00BF245A" w:rsidRPr="006911DD" w:rsidRDefault="00BF245A" w:rsidP="006911DD">
            <w:pPr>
              <w:pStyle w:val="Senseespaiat"/>
            </w:pPr>
            <w:r w:rsidRPr="006911DD">
              <w:t>%</w:t>
            </w:r>
          </w:p>
        </w:tc>
      </w:tr>
      <w:tr w:rsidR="00BF245A" w:rsidRPr="00BF245A" w14:paraId="145701D5" w14:textId="77777777" w:rsidTr="006911DD">
        <w:trPr>
          <w:trHeight w:val="345"/>
          <w:jc w:val="center"/>
        </w:trPr>
        <w:tc>
          <w:tcPr>
            <w:tcW w:w="0" w:type="auto"/>
            <w:vMerge w:val="restart"/>
            <w:tcBorders>
              <w:top w:val="nil"/>
              <w:left w:val="single" w:sz="12" w:space="0" w:color="auto"/>
              <w:bottom w:val="nil"/>
              <w:right w:val="single" w:sz="12" w:space="0" w:color="auto"/>
            </w:tcBorders>
            <w:shd w:val="clear" w:color="auto" w:fill="auto"/>
            <w:vAlign w:val="center"/>
            <w:hideMark/>
          </w:tcPr>
          <w:p w14:paraId="416CF5A9" w14:textId="77777777" w:rsidR="00BF245A" w:rsidRPr="00BF245A" w:rsidRDefault="00BF245A" w:rsidP="006911DD">
            <w:pPr>
              <w:pStyle w:val="Senseespaiat"/>
            </w:pPr>
            <w:r w:rsidRPr="00BF245A">
              <w:t>MJÖLNIR</w:t>
            </w:r>
          </w:p>
        </w:tc>
        <w:tc>
          <w:tcPr>
            <w:tcW w:w="0" w:type="auto"/>
            <w:vMerge w:val="restart"/>
            <w:tcBorders>
              <w:top w:val="nil"/>
              <w:left w:val="single" w:sz="12" w:space="0" w:color="auto"/>
              <w:bottom w:val="single" w:sz="12" w:space="0" w:color="000000"/>
              <w:right w:val="nil"/>
            </w:tcBorders>
            <w:shd w:val="clear" w:color="auto" w:fill="auto"/>
            <w:vAlign w:val="center"/>
            <w:hideMark/>
          </w:tcPr>
          <w:p w14:paraId="0C191BA8" w14:textId="77777777" w:rsidR="00BF245A" w:rsidRPr="006911DD" w:rsidRDefault="00BF245A" w:rsidP="006911DD">
            <w:pPr>
              <w:pStyle w:val="Senseespaiat"/>
              <w:jc w:val="both"/>
              <w:rPr>
                <w:b w:val="0"/>
                <w:bCs w:val="0"/>
              </w:rPr>
            </w:pPr>
            <w:r w:rsidRPr="006911DD">
              <w:rPr>
                <w:b w:val="0"/>
                <w:bCs w:val="0"/>
              </w:rPr>
              <w:t>Se lanza un martillo dirigido al coche de delante. No hace falta que tengas visión del contrincante. Este golpe le hará bajar su velocidad a cero y no podrá moverse durante un segundo.</w:t>
            </w: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3A46A58B" w14:textId="77777777" w:rsidR="00BF245A" w:rsidRPr="006911DD" w:rsidRDefault="00BF245A" w:rsidP="006911DD">
            <w:pPr>
              <w:pStyle w:val="Senseespaiat"/>
              <w:rPr>
                <w:b w:val="0"/>
                <w:bCs w:val="0"/>
              </w:rPr>
            </w:pPr>
            <w:r w:rsidRPr="006911DD">
              <w:rPr>
                <w:b w:val="0"/>
                <w:bCs w:val="0"/>
              </w:rPr>
              <w:t>1</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43499119" w14:textId="77777777" w:rsidR="00BF245A" w:rsidRPr="006911DD" w:rsidRDefault="00BF245A" w:rsidP="006911DD">
            <w:pPr>
              <w:pStyle w:val="Senseespaiat"/>
              <w:rPr>
                <w:b w:val="0"/>
                <w:bCs w:val="0"/>
              </w:rPr>
            </w:pPr>
            <w:r w:rsidRPr="006911DD">
              <w:rPr>
                <w:b w:val="0"/>
                <w:bCs w:val="0"/>
              </w:rPr>
              <w:t>25</w:t>
            </w:r>
          </w:p>
        </w:tc>
        <w:tc>
          <w:tcPr>
            <w:tcW w:w="0" w:type="auto"/>
            <w:tcBorders>
              <w:top w:val="nil"/>
              <w:left w:val="nil"/>
              <w:bottom w:val="single" w:sz="8" w:space="0" w:color="auto"/>
              <w:right w:val="nil"/>
            </w:tcBorders>
            <w:shd w:val="clear" w:color="auto" w:fill="FFFFFF" w:themeFill="background1"/>
            <w:vAlign w:val="center"/>
            <w:hideMark/>
          </w:tcPr>
          <w:p w14:paraId="7850507C" w14:textId="77777777" w:rsidR="00BF245A" w:rsidRPr="006911DD" w:rsidRDefault="00BF245A" w:rsidP="006911DD">
            <w:pPr>
              <w:pStyle w:val="Senseespaiat"/>
              <w:rPr>
                <w:b w:val="0"/>
                <w:bCs w:val="0"/>
              </w:rPr>
            </w:pPr>
            <w:r w:rsidRPr="006911DD">
              <w:rPr>
                <w:b w:val="0"/>
                <w:bCs w:val="0"/>
              </w:rPr>
              <w:t>7</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3C2C8E2C" w14:textId="77777777" w:rsidR="00BF245A" w:rsidRPr="006911DD" w:rsidRDefault="00BF245A" w:rsidP="006911DD">
            <w:pPr>
              <w:pStyle w:val="Senseespaiat"/>
              <w:rPr>
                <w:b w:val="0"/>
                <w:bCs w:val="0"/>
              </w:rPr>
            </w:pPr>
            <w:r w:rsidRPr="006911DD">
              <w:rPr>
                <w:b w:val="0"/>
                <w:bCs w:val="0"/>
              </w:rPr>
              <w:t>15</w:t>
            </w:r>
          </w:p>
        </w:tc>
      </w:tr>
      <w:tr w:rsidR="00BF245A" w:rsidRPr="00BF245A" w14:paraId="2017E4DE" w14:textId="77777777" w:rsidTr="006911DD">
        <w:trPr>
          <w:trHeight w:val="345"/>
          <w:jc w:val="center"/>
        </w:trPr>
        <w:tc>
          <w:tcPr>
            <w:tcW w:w="0" w:type="auto"/>
            <w:vMerge/>
            <w:tcBorders>
              <w:top w:val="nil"/>
              <w:left w:val="single" w:sz="12" w:space="0" w:color="auto"/>
              <w:bottom w:val="nil"/>
              <w:right w:val="single" w:sz="12" w:space="0" w:color="auto"/>
            </w:tcBorders>
            <w:vAlign w:val="center"/>
            <w:hideMark/>
          </w:tcPr>
          <w:p w14:paraId="68EE05AB" w14:textId="77777777" w:rsidR="00BF245A" w:rsidRPr="00BF245A" w:rsidRDefault="00BF245A" w:rsidP="006911DD">
            <w:pPr>
              <w:pStyle w:val="Senseespaiat"/>
            </w:pPr>
          </w:p>
        </w:tc>
        <w:tc>
          <w:tcPr>
            <w:tcW w:w="0" w:type="auto"/>
            <w:vMerge/>
            <w:tcBorders>
              <w:top w:val="nil"/>
              <w:left w:val="single" w:sz="12" w:space="0" w:color="auto"/>
              <w:bottom w:val="single" w:sz="12" w:space="0" w:color="000000"/>
              <w:right w:val="nil"/>
            </w:tcBorders>
            <w:vAlign w:val="center"/>
            <w:hideMark/>
          </w:tcPr>
          <w:p w14:paraId="0E5C614B" w14:textId="77777777" w:rsidR="00BF245A" w:rsidRPr="006911DD" w:rsidRDefault="00BF245A" w:rsidP="006911DD">
            <w:pPr>
              <w:pStyle w:val="Senseespaiat"/>
              <w:jc w:val="both"/>
              <w:rPr>
                <w:b w:val="0"/>
                <w:bCs w:val="0"/>
              </w:rPr>
            </w:pPr>
          </w:p>
        </w:tc>
        <w:tc>
          <w:tcPr>
            <w:tcW w:w="0" w:type="auto"/>
            <w:tcBorders>
              <w:top w:val="nil"/>
              <w:left w:val="single" w:sz="12" w:space="0" w:color="auto"/>
              <w:bottom w:val="single" w:sz="8" w:space="0" w:color="auto"/>
              <w:right w:val="nil"/>
            </w:tcBorders>
            <w:shd w:val="clear" w:color="auto" w:fill="auto"/>
            <w:vAlign w:val="center"/>
            <w:hideMark/>
          </w:tcPr>
          <w:p w14:paraId="090D2A81" w14:textId="77777777" w:rsidR="00BF245A" w:rsidRPr="006911DD" w:rsidRDefault="00BF245A" w:rsidP="006911DD">
            <w:pPr>
              <w:pStyle w:val="Senseespaiat"/>
              <w:rPr>
                <w:b w:val="0"/>
                <w:bCs w:val="0"/>
              </w:rPr>
            </w:pPr>
            <w:r w:rsidRPr="006911DD">
              <w:rPr>
                <w:b w:val="0"/>
                <w:bCs w:val="0"/>
              </w:rPr>
              <w:t>2</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59244970" w14:textId="77777777" w:rsidR="00BF245A" w:rsidRPr="006911DD" w:rsidRDefault="00BF245A" w:rsidP="006911DD">
            <w:pPr>
              <w:pStyle w:val="Senseespaiat"/>
              <w:rPr>
                <w:b w:val="0"/>
                <w:bCs w:val="0"/>
              </w:rPr>
            </w:pPr>
            <w:r w:rsidRPr="006911DD">
              <w:rPr>
                <w:b w:val="0"/>
                <w:bCs w:val="0"/>
              </w:rPr>
              <w:t>40</w:t>
            </w:r>
          </w:p>
        </w:tc>
        <w:tc>
          <w:tcPr>
            <w:tcW w:w="0" w:type="auto"/>
            <w:tcBorders>
              <w:top w:val="nil"/>
              <w:left w:val="nil"/>
              <w:bottom w:val="single" w:sz="8" w:space="0" w:color="auto"/>
              <w:right w:val="nil"/>
            </w:tcBorders>
            <w:shd w:val="clear" w:color="auto" w:fill="F2F2F2" w:themeFill="background1" w:themeFillShade="F2"/>
            <w:vAlign w:val="center"/>
            <w:hideMark/>
          </w:tcPr>
          <w:p w14:paraId="60223ED4" w14:textId="77777777" w:rsidR="00BF245A" w:rsidRPr="006911DD" w:rsidRDefault="00BF245A" w:rsidP="006911DD">
            <w:pPr>
              <w:pStyle w:val="Senseespaiat"/>
              <w:rPr>
                <w:b w:val="0"/>
                <w:bCs w:val="0"/>
              </w:rPr>
            </w:pPr>
            <w:r w:rsidRPr="006911DD">
              <w:rPr>
                <w:b w:val="0"/>
                <w:bCs w:val="0"/>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1CD12F7F" w14:textId="77777777" w:rsidR="00BF245A" w:rsidRPr="006911DD" w:rsidRDefault="00BF245A" w:rsidP="006911DD">
            <w:pPr>
              <w:pStyle w:val="Senseespaiat"/>
              <w:rPr>
                <w:b w:val="0"/>
                <w:bCs w:val="0"/>
              </w:rPr>
            </w:pPr>
            <w:r w:rsidRPr="006911DD">
              <w:rPr>
                <w:b w:val="0"/>
                <w:bCs w:val="0"/>
              </w:rPr>
              <w:t>15</w:t>
            </w:r>
          </w:p>
        </w:tc>
      </w:tr>
      <w:tr w:rsidR="00BF245A" w:rsidRPr="00BF245A" w14:paraId="5D591151" w14:textId="77777777" w:rsidTr="006911DD">
        <w:trPr>
          <w:trHeight w:val="345"/>
          <w:jc w:val="center"/>
        </w:trPr>
        <w:tc>
          <w:tcPr>
            <w:tcW w:w="0" w:type="auto"/>
            <w:vMerge/>
            <w:tcBorders>
              <w:top w:val="nil"/>
              <w:left w:val="single" w:sz="12" w:space="0" w:color="auto"/>
              <w:bottom w:val="nil"/>
              <w:right w:val="single" w:sz="12" w:space="0" w:color="auto"/>
            </w:tcBorders>
            <w:vAlign w:val="center"/>
            <w:hideMark/>
          </w:tcPr>
          <w:p w14:paraId="4FB3E84C" w14:textId="77777777" w:rsidR="00BF245A" w:rsidRPr="00BF245A" w:rsidRDefault="00BF245A" w:rsidP="006911DD">
            <w:pPr>
              <w:pStyle w:val="Senseespaiat"/>
            </w:pPr>
          </w:p>
        </w:tc>
        <w:tc>
          <w:tcPr>
            <w:tcW w:w="0" w:type="auto"/>
            <w:vMerge/>
            <w:tcBorders>
              <w:top w:val="nil"/>
              <w:left w:val="single" w:sz="12" w:space="0" w:color="auto"/>
              <w:bottom w:val="single" w:sz="12" w:space="0" w:color="000000"/>
              <w:right w:val="nil"/>
            </w:tcBorders>
            <w:vAlign w:val="center"/>
            <w:hideMark/>
          </w:tcPr>
          <w:p w14:paraId="43E388AC" w14:textId="77777777" w:rsidR="00BF245A" w:rsidRPr="006911DD" w:rsidRDefault="00BF245A" w:rsidP="006911DD">
            <w:pPr>
              <w:pStyle w:val="Senseespaiat"/>
              <w:jc w:val="both"/>
              <w:rPr>
                <w:b w:val="0"/>
                <w:bCs w:val="0"/>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0AFEF8E4" w14:textId="77777777" w:rsidR="00BF245A" w:rsidRPr="006911DD" w:rsidRDefault="00BF245A" w:rsidP="006911DD">
            <w:pPr>
              <w:pStyle w:val="Senseespaiat"/>
              <w:rPr>
                <w:b w:val="0"/>
                <w:bCs w:val="0"/>
              </w:rPr>
            </w:pPr>
            <w:r w:rsidRPr="006911DD">
              <w:rPr>
                <w:b w:val="0"/>
                <w:bCs w:val="0"/>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729F0476" w14:textId="77777777" w:rsidR="00BF245A" w:rsidRPr="006911DD" w:rsidRDefault="00BF245A" w:rsidP="006911DD">
            <w:pPr>
              <w:pStyle w:val="Senseespaiat"/>
              <w:rPr>
                <w:b w:val="0"/>
                <w:bCs w:val="0"/>
              </w:rPr>
            </w:pPr>
            <w:r w:rsidRPr="006911DD">
              <w:rPr>
                <w:b w:val="0"/>
                <w:bCs w:val="0"/>
              </w:rPr>
              <w:t>35</w:t>
            </w:r>
          </w:p>
        </w:tc>
        <w:tc>
          <w:tcPr>
            <w:tcW w:w="0" w:type="auto"/>
            <w:tcBorders>
              <w:top w:val="nil"/>
              <w:left w:val="nil"/>
              <w:bottom w:val="single" w:sz="8" w:space="0" w:color="auto"/>
              <w:right w:val="nil"/>
            </w:tcBorders>
            <w:shd w:val="clear" w:color="auto" w:fill="FFFFFF" w:themeFill="background1"/>
            <w:vAlign w:val="center"/>
            <w:hideMark/>
          </w:tcPr>
          <w:p w14:paraId="597B2790" w14:textId="77777777" w:rsidR="00BF245A" w:rsidRPr="006911DD" w:rsidRDefault="00BF245A" w:rsidP="006911DD">
            <w:pPr>
              <w:pStyle w:val="Senseespaiat"/>
              <w:rPr>
                <w:b w:val="0"/>
                <w:bCs w:val="0"/>
              </w:rPr>
            </w:pPr>
            <w:r w:rsidRPr="006911DD">
              <w:rPr>
                <w:b w:val="0"/>
                <w:bCs w:val="0"/>
              </w:rPr>
              <w:t>9</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64A9B386" w14:textId="77777777" w:rsidR="00BF245A" w:rsidRPr="006911DD" w:rsidRDefault="00BF245A" w:rsidP="006911DD">
            <w:pPr>
              <w:pStyle w:val="Senseespaiat"/>
              <w:rPr>
                <w:b w:val="0"/>
                <w:bCs w:val="0"/>
              </w:rPr>
            </w:pPr>
            <w:r w:rsidRPr="006911DD">
              <w:rPr>
                <w:b w:val="0"/>
                <w:bCs w:val="0"/>
              </w:rPr>
              <w:t>10</w:t>
            </w:r>
          </w:p>
        </w:tc>
      </w:tr>
      <w:tr w:rsidR="00BF245A" w:rsidRPr="00BF245A" w14:paraId="4D37F6C9" w14:textId="77777777" w:rsidTr="006911DD">
        <w:trPr>
          <w:trHeight w:val="345"/>
          <w:jc w:val="center"/>
        </w:trPr>
        <w:tc>
          <w:tcPr>
            <w:tcW w:w="0" w:type="auto"/>
            <w:vMerge/>
            <w:tcBorders>
              <w:top w:val="nil"/>
              <w:left w:val="single" w:sz="12" w:space="0" w:color="auto"/>
              <w:bottom w:val="nil"/>
              <w:right w:val="single" w:sz="12" w:space="0" w:color="auto"/>
            </w:tcBorders>
            <w:vAlign w:val="center"/>
            <w:hideMark/>
          </w:tcPr>
          <w:p w14:paraId="3CFA3102" w14:textId="77777777" w:rsidR="00BF245A" w:rsidRPr="00BF245A" w:rsidRDefault="00BF245A" w:rsidP="006911DD">
            <w:pPr>
              <w:pStyle w:val="Senseespaiat"/>
            </w:pPr>
          </w:p>
        </w:tc>
        <w:tc>
          <w:tcPr>
            <w:tcW w:w="0" w:type="auto"/>
            <w:vMerge/>
            <w:tcBorders>
              <w:top w:val="nil"/>
              <w:left w:val="single" w:sz="12" w:space="0" w:color="auto"/>
              <w:bottom w:val="single" w:sz="12" w:space="0" w:color="000000"/>
              <w:right w:val="nil"/>
            </w:tcBorders>
            <w:vAlign w:val="center"/>
            <w:hideMark/>
          </w:tcPr>
          <w:p w14:paraId="6536F8BC" w14:textId="77777777" w:rsidR="00BF245A" w:rsidRPr="006911DD" w:rsidRDefault="00BF245A" w:rsidP="006911DD">
            <w:pPr>
              <w:pStyle w:val="Senseespaiat"/>
              <w:jc w:val="both"/>
              <w:rPr>
                <w:b w:val="0"/>
                <w:bCs w:val="0"/>
              </w:rPr>
            </w:pPr>
          </w:p>
        </w:tc>
        <w:tc>
          <w:tcPr>
            <w:tcW w:w="0" w:type="auto"/>
            <w:tcBorders>
              <w:top w:val="nil"/>
              <w:left w:val="single" w:sz="12" w:space="0" w:color="auto"/>
              <w:bottom w:val="single" w:sz="8" w:space="0" w:color="auto"/>
              <w:right w:val="nil"/>
            </w:tcBorders>
            <w:shd w:val="clear" w:color="auto" w:fill="auto"/>
            <w:vAlign w:val="center"/>
            <w:hideMark/>
          </w:tcPr>
          <w:p w14:paraId="08F12A6E" w14:textId="77777777" w:rsidR="00BF245A" w:rsidRPr="006911DD" w:rsidRDefault="00BF245A" w:rsidP="006911DD">
            <w:pPr>
              <w:pStyle w:val="Senseespaiat"/>
              <w:rPr>
                <w:b w:val="0"/>
                <w:bCs w:val="0"/>
              </w:rPr>
            </w:pPr>
            <w:r w:rsidRPr="006911DD">
              <w:rPr>
                <w:b w:val="0"/>
                <w:bCs w:val="0"/>
              </w:rPr>
              <w:t>4</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26F5612E" w14:textId="77777777" w:rsidR="00BF245A" w:rsidRPr="006911DD" w:rsidRDefault="00BF245A" w:rsidP="006911DD">
            <w:pPr>
              <w:pStyle w:val="Senseespaiat"/>
              <w:rPr>
                <w:b w:val="0"/>
                <w:bCs w:val="0"/>
              </w:rPr>
            </w:pPr>
            <w:r w:rsidRPr="006911DD">
              <w:rPr>
                <w:b w:val="0"/>
                <w:bCs w:val="0"/>
              </w:rPr>
              <w:t>30</w:t>
            </w:r>
          </w:p>
        </w:tc>
        <w:tc>
          <w:tcPr>
            <w:tcW w:w="0" w:type="auto"/>
            <w:tcBorders>
              <w:top w:val="nil"/>
              <w:left w:val="nil"/>
              <w:bottom w:val="single" w:sz="8" w:space="0" w:color="auto"/>
              <w:right w:val="nil"/>
            </w:tcBorders>
            <w:shd w:val="clear" w:color="auto" w:fill="F2F2F2" w:themeFill="background1" w:themeFillShade="F2"/>
            <w:vAlign w:val="center"/>
            <w:hideMark/>
          </w:tcPr>
          <w:p w14:paraId="2E9DE36D" w14:textId="77777777" w:rsidR="00BF245A" w:rsidRPr="006911DD" w:rsidRDefault="00BF245A" w:rsidP="006911DD">
            <w:pPr>
              <w:pStyle w:val="Senseespaiat"/>
              <w:rPr>
                <w:b w:val="0"/>
                <w:bCs w:val="0"/>
              </w:rPr>
            </w:pPr>
            <w:r w:rsidRPr="006911DD">
              <w:rPr>
                <w:b w:val="0"/>
                <w:bCs w:val="0"/>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7A2A8B89" w14:textId="77777777" w:rsidR="00BF245A" w:rsidRPr="006911DD" w:rsidRDefault="00BF245A" w:rsidP="006911DD">
            <w:pPr>
              <w:pStyle w:val="Senseespaiat"/>
              <w:rPr>
                <w:b w:val="0"/>
                <w:bCs w:val="0"/>
              </w:rPr>
            </w:pPr>
            <w:r w:rsidRPr="006911DD">
              <w:rPr>
                <w:b w:val="0"/>
                <w:bCs w:val="0"/>
              </w:rPr>
              <w:t>5</w:t>
            </w:r>
          </w:p>
        </w:tc>
      </w:tr>
      <w:tr w:rsidR="00BF245A" w:rsidRPr="00BF245A" w14:paraId="0A4C1E56" w14:textId="77777777" w:rsidTr="006911DD">
        <w:trPr>
          <w:trHeight w:val="345"/>
          <w:jc w:val="center"/>
        </w:trPr>
        <w:tc>
          <w:tcPr>
            <w:tcW w:w="0" w:type="auto"/>
            <w:vMerge/>
            <w:tcBorders>
              <w:top w:val="nil"/>
              <w:left w:val="single" w:sz="12" w:space="0" w:color="auto"/>
              <w:bottom w:val="nil"/>
              <w:right w:val="single" w:sz="12" w:space="0" w:color="auto"/>
            </w:tcBorders>
            <w:vAlign w:val="center"/>
            <w:hideMark/>
          </w:tcPr>
          <w:p w14:paraId="77036C23" w14:textId="77777777" w:rsidR="00BF245A" w:rsidRPr="00BF245A" w:rsidRDefault="00BF245A" w:rsidP="006911DD">
            <w:pPr>
              <w:pStyle w:val="Senseespaiat"/>
            </w:pPr>
          </w:p>
        </w:tc>
        <w:tc>
          <w:tcPr>
            <w:tcW w:w="0" w:type="auto"/>
            <w:vMerge/>
            <w:tcBorders>
              <w:top w:val="nil"/>
              <w:left w:val="single" w:sz="12" w:space="0" w:color="auto"/>
              <w:bottom w:val="single" w:sz="12" w:space="0" w:color="000000"/>
              <w:right w:val="nil"/>
            </w:tcBorders>
            <w:vAlign w:val="center"/>
            <w:hideMark/>
          </w:tcPr>
          <w:p w14:paraId="595862DD" w14:textId="77777777" w:rsidR="00BF245A" w:rsidRPr="006911DD" w:rsidRDefault="00BF245A" w:rsidP="006911DD">
            <w:pPr>
              <w:pStyle w:val="Senseespaiat"/>
              <w:jc w:val="both"/>
              <w:rPr>
                <w:b w:val="0"/>
                <w:bCs w:val="0"/>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2ED5A4B5" w14:textId="77777777" w:rsidR="00BF245A" w:rsidRPr="006911DD" w:rsidRDefault="00BF245A" w:rsidP="006911DD">
            <w:pPr>
              <w:pStyle w:val="Senseespaiat"/>
              <w:rPr>
                <w:b w:val="0"/>
                <w:bCs w:val="0"/>
              </w:rPr>
            </w:pPr>
            <w:r w:rsidRPr="006911DD">
              <w:rPr>
                <w:b w:val="0"/>
                <w:bCs w:val="0"/>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551C8739" w14:textId="77777777" w:rsidR="00BF245A" w:rsidRPr="006911DD" w:rsidRDefault="00BF245A" w:rsidP="006911DD">
            <w:pPr>
              <w:pStyle w:val="Senseespaiat"/>
              <w:rPr>
                <w:b w:val="0"/>
                <w:bCs w:val="0"/>
              </w:rPr>
            </w:pPr>
            <w:r w:rsidRPr="006911DD">
              <w:rPr>
                <w:b w:val="0"/>
                <w:bCs w:val="0"/>
              </w:rPr>
              <w:t>25</w:t>
            </w:r>
          </w:p>
        </w:tc>
        <w:tc>
          <w:tcPr>
            <w:tcW w:w="0" w:type="auto"/>
            <w:tcBorders>
              <w:top w:val="nil"/>
              <w:left w:val="nil"/>
              <w:bottom w:val="single" w:sz="8" w:space="0" w:color="auto"/>
              <w:right w:val="nil"/>
            </w:tcBorders>
            <w:shd w:val="clear" w:color="auto" w:fill="FFFFFF" w:themeFill="background1"/>
            <w:vAlign w:val="center"/>
            <w:hideMark/>
          </w:tcPr>
          <w:p w14:paraId="427C7CE2" w14:textId="77777777" w:rsidR="00BF245A" w:rsidRPr="006911DD" w:rsidRDefault="00BF245A" w:rsidP="006911DD">
            <w:pPr>
              <w:pStyle w:val="Senseespaiat"/>
              <w:rPr>
                <w:b w:val="0"/>
                <w:bCs w:val="0"/>
              </w:rPr>
            </w:pPr>
            <w:r w:rsidRPr="006911DD">
              <w:rPr>
                <w:b w:val="0"/>
                <w:bCs w:val="0"/>
              </w:rPr>
              <w:t>11</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3CCFC883" w14:textId="77777777" w:rsidR="00BF245A" w:rsidRPr="006911DD" w:rsidRDefault="00BF245A" w:rsidP="006911DD">
            <w:pPr>
              <w:pStyle w:val="Senseespaiat"/>
              <w:rPr>
                <w:b w:val="0"/>
                <w:bCs w:val="0"/>
              </w:rPr>
            </w:pPr>
            <w:r w:rsidRPr="006911DD">
              <w:rPr>
                <w:b w:val="0"/>
                <w:bCs w:val="0"/>
              </w:rPr>
              <w:t>5</w:t>
            </w:r>
          </w:p>
        </w:tc>
      </w:tr>
      <w:tr w:rsidR="00BF245A" w:rsidRPr="00BF245A" w14:paraId="17ABE4E0" w14:textId="77777777" w:rsidTr="006911DD">
        <w:trPr>
          <w:trHeight w:val="345"/>
          <w:jc w:val="center"/>
        </w:trPr>
        <w:tc>
          <w:tcPr>
            <w:tcW w:w="0" w:type="auto"/>
            <w:vMerge/>
            <w:tcBorders>
              <w:top w:val="nil"/>
              <w:left w:val="single" w:sz="12" w:space="0" w:color="auto"/>
              <w:bottom w:val="nil"/>
              <w:right w:val="single" w:sz="12" w:space="0" w:color="auto"/>
            </w:tcBorders>
            <w:vAlign w:val="center"/>
            <w:hideMark/>
          </w:tcPr>
          <w:p w14:paraId="25348D6E" w14:textId="77777777" w:rsidR="00BF245A" w:rsidRPr="00BF245A" w:rsidRDefault="00BF245A" w:rsidP="006911DD">
            <w:pPr>
              <w:pStyle w:val="Senseespaiat"/>
            </w:pPr>
          </w:p>
        </w:tc>
        <w:tc>
          <w:tcPr>
            <w:tcW w:w="0" w:type="auto"/>
            <w:vMerge/>
            <w:tcBorders>
              <w:top w:val="nil"/>
              <w:left w:val="single" w:sz="12" w:space="0" w:color="auto"/>
              <w:bottom w:val="single" w:sz="12" w:space="0" w:color="auto"/>
              <w:right w:val="nil"/>
            </w:tcBorders>
            <w:vAlign w:val="center"/>
            <w:hideMark/>
          </w:tcPr>
          <w:p w14:paraId="6C2273AC" w14:textId="77777777" w:rsidR="00BF245A" w:rsidRPr="006911DD" w:rsidRDefault="00BF245A" w:rsidP="006911DD">
            <w:pPr>
              <w:pStyle w:val="Senseespaiat"/>
              <w:jc w:val="both"/>
              <w:rPr>
                <w:b w:val="0"/>
                <w:bCs w:val="0"/>
              </w:rPr>
            </w:pPr>
          </w:p>
        </w:tc>
        <w:tc>
          <w:tcPr>
            <w:tcW w:w="0" w:type="auto"/>
            <w:tcBorders>
              <w:top w:val="nil"/>
              <w:left w:val="single" w:sz="12" w:space="0" w:color="auto"/>
              <w:bottom w:val="single" w:sz="12" w:space="0" w:color="auto"/>
              <w:right w:val="nil"/>
            </w:tcBorders>
            <w:shd w:val="clear" w:color="auto" w:fill="auto"/>
            <w:vAlign w:val="center"/>
            <w:hideMark/>
          </w:tcPr>
          <w:p w14:paraId="00BC8EF7" w14:textId="77777777" w:rsidR="00BF245A" w:rsidRPr="006911DD" w:rsidRDefault="00BF245A" w:rsidP="006911DD">
            <w:pPr>
              <w:pStyle w:val="Senseespaiat"/>
              <w:rPr>
                <w:b w:val="0"/>
                <w:bCs w:val="0"/>
              </w:rPr>
            </w:pPr>
            <w:r w:rsidRPr="006911DD">
              <w:rPr>
                <w:b w:val="0"/>
                <w:bCs w:val="0"/>
              </w:rPr>
              <w:t>6</w:t>
            </w:r>
          </w:p>
        </w:tc>
        <w:tc>
          <w:tcPr>
            <w:tcW w:w="0" w:type="auto"/>
            <w:tcBorders>
              <w:top w:val="nil"/>
              <w:left w:val="dashed" w:sz="8" w:space="0" w:color="auto"/>
              <w:bottom w:val="single" w:sz="12" w:space="0" w:color="auto"/>
              <w:right w:val="single" w:sz="12" w:space="0" w:color="auto"/>
            </w:tcBorders>
            <w:shd w:val="clear" w:color="auto" w:fill="auto"/>
            <w:noWrap/>
            <w:vAlign w:val="center"/>
            <w:hideMark/>
          </w:tcPr>
          <w:p w14:paraId="5CC54869" w14:textId="77777777" w:rsidR="00BF245A" w:rsidRPr="006911DD" w:rsidRDefault="00BF245A" w:rsidP="006911DD">
            <w:pPr>
              <w:pStyle w:val="Senseespaiat"/>
              <w:rPr>
                <w:b w:val="0"/>
                <w:bCs w:val="0"/>
              </w:rPr>
            </w:pPr>
            <w:r w:rsidRPr="006911DD">
              <w:rPr>
                <w:b w:val="0"/>
                <w:bCs w:val="0"/>
              </w:rPr>
              <w:t>20</w:t>
            </w:r>
          </w:p>
        </w:tc>
        <w:tc>
          <w:tcPr>
            <w:tcW w:w="0" w:type="auto"/>
            <w:tcBorders>
              <w:top w:val="nil"/>
              <w:left w:val="nil"/>
              <w:bottom w:val="single" w:sz="12" w:space="0" w:color="auto"/>
              <w:right w:val="nil"/>
            </w:tcBorders>
            <w:shd w:val="clear" w:color="auto" w:fill="F2F2F2" w:themeFill="background1" w:themeFillShade="F2"/>
            <w:vAlign w:val="center"/>
            <w:hideMark/>
          </w:tcPr>
          <w:p w14:paraId="1777C435" w14:textId="77777777" w:rsidR="00BF245A" w:rsidRPr="006911DD" w:rsidRDefault="00BF245A" w:rsidP="006911DD">
            <w:pPr>
              <w:pStyle w:val="Senseespaiat"/>
              <w:rPr>
                <w:b w:val="0"/>
                <w:bCs w:val="0"/>
              </w:rPr>
            </w:pPr>
            <w:r w:rsidRPr="006911DD">
              <w:rPr>
                <w:b w:val="0"/>
                <w:bCs w:val="0"/>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68AEDEF2" w14:textId="77777777" w:rsidR="00BF245A" w:rsidRPr="006911DD" w:rsidRDefault="00BF245A" w:rsidP="006911DD">
            <w:pPr>
              <w:pStyle w:val="Senseespaiat"/>
              <w:rPr>
                <w:b w:val="0"/>
                <w:bCs w:val="0"/>
              </w:rPr>
            </w:pPr>
            <w:r w:rsidRPr="006911DD">
              <w:rPr>
                <w:b w:val="0"/>
                <w:bCs w:val="0"/>
              </w:rPr>
              <w:t>5</w:t>
            </w:r>
          </w:p>
        </w:tc>
      </w:tr>
      <w:tr w:rsidR="00BF245A" w:rsidRPr="00BF245A" w14:paraId="359EBB79"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38781BA0" w14:textId="77777777" w:rsidR="00BF245A" w:rsidRPr="00BF245A" w:rsidRDefault="00BF245A" w:rsidP="006911DD">
            <w:pPr>
              <w:pStyle w:val="Senseespaiat"/>
            </w:pPr>
            <w:r w:rsidRPr="00BF245A">
              <w:t>ESCUDO DE RUNAS</w:t>
            </w:r>
          </w:p>
        </w:tc>
        <w:tc>
          <w:tcPr>
            <w:tcW w:w="0" w:type="auto"/>
            <w:vMerge w:val="restart"/>
            <w:tcBorders>
              <w:top w:val="single" w:sz="12" w:space="0" w:color="auto"/>
              <w:left w:val="single" w:sz="12" w:space="0" w:color="auto"/>
              <w:right w:val="single" w:sz="12" w:space="0" w:color="auto"/>
            </w:tcBorders>
            <w:shd w:val="clear" w:color="auto" w:fill="F2F2F2" w:themeFill="background1" w:themeFillShade="F2"/>
            <w:vAlign w:val="center"/>
            <w:hideMark/>
          </w:tcPr>
          <w:p w14:paraId="72C89014" w14:textId="77777777" w:rsidR="00BF245A" w:rsidRPr="006911DD" w:rsidRDefault="00BF245A" w:rsidP="006911DD">
            <w:pPr>
              <w:pStyle w:val="Senseespaiat"/>
              <w:jc w:val="both"/>
              <w:rPr>
                <w:b w:val="0"/>
                <w:bCs w:val="0"/>
              </w:rPr>
            </w:pPr>
            <w:r w:rsidRPr="006911DD">
              <w:rPr>
                <w:b w:val="0"/>
                <w:bCs w:val="0"/>
              </w:rPr>
              <w:t>Se pone un escudo alrededor del vehículo, que hace que te hace inmune de los objetos de los rivales. Una vez activado solo se quita si te atacan con un objeto.</w:t>
            </w: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134C4FFF" w14:textId="77777777" w:rsidR="00BF245A" w:rsidRPr="006911DD" w:rsidRDefault="00BF245A" w:rsidP="006911DD">
            <w:pPr>
              <w:pStyle w:val="Senseespaiat"/>
              <w:rPr>
                <w:b w:val="0"/>
                <w:bCs w:val="0"/>
              </w:rPr>
            </w:pPr>
            <w:r w:rsidRPr="006911DD">
              <w:rPr>
                <w:b w:val="0"/>
                <w:bCs w:val="0"/>
              </w:rPr>
              <w:t>1</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71A59F82" w14:textId="77777777" w:rsidR="00BF245A" w:rsidRPr="006911DD" w:rsidRDefault="00BF245A" w:rsidP="006911DD">
            <w:pPr>
              <w:pStyle w:val="Senseespaiat"/>
              <w:rPr>
                <w:b w:val="0"/>
                <w:bCs w:val="0"/>
              </w:rPr>
            </w:pPr>
            <w:r w:rsidRPr="006911DD">
              <w:rPr>
                <w:b w:val="0"/>
                <w:bCs w:val="0"/>
              </w:rPr>
              <w:t>60</w:t>
            </w:r>
          </w:p>
        </w:tc>
        <w:tc>
          <w:tcPr>
            <w:tcW w:w="0" w:type="auto"/>
            <w:tcBorders>
              <w:top w:val="nil"/>
              <w:left w:val="nil"/>
              <w:bottom w:val="single" w:sz="8" w:space="0" w:color="auto"/>
              <w:right w:val="nil"/>
            </w:tcBorders>
            <w:shd w:val="clear" w:color="auto" w:fill="D9D9D9" w:themeFill="background1" w:themeFillShade="D9"/>
            <w:vAlign w:val="center"/>
            <w:hideMark/>
          </w:tcPr>
          <w:p w14:paraId="79E52F11" w14:textId="77777777" w:rsidR="00BF245A" w:rsidRPr="006911DD" w:rsidRDefault="00BF245A" w:rsidP="006911DD">
            <w:pPr>
              <w:pStyle w:val="Senseespaiat"/>
              <w:rPr>
                <w:b w:val="0"/>
                <w:bCs w:val="0"/>
              </w:rPr>
            </w:pPr>
            <w:r w:rsidRPr="006911DD">
              <w:rPr>
                <w:b w:val="0"/>
                <w:bCs w:val="0"/>
              </w:rPr>
              <w:t>7</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684B8E4B" w14:textId="77777777" w:rsidR="00BF245A" w:rsidRPr="006911DD" w:rsidRDefault="00BF245A" w:rsidP="006911DD">
            <w:pPr>
              <w:pStyle w:val="Senseespaiat"/>
              <w:rPr>
                <w:b w:val="0"/>
                <w:bCs w:val="0"/>
              </w:rPr>
            </w:pPr>
            <w:r w:rsidRPr="006911DD">
              <w:rPr>
                <w:b w:val="0"/>
                <w:bCs w:val="0"/>
              </w:rPr>
              <w:t>0</w:t>
            </w:r>
          </w:p>
        </w:tc>
      </w:tr>
      <w:tr w:rsidR="006911DD" w:rsidRPr="00BF245A" w14:paraId="14259B31"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258ADDD6" w14:textId="77777777" w:rsidR="00BF245A" w:rsidRPr="00BF245A" w:rsidRDefault="00BF245A" w:rsidP="006911DD">
            <w:pPr>
              <w:pStyle w:val="Senseespaiat"/>
            </w:pPr>
          </w:p>
        </w:tc>
        <w:tc>
          <w:tcPr>
            <w:tcW w:w="0" w:type="auto"/>
            <w:vMerge/>
            <w:tcBorders>
              <w:top w:val="nil"/>
              <w:left w:val="single" w:sz="12" w:space="0" w:color="auto"/>
              <w:right w:val="single" w:sz="12" w:space="0" w:color="auto"/>
            </w:tcBorders>
            <w:shd w:val="clear" w:color="auto" w:fill="F2F2F2" w:themeFill="background1" w:themeFillShade="F2"/>
            <w:vAlign w:val="center"/>
            <w:hideMark/>
          </w:tcPr>
          <w:p w14:paraId="5B6D1C27" w14:textId="77777777" w:rsidR="00BF245A" w:rsidRPr="006911DD" w:rsidRDefault="00BF245A" w:rsidP="006911DD">
            <w:pPr>
              <w:pStyle w:val="Senseespaiat"/>
              <w:jc w:val="both"/>
              <w:rPr>
                <w:b w:val="0"/>
                <w:bCs w:val="0"/>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03DDF3F7" w14:textId="77777777" w:rsidR="00BF245A" w:rsidRPr="006911DD" w:rsidRDefault="00BF245A" w:rsidP="006911DD">
            <w:pPr>
              <w:pStyle w:val="Senseespaiat"/>
              <w:rPr>
                <w:b w:val="0"/>
                <w:bCs w:val="0"/>
              </w:rPr>
            </w:pPr>
            <w:r w:rsidRPr="006911DD">
              <w:rPr>
                <w:b w:val="0"/>
                <w:bCs w:val="0"/>
              </w:rPr>
              <w:t>2</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74E4FE81" w14:textId="77777777" w:rsidR="00BF245A" w:rsidRPr="006911DD" w:rsidRDefault="00BF245A" w:rsidP="006911DD">
            <w:pPr>
              <w:pStyle w:val="Senseespaiat"/>
              <w:rPr>
                <w:b w:val="0"/>
                <w:bCs w:val="0"/>
              </w:rPr>
            </w:pPr>
            <w:r w:rsidRPr="006911DD">
              <w:rPr>
                <w:b w:val="0"/>
                <w:bCs w:val="0"/>
              </w:rPr>
              <w:t>20</w:t>
            </w:r>
          </w:p>
        </w:tc>
        <w:tc>
          <w:tcPr>
            <w:tcW w:w="0" w:type="auto"/>
            <w:tcBorders>
              <w:top w:val="nil"/>
              <w:left w:val="nil"/>
              <w:bottom w:val="single" w:sz="8" w:space="0" w:color="auto"/>
              <w:right w:val="nil"/>
            </w:tcBorders>
            <w:shd w:val="clear" w:color="auto" w:fill="F2F2F2" w:themeFill="background1" w:themeFillShade="F2"/>
            <w:vAlign w:val="center"/>
            <w:hideMark/>
          </w:tcPr>
          <w:p w14:paraId="10048869" w14:textId="77777777" w:rsidR="00BF245A" w:rsidRPr="006911DD" w:rsidRDefault="00BF245A" w:rsidP="006911DD">
            <w:pPr>
              <w:pStyle w:val="Senseespaiat"/>
              <w:rPr>
                <w:b w:val="0"/>
                <w:bCs w:val="0"/>
              </w:rPr>
            </w:pPr>
            <w:r w:rsidRPr="006911DD">
              <w:rPr>
                <w:b w:val="0"/>
                <w:bCs w:val="0"/>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18F1ED34" w14:textId="77777777" w:rsidR="00BF245A" w:rsidRPr="006911DD" w:rsidRDefault="00BF245A" w:rsidP="006911DD">
            <w:pPr>
              <w:pStyle w:val="Senseespaiat"/>
              <w:rPr>
                <w:b w:val="0"/>
                <w:bCs w:val="0"/>
              </w:rPr>
            </w:pPr>
            <w:r w:rsidRPr="006911DD">
              <w:rPr>
                <w:b w:val="0"/>
                <w:bCs w:val="0"/>
              </w:rPr>
              <w:t>0</w:t>
            </w:r>
          </w:p>
        </w:tc>
      </w:tr>
      <w:tr w:rsidR="00BF245A" w:rsidRPr="00BF245A" w14:paraId="2EA88535"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01BF5C3B" w14:textId="77777777" w:rsidR="00BF245A" w:rsidRPr="00BF245A" w:rsidRDefault="00BF245A" w:rsidP="006911DD">
            <w:pPr>
              <w:pStyle w:val="Senseespaiat"/>
            </w:pPr>
          </w:p>
        </w:tc>
        <w:tc>
          <w:tcPr>
            <w:tcW w:w="0" w:type="auto"/>
            <w:vMerge/>
            <w:tcBorders>
              <w:top w:val="nil"/>
              <w:left w:val="single" w:sz="12" w:space="0" w:color="auto"/>
              <w:right w:val="single" w:sz="12" w:space="0" w:color="auto"/>
            </w:tcBorders>
            <w:shd w:val="clear" w:color="auto" w:fill="F2F2F2" w:themeFill="background1" w:themeFillShade="F2"/>
            <w:vAlign w:val="center"/>
            <w:hideMark/>
          </w:tcPr>
          <w:p w14:paraId="2541E41B" w14:textId="77777777" w:rsidR="00BF245A" w:rsidRPr="006911DD" w:rsidRDefault="00BF245A" w:rsidP="006911DD">
            <w:pPr>
              <w:pStyle w:val="Senseespaiat"/>
              <w:jc w:val="both"/>
              <w:rPr>
                <w:b w:val="0"/>
                <w:bCs w:val="0"/>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6BD89AC7" w14:textId="77777777" w:rsidR="00BF245A" w:rsidRPr="006911DD" w:rsidRDefault="00BF245A" w:rsidP="006911DD">
            <w:pPr>
              <w:pStyle w:val="Senseespaiat"/>
              <w:rPr>
                <w:b w:val="0"/>
                <w:bCs w:val="0"/>
              </w:rPr>
            </w:pPr>
            <w:r w:rsidRPr="006911DD">
              <w:rPr>
                <w:b w:val="0"/>
                <w:bCs w:val="0"/>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FB6B342" w14:textId="77777777" w:rsidR="00BF245A" w:rsidRPr="006911DD" w:rsidRDefault="00BF245A" w:rsidP="006911DD">
            <w:pPr>
              <w:pStyle w:val="Senseespaiat"/>
              <w:rPr>
                <w:b w:val="0"/>
                <w:bCs w:val="0"/>
              </w:rPr>
            </w:pPr>
            <w:r w:rsidRPr="006911DD">
              <w:rPr>
                <w:b w:val="0"/>
                <w:bCs w:val="0"/>
              </w:rPr>
              <w:t>15</w:t>
            </w:r>
          </w:p>
        </w:tc>
        <w:tc>
          <w:tcPr>
            <w:tcW w:w="0" w:type="auto"/>
            <w:tcBorders>
              <w:top w:val="nil"/>
              <w:left w:val="nil"/>
              <w:bottom w:val="single" w:sz="8" w:space="0" w:color="auto"/>
              <w:right w:val="nil"/>
            </w:tcBorders>
            <w:shd w:val="clear" w:color="auto" w:fill="D9D9D9" w:themeFill="background1" w:themeFillShade="D9"/>
            <w:vAlign w:val="center"/>
            <w:hideMark/>
          </w:tcPr>
          <w:p w14:paraId="4F07EBA1" w14:textId="77777777" w:rsidR="00BF245A" w:rsidRPr="006911DD" w:rsidRDefault="00BF245A" w:rsidP="006911DD">
            <w:pPr>
              <w:pStyle w:val="Senseespaiat"/>
              <w:rPr>
                <w:b w:val="0"/>
                <w:bCs w:val="0"/>
              </w:rPr>
            </w:pPr>
            <w:r w:rsidRPr="006911DD">
              <w:rPr>
                <w:b w:val="0"/>
                <w:bCs w:val="0"/>
              </w:rPr>
              <w:t>9</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7DE754AE" w14:textId="77777777" w:rsidR="00BF245A" w:rsidRPr="006911DD" w:rsidRDefault="00BF245A" w:rsidP="006911DD">
            <w:pPr>
              <w:pStyle w:val="Senseespaiat"/>
              <w:rPr>
                <w:b w:val="0"/>
                <w:bCs w:val="0"/>
              </w:rPr>
            </w:pPr>
            <w:r w:rsidRPr="006911DD">
              <w:rPr>
                <w:b w:val="0"/>
                <w:bCs w:val="0"/>
              </w:rPr>
              <w:t>0</w:t>
            </w:r>
          </w:p>
        </w:tc>
      </w:tr>
      <w:tr w:rsidR="006911DD" w:rsidRPr="00BF245A" w14:paraId="239D2AF0"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120B0E9C" w14:textId="77777777" w:rsidR="00BF245A" w:rsidRPr="00BF245A" w:rsidRDefault="00BF245A" w:rsidP="006911DD">
            <w:pPr>
              <w:pStyle w:val="Senseespaiat"/>
            </w:pPr>
          </w:p>
        </w:tc>
        <w:tc>
          <w:tcPr>
            <w:tcW w:w="0" w:type="auto"/>
            <w:vMerge/>
            <w:tcBorders>
              <w:top w:val="nil"/>
              <w:left w:val="single" w:sz="12" w:space="0" w:color="auto"/>
              <w:right w:val="single" w:sz="12" w:space="0" w:color="auto"/>
            </w:tcBorders>
            <w:shd w:val="clear" w:color="auto" w:fill="F2F2F2" w:themeFill="background1" w:themeFillShade="F2"/>
            <w:vAlign w:val="center"/>
            <w:hideMark/>
          </w:tcPr>
          <w:p w14:paraId="4D3C2DAB" w14:textId="77777777" w:rsidR="00BF245A" w:rsidRPr="006911DD" w:rsidRDefault="00BF245A" w:rsidP="006911DD">
            <w:pPr>
              <w:pStyle w:val="Senseespaiat"/>
              <w:jc w:val="both"/>
              <w:rPr>
                <w:b w:val="0"/>
                <w:bCs w:val="0"/>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18B0DF67" w14:textId="77777777" w:rsidR="00BF245A" w:rsidRPr="006911DD" w:rsidRDefault="00BF245A" w:rsidP="006911DD">
            <w:pPr>
              <w:pStyle w:val="Senseespaiat"/>
              <w:rPr>
                <w:b w:val="0"/>
                <w:bCs w:val="0"/>
              </w:rPr>
            </w:pPr>
            <w:r w:rsidRPr="006911DD">
              <w:rPr>
                <w:b w:val="0"/>
                <w:bCs w:val="0"/>
              </w:rPr>
              <w:t>4</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54772392" w14:textId="77777777" w:rsidR="00BF245A" w:rsidRPr="006911DD" w:rsidRDefault="00BF245A" w:rsidP="006911DD">
            <w:pPr>
              <w:pStyle w:val="Senseespaiat"/>
              <w:rPr>
                <w:b w:val="0"/>
                <w:bCs w:val="0"/>
              </w:rPr>
            </w:pPr>
            <w:r w:rsidRPr="006911DD">
              <w:rPr>
                <w:b w:val="0"/>
                <w:bCs w:val="0"/>
              </w:rPr>
              <w:t>10</w:t>
            </w:r>
          </w:p>
        </w:tc>
        <w:tc>
          <w:tcPr>
            <w:tcW w:w="0" w:type="auto"/>
            <w:tcBorders>
              <w:top w:val="nil"/>
              <w:left w:val="nil"/>
              <w:bottom w:val="single" w:sz="8" w:space="0" w:color="auto"/>
              <w:right w:val="nil"/>
            </w:tcBorders>
            <w:shd w:val="clear" w:color="auto" w:fill="F2F2F2" w:themeFill="background1" w:themeFillShade="F2"/>
            <w:vAlign w:val="center"/>
            <w:hideMark/>
          </w:tcPr>
          <w:p w14:paraId="799C77DF" w14:textId="77777777" w:rsidR="00BF245A" w:rsidRPr="006911DD" w:rsidRDefault="00BF245A" w:rsidP="006911DD">
            <w:pPr>
              <w:pStyle w:val="Senseespaiat"/>
              <w:rPr>
                <w:b w:val="0"/>
                <w:bCs w:val="0"/>
              </w:rPr>
            </w:pPr>
            <w:r w:rsidRPr="006911DD">
              <w:rPr>
                <w:b w:val="0"/>
                <w:bCs w:val="0"/>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02AF8C11" w14:textId="77777777" w:rsidR="00BF245A" w:rsidRPr="006911DD" w:rsidRDefault="00BF245A" w:rsidP="006911DD">
            <w:pPr>
              <w:pStyle w:val="Senseespaiat"/>
              <w:rPr>
                <w:b w:val="0"/>
                <w:bCs w:val="0"/>
              </w:rPr>
            </w:pPr>
            <w:r w:rsidRPr="006911DD">
              <w:rPr>
                <w:b w:val="0"/>
                <w:bCs w:val="0"/>
              </w:rPr>
              <w:t>0</w:t>
            </w:r>
          </w:p>
        </w:tc>
      </w:tr>
      <w:tr w:rsidR="00BF245A" w:rsidRPr="00BF245A" w14:paraId="76FC03B1"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5F850CF5" w14:textId="77777777" w:rsidR="00BF245A" w:rsidRPr="00BF245A" w:rsidRDefault="00BF245A" w:rsidP="006911DD">
            <w:pPr>
              <w:pStyle w:val="Senseespaiat"/>
            </w:pPr>
          </w:p>
        </w:tc>
        <w:tc>
          <w:tcPr>
            <w:tcW w:w="0" w:type="auto"/>
            <w:vMerge/>
            <w:tcBorders>
              <w:top w:val="nil"/>
              <w:left w:val="single" w:sz="12" w:space="0" w:color="auto"/>
              <w:right w:val="single" w:sz="12" w:space="0" w:color="auto"/>
            </w:tcBorders>
            <w:shd w:val="clear" w:color="auto" w:fill="F2F2F2" w:themeFill="background1" w:themeFillShade="F2"/>
            <w:vAlign w:val="center"/>
            <w:hideMark/>
          </w:tcPr>
          <w:p w14:paraId="0E4F06B2" w14:textId="77777777" w:rsidR="00BF245A" w:rsidRPr="006911DD" w:rsidRDefault="00BF245A" w:rsidP="006911DD">
            <w:pPr>
              <w:pStyle w:val="Senseespaiat"/>
              <w:jc w:val="both"/>
              <w:rPr>
                <w:b w:val="0"/>
                <w:bCs w:val="0"/>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08C09F87" w14:textId="77777777" w:rsidR="00BF245A" w:rsidRPr="006911DD" w:rsidRDefault="00BF245A" w:rsidP="006911DD">
            <w:pPr>
              <w:pStyle w:val="Senseespaiat"/>
              <w:rPr>
                <w:b w:val="0"/>
                <w:bCs w:val="0"/>
              </w:rPr>
            </w:pPr>
            <w:r w:rsidRPr="006911DD">
              <w:rPr>
                <w:b w:val="0"/>
                <w:bCs w:val="0"/>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0B4AEBF" w14:textId="77777777" w:rsidR="00BF245A" w:rsidRPr="006911DD" w:rsidRDefault="00BF245A" w:rsidP="006911DD">
            <w:pPr>
              <w:pStyle w:val="Senseespaiat"/>
              <w:rPr>
                <w:b w:val="0"/>
                <w:bCs w:val="0"/>
              </w:rPr>
            </w:pPr>
            <w:r w:rsidRPr="006911DD">
              <w:rPr>
                <w:b w:val="0"/>
                <w:bCs w:val="0"/>
              </w:rPr>
              <w:t>5</w:t>
            </w:r>
          </w:p>
        </w:tc>
        <w:tc>
          <w:tcPr>
            <w:tcW w:w="0" w:type="auto"/>
            <w:tcBorders>
              <w:top w:val="nil"/>
              <w:left w:val="nil"/>
              <w:bottom w:val="single" w:sz="8" w:space="0" w:color="auto"/>
              <w:right w:val="nil"/>
            </w:tcBorders>
            <w:shd w:val="clear" w:color="auto" w:fill="D9D9D9" w:themeFill="background1" w:themeFillShade="D9"/>
            <w:vAlign w:val="center"/>
            <w:hideMark/>
          </w:tcPr>
          <w:p w14:paraId="0EA0B1C7" w14:textId="77777777" w:rsidR="00BF245A" w:rsidRPr="006911DD" w:rsidRDefault="00BF245A" w:rsidP="006911DD">
            <w:pPr>
              <w:pStyle w:val="Senseespaiat"/>
              <w:rPr>
                <w:b w:val="0"/>
                <w:bCs w:val="0"/>
              </w:rPr>
            </w:pPr>
            <w:r w:rsidRPr="006911DD">
              <w:rPr>
                <w:b w:val="0"/>
                <w:bCs w:val="0"/>
              </w:rPr>
              <w:t>11</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45D0D158" w14:textId="77777777" w:rsidR="00BF245A" w:rsidRPr="006911DD" w:rsidRDefault="00BF245A" w:rsidP="006911DD">
            <w:pPr>
              <w:pStyle w:val="Senseespaiat"/>
              <w:rPr>
                <w:b w:val="0"/>
                <w:bCs w:val="0"/>
              </w:rPr>
            </w:pPr>
            <w:r w:rsidRPr="006911DD">
              <w:rPr>
                <w:b w:val="0"/>
                <w:bCs w:val="0"/>
              </w:rPr>
              <w:t>0</w:t>
            </w:r>
          </w:p>
        </w:tc>
      </w:tr>
      <w:tr w:rsidR="006911DD" w:rsidRPr="00BF245A" w14:paraId="6B9A01F8"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3D269EA1" w14:textId="77777777" w:rsidR="00BF245A" w:rsidRPr="00BF245A" w:rsidRDefault="00BF245A" w:rsidP="006911DD">
            <w:pPr>
              <w:pStyle w:val="Senseespaiat"/>
            </w:pPr>
          </w:p>
        </w:tc>
        <w:tc>
          <w:tcPr>
            <w:tcW w:w="0" w:type="auto"/>
            <w:vMerge/>
            <w:tcBorders>
              <w:top w:val="nil"/>
              <w:left w:val="single" w:sz="12" w:space="0" w:color="auto"/>
              <w:right w:val="single" w:sz="12" w:space="0" w:color="auto"/>
            </w:tcBorders>
            <w:shd w:val="clear" w:color="auto" w:fill="F2F2F2" w:themeFill="background1" w:themeFillShade="F2"/>
            <w:vAlign w:val="center"/>
            <w:hideMark/>
          </w:tcPr>
          <w:p w14:paraId="0DA04DC0" w14:textId="77777777" w:rsidR="00BF245A" w:rsidRPr="006911DD" w:rsidRDefault="00BF245A" w:rsidP="006911DD">
            <w:pPr>
              <w:pStyle w:val="Senseespaiat"/>
              <w:jc w:val="both"/>
              <w:rPr>
                <w:b w:val="0"/>
                <w:bCs w:val="0"/>
              </w:rPr>
            </w:pPr>
          </w:p>
        </w:tc>
        <w:tc>
          <w:tcPr>
            <w:tcW w:w="0" w:type="auto"/>
            <w:tcBorders>
              <w:top w:val="nil"/>
              <w:left w:val="single" w:sz="12" w:space="0" w:color="auto"/>
              <w:bottom w:val="single" w:sz="12" w:space="0" w:color="auto"/>
              <w:right w:val="nil"/>
            </w:tcBorders>
            <w:shd w:val="clear" w:color="auto" w:fill="D9D9D9" w:themeFill="background1" w:themeFillShade="D9"/>
            <w:vAlign w:val="center"/>
            <w:hideMark/>
          </w:tcPr>
          <w:p w14:paraId="59D36842" w14:textId="77777777" w:rsidR="00BF245A" w:rsidRPr="006911DD" w:rsidRDefault="00BF245A" w:rsidP="006911DD">
            <w:pPr>
              <w:pStyle w:val="Senseespaiat"/>
              <w:rPr>
                <w:b w:val="0"/>
                <w:bCs w:val="0"/>
              </w:rPr>
            </w:pPr>
            <w:r w:rsidRPr="006911DD">
              <w:rPr>
                <w:b w:val="0"/>
                <w:bCs w:val="0"/>
              </w:rPr>
              <w:t>6</w:t>
            </w:r>
          </w:p>
        </w:tc>
        <w:tc>
          <w:tcPr>
            <w:tcW w:w="0" w:type="auto"/>
            <w:tcBorders>
              <w:top w:val="nil"/>
              <w:left w:val="dashed" w:sz="8" w:space="0" w:color="auto"/>
              <w:bottom w:val="single" w:sz="12" w:space="0" w:color="auto"/>
              <w:right w:val="single" w:sz="12" w:space="0" w:color="auto"/>
            </w:tcBorders>
            <w:shd w:val="clear" w:color="auto" w:fill="D9D9D9" w:themeFill="background1" w:themeFillShade="D9"/>
            <w:noWrap/>
            <w:vAlign w:val="center"/>
            <w:hideMark/>
          </w:tcPr>
          <w:p w14:paraId="1E539DF2" w14:textId="77777777" w:rsidR="00BF245A" w:rsidRPr="006911DD" w:rsidRDefault="00BF245A" w:rsidP="006911DD">
            <w:pPr>
              <w:pStyle w:val="Senseespaiat"/>
              <w:rPr>
                <w:b w:val="0"/>
                <w:bCs w:val="0"/>
              </w:rPr>
            </w:pPr>
            <w:r w:rsidRPr="006911DD">
              <w:rPr>
                <w:b w:val="0"/>
                <w:bCs w:val="0"/>
              </w:rPr>
              <w:t>5</w:t>
            </w:r>
          </w:p>
        </w:tc>
        <w:tc>
          <w:tcPr>
            <w:tcW w:w="0" w:type="auto"/>
            <w:tcBorders>
              <w:top w:val="nil"/>
              <w:left w:val="nil"/>
              <w:bottom w:val="single" w:sz="12" w:space="0" w:color="auto"/>
              <w:right w:val="nil"/>
            </w:tcBorders>
            <w:shd w:val="clear" w:color="auto" w:fill="F2F2F2" w:themeFill="background1" w:themeFillShade="F2"/>
            <w:vAlign w:val="center"/>
            <w:hideMark/>
          </w:tcPr>
          <w:p w14:paraId="08DF0AF5" w14:textId="77777777" w:rsidR="00BF245A" w:rsidRPr="006911DD" w:rsidRDefault="00BF245A" w:rsidP="006911DD">
            <w:pPr>
              <w:pStyle w:val="Senseespaiat"/>
              <w:rPr>
                <w:b w:val="0"/>
                <w:bCs w:val="0"/>
              </w:rPr>
            </w:pPr>
            <w:r w:rsidRPr="006911DD">
              <w:rPr>
                <w:b w:val="0"/>
                <w:bCs w:val="0"/>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6FB41BC3" w14:textId="77777777" w:rsidR="00BF245A" w:rsidRPr="006911DD" w:rsidRDefault="00BF245A" w:rsidP="006911DD">
            <w:pPr>
              <w:pStyle w:val="Senseespaiat"/>
              <w:rPr>
                <w:b w:val="0"/>
                <w:bCs w:val="0"/>
              </w:rPr>
            </w:pPr>
            <w:r w:rsidRPr="006911DD">
              <w:rPr>
                <w:b w:val="0"/>
                <w:bCs w:val="0"/>
              </w:rPr>
              <w:t>0</w:t>
            </w:r>
          </w:p>
        </w:tc>
      </w:tr>
      <w:tr w:rsidR="00BF245A" w:rsidRPr="00BF245A" w14:paraId="7D2847C0"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auto"/>
            <w:vAlign w:val="center"/>
            <w:hideMark/>
          </w:tcPr>
          <w:p w14:paraId="0E4A8A4C" w14:textId="77777777" w:rsidR="00BF245A" w:rsidRPr="00BF245A" w:rsidRDefault="00BF245A" w:rsidP="006911DD">
            <w:pPr>
              <w:pStyle w:val="Senseespaiat"/>
            </w:pPr>
            <w:r w:rsidRPr="00BF245A">
              <w:lastRenderedPageBreak/>
              <w:t>VELOCIDAD DE SLEIPNIR</w:t>
            </w:r>
          </w:p>
        </w:tc>
        <w:tc>
          <w:tcPr>
            <w:tcW w:w="0" w:type="auto"/>
            <w:vMerge w:val="restart"/>
            <w:tcBorders>
              <w:top w:val="single" w:sz="12" w:space="0" w:color="auto"/>
              <w:left w:val="single" w:sz="12" w:space="0" w:color="auto"/>
              <w:bottom w:val="single" w:sz="12" w:space="0" w:color="000000"/>
              <w:right w:val="nil"/>
            </w:tcBorders>
            <w:shd w:val="clear" w:color="auto" w:fill="auto"/>
            <w:vAlign w:val="center"/>
            <w:hideMark/>
          </w:tcPr>
          <w:p w14:paraId="5CA83B2F" w14:textId="77777777" w:rsidR="00BF245A" w:rsidRPr="006911DD" w:rsidRDefault="00BF245A" w:rsidP="006911DD">
            <w:pPr>
              <w:pStyle w:val="Senseespaiat"/>
              <w:jc w:val="both"/>
              <w:rPr>
                <w:b w:val="0"/>
                <w:bCs w:val="0"/>
              </w:rPr>
            </w:pPr>
            <w:r w:rsidRPr="006911DD">
              <w:rPr>
                <w:b w:val="0"/>
                <w:bCs w:val="0"/>
              </w:rPr>
              <w:t>Te da un 50% más de velocidad durante tres segundos.</w:t>
            </w: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3CF34F0B" w14:textId="77777777" w:rsidR="00BF245A" w:rsidRPr="006911DD" w:rsidRDefault="00BF245A" w:rsidP="006911DD">
            <w:pPr>
              <w:pStyle w:val="Senseespaiat"/>
              <w:rPr>
                <w:b w:val="0"/>
                <w:bCs w:val="0"/>
              </w:rPr>
            </w:pPr>
            <w:r w:rsidRPr="006911DD">
              <w:rPr>
                <w:b w:val="0"/>
                <w:bCs w:val="0"/>
              </w:rPr>
              <w:t>1</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5D2C3216" w14:textId="77777777" w:rsidR="00BF245A" w:rsidRPr="006911DD" w:rsidRDefault="00BF245A" w:rsidP="006911DD">
            <w:pPr>
              <w:pStyle w:val="Senseespaiat"/>
              <w:rPr>
                <w:b w:val="0"/>
                <w:bCs w:val="0"/>
              </w:rPr>
            </w:pPr>
            <w:r w:rsidRPr="006911DD">
              <w:rPr>
                <w:b w:val="0"/>
                <w:bCs w:val="0"/>
              </w:rPr>
              <w:t>5</w:t>
            </w:r>
          </w:p>
        </w:tc>
        <w:tc>
          <w:tcPr>
            <w:tcW w:w="0" w:type="auto"/>
            <w:tcBorders>
              <w:top w:val="nil"/>
              <w:left w:val="nil"/>
              <w:bottom w:val="single" w:sz="8" w:space="0" w:color="auto"/>
              <w:right w:val="nil"/>
            </w:tcBorders>
            <w:shd w:val="clear" w:color="auto" w:fill="FFFFFF" w:themeFill="background1"/>
            <w:vAlign w:val="center"/>
            <w:hideMark/>
          </w:tcPr>
          <w:p w14:paraId="038A4EB6" w14:textId="77777777" w:rsidR="00BF245A" w:rsidRPr="006911DD" w:rsidRDefault="00BF245A" w:rsidP="006911DD">
            <w:pPr>
              <w:pStyle w:val="Senseespaiat"/>
              <w:rPr>
                <w:b w:val="0"/>
                <w:bCs w:val="0"/>
              </w:rPr>
            </w:pPr>
            <w:r w:rsidRPr="006911DD">
              <w:rPr>
                <w:b w:val="0"/>
                <w:bCs w:val="0"/>
              </w:rPr>
              <w:t>7</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6BFA51FD" w14:textId="77777777" w:rsidR="00BF245A" w:rsidRPr="006911DD" w:rsidRDefault="00BF245A" w:rsidP="006911DD">
            <w:pPr>
              <w:pStyle w:val="Senseespaiat"/>
              <w:rPr>
                <w:b w:val="0"/>
                <w:bCs w:val="0"/>
              </w:rPr>
            </w:pPr>
            <w:r w:rsidRPr="006911DD">
              <w:rPr>
                <w:b w:val="0"/>
                <w:bCs w:val="0"/>
              </w:rPr>
              <w:t>20</w:t>
            </w:r>
          </w:p>
        </w:tc>
      </w:tr>
      <w:tr w:rsidR="00BF245A" w:rsidRPr="00BF245A" w14:paraId="67A38FC3"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0D557FDF" w14:textId="77777777" w:rsidR="00BF245A" w:rsidRPr="00BF245A" w:rsidRDefault="00BF245A" w:rsidP="006911DD">
            <w:pPr>
              <w:pStyle w:val="Senseespaiat"/>
            </w:pPr>
          </w:p>
        </w:tc>
        <w:tc>
          <w:tcPr>
            <w:tcW w:w="0" w:type="auto"/>
            <w:vMerge/>
            <w:tcBorders>
              <w:top w:val="nil"/>
              <w:left w:val="single" w:sz="12" w:space="0" w:color="auto"/>
              <w:bottom w:val="single" w:sz="12" w:space="0" w:color="000000"/>
              <w:right w:val="nil"/>
            </w:tcBorders>
            <w:vAlign w:val="center"/>
            <w:hideMark/>
          </w:tcPr>
          <w:p w14:paraId="24174FE0" w14:textId="77777777" w:rsidR="00BF245A" w:rsidRPr="006911DD" w:rsidRDefault="00BF245A" w:rsidP="006911DD">
            <w:pPr>
              <w:pStyle w:val="Senseespaiat"/>
              <w:jc w:val="both"/>
              <w:rPr>
                <w:b w:val="0"/>
                <w:bCs w:val="0"/>
              </w:rPr>
            </w:pPr>
          </w:p>
        </w:tc>
        <w:tc>
          <w:tcPr>
            <w:tcW w:w="0" w:type="auto"/>
            <w:tcBorders>
              <w:top w:val="nil"/>
              <w:left w:val="single" w:sz="12" w:space="0" w:color="auto"/>
              <w:bottom w:val="single" w:sz="8" w:space="0" w:color="auto"/>
              <w:right w:val="nil"/>
            </w:tcBorders>
            <w:shd w:val="clear" w:color="auto" w:fill="auto"/>
            <w:vAlign w:val="center"/>
            <w:hideMark/>
          </w:tcPr>
          <w:p w14:paraId="2D601141" w14:textId="77777777" w:rsidR="00BF245A" w:rsidRPr="006911DD" w:rsidRDefault="00BF245A" w:rsidP="006911DD">
            <w:pPr>
              <w:pStyle w:val="Senseespaiat"/>
              <w:rPr>
                <w:b w:val="0"/>
                <w:bCs w:val="0"/>
              </w:rPr>
            </w:pPr>
            <w:r w:rsidRPr="006911DD">
              <w:rPr>
                <w:b w:val="0"/>
                <w:bCs w:val="0"/>
              </w:rPr>
              <w:t>2</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5982AC06" w14:textId="77777777" w:rsidR="00BF245A" w:rsidRPr="006911DD" w:rsidRDefault="00BF245A" w:rsidP="006911DD">
            <w:pPr>
              <w:pStyle w:val="Senseespaiat"/>
              <w:rPr>
                <w:b w:val="0"/>
                <w:bCs w:val="0"/>
              </w:rPr>
            </w:pPr>
            <w:r w:rsidRPr="006911DD">
              <w:rPr>
                <w:b w:val="0"/>
                <w:bCs w:val="0"/>
              </w:rPr>
              <w:t>15</w:t>
            </w:r>
          </w:p>
        </w:tc>
        <w:tc>
          <w:tcPr>
            <w:tcW w:w="0" w:type="auto"/>
            <w:tcBorders>
              <w:top w:val="nil"/>
              <w:left w:val="nil"/>
              <w:bottom w:val="single" w:sz="8" w:space="0" w:color="auto"/>
              <w:right w:val="nil"/>
            </w:tcBorders>
            <w:shd w:val="clear" w:color="auto" w:fill="F2F2F2" w:themeFill="background1" w:themeFillShade="F2"/>
            <w:vAlign w:val="center"/>
            <w:hideMark/>
          </w:tcPr>
          <w:p w14:paraId="050E51FA" w14:textId="77777777" w:rsidR="00BF245A" w:rsidRPr="006911DD" w:rsidRDefault="00BF245A" w:rsidP="006911DD">
            <w:pPr>
              <w:pStyle w:val="Senseespaiat"/>
              <w:rPr>
                <w:b w:val="0"/>
                <w:bCs w:val="0"/>
              </w:rPr>
            </w:pPr>
            <w:r w:rsidRPr="006911DD">
              <w:rPr>
                <w:b w:val="0"/>
                <w:bCs w:val="0"/>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116B9799" w14:textId="77777777" w:rsidR="00BF245A" w:rsidRPr="006911DD" w:rsidRDefault="00BF245A" w:rsidP="006911DD">
            <w:pPr>
              <w:pStyle w:val="Senseespaiat"/>
              <w:rPr>
                <w:b w:val="0"/>
                <w:bCs w:val="0"/>
              </w:rPr>
            </w:pPr>
            <w:r w:rsidRPr="006911DD">
              <w:rPr>
                <w:b w:val="0"/>
                <w:bCs w:val="0"/>
              </w:rPr>
              <w:t>15</w:t>
            </w:r>
          </w:p>
        </w:tc>
      </w:tr>
      <w:tr w:rsidR="00BF245A" w:rsidRPr="00BF245A" w14:paraId="35C97632"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08CF1B1D" w14:textId="77777777" w:rsidR="00BF245A" w:rsidRPr="00BF245A" w:rsidRDefault="00BF245A" w:rsidP="006911DD">
            <w:pPr>
              <w:pStyle w:val="Senseespaiat"/>
            </w:pPr>
          </w:p>
        </w:tc>
        <w:tc>
          <w:tcPr>
            <w:tcW w:w="0" w:type="auto"/>
            <w:vMerge/>
            <w:tcBorders>
              <w:top w:val="nil"/>
              <w:left w:val="single" w:sz="12" w:space="0" w:color="auto"/>
              <w:bottom w:val="single" w:sz="12" w:space="0" w:color="000000"/>
              <w:right w:val="nil"/>
            </w:tcBorders>
            <w:vAlign w:val="center"/>
            <w:hideMark/>
          </w:tcPr>
          <w:p w14:paraId="0C4FD0E6" w14:textId="77777777" w:rsidR="00BF245A" w:rsidRPr="006911DD" w:rsidRDefault="00BF245A" w:rsidP="006911DD">
            <w:pPr>
              <w:pStyle w:val="Senseespaiat"/>
              <w:jc w:val="both"/>
              <w:rPr>
                <w:b w:val="0"/>
                <w:bCs w:val="0"/>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6D0DC538" w14:textId="77777777" w:rsidR="00BF245A" w:rsidRPr="006911DD" w:rsidRDefault="00BF245A" w:rsidP="006911DD">
            <w:pPr>
              <w:pStyle w:val="Senseespaiat"/>
              <w:rPr>
                <w:b w:val="0"/>
                <w:bCs w:val="0"/>
              </w:rPr>
            </w:pPr>
            <w:r w:rsidRPr="006911DD">
              <w:rPr>
                <w:b w:val="0"/>
                <w:bCs w:val="0"/>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4453E1FD" w14:textId="77777777" w:rsidR="00BF245A" w:rsidRPr="006911DD" w:rsidRDefault="00BF245A" w:rsidP="006911DD">
            <w:pPr>
              <w:pStyle w:val="Senseespaiat"/>
              <w:rPr>
                <w:b w:val="0"/>
                <w:bCs w:val="0"/>
              </w:rPr>
            </w:pPr>
            <w:r w:rsidRPr="006911DD">
              <w:rPr>
                <w:b w:val="0"/>
                <w:bCs w:val="0"/>
              </w:rPr>
              <w:t>20</w:t>
            </w:r>
          </w:p>
        </w:tc>
        <w:tc>
          <w:tcPr>
            <w:tcW w:w="0" w:type="auto"/>
            <w:tcBorders>
              <w:top w:val="nil"/>
              <w:left w:val="nil"/>
              <w:bottom w:val="single" w:sz="8" w:space="0" w:color="auto"/>
              <w:right w:val="nil"/>
            </w:tcBorders>
            <w:shd w:val="clear" w:color="auto" w:fill="FFFFFF" w:themeFill="background1"/>
            <w:vAlign w:val="center"/>
            <w:hideMark/>
          </w:tcPr>
          <w:p w14:paraId="61118F6F" w14:textId="77777777" w:rsidR="00BF245A" w:rsidRPr="006911DD" w:rsidRDefault="00BF245A" w:rsidP="006911DD">
            <w:pPr>
              <w:pStyle w:val="Senseespaiat"/>
              <w:rPr>
                <w:b w:val="0"/>
                <w:bCs w:val="0"/>
              </w:rPr>
            </w:pPr>
            <w:r w:rsidRPr="006911DD">
              <w:rPr>
                <w:b w:val="0"/>
                <w:bCs w:val="0"/>
              </w:rPr>
              <w:t>9</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79B87E12" w14:textId="77777777" w:rsidR="00BF245A" w:rsidRPr="006911DD" w:rsidRDefault="00BF245A" w:rsidP="006911DD">
            <w:pPr>
              <w:pStyle w:val="Senseespaiat"/>
              <w:rPr>
                <w:b w:val="0"/>
                <w:bCs w:val="0"/>
              </w:rPr>
            </w:pPr>
            <w:r w:rsidRPr="006911DD">
              <w:rPr>
                <w:b w:val="0"/>
                <w:bCs w:val="0"/>
              </w:rPr>
              <w:t>10</w:t>
            </w:r>
          </w:p>
        </w:tc>
      </w:tr>
      <w:tr w:rsidR="00BF245A" w:rsidRPr="00BF245A" w14:paraId="4305E6F7"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0CC8272C" w14:textId="77777777" w:rsidR="00BF245A" w:rsidRPr="00BF245A" w:rsidRDefault="00BF245A" w:rsidP="006911DD">
            <w:pPr>
              <w:pStyle w:val="Senseespaiat"/>
            </w:pPr>
          </w:p>
        </w:tc>
        <w:tc>
          <w:tcPr>
            <w:tcW w:w="0" w:type="auto"/>
            <w:vMerge/>
            <w:tcBorders>
              <w:top w:val="nil"/>
              <w:left w:val="single" w:sz="12" w:space="0" w:color="auto"/>
              <w:bottom w:val="single" w:sz="12" w:space="0" w:color="000000"/>
              <w:right w:val="nil"/>
            </w:tcBorders>
            <w:vAlign w:val="center"/>
            <w:hideMark/>
          </w:tcPr>
          <w:p w14:paraId="75936FA4" w14:textId="77777777" w:rsidR="00BF245A" w:rsidRPr="006911DD" w:rsidRDefault="00BF245A" w:rsidP="006911DD">
            <w:pPr>
              <w:pStyle w:val="Senseespaiat"/>
              <w:jc w:val="both"/>
              <w:rPr>
                <w:b w:val="0"/>
                <w:bCs w:val="0"/>
              </w:rPr>
            </w:pPr>
          </w:p>
        </w:tc>
        <w:tc>
          <w:tcPr>
            <w:tcW w:w="0" w:type="auto"/>
            <w:tcBorders>
              <w:top w:val="nil"/>
              <w:left w:val="single" w:sz="12" w:space="0" w:color="auto"/>
              <w:bottom w:val="single" w:sz="8" w:space="0" w:color="auto"/>
              <w:right w:val="nil"/>
            </w:tcBorders>
            <w:shd w:val="clear" w:color="auto" w:fill="auto"/>
            <w:vAlign w:val="center"/>
            <w:hideMark/>
          </w:tcPr>
          <w:p w14:paraId="342ECA4F" w14:textId="77777777" w:rsidR="00BF245A" w:rsidRPr="006911DD" w:rsidRDefault="00BF245A" w:rsidP="006911DD">
            <w:pPr>
              <w:pStyle w:val="Senseespaiat"/>
              <w:rPr>
                <w:b w:val="0"/>
                <w:bCs w:val="0"/>
              </w:rPr>
            </w:pPr>
            <w:r w:rsidRPr="006911DD">
              <w:rPr>
                <w:b w:val="0"/>
                <w:bCs w:val="0"/>
              </w:rPr>
              <w:t>4</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0214098D" w14:textId="77777777" w:rsidR="00BF245A" w:rsidRPr="006911DD" w:rsidRDefault="00BF245A" w:rsidP="006911DD">
            <w:pPr>
              <w:pStyle w:val="Senseespaiat"/>
              <w:rPr>
                <w:b w:val="0"/>
                <w:bCs w:val="0"/>
              </w:rPr>
            </w:pPr>
            <w:r w:rsidRPr="006911DD">
              <w:rPr>
                <w:b w:val="0"/>
                <w:bCs w:val="0"/>
              </w:rPr>
              <w:t>25</w:t>
            </w:r>
          </w:p>
        </w:tc>
        <w:tc>
          <w:tcPr>
            <w:tcW w:w="0" w:type="auto"/>
            <w:tcBorders>
              <w:top w:val="nil"/>
              <w:left w:val="nil"/>
              <w:bottom w:val="single" w:sz="8" w:space="0" w:color="auto"/>
              <w:right w:val="nil"/>
            </w:tcBorders>
            <w:shd w:val="clear" w:color="auto" w:fill="F2F2F2" w:themeFill="background1" w:themeFillShade="F2"/>
            <w:vAlign w:val="center"/>
            <w:hideMark/>
          </w:tcPr>
          <w:p w14:paraId="55BF1953" w14:textId="77777777" w:rsidR="00BF245A" w:rsidRPr="006911DD" w:rsidRDefault="00BF245A" w:rsidP="006911DD">
            <w:pPr>
              <w:pStyle w:val="Senseespaiat"/>
              <w:rPr>
                <w:b w:val="0"/>
                <w:bCs w:val="0"/>
              </w:rPr>
            </w:pPr>
            <w:r w:rsidRPr="006911DD">
              <w:rPr>
                <w:b w:val="0"/>
                <w:bCs w:val="0"/>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1F3B5A5A" w14:textId="77777777" w:rsidR="00BF245A" w:rsidRPr="006911DD" w:rsidRDefault="00BF245A" w:rsidP="006911DD">
            <w:pPr>
              <w:pStyle w:val="Senseespaiat"/>
              <w:rPr>
                <w:b w:val="0"/>
                <w:bCs w:val="0"/>
              </w:rPr>
            </w:pPr>
            <w:r w:rsidRPr="006911DD">
              <w:rPr>
                <w:b w:val="0"/>
                <w:bCs w:val="0"/>
              </w:rPr>
              <w:t>5</w:t>
            </w:r>
          </w:p>
        </w:tc>
      </w:tr>
      <w:tr w:rsidR="00BF245A" w:rsidRPr="00BF245A" w14:paraId="10228A19"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547A7B61" w14:textId="77777777" w:rsidR="00BF245A" w:rsidRPr="00BF245A" w:rsidRDefault="00BF245A" w:rsidP="006911DD">
            <w:pPr>
              <w:pStyle w:val="Senseespaiat"/>
            </w:pPr>
          </w:p>
        </w:tc>
        <w:tc>
          <w:tcPr>
            <w:tcW w:w="0" w:type="auto"/>
            <w:vMerge/>
            <w:tcBorders>
              <w:top w:val="nil"/>
              <w:left w:val="single" w:sz="12" w:space="0" w:color="auto"/>
              <w:bottom w:val="single" w:sz="12" w:space="0" w:color="000000"/>
              <w:right w:val="nil"/>
            </w:tcBorders>
            <w:vAlign w:val="center"/>
            <w:hideMark/>
          </w:tcPr>
          <w:p w14:paraId="79DC166C" w14:textId="77777777" w:rsidR="00BF245A" w:rsidRPr="006911DD" w:rsidRDefault="00BF245A" w:rsidP="006911DD">
            <w:pPr>
              <w:pStyle w:val="Senseespaiat"/>
              <w:jc w:val="both"/>
              <w:rPr>
                <w:b w:val="0"/>
                <w:bCs w:val="0"/>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0B551371" w14:textId="77777777" w:rsidR="00BF245A" w:rsidRPr="006911DD" w:rsidRDefault="00BF245A" w:rsidP="006911DD">
            <w:pPr>
              <w:pStyle w:val="Senseespaiat"/>
              <w:rPr>
                <w:b w:val="0"/>
                <w:bCs w:val="0"/>
              </w:rPr>
            </w:pPr>
            <w:r w:rsidRPr="006911DD">
              <w:rPr>
                <w:b w:val="0"/>
                <w:bCs w:val="0"/>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59D7803C" w14:textId="77777777" w:rsidR="00BF245A" w:rsidRPr="006911DD" w:rsidRDefault="00BF245A" w:rsidP="006911DD">
            <w:pPr>
              <w:pStyle w:val="Senseespaiat"/>
              <w:rPr>
                <w:b w:val="0"/>
                <w:bCs w:val="0"/>
              </w:rPr>
            </w:pPr>
            <w:r w:rsidRPr="006911DD">
              <w:rPr>
                <w:b w:val="0"/>
                <w:bCs w:val="0"/>
              </w:rPr>
              <w:t>25</w:t>
            </w:r>
          </w:p>
        </w:tc>
        <w:tc>
          <w:tcPr>
            <w:tcW w:w="0" w:type="auto"/>
            <w:tcBorders>
              <w:top w:val="nil"/>
              <w:left w:val="nil"/>
              <w:bottom w:val="single" w:sz="8" w:space="0" w:color="auto"/>
              <w:right w:val="nil"/>
            </w:tcBorders>
            <w:shd w:val="clear" w:color="auto" w:fill="FFFFFF" w:themeFill="background1"/>
            <w:vAlign w:val="center"/>
            <w:hideMark/>
          </w:tcPr>
          <w:p w14:paraId="3B5F61C0" w14:textId="77777777" w:rsidR="00BF245A" w:rsidRPr="006911DD" w:rsidRDefault="00BF245A" w:rsidP="006911DD">
            <w:pPr>
              <w:pStyle w:val="Senseespaiat"/>
              <w:rPr>
                <w:b w:val="0"/>
                <w:bCs w:val="0"/>
              </w:rPr>
            </w:pPr>
            <w:r w:rsidRPr="006911DD">
              <w:rPr>
                <w:b w:val="0"/>
                <w:bCs w:val="0"/>
              </w:rPr>
              <w:t>11</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5535E86D" w14:textId="77777777" w:rsidR="00BF245A" w:rsidRPr="006911DD" w:rsidRDefault="00BF245A" w:rsidP="006911DD">
            <w:pPr>
              <w:pStyle w:val="Senseespaiat"/>
              <w:rPr>
                <w:b w:val="0"/>
                <w:bCs w:val="0"/>
              </w:rPr>
            </w:pPr>
            <w:r w:rsidRPr="006911DD">
              <w:rPr>
                <w:b w:val="0"/>
                <w:bCs w:val="0"/>
              </w:rPr>
              <w:t>5</w:t>
            </w:r>
          </w:p>
        </w:tc>
      </w:tr>
      <w:tr w:rsidR="00BF245A" w:rsidRPr="00BF245A" w14:paraId="269621C6"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18189529" w14:textId="77777777" w:rsidR="00BF245A" w:rsidRPr="00BF245A" w:rsidRDefault="00BF245A" w:rsidP="006911DD">
            <w:pPr>
              <w:pStyle w:val="Senseespaiat"/>
            </w:pPr>
          </w:p>
        </w:tc>
        <w:tc>
          <w:tcPr>
            <w:tcW w:w="0" w:type="auto"/>
            <w:vMerge/>
            <w:tcBorders>
              <w:top w:val="nil"/>
              <w:left w:val="single" w:sz="12" w:space="0" w:color="auto"/>
              <w:bottom w:val="single" w:sz="12" w:space="0" w:color="000000"/>
              <w:right w:val="nil"/>
            </w:tcBorders>
            <w:vAlign w:val="center"/>
            <w:hideMark/>
          </w:tcPr>
          <w:p w14:paraId="021F0297" w14:textId="77777777" w:rsidR="00BF245A" w:rsidRPr="006911DD" w:rsidRDefault="00BF245A" w:rsidP="006911DD">
            <w:pPr>
              <w:pStyle w:val="Senseespaiat"/>
              <w:jc w:val="both"/>
              <w:rPr>
                <w:b w:val="0"/>
                <w:bCs w:val="0"/>
              </w:rPr>
            </w:pPr>
          </w:p>
        </w:tc>
        <w:tc>
          <w:tcPr>
            <w:tcW w:w="0" w:type="auto"/>
            <w:tcBorders>
              <w:top w:val="nil"/>
              <w:left w:val="single" w:sz="12" w:space="0" w:color="auto"/>
              <w:bottom w:val="nil"/>
              <w:right w:val="nil"/>
            </w:tcBorders>
            <w:shd w:val="clear" w:color="auto" w:fill="auto"/>
            <w:vAlign w:val="center"/>
            <w:hideMark/>
          </w:tcPr>
          <w:p w14:paraId="7AB31346" w14:textId="77777777" w:rsidR="00BF245A" w:rsidRPr="006911DD" w:rsidRDefault="00BF245A" w:rsidP="006911DD">
            <w:pPr>
              <w:pStyle w:val="Senseespaiat"/>
              <w:rPr>
                <w:b w:val="0"/>
                <w:bCs w:val="0"/>
              </w:rPr>
            </w:pPr>
            <w:r w:rsidRPr="006911DD">
              <w:rPr>
                <w:b w:val="0"/>
                <w:bCs w:val="0"/>
              </w:rPr>
              <w:t>6</w:t>
            </w:r>
          </w:p>
        </w:tc>
        <w:tc>
          <w:tcPr>
            <w:tcW w:w="0" w:type="auto"/>
            <w:tcBorders>
              <w:top w:val="nil"/>
              <w:left w:val="dashed" w:sz="8" w:space="0" w:color="auto"/>
              <w:bottom w:val="nil"/>
              <w:right w:val="single" w:sz="12" w:space="0" w:color="auto"/>
            </w:tcBorders>
            <w:shd w:val="clear" w:color="auto" w:fill="auto"/>
            <w:noWrap/>
            <w:vAlign w:val="center"/>
            <w:hideMark/>
          </w:tcPr>
          <w:p w14:paraId="42F75C05" w14:textId="77777777" w:rsidR="00BF245A" w:rsidRPr="006911DD" w:rsidRDefault="00BF245A" w:rsidP="006911DD">
            <w:pPr>
              <w:pStyle w:val="Senseespaiat"/>
              <w:rPr>
                <w:b w:val="0"/>
                <w:bCs w:val="0"/>
              </w:rPr>
            </w:pPr>
            <w:r w:rsidRPr="006911DD">
              <w:rPr>
                <w:b w:val="0"/>
                <w:bCs w:val="0"/>
              </w:rPr>
              <w:t>25</w:t>
            </w:r>
          </w:p>
        </w:tc>
        <w:tc>
          <w:tcPr>
            <w:tcW w:w="0" w:type="auto"/>
            <w:tcBorders>
              <w:top w:val="nil"/>
              <w:left w:val="nil"/>
              <w:bottom w:val="single" w:sz="12" w:space="0" w:color="auto"/>
              <w:right w:val="nil"/>
            </w:tcBorders>
            <w:shd w:val="clear" w:color="auto" w:fill="F2F2F2" w:themeFill="background1" w:themeFillShade="F2"/>
            <w:vAlign w:val="center"/>
            <w:hideMark/>
          </w:tcPr>
          <w:p w14:paraId="2691F27A" w14:textId="77777777" w:rsidR="00BF245A" w:rsidRPr="006911DD" w:rsidRDefault="00BF245A" w:rsidP="006911DD">
            <w:pPr>
              <w:pStyle w:val="Senseespaiat"/>
              <w:rPr>
                <w:b w:val="0"/>
                <w:bCs w:val="0"/>
              </w:rPr>
            </w:pPr>
            <w:r w:rsidRPr="006911DD">
              <w:rPr>
                <w:b w:val="0"/>
                <w:bCs w:val="0"/>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480FF0CF" w14:textId="77777777" w:rsidR="00BF245A" w:rsidRPr="006911DD" w:rsidRDefault="00BF245A" w:rsidP="006911DD">
            <w:pPr>
              <w:pStyle w:val="Senseespaiat"/>
              <w:rPr>
                <w:b w:val="0"/>
                <w:bCs w:val="0"/>
              </w:rPr>
            </w:pPr>
            <w:r w:rsidRPr="006911DD">
              <w:rPr>
                <w:b w:val="0"/>
                <w:bCs w:val="0"/>
              </w:rPr>
              <w:t>5</w:t>
            </w:r>
          </w:p>
        </w:tc>
      </w:tr>
      <w:tr w:rsidR="00BF245A" w:rsidRPr="00BF245A" w14:paraId="3F325E01"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689A63F9" w14:textId="79AA2E9B" w:rsidR="00BF245A" w:rsidRPr="00BF245A" w:rsidRDefault="00BF245A" w:rsidP="006911DD">
            <w:pPr>
              <w:pStyle w:val="Senseespaiat"/>
            </w:pPr>
            <w:r w:rsidRPr="00BF245A">
              <w:t xml:space="preserve">LANZAS DE LAS </w:t>
            </w:r>
            <w:r w:rsidR="00F0606B">
              <w:t>VALQUIRIAS</w:t>
            </w:r>
          </w:p>
        </w:tc>
        <w:tc>
          <w:tcPr>
            <w:tcW w:w="0" w:type="auto"/>
            <w:vMerge w:val="restart"/>
            <w:tcBorders>
              <w:top w:val="nil"/>
              <w:left w:val="single" w:sz="12" w:space="0" w:color="auto"/>
              <w:bottom w:val="single" w:sz="12" w:space="0" w:color="000000"/>
              <w:right w:val="nil"/>
            </w:tcBorders>
            <w:shd w:val="clear" w:color="auto" w:fill="F2F2F2" w:themeFill="background1" w:themeFillShade="F2"/>
            <w:vAlign w:val="center"/>
            <w:hideMark/>
          </w:tcPr>
          <w:p w14:paraId="05FA2665" w14:textId="5431C6A5" w:rsidR="00BF245A" w:rsidRPr="006911DD" w:rsidRDefault="00BF245A" w:rsidP="006911DD">
            <w:pPr>
              <w:pStyle w:val="Senseespaiat"/>
              <w:jc w:val="both"/>
              <w:rPr>
                <w:b w:val="0"/>
                <w:bCs w:val="0"/>
              </w:rPr>
            </w:pPr>
            <w:r w:rsidRPr="006911DD">
              <w:rPr>
                <w:b w:val="0"/>
                <w:bCs w:val="0"/>
              </w:rPr>
              <w:t xml:space="preserve">El jugador tendrá tres lanzas que podrá lanzar justo en línea recta (dependiendo si mira hacia delante o detrás). Estas lanzas </w:t>
            </w:r>
            <w:r w:rsidR="00F0606B">
              <w:rPr>
                <w:b w:val="0"/>
                <w:bCs w:val="0"/>
              </w:rPr>
              <w:t>rebotarán</w:t>
            </w:r>
            <w:r w:rsidRPr="006911DD">
              <w:rPr>
                <w:b w:val="0"/>
                <w:bCs w:val="0"/>
              </w:rPr>
              <w:t xml:space="preserve"> un máximo de diez veces con el entorno, si no golpea a algún rival antes.</w:t>
            </w:r>
          </w:p>
        </w:tc>
        <w:tc>
          <w:tcPr>
            <w:tcW w:w="0" w:type="auto"/>
            <w:tcBorders>
              <w:top w:val="single" w:sz="12" w:space="0" w:color="auto"/>
              <w:left w:val="single" w:sz="12" w:space="0" w:color="auto"/>
              <w:bottom w:val="single" w:sz="8" w:space="0" w:color="auto"/>
              <w:right w:val="nil"/>
            </w:tcBorders>
            <w:shd w:val="clear" w:color="auto" w:fill="F2F2F2" w:themeFill="background1" w:themeFillShade="F2"/>
            <w:vAlign w:val="center"/>
            <w:hideMark/>
          </w:tcPr>
          <w:p w14:paraId="689FA97C" w14:textId="77777777" w:rsidR="00BF245A" w:rsidRPr="006911DD" w:rsidRDefault="00BF245A" w:rsidP="006911DD">
            <w:pPr>
              <w:pStyle w:val="Senseespaiat"/>
              <w:rPr>
                <w:b w:val="0"/>
                <w:bCs w:val="0"/>
              </w:rPr>
            </w:pPr>
            <w:r w:rsidRPr="006911DD">
              <w:rPr>
                <w:b w:val="0"/>
                <w:bCs w:val="0"/>
              </w:rPr>
              <w:t>1</w:t>
            </w:r>
          </w:p>
        </w:tc>
        <w:tc>
          <w:tcPr>
            <w:tcW w:w="0" w:type="auto"/>
            <w:tcBorders>
              <w:top w:val="single" w:sz="12" w:space="0" w:color="auto"/>
              <w:left w:val="dashed" w:sz="8" w:space="0" w:color="auto"/>
              <w:bottom w:val="single" w:sz="8" w:space="0" w:color="auto"/>
              <w:right w:val="single" w:sz="12" w:space="0" w:color="auto"/>
            </w:tcBorders>
            <w:shd w:val="clear" w:color="auto" w:fill="F2F2F2" w:themeFill="background1" w:themeFillShade="F2"/>
            <w:noWrap/>
            <w:vAlign w:val="center"/>
            <w:hideMark/>
          </w:tcPr>
          <w:p w14:paraId="5035EE1C" w14:textId="77777777" w:rsidR="00BF245A" w:rsidRPr="006911DD" w:rsidRDefault="00BF245A" w:rsidP="006911DD">
            <w:pPr>
              <w:pStyle w:val="Senseespaiat"/>
              <w:rPr>
                <w:b w:val="0"/>
                <w:bCs w:val="0"/>
              </w:rPr>
            </w:pPr>
            <w:r w:rsidRPr="006911DD">
              <w:rPr>
                <w:b w:val="0"/>
                <w:bCs w:val="0"/>
              </w:rPr>
              <w:t>5</w:t>
            </w:r>
          </w:p>
        </w:tc>
        <w:tc>
          <w:tcPr>
            <w:tcW w:w="0" w:type="auto"/>
            <w:tcBorders>
              <w:top w:val="nil"/>
              <w:left w:val="nil"/>
              <w:bottom w:val="single" w:sz="8" w:space="0" w:color="auto"/>
              <w:right w:val="nil"/>
            </w:tcBorders>
            <w:shd w:val="clear" w:color="auto" w:fill="D9D9D9" w:themeFill="background1" w:themeFillShade="D9"/>
            <w:vAlign w:val="center"/>
            <w:hideMark/>
          </w:tcPr>
          <w:p w14:paraId="3FFC8FDF" w14:textId="77777777" w:rsidR="00BF245A" w:rsidRPr="006911DD" w:rsidRDefault="00BF245A" w:rsidP="006911DD">
            <w:pPr>
              <w:pStyle w:val="Senseespaiat"/>
              <w:rPr>
                <w:b w:val="0"/>
                <w:bCs w:val="0"/>
              </w:rPr>
            </w:pPr>
            <w:r w:rsidRPr="006911DD">
              <w:rPr>
                <w:b w:val="0"/>
                <w:bCs w:val="0"/>
              </w:rPr>
              <w:t>7</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572846D6" w14:textId="77777777" w:rsidR="00BF245A" w:rsidRPr="006911DD" w:rsidRDefault="00BF245A" w:rsidP="006911DD">
            <w:pPr>
              <w:pStyle w:val="Senseespaiat"/>
              <w:rPr>
                <w:b w:val="0"/>
                <w:bCs w:val="0"/>
              </w:rPr>
            </w:pPr>
            <w:r w:rsidRPr="006911DD">
              <w:rPr>
                <w:b w:val="0"/>
                <w:bCs w:val="0"/>
              </w:rPr>
              <w:t>10</w:t>
            </w:r>
          </w:p>
        </w:tc>
      </w:tr>
      <w:tr w:rsidR="006911DD" w:rsidRPr="00BF245A" w14:paraId="63630FBE"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0A4D132D" w14:textId="77777777" w:rsidR="00BF245A" w:rsidRPr="00BF245A" w:rsidRDefault="00BF245A" w:rsidP="006911DD">
            <w:pPr>
              <w:pStyle w:val="Senseespaiat"/>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49E54B69" w14:textId="77777777" w:rsidR="00BF245A" w:rsidRPr="006911DD" w:rsidRDefault="00BF245A" w:rsidP="006911DD">
            <w:pPr>
              <w:pStyle w:val="Senseespaiat"/>
              <w:jc w:val="both"/>
              <w:rPr>
                <w:b w:val="0"/>
                <w:bCs w:val="0"/>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7C8ADF78" w14:textId="77777777" w:rsidR="00BF245A" w:rsidRPr="006911DD" w:rsidRDefault="00BF245A" w:rsidP="006911DD">
            <w:pPr>
              <w:pStyle w:val="Senseespaiat"/>
              <w:rPr>
                <w:b w:val="0"/>
                <w:bCs w:val="0"/>
              </w:rPr>
            </w:pPr>
            <w:r w:rsidRPr="006911DD">
              <w:rPr>
                <w:b w:val="0"/>
                <w:bCs w:val="0"/>
              </w:rPr>
              <w:t>2</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76AC071C" w14:textId="77777777" w:rsidR="00BF245A" w:rsidRPr="006911DD" w:rsidRDefault="00BF245A" w:rsidP="006911DD">
            <w:pPr>
              <w:pStyle w:val="Senseespaiat"/>
              <w:rPr>
                <w:b w:val="0"/>
                <w:bCs w:val="0"/>
              </w:rPr>
            </w:pPr>
            <w:r w:rsidRPr="006911DD">
              <w:rPr>
                <w:b w:val="0"/>
                <w:bCs w:val="0"/>
              </w:rPr>
              <w:t>15</w:t>
            </w:r>
          </w:p>
        </w:tc>
        <w:tc>
          <w:tcPr>
            <w:tcW w:w="0" w:type="auto"/>
            <w:tcBorders>
              <w:top w:val="nil"/>
              <w:left w:val="nil"/>
              <w:bottom w:val="single" w:sz="8" w:space="0" w:color="auto"/>
              <w:right w:val="nil"/>
            </w:tcBorders>
            <w:shd w:val="clear" w:color="auto" w:fill="F2F2F2" w:themeFill="background1" w:themeFillShade="F2"/>
            <w:vAlign w:val="center"/>
            <w:hideMark/>
          </w:tcPr>
          <w:p w14:paraId="4099BB94" w14:textId="77777777" w:rsidR="00BF245A" w:rsidRPr="006911DD" w:rsidRDefault="00BF245A" w:rsidP="006911DD">
            <w:pPr>
              <w:pStyle w:val="Senseespaiat"/>
              <w:rPr>
                <w:b w:val="0"/>
                <w:bCs w:val="0"/>
              </w:rPr>
            </w:pPr>
            <w:r w:rsidRPr="006911DD">
              <w:rPr>
                <w:b w:val="0"/>
                <w:bCs w:val="0"/>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4BDE0B9" w14:textId="77777777" w:rsidR="00BF245A" w:rsidRPr="006911DD" w:rsidRDefault="00BF245A" w:rsidP="006911DD">
            <w:pPr>
              <w:pStyle w:val="Senseespaiat"/>
              <w:rPr>
                <w:b w:val="0"/>
                <w:bCs w:val="0"/>
              </w:rPr>
            </w:pPr>
            <w:r w:rsidRPr="006911DD">
              <w:rPr>
                <w:b w:val="0"/>
                <w:bCs w:val="0"/>
              </w:rPr>
              <w:t>10</w:t>
            </w:r>
          </w:p>
        </w:tc>
      </w:tr>
      <w:tr w:rsidR="00BF245A" w:rsidRPr="00BF245A" w14:paraId="4BCED724"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6A5FD37F" w14:textId="77777777" w:rsidR="00BF245A" w:rsidRPr="00BF245A" w:rsidRDefault="00BF245A" w:rsidP="006911DD">
            <w:pPr>
              <w:pStyle w:val="Senseespaiat"/>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7941A96B" w14:textId="77777777" w:rsidR="00BF245A" w:rsidRPr="006911DD" w:rsidRDefault="00BF245A" w:rsidP="006911DD">
            <w:pPr>
              <w:pStyle w:val="Senseespaiat"/>
              <w:jc w:val="both"/>
              <w:rPr>
                <w:b w:val="0"/>
                <w:bCs w:val="0"/>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670D587E" w14:textId="77777777" w:rsidR="00BF245A" w:rsidRPr="006911DD" w:rsidRDefault="00BF245A" w:rsidP="006911DD">
            <w:pPr>
              <w:pStyle w:val="Senseespaiat"/>
              <w:rPr>
                <w:b w:val="0"/>
                <w:bCs w:val="0"/>
              </w:rPr>
            </w:pPr>
            <w:r w:rsidRPr="006911DD">
              <w:rPr>
                <w:b w:val="0"/>
                <w:bCs w:val="0"/>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0608C5E6" w14:textId="77777777" w:rsidR="00BF245A" w:rsidRPr="006911DD" w:rsidRDefault="00BF245A" w:rsidP="006911DD">
            <w:pPr>
              <w:pStyle w:val="Senseespaiat"/>
              <w:rPr>
                <w:b w:val="0"/>
                <w:bCs w:val="0"/>
              </w:rPr>
            </w:pPr>
            <w:r w:rsidRPr="006911DD">
              <w:rPr>
                <w:b w:val="0"/>
                <w:bCs w:val="0"/>
              </w:rPr>
              <w:t>20</w:t>
            </w:r>
          </w:p>
        </w:tc>
        <w:tc>
          <w:tcPr>
            <w:tcW w:w="0" w:type="auto"/>
            <w:tcBorders>
              <w:top w:val="nil"/>
              <w:left w:val="nil"/>
              <w:bottom w:val="single" w:sz="8" w:space="0" w:color="auto"/>
              <w:right w:val="nil"/>
            </w:tcBorders>
            <w:shd w:val="clear" w:color="auto" w:fill="D9D9D9" w:themeFill="background1" w:themeFillShade="D9"/>
            <w:vAlign w:val="center"/>
            <w:hideMark/>
          </w:tcPr>
          <w:p w14:paraId="199CC027" w14:textId="77777777" w:rsidR="00BF245A" w:rsidRPr="006911DD" w:rsidRDefault="00BF245A" w:rsidP="006911DD">
            <w:pPr>
              <w:pStyle w:val="Senseespaiat"/>
              <w:rPr>
                <w:b w:val="0"/>
                <w:bCs w:val="0"/>
              </w:rPr>
            </w:pPr>
            <w:r w:rsidRPr="006911DD">
              <w:rPr>
                <w:b w:val="0"/>
                <w:bCs w:val="0"/>
              </w:rPr>
              <w:t>9</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2D846977" w14:textId="77777777" w:rsidR="00BF245A" w:rsidRPr="006911DD" w:rsidRDefault="00BF245A" w:rsidP="006911DD">
            <w:pPr>
              <w:pStyle w:val="Senseespaiat"/>
              <w:rPr>
                <w:b w:val="0"/>
                <w:bCs w:val="0"/>
              </w:rPr>
            </w:pPr>
            <w:r w:rsidRPr="006911DD">
              <w:rPr>
                <w:b w:val="0"/>
                <w:bCs w:val="0"/>
              </w:rPr>
              <w:t>10</w:t>
            </w:r>
          </w:p>
        </w:tc>
      </w:tr>
      <w:tr w:rsidR="006911DD" w:rsidRPr="00BF245A" w14:paraId="55DBD2BB"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592062E8" w14:textId="77777777" w:rsidR="00BF245A" w:rsidRPr="00BF245A" w:rsidRDefault="00BF245A" w:rsidP="006911DD">
            <w:pPr>
              <w:pStyle w:val="Senseespaiat"/>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4A7F4E86" w14:textId="77777777" w:rsidR="00BF245A" w:rsidRPr="006911DD" w:rsidRDefault="00BF245A" w:rsidP="006911DD">
            <w:pPr>
              <w:pStyle w:val="Senseespaiat"/>
              <w:jc w:val="both"/>
              <w:rPr>
                <w:b w:val="0"/>
                <w:bCs w:val="0"/>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10F44845" w14:textId="77777777" w:rsidR="00BF245A" w:rsidRPr="006911DD" w:rsidRDefault="00BF245A" w:rsidP="006911DD">
            <w:pPr>
              <w:pStyle w:val="Senseespaiat"/>
              <w:rPr>
                <w:b w:val="0"/>
                <w:bCs w:val="0"/>
              </w:rPr>
            </w:pPr>
            <w:r w:rsidRPr="006911DD">
              <w:rPr>
                <w:b w:val="0"/>
                <w:bCs w:val="0"/>
              </w:rPr>
              <w:t>4</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06852D87" w14:textId="77777777" w:rsidR="00BF245A" w:rsidRPr="006911DD" w:rsidRDefault="00BF245A" w:rsidP="006911DD">
            <w:pPr>
              <w:pStyle w:val="Senseespaiat"/>
              <w:rPr>
                <w:b w:val="0"/>
                <w:bCs w:val="0"/>
              </w:rPr>
            </w:pPr>
            <w:r w:rsidRPr="006911DD">
              <w:rPr>
                <w:b w:val="0"/>
                <w:bCs w:val="0"/>
              </w:rPr>
              <w:t>15</w:t>
            </w:r>
          </w:p>
        </w:tc>
        <w:tc>
          <w:tcPr>
            <w:tcW w:w="0" w:type="auto"/>
            <w:tcBorders>
              <w:top w:val="nil"/>
              <w:left w:val="nil"/>
              <w:bottom w:val="single" w:sz="8" w:space="0" w:color="auto"/>
              <w:right w:val="nil"/>
            </w:tcBorders>
            <w:shd w:val="clear" w:color="auto" w:fill="F2F2F2" w:themeFill="background1" w:themeFillShade="F2"/>
            <w:vAlign w:val="center"/>
            <w:hideMark/>
          </w:tcPr>
          <w:p w14:paraId="3E3038D5" w14:textId="77777777" w:rsidR="00BF245A" w:rsidRPr="006911DD" w:rsidRDefault="00BF245A" w:rsidP="006911DD">
            <w:pPr>
              <w:pStyle w:val="Senseespaiat"/>
              <w:rPr>
                <w:b w:val="0"/>
                <w:bCs w:val="0"/>
              </w:rPr>
            </w:pPr>
            <w:r w:rsidRPr="006911DD">
              <w:rPr>
                <w:b w:val="0"/>
                <w:bCs w:val="0"/>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5B012456" w14:textId="77777777" w:rsidR="00BF245A" w:rsidRPr="006911DD" w:rsidRDefault="00BF245A" w:rsidP="006911DD">
            <w:pPr>
              <w:pStyle w:val="Senseespaiat"/>
              <w:rPr>
                <w:b w:val="0"/>
                <w:bCs w:val="0"/>
              </w:rPr>
            </w:pPr>
            <w:r w:rsidRPr="006911DD">
              <w:rPr>
                <w:b w:val="0"/>
                <w:bCs w:val="0"/>
              </w:rPr>
              <w:t>5</w:t>
            </w:r>
          </w:p>
        </w:tc>
      </w:tr>
      <w:tr w:rsidR="00BF245A" w:rsidRPr="00BF245A" w14:paraId="1BF782CF"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6D302174" w14:textId="77777777" w:rsidR="00BF245A" w:rsidRPr="00BF245A" w:rsidRDefault="00BF245A" w:rsidP="006911DD">
            <w:pPr>
              <w:pStyle w:val="Senseespaiat"/>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6A8050F4" w14:textId="77777777" w:rsidR="00BF245A" w:rsidRPr="006911DD" w:rsidRDefault="00BF245A" w:rsidP="006911DD">
            <w:pPr>
              <w:pStyle w:val="Senseespaiat"/>
              <w:jc w:val="both"/>
              <w:rPr>
                <w:b w:val="0"/>
                <w:bCs w:val="0"/>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57AE9D8C" w14:textId="77777777" w:rsidR="00BF245A" w:rsidRPr="006911DD" w:rsidRDefault="00BF245A" w:rsidP="006911DD">
            <w:pPr>
              <w:pStyle w:val="Senseespaiat"/>
              <w:rPr>
                <w:b w:val="0"/>
                <w:bCs w:val="0"/>
              </w:rPr>
            </w:pPr>
            <w:r w:rsidRPr="006911DD">
              <w:rPr>
                <w:b w:val="0"/>
                <w:bCs w:val="0"/>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0DED5D4" w14:textId="77777777" w:rsidR="00BF245A" w:rsidRPr="006911DD" w:rsidRDefault="00BF245A" w:rsidP="006911DD">
            <w:pPr>
              <w:pStyle w:val="Senseespaiat"/>
              <w:rPr>
                <w:b w:val="0"/>
                <w:bCs w:val="0"/>
              </w:rPr>
            </w:pPr>
            <w:r w:rsidRPr="006911DD">
              <w:rPr>
                <w:b w:val="0"/>
                <w:bCs w:val="0"/>
              </w:rPr>
              <w:t>15</w:t>
            </w:r>
          </w:p>
        </w:tc>
        <w:tc>
          <w:tcPr>
            <w:tcW w:w="0" w:type="auto"/>
            <w:tcBorders>
              <w:top w:val="nil"/>
              <w:left w:val="nil"/>
              <w:bottom w:val="single" w:sz="8" w:space="0" w:color="auto"/>
              <w:right w:val="nil"/>
            </w:tcBorders>
            <w:shd w:val="clear" w:color="auto" w:fill="D9D9D9" w:themeFill="background1" w:themeFillShade="D9"/>
            <w:vAlign w:val="center"/>
            <w:hideMark/>
          </w:tcPr>
          <w:p w14:paraId="5FBE1B47" w14:textId="77777777" w:rsidR="00BF245A" w:rsidRPr="006911DD" w:rsidRDefault="00BF245A" w:rsidP="006911DD">
            <w:pPr>
              <w:pStyle w:val="Senseespaiat"/>
              <w:rPr>
                <w:b w:val="0"/>
                <w:bCs w:val="0"/>
              </w:rPr>
            </w:pPr>
            <w:r w:rsidRPr="006911DD">
              <w:rPr>
                <w:b w:val="0"/>
                <w:bCs w:val="0"/>
              </w:rPr>
              <w:t>11</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1B2956E6" w14:textId="77777777" w:rsidR="00BF245A" w:rsidRPr="006911DD" w:rsidRDefault="00BF245A" w:rsidP="006911DD">
            <w:pPr>
              <w:pStyle w:val="Senseespaiat"/>
              <w:rPr>
                <w:b w:val="0"/>
                <w:bCs w:val="0"/>
              </w:rPr>
            </w:pPr>
            <w:r w:rsidRPr="006911DD">
              <w:rPr>
                <w:b w:val="0"/>
                <w:bCs w:val="0"/>
              </w:rPr>
              <w:t>5</w:t>
            </w:r>
          </w:p>
        </w:tc>
      </w:tr>
      <w:tr w:rsidR="006911DD" w:rsidRPr="00BF245A" w14:paraId="61F647CC"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0161FD18" w14:textId="77777777" w:rsidR="00BF245A" w:rsidRPr="00BF245A" w:rsidRDefault="00BF245A" w:rsidP="006911DD">
            <w:pPr>
              <w:pStyle w:val="Senseespaiat"/>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2737368C" w14:textId="77777777" w:rsidR="00BF245A" w:rsidRPr="006911DD" w:rsidRDefault="00BF245A" w:rsidP="006911DD">
            <w:pPr>
              <w:pStyle w:val="Senseespaiat"/>
              <w:jc w:val="both"/>
              <w:rPr>
                <w:b w:val="0"/>
                <w:bCs w:val="0"/>
              </w:rPr>
            </w:pPr>
          </w:p>
        </w:tc>
        <w:tc>
          <w:tcPr>
            <w:tcW w:w="0" w:type="auto"/>
            <w:tcBorders>
              <w:top w:val="nil"/>
              <w:left w:val="single" w:sz="12" w:space="0" w:color="auto"/>
              <w:bottom w:val="single" w:sz="12" w:space="0" w:color="auto"/>
              <w:right w:val="nil"/>
            </w:tcBorders>
            <w:shd w:val="clear" w:color="auto" w:fill="D9D9D9" w:themeFill="background1" w:themeFillShade="D9"/>
            <w:vAlign w:val="center"/>
            <w:hideMark/>
          </w:tcPr>
          <w:p w14:paraId="0C344E83" w14:textId="77777777" w:rsidR="00BF245A" w:rsidRPr="006911DD" w:rsidRDefault="00BF245A" w:rsidP="006911DD">
            <w:pPr>
              <w:pStyle w:val="Senseespaiat"/>
              <w:rPr>
                <w:b w:val="0"/>
                <w:bCs w:val="0"/>
              </w:rPr>
            </w:pPr>
            <w:r w:rsidRPr="006911DD">
              <w:rPr>
                <w:b w:val="0"/>
                <w:bCs w:val="0"/>
              </w:rPr>
              <w:t>6</w:t>
            </w:r>
          </w:p>
        </w:tc>
        <w:tc>
          <w:tcPr>
            <w:tcW w:w="0" w:type="auto"/>
            <w:tcBorders>
              <w:top w:val="nil"/>
              <w:left w:val="dashed" w:sz="8" w:space="0" w:color="auto"/>
              <w:bottom w:val="single" w:sz="12" w:space="0" w:color="auto"/>
              <w:right w:val="single" w:sz="12" w:space="0" w:color="auto"/>
            </w:tcBorders>
            <w:shd w:val="clear" w:color="auto" w:fill="D9D9D9" w:themeFill="background1" w:themeFillShade="D9"/>
            <w:noWrap/>
            <w:vAlign w:val="center"/>
            <w:hideMark/>
          </w:tcPr>
          <w:p w14:paraId="4DB4B8AA" w14:textId="77777777" w:rsidR="00BF245A" w:rsidRPr="006911DD" w:rsidRDefault="00BF245A" w:rsidP="006911DD">
            <w:pPr>
              <w:pStyle w:val="Senseespaiat"/>
              <w:rPr>
                <w:b w:val="0"/>
                <w:bCs w:val="0"/>
              </w:rPr>
            </w:pPr>
            <w:r w:rsidRPr="006911DD">
              <w:rPr>
                <w:b w:val="0"/>
                <w:bCs w:val="0"/>
              </w:rPr>
              <w:t>10</w:t>
            </w:r>
          </w:p>
        </w:tc>
        <w:tc>
          <w:tcPr>
            <w:tcW w:w="0" w:type="auto"/>
            <w:tcBorders>
              <w:top w:val="nil"/>
              <w:left w:val="nil"/>
              <w:bottom w:val="single" w:sz="12" w:space="0" w:color="auto"/>
              <w:right w:val="nil"/>
            </w:tcBorders>
            <w:shd w:val="clear" w:color="auto" w:fill="F2F2F2" w:themeFill="background1" w:themeFillShade="F2"/>
            <w:vAlign w:val="center"/>
            <w:hideMark/>
          </w:tcPr>
          <w:p w14:paraId="291D3560" w14:textId="77777777" w:rsidR="00BF245A" w:rsidRPr="006911DD" w:rsidRDefault="00BF245A" w:rsidP="006911DD">
            <w:pPr>
              <w:pStyle w:val="Senseespaiat"/>
              <w:rPr>
                <w:b w:val="0"/>
                <w:bCs w:val="0"/>
              </w:rPr>
            </w:pPr>
            <w:r w:rsidRPr="006911DD">
              <w:rPr>
                <w:b w:val="0"/>
                <w:bCs w:val="0"/>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60957D56" w14:textId="77777777" w:rsidR="00BF245A" w:rsidRPr="006911DD" w:rsidRDefault="00BF245A" w:rsidP="006911DD">
            <w:pPr>
              <w:pStyle w:val="Senseespaiat"/>
              <w:rPr>
                <w:b w:val="0"/>
                <w:bCs w:val="0"/>
              </w:rPr>
            </w:pPr>
            <w:r w:rsidRPr="006911DD">
              <w:rPr>
                <w:b w:val="0"/>
                <w:bCs w:val="0"/>
              </w:rPr>
              <w:t>5</w:t>
            </w:r>
          </w:p>
        </w:tc>
      </w:tr>
      <w:tr w:rsidR="00BF245A" w:rsidRPr="00BF245A" w14:paraId="559360A7"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auto"/>
            <w:vAlign w:val="center"/>
            <w:hideMark/>
          </w:tcPr>
          <w:p w14:paraId="402D4B1B" w14:textId="77777777" w:rsidR="00BF245A" w:rsidRPr="00BF245A" w:rsidRDefault="00BF245A" w:rsidP="006911DD">
            <w:pPr>
              <w:pStyle w:val="Senseespaiat"/>
            </w:pPr>
            <w:r w:rsidRPr="00BF245A">
              <w:t>MANZANA DE IÐUNN</w:t>
            </w:r>
          </w:p>
        </w:tc>
        <w:tc>
          <w:tcPr>
            <w:tcW w:w="0" w:type="auto"/>
            <w:vMerge w:val="restart"/>
            <w:tcBorders>
              <w:top w:val="nil"/>
              <w:left w:val="single" w:sz="12" w:space="0" w:color="auto"/>
              <w:bottom w:val="single" w:sz="12" w:space="0" w:color="000000"/>
              <w:right w:val="nil"/>
            </w:tcBorders>
            <w:shd w:val="clear" w:color="auto" w:fill="auto"/>
            <w:vAlign w:val="center"/>
            <w:hideMark/>
          </w:tcPr>
          <w:p w14:paraId="39305D42" w14:textId="201C44E0" w:rsidR="00BF245A" w:rsidRPr="006911DD" w:rsidRDefault="00BF245A" w:rsidP="006911DD">
            <w:pPr>
              <w:pStyle w:val="Senseespaiat"/>
              <w:jc w:val="both"/>
              <w:rPr>
                <w:b w:val="0"/>
                <w:bCs w:val="0"/>
              </w:rPr>
            </w:pPr>
            <w:r w:rsidRPr="006911DD">
              <w:rPr>
                <w:b w:val="0"/>
                <w:bCs w:val="0"/>
              </w:rPr>
              <w:t xml:space="preserve">Durante quince segundos irás más rápido, pero menos rápido que si tuvieses (2), además eres inmune de los objetos rivales y si golpeas a alguien, </w:t>
            </w:r>
            <w:r w:rsidR="00F0606B">
              <w:rPr>
                <w:b w:val="0"/>
                <w:bCs w:val="0"/>
              </w:rPr>
              <w:t>este</w:t>
            </w:r>
            <w:r w:rsidRPr="006911DD">
              <w:rPr>
                <w:b w:val="0"/>
                <w:bCs w:val="0"/>
              </w:rPr>
              <w:t xml:space="preserve"> sufrirá un golpe, parecido al del Mjölnir, las Lanzas de las Valkirias y el Mordisco de</w:t>
            </w:r>
            <w:r w:rsidR="006911DD" w:rsidRPr="006911DD">
              <w:rPr>
                <w:b w:val="0"/>
                <w:bCs w:val="0"/>
              </w:rPr>
              <w:t xml:space="preserve"> </w:t>
            </w:r>
            <w:r w:rsidRPr="006911DD">
              <w:rPr>
                <w:b w:val="0"/>
                <w:bCs w:val="0"/>
              </w:rPr>
              <w:t>Jörmundgander</w:t>
            </w:r>
            <w:r w:rsidR="006911DD" w:rsidRPr="006911DD">
              <w:rPr>
                <w:b w:val="0"/>
                <w:bCs w:val="0"/>
              </w:rPr>
              <w:t>.</w:t>
            </w: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0F766CE5" w14:textId="77777777" w:rsidR="00BF245A" w:rsidRPr="006911DD" w:rsidRDefault="00BF245A" w:rsidP="006911DD">
            <w:pPr>
              <w:pStyle w:val="Senseespaiat"/>
              <w:rPr>
                <w:b w:val="0"/>
                <w:bCs w:val="0"/>
              </w:rPr>
            </w:pPr>
            <w:r w:rsidRPr="006911DD">
              <w:rPr>
                <w:b w:val="0"/>
                <w:bCs w:val="0"/>
              </w:rPr>
              <w:t>1</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4D3C3E58" w14:textId="77777777" w:rsidR="00BF245A" w:rsidRPr="006911DD" w:rsidRDefault="00BF245A" w:rsidP="006911DD">
            <w:pPr>
              <w:pStyle w:val="Senseespaiat"/>
              <w:rPr>
                <w:b w:val="0"/>
                <w:bCs w:val="0"/>
              </w:rPr>
            </w:pPr>
            <w:r w:rsidRPr="006911DD">
              <w:rPr>
                <w:b w:val="0"/>
                <w:bCs w:val="0"/>
              </w:rPr>
              <w:t>0</w:t>
            </w:r>
          </w:p>
        </w:tc>
        <w:tc>
          <w:tcPr>
            <w:tcW w:w="0" w:type="auto"/>
            <w:tcBorders>
              <w:top w:val="nil"/>
              <w:left w:val="nil"/>
              <w:bottom w:val="single" w:sz="8" w:space="0" w:color="auto"/>
              <w:right w:val="nil"/>
            </w:tcBorders>
            <w:shd w:val="clear" w:color="auto" w:fill="FFFFFF" w:themeFill="background1"/>
            <w:vAlign w:val="center"/>
            <w:hideMark/>
          </w:tcPr>
          <w:p w14:paraId="1B3095CE" w14:textId="77777777" w:rsidR="00BF245A" w:rsidRPr="006911DD" w:rsidRDefault="00BF245A" w:rsidP="006911DD">
            <w:pPr>
              <w:pStyle w:val="Senseespaiat"/>
              <w:rPr>
                <w:b w:val="0"/>
                <w:bCs w:val="0"/>
              </w:rPr>
            </w:pPr>
            <w:r w:rsidRPr="006911DD">
              <w:rPr>
                <w:b w:val="0"/>
                <w:bCs w:val="0"/>
              </w:rPr>
              <w:t>7</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31EFBF87" w14:textId="77777777" w:rsidR="00BF245A" w:rsidRPr="006911DD" w:rsidRDefault="00BF245A" w:rsidP="006911DD">
            <w:pPr>
              <w:pStyle w:val="Senseespaiat"/>
              <w:rPr>
                <w:b w:val="0"/>
                <w:bCs w:val="0"/>
              </w:rPr>
            </w:pPr>
            <w:r w:rsidRPr="006911DD">
              <w:rPr>
                <w:b w:val="0"/>
                <w:bCs w:val="0"/>
              </w:rPr>
              <w:t>5</w:t>
            </w:r>
          </w:p>
        </w:tc>
      </w:tr>
      <w:tr w:rsidR="00BF245A" w:rsidRPr="00BF245A" w14:paraId="1F0C5AC9"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11EFD2DE" w14:textId="77777777" w:rsidR="00BF245A" w:rsidRPr="00BF245A" w:rsidRDefault="00BF245A" w:rsidP="006911DD">
            <w:pPr>
              <w:pStyle w:val="Senseespaiat"/>
            </w:pPr>
          </w:p>
        </w:tc>
        <w:tc>
          <w:tcPr>
            <w:tcW w:w="0" w:type="auto"/>
            <w:vMerge/>
            <w:tcBorders>
              <w:top w:val="nil"/>
              <w:left w:val="single" w:sz="12" w:space="0" w:color="auto"/>
              <w:bottom w:val="single" w:sz="12" w:space="0" w:color="000000"/>
              <w:right w:val="nil"/>
            </w:tcBorders>
            <w:vAlign w:val="center"/>
            <w:hideMark/>
          </w:tcPr>
          <w:p w14:paraId="38794D37" w14:textId="77777777" w:rsidR="00BF245A" w:rsidRPr="006911DD" w:rsidRDefault="00BF245A" w:rsidP="006911DD">
            <w:pPr>
              <w:pStyle w:val="Senseespaiat"/>
              <w:jc w:val="both"/>
              <w:rPr>
                <w:b w:val="0"/>
                <w:bCs w:val="0"/>
              </w:rPr>
            </w:pPr>
          </w:p>
        </w:tc>
        <w:tc>
          <w:tcPr>
            <w:tcW w:w="0" w:type="auto"/>
            <w:tcBorders>
              <w:top w:val="nil"/>
              <w:left w:val="single" w:sz="12" w:space="0" w:color="auto"/>
              <w:bottom w:val="single" w:sz="8" w:space="0" w:color="auto"/>
              <w:right w:val="nil"/>
            </w:tcBorders>
            <w:shd w:val="clear" w:color="auto" w:fill="auto"/>
            <w:vAlign w:val="center"/>
            <w:hideMark/>
          </w:tcPr>
          <w:p w14:paraId="20940429" w14:textId="77777777" w:rsidR="00BF245A" w:rsidRPr="006911DD" w:rsidRDefault="00BF245A" w:rsidP="006911DD">
            <w:pPr>
              <w:pStyle w:val="Senseespaiat"/>
              <w:rPr>
                <w:b w:val="0"/>
                <w:bCs w:val="0"/>
              </w:rPr>
            </w:pPr>
            <w:r w:rsidRPr="006911DD">
              <w:rPr>
                <w:b w:val="0"/>
                <w:bCs w:val="0"/>
              </w:rPr>
              <w:t>2</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69704FD1" w14:textId="77777777" w:rsidR="00BF245A" w:rsidRPr="006911DD" w:rsidRDefault="00BF245A" w:rsidP="006911DD">
            <w:pPr>
              <w:pStyle w:val="Senseespaiat"/>
              <w:rPr>
                <w:b w:val="0"/>
                <w:bCs w:val="0"/>
              </w:rPr>
            </w:pPr>
            <w:r w:rsidRPr="006911DD">
              <w:rPr>
                <w:b w:val="0"/>
                <w:bCs w:val="0"/>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14B2E43D" w14:textId="77777777" w:rsidR="00BF245A" w:rsidRPr="006911DD" w:rsidRDefault="00BF245A" w:rsidP="006911DD">
            <w:pPr>
              <w:pStyle w:val="Senseespaiat"/>
              <w:rPr>
                <w:b w:val="0"/>
                <w:bCs w:val="0"/>
              </w:rPr>
            </w:pPr>
            <w:r w:rsidRPr="006911DD">
              <w:rPr>
                <w:b w:val="0"/>
                <w:bCs w:val="0"/>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2DEAAD70" w14:textId="77777777" w:rsidR="00BF245A" w:rsidRPr="006911DD" w:rsidRDefault="00BF245A" w:rsidP="006911DD">
            <w:pPr>
              <w:pStyle w:val="Senseespaiat"/>
              <w:rPr>
                <w:b w:val="0"/>
                <w:bCs w:val="0"/>
              </w:rPr>
            </w:pPr>
            <w:r w:rsidRPr="006911DD">
              <w:rPr>
                <w:b w:val="0"/>
                <w:bCs w:val="0"/>
              </w:rPr>
              <w:t>10</w:t>
            </w:r>
          </w:p>
        </w:tc>
      </w:tr>
      <w:tr w:rsidR="00BF245A" w:rsidRPr="00BF245A" w14:paraId="041F195E"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3803943B" w14:textId="77777777" w:rsidR="00BF245A" w:rsidRPr="00BF245A" w:rsidRDefault="00BF245A" w:rsidP="006911DD">
            <w:pPr>
              <w:pStyle w:val="Senseespaiat"/>
            </w:pPr>
          </w:p>
        </w:tc>
        <w:tc>
          <w:tcPr>
            <w:tcW w:w="0" w:type="auto"/>
            <w:vMerge/>
            <w:tcBorders>
              <w:top w:val="nil"/>
              <w:left w:val="single" w:sz="12" w:space="0" w:color="auto"/>
              <w:bottom w:val="single" w:sz="12" w:space="0" w:color="000000"/>
              <w:right w:val="nil"/>
            </w:tcBorders>
            <w:vAlign w:val="center"/>
            <w:hideMark/>
          </w:tcPr>
          <w:p w14:paraId="7C5A72A6" w14:textId="77777777" w:rsidR="00BF245A" w:rsidRPr="006911DD" w:rsidRDefault="00BF245A" w:rsidP="006911DD">
            <w:pPr>
              <w:pStyle w:val="Senseespaiat"/>
              <w:jc w:val="both"/>
              <w:rPr>
                <w:b w:val="0"/>
                <w:bCs w:val="0"/>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34ED34A1" w14:textId="77777777" w:rsidR="00BF245A" w:rsidRPr="006911DD" w:rsidRDefault="00BF245A" w:rsidP="006911DD">
            <w:pPr>
              <w:pStyle w:val="Senseespaiat"/>
              <w:rPr>
                <w:b w:val="0"/>
                <w:bCs w:val="0"/>
              </w:rPr>
            </w:pPr>
            <w:r w:rsidRPr="006911DD">
              <w:rPr>
                <w:b w:val="0"/>
                <w:bCs w:val="0"/>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0B08D4BD" w14:textId="77777777" w:rsidR="00BF245A" w:rsidRPr="006911DD" w:rsidRDefault="00BF245A" w:rsidP="006911DD">
            <w:pPr>
              <w:pStyle w:val="Senseespaiat"/>
              <w:rPr>
                <w:b w:val="0"/>
                <w:bCs w:val="0"/>
              </w:rPr>
            </w:pPr>
            <w:r w:rsidRPr="006911DD">
              <w:rPr>
                <w:b w:val="0"/>
                <w:bCs w:val="0"/>
              </w:rPr>
              <w:t>0</w:t>
            </w:r>
          </w:p>
        </w:tc>
        <w:tc>
          <w:tcPr>
            <w:tcW w:w="0" w:type="auto"/>
            <w:tcBorders>
              <w:top w:val="nil"/>
              <w:left w:val="nil"/>
              <w:bottom w:val="single" w:sz="8" w:space="0" w:color="auto"/>
              <w:right w:val="nil"/>
            </w:tcBorders>
            <w:shd w:val="clear" w:color="auto" w:fill="FFFFFF" w:themeFill="background1"/>
            <w:vAlign w:val="center"/>
            <w:hideMark/>
          </w:tcPr>
          <w:p w14:paraId="6CD61EBD" w14:textId="77777777" w:rsidR="00BF245A" w:rsidRPr="006911DD" w:rsidRDefault="00BF245A" w:rsidP="006911DD">
            <w:pPr>
              <w:pStyle w:val="Senseespaiat"/>
              <w:rPr>
                <w:b w:val="0"/>
                <w:bCs w:val="0"/>
              </w:rPr>
            </w:pPr>
            <w:r w:rsidRPr="006911DD">
              <w:rPr>
                <w:b w:val="0"/>
                <w:bCs w:val="0"/>
              </w:rPr>
              <w:t>9</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6D662ED2" w14:textId="77777777" w:rsidR="00BF245A" w:rsidRPr="006911DD" w:rsidRDefault="00BF245A" w:rsidP="006911DD">
            <w:pPr>
              <w:pStyle w:val="Senseespaiat"/>
              <w:rPr>
                <w:b w:val="0"/>
                <w:bCs w:val="0"/>
              </w:rPr>
            </w:pPr>
            <w:r w:rsidRPr="006911DD">
              <w:rPr>
                <w:b w:val="0"/>
                <w:bCs w:val="0"/>
              </w:rPr>
              <w:t>10</w:t>
            </w:r>
          </w:p>
        </w:tc>
      </w:tr>
      <w:tr w:rsidR="00BF245A" w:rsidRPr="00BF245A" w14:paraId="08A82396"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381CCDFE" w14:textId="77777777" w:rsidR="00BF245A" w:rsidRPr="00BF245A" w:rsidRDefault="00BF245A" w:rsidP="006911DD">
            <w:pPr>
              <w:pStyle w:val="Senseespaiat"/>
            </w:pPr>
          </w:p>
        </w:tc>
        <w:tc>
          <w:tcPr>
            <w:tcW w:w="0" w:type="auto"/>
            <w:vMerge/>
            <w:tcBorders>
              <w:top w:val="nil"/>
              <w:left w:val="single" w:sz="12" w:space="0" w:color="auto"/>
              <w:bottom w:val="single" w:sz="12" w:space="0" w:color="000000"/>
              <w:right w:val="nil"/>
            </w:tcBorders>
            <w:vAlign w:val="center"/>
            <w:hideMark/>
          </w:tcPr>
          <w:p w14:paraId="44174E82" w14:textId="77777777" w:rsidR="00BF245A" w:rsidRPr="006911DD" w:rsidRDefault="00BF245A" w:rsidP="006911DD">
            <w:pPr>
              <w:pStyle w:val="Senseespaiat"/>
              <w:jc w:val="both"/>
              <w:rPr>
                <w:b w:val="0"/>
                <w:bCs w:val="0"/>
              </w:rPr>
            </w:pPr>
          </w:p>
        </w:tc>
        <w:tc>
          <w:tcPr>
            <w:tcW w:w="0" w:type="auto"/>
            <w:tcBorders>
              <w:top w:val="nil"/>
              <w:left w:val="single" w:sz="12" w:space="0" w:color="auto"/>
              <w:bottom w:val="single" w:sz="8" w:space="0" w:color="auto"/>
              <w:right w:val="nil"/>
            </w:tcBorders>
            <w:shd w:val="clear" w:color="auto" w:fill="auto"/>
            <w:vAlign w:val="center"/>
            <w:hideMark/>
          </w:tcPr>
          <w:p w14:paraId="4D2BA4C5" w14:textId="77777777" w:rsidR="00BF245A" w:rsidRPr="006911DD" w:rsidRDefault="00BF245A" w:rsidP="006911DD">
            <w:pPr>
              <w:pStyle w:val="Senseespaiat"/>
              <w:rPr>
                <w:b w:val="0"/>
                <w:bCs w:val="0"/>
              </w:rPr>
            </w:pPr>
            <w:r w:rsidRPr="006911DD">
              <w:rPr>
                <w:b w:val="0"/>
                <w:bCs w:val="0"/>
              </w:rPr>
              <w:t>4</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1E5D07B7" w14:textId="77777777" w:rsidR="00BF245A" w:rsidRPr="006911DD" w:rsidRDefault="00BF245A" w:rsidP="006911DD">
            <w:pPr>
              <w:pStyle w:val="Senseespaiat"/>
              <w:rPr>
                <w:b w:val="0"/>
                <w:bCs w:val="0"/>
              </w:rPr>
            </w:pPr>
            <w:r w:rsidRPr="006911DD">
              <w:rPr>
                <w:b w:val="0"/>
                <w:bCs w:val="0"/>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71FDAB67" w14:textId="77777777" w:rsidR="00BF245A" w:rsidRPr="006911DD" w:rsidRDefault="00BF245A" w:rsidP="006911DD">
            <w:pPr>
              <w:pStyle w:val="Senseespaiat"/>
              <w:rPr>
                <w:b w:val="0"/>
                <w:bCs w:val="0"/>
              </w:rPr>
            </w:pPr>
            <w:r w:rsidRPr="006911DD">
              <w:rPr>
                <w:b w:val="0"/>
                <w:bCs w:val="0"/>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2BA589E7" w14:textId="77777777" w:rsidR="00BF245A" w:rsidRPr="006911DD" w:rsidRDefault="00BF245A" w:rsidP="006911DD">
            <w:pPr>
              <w:pStyle w:val="Senseespaiat"/>
              <w:rPr>
                <w:b w:val="0"/>
                <w:bCs w:val="0"/>
              </w:rPr>
            </w:pPr>
            <w:r w:rsidRPr="006911DD">
              <w:rPr>
                <w:b w:val="0"/>
                <w:bCs w:val="0"/>
              </w:rPr>
              <w:t>15</w:t>
            </w:r>
          </w:p>
        </w:tc>
      </w:tr>
      <w:tr w:rsidR="00BF245A" w:rsidRPr="00BF245A" w14:paraId="68EA113B"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3569DB9A" w14:textId="77777777" w:rsidR="00BF245A" w:rsidRPr="00BF245A" w:rsidRDefault="00BF245A" w:rsidP="006911DD">
            <w:pPr>
              <w:pStyle w:val="Senseespaiat"/>
            </w:pPr>
          </w:p>
        </w:tc>
        <w:tc>
          <w:tcPr>
            <w:tcW w:w="0" w:type="auto"/>
            <w:vMerge/>
            <w:tcBorders>
              <w:top w:val="nil"/>
              <w:left w:val="single" w:sz="12" w:space="0" w:color="auto"/>
              <w:bottom w:val="single" w:sz="12" w:space="0" w:color="000000"/>
              <w:right w:val="nil"/>
            </w:tcBorders>
            <w:vAlign w:val="center"/>
            <w:hideMark/>
          </w:tcPr>
          <w:p w14:paraId="391A7FEF" w14:textId="77777777" w:rsidR="00BF245A" w:rsidRPr="006911DD" w:rsidRDefault="00BF245A" w:rsidP="006911DD">
            <w:pPr>
              <w:pStyle w:val="Senseespaiat"/>
              <w:jc w:val="both"/>
              <w:rPr>
                <w:b w:val="0"/>
                <w:bCs w:val="0"/>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48AAB742" w14:textId="77777777" w:rsidR="00BF245A" w:rsidRPr="006911DD" w:rsidRDefault="00BF245A" w:rsidP="006911DD">
            <w:pPr>
              <w:pStyle w:val="Senseespaiat"/>
              <w:rPr>
                <w:b w:val="0"/>
                <w:bCs w:val="0"/>
              </w:rPr>
            </w:pPr>
            <w:r w:rsidRPr="006911DD">
              <w:rPr>
                <w:b w:val="0"/>
                <w:bCs w:val="0"/>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58454B19" w14:textId="77777777" w:rsidR="00BF245A" w:rsidRPr="006911DD" w:rsidRDefault="00BF245A" w:rsidP="006911DD">
            <w:pPr>
              <w:pStyle w:val="Senseespaiat"/>
              <w:rPr>
                <w:b w:val="0"/>
                <w:bCs w:val="0"/>
              </w:rPr>
            </w:pPr>
            <w:r w:rsidRPr="006911DD">
              <w:rPr>
                <w:b w:val="0"/>
                <w:bCs w:val="0"/>
              </w:rPr>
              <w:t>0</w:t>
            </w:r>
          </w:p>
        </w:tc>
        <w:tc>
          <w:tcPr>
            <w:tcW w:w="0" w:type="auto"/>
            <w:tcBorders>
              <w:top w:val="nil"/>
              <w:left w:val="nil"/>
              <w:bottom w:val="single" w:sz="8" w:space="0" w:color="auto"/>
              <w:right w:val="nil"/>
            </w:tcBorders>
            <w:shd w:val="clear" w:color="auto" w:fill="FFFFFF" w:themeFill="background1"/>
            <w:vAlign w:val="center"/>
            <w:hideMark/>
          </w:tcPr>
          <w:p w14:paraId="755EDC0A" w14:textId="77777777" w:rsidR="00BF245A" w:rsidRPr="006911DD" w:rsidRDefault="00BF245A" w:rsidP="006911DD">
            <w:pPr>
              <w:pStyle w:val="Senseespaiat"/>
              <w:rPr>
                <w:b w:val="0"/>
                <w:bCs w:val="0"/>
              </w:rPr>
            </w:pPr>
            <w:r w:rsidRPr="006911DD">
              <w:rPr>
                <w:b w:val="0"/>
                <w:bCs w:val="0"/>
              </w:rPr>
              <w:t>11</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532C634B" w14:textId="77777777" w:rsidR="00BF245A" w:rsidRPr="006911DD" w:rsidRDefault="00BF245A" w:rsidP="006911DD">
            <w:pPr>
              <w:pStyle w:val="Senseespaiat"/>
              <w:rPr>
                <w:b w:val="0"/>
                <w:bCs w:val="0"/>
              </w:rPr>
            </w:pPr>
            <w:r w:rsidRPr="006911DD">
              <w:rPr>
                <w:b w:val="0"/>
                <w:bCs w:val="0"/>
              </w:rPr>
              <w:t>10</w:t>
            </w:r>
          </w:p>
        </w:tc>
      </w:tr>
      <w:tr w:rsidR="00BF245A" w:rsidRPr="00BF245A" w14:paraId="743C2921"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76A3EE3B" w14:textId="77777777" w:rsidR="00BF245A" w:rsidRPr="00BF245A" w:rsidRDefault="00BF245A" w:rsidP="006911DD">
            <w:pPr>
              <w:pStyle w:val="Senseespaiat"/>
            </w:pPr>
          </w:p>
        </w:tc>
        <w:tc>
          <w:tcPr>
            <w:tcW w:w="0" w:type="auto"/>
            <w:vMerge/>
            <w:tcBorders>
              <w:top w:val="nil"/>
              <w:left w:val="single" w:sz="12" w:space="0" w:color="auto"/>
              <w:bottom w:val="single" w:sz="12" w:space="0" w:color="000000"/>
              <w:right w:val="nil"/>
            </w:tcBorders>
            <w:vAlign w:val="center"/>
            <w:hideMark/>
          </w:tcPr>
          <w:p w14:paraId="09F7398F" w14:textId="77777777" w:rsidR="00BF245A" w:rsidRPr="006911DD" w:rsidRDefault="00BF245A" w:rsidP="006911DD">
            <w:pPr>
              <w:pStyle w:val="Senseespaiat"/>
              <w:jc w:val="both"/>
              <w:rPr>
                <w:b w:val="0"/>
                <w:bCs w:val="0"/>
              </w:rPr>
            </w:pPr>
          </w:p>
        </w:tc>
        <w:tc>
          <w:tcPr>
            <w:tcW w:w="0" w:type="auto"/>
            <w:tcBorders>
              <w:top w:val="nil"/>
              <w:left w:val="single" w:sz="12" w:space="0" w:color="auto"/>
              <w:bottom w:val="nil"/>
              <w:right w:val="nil"/>
            </w:tcBorders>
            <w:shd w:val="clear" w:color="auto" w:fill="auto"/>
            <w:vAlign w:val="center"/>
            <w:hideMark/>
          </w:tcPr>
          <w:p w14:paraId="6C67DA9E" w14:textId="77777777" w:rsidR="00BF245A" w:rsidRPr="006911DD" w:rsidRDefault="00BF245A" w:rsidP="006911DD">
            <w:pPr>
              <w:pStyle w:val="Senseespaiat"/>
              <w:rPr>
                <w:b w:val="0"/>
                <w:bCs w:val="0"/>
              </w:rPr>
            </w:pPr>
            <w:r w:rsidRPr="006911DD">
              <w:rPr>
                <w:b w:val="0"/>
                <w:bCs w:val="0"/>
              </w:rPr>
              <w:t>6</w:t>
            </w:r>
          </w:p>
        </w:tc>
        <w:tc>
          <w:tcPr>
            <w:tcW w:w="0" w:type="auto"/>
            <w:tcBorders>
              <w:top w:val="nil"/>
              <w:left w:val="dashed" w:sz="8" w:space="0" w:color="auto"/>
              <w:bottom w:val="nil"/>
              <w:right w:val="single" w:sz="12" w:space="0" w:color="auto"/>
            </w:tcBorders>
            <w:shd w:val="clear" w:color="auto" w:fill="auto"/>
            <w:noWrap/>
            <w:vAlign w:val="center"/>
            <w:hideMark/>
          </w:tcPr>
          <w:p w14:paraId="673ADE06" w14:textId="77777777" w:rsidR="00BF245A" w:rsidRPr="006911DD" w:rsidRDefault="00BF245A" w:rsidP="006911DD">
            <w:pPr>
              <w:pStyle w:val="Senseespaiat"/>
              <w:rPr>
                <w:b w:val="0"/>
                <w:bCs w:val="0"/>
              </w:rPr>
            </w:pPr>
            <w:r w:rsidRPr="006911DD">
              <w:rPr>
                <w:b w:val="0"/>
                <w:bCs w:val="0"/>
              </w:rPr>
              <w:t>3</w:t>
            </w:r>
          </w:p>
        </w:tc>
        <w:tc>
          <w:tcPr>
            <w:tcW w:w="0" w:type="auto"/>
            <w:tcBorders>
              <w:top w:val="nil"/>
              <w:left w:val="nil"/>
              <w:bottom w:val="single" w:sz="12" w:space="0" w:color="auto"/>
              <w:right w:val="nil"/>
            </w:tcBorders>
            <w:shd w:val="clear" w:color="auto" w:fill="F2F2F2" w:themeFill="background1" w:themeFillShade="F2"/>
            <w:vAlign w:val="center"/>
            <w:hideMark/>
          </w:tcPr>
          <w:p w14:paraId="58648B7B" w14:textId="77777777" w:rsidR="00BF245A" w:rsidRPr="006911DD" w:rsidRDefault="00BF245A" w:rsidP="006911DD">
            <w:pPr>
              <w:pStyle w:val="Senseespaiat"/>
              <w:rPr>
                <w:b w:val="0"/>
                <w:bCs w:val="0"/>
              </w:rPr>
            </w:pPr>
            <w:r w:rsidRPr="006911DD">
              <w:rPr>
                <w:b w:val="0"/>
                <w:bCs w:val="0"/>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2447DED4" w14:textId="77777777" w:rsidR="00BF245A" w:rsidRPr="006911DD" w:rsidRDefault="00BF245A" w:rsidP="006911DD">
            <w:pPr>
              <w:pStyle w:val="Senseespaiat"/>
              <w:rPr>
                <w:b w:val="0"/>
                <w:bCs w:val="0"/>
              </w:rPr>
            </w:pPr>
            <w:r w:rsidRPr="006911DD">
              <w:rPr>
                <w:b w:val="0"/>
                <w:bCs w:val="0"/>
              </w:rPr>
              <w:t>10</w:t>
            </w:r>
          </w:p>
        </w:tc>
      </w:tr>
      <w:tr w:rsidR="00BF245A" w:rsidRPr="00BF245A" w14:paraId="480A4B3A"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4302C715" w14:textId="77777777" w:rsidR="00BF245A" w:rsidRPr="00BF245A" w:rsidRDefault="00BF245A" w:rsidP="006911DD">
            <w:pPr>
              <w:pStyle w:val="Senseespaiat"/>
            </w:pPr>
            <w:r w:rsidRPr="00BF245A">
              <w:t>TRUCO DE</w:t>
            </w:r>
          </w:p>
          <w:p w14:paraId="5C9C4047" w14:textId="77777777" w:rsidR="00BF245A" w:rsidRPr="00BF245A" w:rsidRDefault="00BF245A" w:rsidP="006911DD">
            <w:pPr>
              <w:pStyle w:val="Senseespaiat"/>
            </w:pPr>
            <w:r w:rsidRPr="00BF245A">
              <w:t>LOKI</w:t>
            </w:r>
          </w:p>
        </w:tc>
        <w:tc>
          <w:tcPr>
            <w:tcW w:w="0" w:type="auto"/>
            <w:vMerge w:val="restart"/>
            <w:tcBorders>
              <w:top w:val="nil"/>
              <w:left w:val="single" w:sz="12" w:space="0" w:color="auto"/>
              <w:bottom w:val="single" w:sz="12" w:space="0" w:color="000000"/>
              <w:right w:val="nil"/>
            </w:tcBorders>
            <w:shd w:val="clear" w:color="auto" w:fill="F2F2F2" w:themeFill="background1" w:themeFillShade="F2"/>
            <w:vAlign w:val="center"/>
            <w:hideMark/>
          </w:tcPr>
          <w:p w14:paraId="715AC0DA" w14:textId="77777777" w:rsidR="00BF245A" w:rsidRPr="006911DD" w:rsidRDefault="00BF245A" w:rsidP="006911DD">
            <w:pPr>
              <w:pStyle w:val="Senseespaiat"/>
              <w:jc w:val="both"/>
              <w:rPr>
                <w:b w:val="0"/>
                <w:bCs w:val="0"/>
              </w:rPr>
            </w:pPr>
            <w:r w:rsidRPr="006911DD">
              <w:rPr>
                <w:b w:val="0"/>
                <w:bCs w:val="0"/>
              </w:rPr>
              <w:t>Todos los jugadores que hay delante se le invierten los controles. Girar a la derecha significa que giras a la izquierda y al revés. Acelerar es frenar y frenar es acelerar.</w:t>
            </w:r>
          </w:p>
          <w:p w14:paraId="41A55BF6" w14:textId="77777777" w:rsidR="00BF245A" w:rsidRPr="006911DD" w:rsidRDefault="00BF245A" w:rsidP="006911DD">
            <w:pPr>
              <w:pStyle w:val="Senseespaiat"/>
              <w:jc w:val="both"/>
              <w:rPr>
                <w:b w:val="0"/>
                <w:bCs w:val="0"/>
              </w:rPr>
            </w:pPr>
            <w:r w:rsidRPr="006911DD">
              <w:rPr>
                <w:b w:val="0"/>
                <w:bCs w:val="0"/>
              </w:rPr>
              <w:t>Dura diez segundos.</w:t>
            </w:r>
          </w:p>
        </w:tc>
        <w:tc>
          <w:tcPr>
            <w:tcW w:w="0" w:type="auto"/>
            <w:tcBorders>
              <w:top w:val="single" w:sz="12" w:space="0" w:color="auto"/>
              <w:left w:val="single" w:sz="12" w:space="0" w:color="auto"/>
              <w:bottom w:val="single" w:sz="8" w:space="0" w:color="auto"/>
              <w:right w:val="nil"/>
            </w:tcBorders>
            <w:shd w:val="clear" w:color="auto" w:fill="F2F2F2" w:themeFill="background1" w:themeFillShade="F2"/>
            <w:vAlign w:val="center"/>
            <w:hideMark/>
          </w:tcPr>
          <w:p w14:paraId="7FC5D470" w14:textId="77777777" w:rsidR="00BF245A" w:rsidRPr="006911DD" w:rsidRDefault="00BF245A" w:rsidP="006911DD">
            <w:pPr>
              <w:pStyle w:val="Senseespaiat"/>
              <w:rPr>
                <w:b w:val="0"/>
                <w:bCs w:val="0"/>
              </w:rPr>
            </w:pPr>
            <w:r w:rsidRPr="006911DD">
              <w:rPr>
                <w:b w:val="0"/>
                <w:bCs w:val="0"/>
              </w:rPr>
              <w:t>1</w:t>
            </w:r>
          </w:p>
        </w:tc>
        <w:tc>
          <w:tcPr>
            <w:tcW w:w="0" w:type="auto"/>
            <w:tcBorders>
              <w:top w:val="single" w:sz="12" w:space="0" w:color="auto"/>
              <w:left w:val="dashed" w:sz="8" w:space="0" w:color="auto"/>
              <w:bottom w:val="single" w:sz="8" w:space="0" w:color="auto"/>
              <w:right w:val="single" w:sz="12" w:space="0" w:color="auto"/>
            </w:tcBorders>
            <w:shd w:val="clear" w:color="auto" w:fill="F2F2F2" w:themeFill="background1" w:themeFillShade="F2"/>
            <w:noWrap/>
            <w:vAlign w:val="center"/>
            <w:hideMark/>
          </w:tcPr>
          <w:p w14:paraId="6373D85A" w14:textId="77777777" w:rsidR="00BF245A" w:rsidRPr="006911DD" w:rsidRDefault="00BF245A" w:rsidP="006911DD">
            <w:pPr>
              <w:pStyle w:val="Senseespaiat"/>
              <w:rPr>
                <w:b w:val="0"/>
                <w:bCs w:val="0"/>
              </w:rPr>
            </w:pPr>
            <w:r w:rsidRPr="006911DD">
              <w:rPr>
                <w:b w:val="0"/>
                <w:bCs w:val="0"/>
              </w:rPr>
              <w:t>0</w:t>
            </w:r>
          </w:p>
        </w:tc>
        <w:tc>
          <w:tcPr>
            <w:tcW w:w="0" w:type="auto"/>
            <w:tcBorders>
              <w:top w:val="nil"/>
              <w:left w:val="nil"/>
              <w:bottom w:val="single" w:sz="8" w:space="0" w:color="auto"/>
              <w:right w:val="nil"/>
            </w:tcBorders>
            <w:shd w:val="clear" w:color="auto" w:fill="D9D9D9" w:themeFill="background1" w:themeFillShade="D9"/>
            <w:vAlign w:val="center"/>
            <w:hideMark/>
          </w:tcPr>
          <w:p w14:paraId="6E3FE4B6" w14:textId="77777777" w:rsidR="00BF245A" w:rsidRPr="006911DD" w:rsidRDefault="00BF245A" w:rsidP="006911DD">
            <w:pPr>
              <w:pStyle w:val="Senseespaiat"/>
              <w:rPr>
                <w:b w:val="0"/>
                <w:bCs w:val="0"/>
              </w:rPr>
            </w:pPr>
            <w:r w:rsidRPr="006911DD">
              <w:rPr>
                <w:b w:val="0"/>
                <w:bCs w:val="0"/>
              </w:rPr>
              <w:t>7</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2436092A" w14:textId="77777777" w:rsidR="00BF245A" w:rsidRPr="006911DD" w:rsidRDefault="00BF245A" w:rsidP="006911DD">
            <w:pPr>
              <w:pStyle w:val="Senseespaiat"/>
              <w:rPr>
                <w:b w:val="0"/>
                <w:bCs w:val="0"/>
              </w:rPr>
            </w:pPr>
            <w:r w:rsidRPr="006911DD">
              <w:rPr>
                <w:b w:val="0"/>
                <w:bCs w:val="0"/>
              </w:rPr>
              <w:t>10</w:t>
            </w:r>
          </w:p>
        </w:tc>
      </w:tr>
      <w:tr w:rsidR="006911DD" w:rsidRPr="00BF245A" w14:paraId="39CE4C24"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4DF4C809" w14:textId="77777777" w:rsidR="00BF245A" w:rsidRPr="00BF245A" w:rsidRDefault="00BF245A" w:rsidP="006911DD">
            <w:pPr>
              <w:pStyle w:val="Senseespaiat"/>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42AAE48D" w14:textId="77777777" w:rsidR="00BF245A" w:rsidRPr="006911DD" w:rsidRDefault="00BF245A" w:rsidP="006911DD">
            <w:pPr>
              <w:pStyle w:val="Senseespaiat"/>
              <w:jc w:val="both"/>
              <w:rPr>
                <w:b w:val="0"/>
                <w:bCs w:val="0"/>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310EC28D" w14:textId="77777777" w:rsidR="00BF245A" w:rsidRPr="006911DD" w:rsidRDefault="00BF245A" w:rsidP="006911DD">
            <w:pPr>
              <w:pStyle w:val="Senseespaiat"/>
              <w:rPr>
                <w:b w:val="0"/>
                <w:bCs w:val="0"/>
              </w:rPr>
            </w:pPr>
            <w:r w:rsidRPr="006911DD">
              <w:rPr>
                <w:b w:val="0"/>
                <w:bCs w:val="0"/>
              </w:rPr>
              <w:t>2</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1E4A6016" w14:textId="77777777" w:rsidR="00BF245A" w:rsidRPr="006911DD" w:rsidRDefault="00BF245A" w:rsidP="006911DD">
            <w:pPr>
              <w:pStyle w:val="Senseespaiat"/>
              <w:rPr>
                <w:b w:val="0"/>
                <w:bCs w:val="0"/>
              </w:rPr>
            </w:pPr>
            <w:r w:rsidRPr="006911DD">
              <w:rPr>
                <w:b w:val="0"/>
                <w:bCs w:val="0"/>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2654DCB3" w14:textId="77777777" w:rsidR="00BF245A" w:rsidRPr="006911DD" w:rsidRDefault="00BF245A" w:rsidP="006911DD">
            <w:pPr>
              <w:pStyle w:val="Senseespaiat"/>
              <w:rPr>
                <w:b w:val="0"/>
                <w:bCs w:val="0"/>
              </w:rPr>
            </w:pPr>
            <w:r w:rsidRPr="006911DD">
              <w:rPr>
                <w:b w:val="0"/>
                <w:bCs w:val="0"/>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20A3750E" w14:textId="77777777" w:rsidR="00BF245A" w:rsidRPr="006911DD" w:rsidRDefault="00BF245A" w:rsidP="006911DD">
            <w:pPr>
              <w:pStyle w:val="Senseespaiat"/>
              <w:rPr>
                <w:b w:val="0"/>
                <w:bCs w:val="0"/>
              </w:rPr>
            </w:pPr>
            <w:r w:rsidRPr="006911DD">
              <w:rPr>
                <w:b w:val="0"/>
                <w:bCs w:val="0"/>
              </w:rPr>
              <w:t>10</w:t>
            </w:r>
          </w:p>
        </w:tc>
      </w:tr>
      <w:tr w:rsidR="00BF245A" w:rsidRPr="00BF245A" w14:paraId="07A224AF"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3A4BC171" w14:textId="77777777" w:rsidR="00BF245A" w:rsidRPr="00BF245A" w:rsidRDefault="00BF245A" w:rsidP="006911DD">
            <w:pPr>
              <w:pStyle w:val="Senseespaiat"/>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0748E704" w14:textId="77777777" w:rsidR="00BF245A" w:rsidRPr="006911DD" w:rsidRDefault="00BF245A" w:rsidP="006911DD">
            <w:pPr>
              <w:pStyle w:val="Senseespaiat"/>
              <w:jc w:val="both"/>
              <w:rPr>
                <w:b w:val="0"/>
                <w:bCs w:val="0"/>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12D34B90" w14:textId="77777777" w:rsidR="00BF245A" w:rsidRPr="006911DD" w:rsidRDefault="00BF245A" w:rsidP="006911DD">
            <w:pPr>
              <w:pStyle w:val="Senseespaiat"/>
              <w:rPr>
                <w:b w:val="0"/>
                <w:bCs w:val="0"/>
              </w:rPr>
            </w:pPr>
            <w:r w:rsidRPr="006911DD">
              <w:rPr>
                <w:b w:val="0"/>
                <w:bCs w:val="0"/>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4F069540" w14:textId="77777777" w:rsidR="00BF245A" w:rsidRPr="006911DD" w:rsidRDefault="00BF245A" w:rsidP="006911DD">
            <w:pPr>
              <w:pStyle w:val="Senseespaiat"/>
              <w:rPr>
                <w:b w:val="0"/>
                <w:bCs w:val="0"/>
              </w:rPr>
            </w:pPr>
            <w:r w:rsidRPr="006911DD">
              <w:rPr>
                <w:b w:val="0"/>
                <w:bCs w:val="0"/>
              </w:rPr>
              <w:t>0</w:t>
            </w:r>
          </w:p>
        </w:tc>
        <w:tc>
          <w:tcPr>
            <w:tcW w:w="0" w:type="auto"/>
            <w:tcBorders>
              <w:top w:val="nil"/>
              <w:left w:val="nil"/>
              <w:bottom w:val="single" w:sz="8" w:space="0" w:color="auto"/>
              <w:right w:val="nil"/>
            </w:tcBorders>
            <w:shd w:val="clear" w:color="auto" w:fill="D9D9D9" w:themeFill="background1" w:themeFillShade="D9"/>
            <w:vAlign w:val="center"/>
            <w:hideMark/>
          </w:tcPr>
          <w:p w14:paraId="4A988C18" w14:textId="77777777" w:rsidR="00BF245A" w:rsidRPr="006911DD" w:rsidRDefault="00BF245A" w:rsidP="006911DD">
            <w:pPr>
              <w:pStyle w:val="Senseespaiat"/>
              <w:rPr>
                <w:b w:val="0"/>
                <w:bCs w:val="0"/>
              </w:rPr>
            </w:pPr>
            <w:r w:rsidRPr="006911DD">
              <w:rPr>
                <w:b w:val="0"/>
                <w:bCs w:val="0"/>
              </w:rPr>
              <w:t>9</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5943585F" w14:textId="77777777" w:rsidR="00BF245A" w:rsidRPr="006911DD" w:rsidRDefault="00BF245A" w:rsidP="006911DD">
            <w:pPr>
              <w:pStyle w:val="Senseespaiat"/>
              <w:rPr>
                <w:b w:val="0"/>
                <w:bCs w:val="0"/>
              </w:rPr>
            </w:pPr>
            <w:r w:rsidRPr="006911DD">
              <w:rPr>
                <w:b w:val="0"/>
                <w:bCs w:val="0"/>
              </w:rPr>
              <w:t>10</w:t>
            </w:r>
          </w:p>
        </w:tc>
      </w:tr>
      <w:tr w:rsidR="006911DD" w:rsidRPr="00BF245A" w14:paraId="57161706"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7265FDD3" w14:textId="77777777" w:rsidR="00BF245A" w:rsidRPr="00BF245A" w:rsidRDefault="00BF245A" w:rsidP="006911DD">
            <w:pPr>
              <w:pStyle w:val="Senseespaiat"/>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4DC786F4" w14:textId="77777777" w:rsidR="00BF245A" w:rsidRPr="006911DD" w:rsidRDefault="00BF245A" w:rsidP="006911DD">
            <w:pPr>
              <w:pStyle w:val="Senseespaiat"/>
              <w:jc w:val="both"/>
              <w:rPr>
                <w:b w:val="0"/>
                <w:bCs w:val="0"/>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7A912FDB" w14:textId="77777777" w:rsidR="00BF245A" w:rsidRPr="006911DD" w:rsidRDefault="00BF245A" w:rsidP="006911DD">
            <w:pPr>
              <w:pStyle w:val="Senseespaiat"/>
              <w:rPr>
                <w:b w:val="0"/>
                <w:bCs w:val="0"/>
              </w:rPr>
            </w:pPr>
            <w:r w:rsidRPr="006911DD">
              <w:rPr>
                <w:b w:val="0"/>
                <w:bCs w:val="0"/>
              </w:rPr>
              <w:t>4</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2EE5D002" w14:textId="77777777" w:rsidR="00BF245A" w:rsidRPr="006911DD" w:rsidRDefault="00BF245A" w:rsidP="006911DD">
            <w:pPr>
              <w:pStyle w:val="Senseespaiat"/>
              <w:rPr>
                <w:b w:val="0"/>
                <w:bCs w:val="0"/>
              </w:rPr>
            </w:pPr>
            <w:r w:rsidRPr="006911DD">
              <w:rPr>
                <w:b w:val="0"/>
                <w:bCs w:val="0"/>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4169A27C" w14:textId="77777777" w:rsidR="00BF245A" w:rsidRPr="006911DD" w:rsidRDefault="00BF245A" w:rsidP="006911DD">
            <w:pPr>
              <w:pStyle w:val="Senseespaiat"/>
              <w:rPr>
                <w:b w:val="0"/>
                <w:bCs w:val="0"/>
              </w:rPr>
            </w:pPr>
            <w:r w:rsidRPr="006911DD">
              <w:rPr>
                <w:b w:val="0"/>
                <w:bCs w:val="0"/>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0C8B4D03" w14:textId="77777777" w:rsidR="00BF245A" w:rsidRPr="006911DD" w:rsidRDefault="00BF245A" w:rsidP="006911DD">
            <w:pPr>
              <w:pStyle w:val="Senseespaiat"/>
              <w:rPr>
                <w:b w:val="0"/>
                <w:bCs w:val="0"/>
              </w:rPr>
            </w:pPr>
            <w:r w:rsidRPr="006911DD">
              <w:rPr>
                <w:b w:val="0"/>
                <w:bCs w:val="0"/>
              </w:rPr>
              <w:t>15</w:t>
            </w:r>
          </w:p>
        </w:tc>
      </w:tr>
      <w:tr w:rsidR="00BF245A" w:rsidRPr="00BF245A" w14:paraId="67038211"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057E1E18" w14:textId="77777777" w:rsidR="00BF245A" w:rsidRPr="00BF245A" w:rsidRDefault="00BF245A" w:rsidP="006911DD">
            <w:pPr>
              <w:pStyle w:val="Senseespaiat"/>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52553B2F" w14:textId="77777777" w:rsidR="00BF245A" w:rsidRPr="006911DD" w:rsidRDefault="00BF245A" w:rsidP="006911DD">
            <w:pPr>
              <w:pStyle w:val="Senseespaiat"/>
              <w:jc w:val="both"/>
              <w:rPr>
                <w:b w:val="0"/>
                <w:bCs w:val="0"/>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2ACC6A52" w14:textId="77777777" w:rsidR="00BF245A" w:rsidRPr="006911DD" w:rsidRDefault="00BF245A" w:rsidP="006911DD">
            <w:pPr>
              <w:pStyle w:val="Senseespaiat"/>
              <w:rPr>
                <w:b w:val="0"/>
                <w:bCs w:val="0"/>
              </w:rPr>
            </w:pPr>
            <w:r w:rsidRPr="006911DD">
              <w:rPr>
                <w:b w:val="0"/>
                <w:bCs w:val="0"/>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7F178302" w14:textId="77777777" w:rsidR="00BF245A" w:rsidRPr="006911DD" w:rsidRDefault="00BF245A" w:rsidP="006911DD">
            <w:pPr>
              <w:pStyle w:val="Senseespaiat"/>
              <w:rPr>
                <w:b w:val="0"/>
                <w:bCs w:val="0"/>
              </w:rPr>
            </w:pPr>
            <w:r w:rsidRPr="006911DD">
              <w:rPr>
                <w:b w:val="0"/>
                <w:bCs w:val="0"/>
              </w:rPr>
              <w:t>0</w:t>
            </w:r>
          </w:p>
        </w:tc>
        <w:tc>
          <w:tcPr>
            <w:tcW w:w="0" w:type="auto"/>
            <w:tcBorders>
              <w:top w:val="nil"/>
              <w:left w:val="nil"/>
              <w:bottom w:val="single" w:sz="8" w:space="0" w:color="auto"/>
              <w:right w:val="nil"/>
            </w:tcBorders>
            <w:shd w:val="clear" w:color="auto" w:fill="D9D9D9" w:themeFill="background1" w:themeFillShade="D9"/>
            <w:vAlign w:val="center"/>
            <w:hideMark/>
          </w:tcPr>
          <w:p w14:paraId="4409DEE9" w14:textId="77777777" w:rsidR="00BF245A" w:rsidRPr="006911DD" w:rsidRDefault="00BF245A" w:rsidP="006911DD">
            <w:pPr>
              <w:pStyle w:val="Senseespaiat"/>
              <w:rPr>
                <w:b w:val="0"/>
                <w:bCs w:val="0"/>
              </w:rPr>
            </w:pPr>
            <w:r w:rsidRPr="006911DD">
              <w:rPr>
                <w:b w:val="0"/>
                <w:bCs w:val="0"/>
              </w:rPr>
              <w:t>11</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49B95BCC" w14:textId="77777777" w:rsidR="00BF245A" w:rsidRPr="006911DD" w:rsidRDefault="00BF245A" w:rsidP="006911DD">
            <w:pPr>
              <w:pStyle w:val="Senseespaiat"/>
              <w:rPr>
                <w:b w:val="0"/>
                <w:bCs w:val="0"/>
              </w:rPr>
            </w:pPr>
            <w:r w:rsidRPr="006911DD">
              <w:rPr>
                <w:b w:val="0"/>
                <w:bCs w:val="0"/>
              </w:rPr>
              <w:t>15</w:t>
            </w:r>
          </w:p>
        </w:tc>
      </w:tr>
      <w:tr w:rsidR="006911DD" w:rsidRPr="00BF245A" w14:paraId="1F7B6C09"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0CA1A1AB" w14:textId="77777777" w:rsidR="00BF245A" w:rsidRPr="00BF245A" w:rsidRDefault="00BF245A" w:rsidP="006911DD">
            <w:pPr>
              <w:pStyle w:val="Senseespaiat"/>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2FC3C848" w14:textId="77777777" w:rsidR="00BF245A" w:rsidRPr="006911DD" w:rsidRDefault="00BF245A" w:rsidP="006911DD">
            <w:pPr>
              <w:pStyle w:val="Senseespaiat"/>
              <w:jc w:val="both"/>
              <w:rPr>
                <w:b w:val="0"/>
                <w:bCs w:val="0"/>
              </w:rPr>
            </w:pPr>
          </w:p>
        </w:tc>
        <w:tc>
          <w:tcPr>
            <w:tcW w:w="0" w:type="auto"/>
            <w:tcBorders>
              <w:top w:val="nil"/>
              <w:left w:val="single" w:sz="12" w:space="0" w:color="auto"/>
              <w:bottom w:val="single" w:sz="12" w:space="0" w:color="auto"/>
              <w:right w:val="nil"/>
            </w:tcBorders>
            <w:shd w:val="clear" w:color="auto" w:fill="D9D9D9" w:themeFill="background1" w:themeFillShade="D9"/>
            <w:vAlign w:val="center"/>
            <w:hideMark/>
          </w:tcPr>
          <w:p w14:paraId="04E73D9D" w14:textId="77777777" w:rsidR="00BF245A" w:rsidRPr="006911DD" w:rsidRDefault="00BF245A" w:rsidP="006911DD">
            <w:pPr>
              <w:pStyle w:val="Senseespaiat"/>
              <w:rPr>
                <w:b w:val="0"/>
                <w:bCs w:val="0"/>
              </w:rPr>
            </w:pPr>
            <w:r w:rsidRPr="006911DD">
              <w:rPr>
                <w:b w:val="0"/>
                <w:bCs w:val="0"/>
              </w:rPr>
              <w:t>6</w:t>
            </w:r>
          </w:p>
        </w:tc>
        <w:tc>
          <w:tcPr>
            <w:tcW w:w="0" w:type="auto"/>
            <w:tcBorders>
              <w:top w:val="nil"/>
              <w:left w:val="dashed" w:sz="8" w:space="0" w:color="auto"/>
              <w:bottom w:val="single" w:sz="12" w:space="0" w:color="auto"/>
              <w:right w:val="single" w:sz="12" w:space="0" w:color="auto"/>
            </w:tcBorders>
            <w:shd w:val="clear" w:color="auto" w:fill="D9D9D9" w:themeFill="background1" w:themeFillShade="D9"/>
            <w:noWrap/>
            <w:vAlign w:val="center"/>
            <w:hideMark/>
          </w:tcPr>
          <w:p w14:paraId="36336024" w14:textId="77777777" w:rsidR="00BF245A" w:rsidRPr="006911DD" w:rsidRDefault="00BF245A" w:rsidP="006911DD">
            <w:pPr>
              <w:pStyle w:val="Senseespaiat"/>
              <w:rPr>
                <w:b w:val="0"/>
                <w:bCs w:val="0"/>
              </w:rPr>
            </w:pPr>
            <w:r w:rsidRPr="006911DD">
              <w:rPr>
                <w:b w:val="0"/>
                <w:bCs w:val="0"/>
              </w:rPr>
              <w:t>2</w:t>
            </w:r>
          </w:p>
        </w:tc>
        <w:tc>
          <w:tcPr>
            <w:tcW w:w="0" w:type="auto"/>
            <w:tcBorders>
              <w:top w:val="nil"/>
              <w:left w:val="nil"/>
              <w:bottom w:val="single" w:sz="12" w:space="0" w:color="auto"/>
              <w:right w:val="nil"/>
            </w:tcBorders>
            <w:shd w:val="clear" w:color="auto" w:fill="F2F2F2" w:themeFill="background1" w:themeFillShade="F2"/>
            <w:vAlign w:val="center"/>
            <w:hideMark/>
          </w:tcPr>
          <w:p w14:paraId="6BFC1014" w14:textId="77777777" w:rsidR="00BF245A" w:rsidRPr="006911DD" w:rsidRDefault="00BF245A" w:rsidP="006911DD">
            <w:pPr>
              <w:pStyle w:val="Senseespaiat"/>
              <w:rPr>
                <w:b w:val="0"/>
                <w:bCs w:val="0"/>
              </w:rPr>
            </w:pPr>
            <w:r w:rsidRPr="006911DD">
              <w:rPr>
                <w:b w:val="0"/>
                <w:bCs w:val="0"/>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4001C8A6" w14:textId="77777777" w:rsidR="00BF245A" w:rsidRPr="006911DD" w:rsidRDefault="00BF245A" w:rsidP="006911DD">
            <w:pPr>
              <w:pStyle w:val="Senseespaiat"/>
              <w:rPr>
                <w:b w:val="0"/>
                <w:bCs w:val="0"/>
              </w:rPr>
            </w:pPr>
            <w:r w:rsidRPr="006911DD">
              <w:rPr>
                <w:b w:val="0"/>
                <w:bCs w:val="0"/>
              </w:rPr>
              <w:t>15</w:t>
            </w:r>
          </w:p>
        </w:tc>
      </w:tr>
      <w:tr w:rsidR="00BF245A" w:rsidRPr="00BF245A" w14:paraId="35EDCF4B"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auto"/>
            <w:vAlign w:val="center"/>
            <w:hideMark/>
          </w:tcPr>
          <w:p w14:paraId="5CEC660A" w14:textId="77777777" w:rsidR="00BF245A" w:rsidRPr="00BF245A" w:rsidRDefault="00BF245A" w:rsidP="006911DD">
            <w:pPr>
              <w:pStyle w:val="Senseespaiat"/>
            </w:pPr>
            <w:r w:rsidRPr="00BF245A">
              <w:t>OJO DE ODÍN</w:t>
            </w:r>
          </w:p>
        </w:tc>
        <w:tc>
          <w:tcPr>
            <w:tcW w:w="0" w:type="auto"/>
            <w:vMerge w:val="restart"/>
            <w:tcBorders>
              <w:top w:val="nil"/>
              <w:left w:val="single" w:sz="12" w:space="0" w:color="auto"/>
              <w:bottom w:val="single" w:sz="12" w:space="0" w:color="000000"/>
              <w:right w:val="nil"/>
            </w:tcBorders>
            <w:shd w:val="clear" w:color="auto" w:fill="auto"/>
            <w:vAlign w:val="center"/>
            <w:hideMark/>
          </w:tcPr>
          <w:p w14:paraId="7413867D" w14:textId="38F2D241" w:rsidR="00BF245A" w:rsidRPr="006911DD" w:rsidRDefault="00BF245A" w:rsidP="006911DD">
            <w:pPr>
              <w:pStyle w:val="Senseespaiat"/>
              <w:jc w:val="both"/>
              <w:rPr>
                <w:b w:val="0"/>
                <w:bCs w:val="0"/>
              </w:rPr>
            </w:pPr>
            <w:r w:rsidRPr="006911DD">
              <w:rPr>
                <w:b w:val="0"/>
                <w:bCs w:val="0"/>
              </w:rPr>
              <w:t xml:space="preserve">El jugador se </w:t>
            </w:r>
            <w:r w:rsidR="00F0606B">
              <w:rPr>
                <w:b w:val="0"/>
                <w:bCs w:val="0"/>
              </w:rPr>
              <w:t>tele transporta</w:t>
            </w:r>
            <w:r w:rsidRPr="006911DD">
              <w:rPr>
                <w:b w:val="0"/>
                <w:bCs w:val="0"/>
              </w:rPr>
              <w:t xml:space="preserve"> diez checkpoints </w:t>
            </w:r>
            <w:r w:rsidR="00F0606B">
              <w:rPr>
                <w:b w:val="0"/>
                <w:bCs w:val="0"/>
              </w:rPr>
              <w:t>delante de él</w:t>
            </w:r>
            <w:r w:rsidRPr="006911DD">
              <w:rPr>
                <w:b w:val="0"/>
                <w:bCs w:val="0"/>
              </w:rPr>
              <w:t>.</w:t>
            </w: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2C1B6917" w14:textId="77777777" w:rsidR="00BF245A" w:rsidRPr="006911DD" w:rsidRDefault="00BF245A" w:rsidP="006911DD">
            <w:pPr>
              <w:pStyle w:val="Senseespaiat"/>
              <w:rPr>
                <w:b w:val="0"/>
                <w:bCs w:val="0"/>
              </w:rPr>
            </w:pPr>
            <w:r w:rsidRPr="006911DD">
              <w:rPr>
                <w:b w:val="0"/>
                <w:bCs w:val="0"/>
              </w:rPr>
              <w:t>1</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329B5E9D" w14:textId="77777777" w:rsidR="00BF245A" w:rsidRPr="006911DD" w:rsidRDefault="00BF245A" w:rsidP="006911DD">
            <w:pPr>
              <w:pStyle w:val="Senseespaiat"/>
              <w:rPr>
                <w:b w:val="0"/>
                <w:bCs w:val="0"/>
              </w:rPr>
            </w:pPr>
            <w:r w:rsidRPr="006911DD">
              <w:rPr>
                <w:b w:val="0"/>
                <w:bCs w:val="0"/>
              </w:rPr>
              <w:t>0</w:t>
            </w:r>
          </w:p>
        </w:tc>
        <w:tc>
          <w:tcPr>
            <w:tcW w:w="0" w:type="auto"/>
            <w:tcBorders>
              <w:top w:val="nil"/>
              <w:left w:val="nil"/>
              <w:bottom w:val="single" w:sz="8" w:space="0" w:color="auto"/>
              <w:right w:val="nil"/>
            </w:tcBorders>
            <w:shd w:val="clear" w:color="auto" w:fill="FFFFFF" w:themeFill="background1"/>
            <w:vAlign w:val="center"/>
            <w:hideMark/>
          </w:tcPr>
          <w:p w14:paraId="0D897CEA" w14:textId="77777777" w:rsidR="00BF245A" w:rsidRPr="006911DD" w:rsidRDefault="00BF245A" w:rsidP="006911DD">
            <w:pPr>
              <w:pStyle w:val="Senseespaiat"/>
              <w:rPr>
                <w:b w:val="0"/>
                <w:bCs w:val="0"/>
              </w:rPr>
            </w:pPr>
            <w:r w:rsidRPr="006911DD">
              <w:rPr>
                <w:b w:val="0"/>
                <w:bCs w:val="0"/>
              </w:rPr>
              <w:t>7</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6E89C23F" w14:textId="77777777" w:rsidR="00BF245A" w:rsidRPr="006911DD" w:rsidRDefault="00BF245A" w:rsidP="006911DD">
            <w:pPr>
              <w:pStyle w:val="Senseespaiat"/>
              <w:rPr>
                <w:b w:val="0"/>
                <w:bCs w:val="0"/>
              </w:rPr>
            </w:pPr>
            <w:r w:rsidRPr="006911DD">
              <w:rPr>
                <w:b w:val="0"/>
                <w:bCs w:val="0"/>
              </w:rPr>
              <w:t>10</w:t>
            </w:r>
          </w:p>
        </w:tc>
      </w:tr>
      <w:tr w:rsidR="00BF245A" w:rsidRPr="00BF245A" w14:paraId="320AA38F"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7F363301" w14:textId="77777777" w:rsidR="00BF245A" w:rsidRPr="00BF245A" w:rsidRDefault="00BF245A" w:rsidP="006911DD">
            <w:pPr>
              <w:pStyle w:val="Senseespaiat"/>
            </w:pPr>
          </w:p>
        </w:tc>
        <w:tc>
          <w:tcPr>
            <w:tcW w:w="0" w:type="auto"/>
            <w:vMerge/>
            <w:tcBorders>
              <w:top w:val="nil"/>
              <w:left w:val="single" w:sz="12" w:space="0" w:color="auto"/>
              <w:bottom w:val="single" w:sz="12" w:space="0" w:color="000000"/>
              <w:right w:val="nil"/>
            </w:tcBorders>
            <w:vAlign w:val="center"/>
            <w:hideMark/>
          </w:tcPr>
          <w:p w14:paraId="5D4FA77F" w14:textId="77777777" w:rsidR="00BF245A" w:rsidRPr="006911DD" w:rsidRDefault="00BF245A" w:rsidP="006911DD">
            <w:pPr>
              <w:pStyle w:val="Senseespaiat"/>
              <w:jc w:val="both"/>
              <w:rPr>
                <w:b w:val="0"/>
                <w:bCs w:val="0"/>
              </w:rPr>
            </w:pPr>
          </w:p>
        </w:tc>
        <w:tc>
          <w:tcPr>
            <w:tcW w:w="0" w:type="auto"/>
            <w:tcBorders>
              <w:top w:val="nil"/>
              <w:left w:val="single" w:sz="12" w:space="0" w:color="auto"/>
              <w:bottom w:val="single" w:sz="8" w:space="0" w:color="auto"/>
              <w:right w:val="nil"/>
            </w:tcBorders>
            <w:shd w:val="clear" w:color="auto" w:fill="auto"/>
            <w:vAlign w:val="center"/>
            <w:hideMark/>
          </w:tcPr>
          <w:p w14:paraId="53D98FF9" w14:textId="77777777" w:rsidR="00BF245A" w:rsidRPr="006911DD" w:rsidRDefault="00BF245A" w:rsidP="006911DD">
            <w:pPr>
              <w:pStyle w:val="Senseespaiat"/>
              <w:rPr>
                <w:b w:val="0"/>
                <w:bCs w:val="0"/>
              </w:rPr>
            </w:pPr>
            <w:r w:rsidRPr="006911DD">
              <w:rPr>
                <w:b w:val="0"/>
                <w:bCs w:val="0"/>
              </w:rPr>
              <w:t>2</w:t>
            </w:r>
          </w:p>
        </w:tc>
        <w:tc>
          <w:tcPr>
            <w:tcW w:w="0" w:type="auto"/>
            <w:tcBorders>
              <w:top w:val="nil"/>
              <w:left w:val="dashed" w:sz="8" w:space="0" w:color="auto"/>
              <w:bottom w:val="single" w:sz="8" w:space="0" w:color="auto"/>
              <w:right w:val="single" w:sz="12" w:space="0" w:color="auto"/>
            </w:tcBorders>
            <w:shd w:val="clear" w:color="auto" w:fill="auto"/>
            <w:noWrap/>
            <w:vAlign w:val="center"/>
          </w:tcPr>
          <w:p w14:paraId="5C751F51" w14:textId="77777777" w:rsidR="00BF245A" w:rsidRPr="006911DD" w:rsidRDefault="00BF245A" w:rsidP="006911DD">
            <w:pPr>
              <w:pStyle w:val="Senseespaiat"/>
              <w:rPr>
                <w:b w:val="0"/>
                <w:bCs w:val="0"/>
              </w:rPr>
            </w:pPr>
            <w:r w:rsidRPr="006911DD">
              <w:rPr>
                <w:b w:val="0"/>
                <w:bCs w:val="0"/>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143F5ACB" w14:textId="77777777" w:rsidR="00BF245A" w:rsidRPr="006911DD" w:rsidRDefault="00BF245A" w:rsidP="006911DD">
            <w:pPr>
              <w:pStyle w:val="Senseespaiat"/>
              <w:rPr>
                <w:b w:val="0"/>
                <w:bCs w:val="0"/>
              </w:rPr>
            </w:pPr>
            <w:r w:rsidRPr="006911DD">
              <w:rPr>
                <w:b w:val="0"/>
                <w:bCs w:val="0"/>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5D8AD498" w14:textId="77777777" w:rsidR="00BF245A" w:rsidRPr="006911DD" w:rsidRDefault="00BF245A" w:rsidP="006911DD">
            <w:pPr>
              <w:pStyle w:val="Senseespaiat"/>
              <w:rPr>
                <w:b w:val="0"/>
                <w:bCs w:val="0"/>
              </w:rPr>
            </w:pPr>
            <w:r w:rsidRPr="006911DD">
              <w:rPr>
                <w:b w:val="0"/>
                <w:bCs w:val="0"/>
              </w:rPr>
              <w:t>10</w:t>
            </w:r>
          </w:p>
        </w:tc>
      </w:tr>
      <w:tr w:rsidR="00BF245A" w:rsidRPr="00BF245A" w14:paraId="4F05D62C"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5D3184B5" w14:textId="77777777" w:rsidR="00BF245A" w:rsidRPr="00BF245A" w:rsidRDefault="00BF245A" w:rsidP="006911DD">
            <w:pPr>
              <w:pStyle w:val="Senseespaiat"/>
            </w:pPr>
          </w:p>
        </w:tc>
        <w:tc>
          <w:tcPr>
            <w:tcW w:w="0" w:type="auto"/>
            <w:vMerge/>
            <w:tcBorders>
              <w:top w:val="nil"/>
              <w:left w:val="single" w:sz="12" w:space="0" w:color="auto"/>
              <w:bottom w:val="single" w:sz="12" w:space="0" w:color="000000"/>
              <w:right w:val="nil"/>
            </w:tcBorders>
            <w:vAlign w:val="center"/>
            <w:hideMark/>
          </w:tcPr>
          <w:p w14:paraId="4FBCF2D6" w14:textId="77777777" w:rsidR="00BF245A" w:rsidRPr="006911DD" w:rsidRDefault="00BF245A" w:rsidP="006911DD">
            <w:pPr>
              <w:pStyle w:val="Senseespaiat"/>
              <w:jc w:val="both"/>
              <w:rPr>
                <w:b w:val="0"/>
                <w:bCs w:val="0"/>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1EBCE8D7" w14:textId="77777777" w:rsidR="00BF245A" w:rsidRPr="006911DD" w:rsidRDefault="00BF245A" w:rsidP="006911DD">
            <w:pPr>
              <w:pStyle w:val="Senseespaiat"/>
              <w:rPr>
                <w:b w:val="0"/>
                <w:bCs w:val="0"/>
              </w:rPr>
            </w:pPr>
            <w:r w:rsidRPr="006911DD">
              <w:rPr>
                <w:b w:val="0"/>
                <w:bCs w:val="0"/>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tcPr>
          <w:p w14:paraId="503D4590" w14:textId="77777777" w:rsidR="00BF245A" w:rsidRPr="006911DD" w:rsidRDefault="00BF245A" w:rsidP="006911DD">
            <w:pPr>
              <w:pStyle w:val="Senseespaiat"/>
              <w:rPr>
                <w:b w:val="0"/>
                <w:bCs w:val="0"/>
              </w:rPr>
            </w:pPr>
            <w:r w:rsidRPr="006911DD">
              <w:rPr>
                <w:b w:val="0"/>
                <w:bCs w:val="0"/>
              </w:rPr>
              <w:t>0</w:t>
            </w:r>
          </w:p>
        </w:tc>
        <w:tc>
          <w:tcPr>
            <w:tcW w:w="0" w:type="auto"/>
            <w:tcBorders>
              <w:top w:val="nil"/>
              <w:left w:val="nil"/>
              <w:bottom w:val="single" w:sz="8" w:space="0" w:color="auto"/>
              <w:right w:val="nil"/>
            </w:tcBorders>
            <w:shd w:val="clear" w:color="auto" w:fill="FFFFFF" w:themeFill="background1"/>
            <w:vAlign w:val="center"/>
            <w:hideMark/>
          </w:tcPr>
          <w:p w14:paraId="59A28DC3" w14:textId="77777777" w:rsidR="00BF245A" w:rsidRPr="006911DD" w:rsidRDefault="00BF245A" w:rsidP="006911DD">
            <w:pPr>
              <w:pStyle w:val="Senseespaiat"/>
              <w:rPr>
                <w:b w:val="0"/>
                <w:bCs w:val="0"/>
              </w:rPr>
            </w:pPr>
            <w:r w:rsidRPr="006911DD">
              <w:rPr>
                <w:b w:val="0"/>
                <w:bCs w:val="0"/>
              </w:rPr>
              <w:t>9</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4C25539F" w14:textId="77777777" w:rsidR="00BF245A" w:rsidRPr="006911DD" w:rsidRDefault="00BF245A" w:rsidP="006911DD">
            <w:pPr>
              <w:pStyle w:val="Senseespaiat"/>
              <w:rPr>
                <w:b w:val="0"/>
                <w:bCs w:val="0"/>
              </w:rPr>
            </w:pPr>
            <w:r w:rsidRPr="006911DD">
              <w:rPr>
                <w:b w:val="0"/>
                <w:bCs w:val="0"/>
              </w:rPr>
              <w:t>15</w:t>
            </w:r>
          </w:p>
        </w:tc>
      </w:tr>
      <w:tr w:rsidR="00BF245A" w:rsidRPr="00BF245A" w14:paraId="414F536D"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2DF646E7" w14:textId="77777777" w:rsidR="00BF245A" w:rsidRPr="00BF245A" w:rsidRDefault="00BF245A" w:rsidP="006911DD">
            <w:pPr>
              <w:pStyle w:val="Senseespaiat"/>
            </w:pPr>
          </w:p>
        </w:tc>
        <w:tc>
          <w:tcPr>
            <w:tcW w:w="0" w:type="auto"/>
            <w:vMerge/>
            <w:tcBorders>
              <w:top w:val="nil"/>
              <w:left w:val="single" w:sz="12" w:space="0" w:color="auto"/>
              <w:bottom w:val="single" w:sz="12" w:space="0" w:color="000000"/>
              <w:right w:val="nil"/>
            </w:tcBorders>
            <w:vAlign w:val="center"/>
            <w:hideMark/>
          </w:tcPr>
          <w:p w14:paraId="5C0ADB7E" w14:textId="77777777" w:rsidR="00BF245A" w:rsidRPr="006911DD" w:rsidRDefault="00BF245A" w:rsidP="006911DD">
            <w:pPr>
              <w:pStyle w:val="Senseespaiat"/>
              <w:jc w:val="both"/>
              <w:rPr>
                <w:b w:val="0"/>
                <w:bCs w:val="0"/>
              </w:rPr>
            </w:pPr>
          </w:p>
        </w:tc>
        <w:tc>
          <w:tcPr>
            <w:tcW w:w="0" w:type="auto"/>
            <w:tcBorders>
              <w:top w:val="nil"/>
              <w:left w:val="single" w:sz="12" w:space="0" w:color="auto"/>
              <w:bottom w:val="single" w:sz="8" w:space="0" w:color="auto"/>
              <w:right w:val="nil"/>
            </w:tcBorders>
            <w:shd w:val="clear" w:color="auto" w:fill="auto"/>
            <w:vAlign w:val="center"/>
            <w:hideMark/>
          </w:tcPr>
          <w:p w14:paraId="279346DE" w14:textId="77777777" w:rsidR="00BF245A" w:rsidRPr="006911DD" w:rsidRDefault="00BF245A" w:rsidP="006911DD">
            <w:pPr>
              <w:pStyle w:val="Senseespaiat"/>
              <w:rPr>
                <w:b w:val="0"/>
                <w:bCs w:val="0"/>
              </w:rPr>
            </w:pPr>
            <w:r w:rsidRPr="006911DD">
              <w:rPr>
                <w:b w:val="0"/>
                <w:bCs w:val="0"/>
              </w:rPr>
              <w:t>4</w:t>
            </w:r>
          </w:p>
        </w:tc>
        <w:tc>
          <w:tcPr>
            <w:tcW w:w="0" w:type="auto"/>
            <w:tcBorders>
              <w:top w:val="nil"/>
              <w:left w:val="dashed" w:sz="8" w:space="0" w:color="auto"/>
              <w:bottom w:val="single" w:sz="8" w:space="0" w:color="auto"/>
              <w:right w:val="single" w:sz="12" w:space="0" w:color="auto"/>
            </w:tcBorders>
            <w:shd w:val="clear" w:color="auto" w:fill="auto"/>
            <w:noWrap/>
            <w:vAlign w:val="center"/>
          </w:tcPr>
          <w:p w14:paraId="5812812C" w14:textId="77777777" w:rsidR="00BF245A" w:rsidRPr="006911DD" w:rsidRDefault="00BF245A" w:rsidP="006911DD">
            <w:pPr>
              <w:pStyle w:val="Senseespaiat"/>
              <w:rPr>
                <w:b w:val="0"/>
                <w:bCs w:val="0"/>
              </w:rPr>
            </w:pPr>
            <w:r w:rsidRPr="006911DD">
              <w:rPr>
                <w:b w:val="0"/>
                <w:bCs w:val="0"/>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58F25C9C" w14:textId="77777777" w:rsidR="00BF245A" w:rsidRPr="006911DD" w:rsidRDefault="00BF245A" w:rsidP="006911DD">
            <w:pPr>
              <w:pStyle w:val="Senseespaiat"/>
              <w:rPr>
                <w:b w:val="0"/>
                <w:bCs w:val="0"/>
              </w:rPr>
            </w:pPr>
            <w:r w:rsidRPr="006911DD">
              <w:rPr>
                <w:b w:val="0"/>
                <w:bCs w:val="0"/>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4D7AE87" w14:textId="77777777" w:rsidR="00BF245A" w:rsidRPr="006911DD" w:rsidRDefault="00BF245A" w:rsidP="006911DD">
            <w:pPr>
              <w:pStyle w:val="Senseespaiat"/>
              <w:rPr>
                <w:b w:val="0"/>
                <w:bCs w:val="0"/>
              </w:rPr>
            </w:pPr>
            <w:r w:rsidRPr="006911DD">
              <w:rPr>
                <w:b w:val="0"/>
                <w:bCs w:val="0"/>
              </w:rPr>
              <w:t>20</w:t>
            </w:r>
          </w:p>
        </w:tc>
      </w:tr>
      <w:tr w:rsidR="00BF245A" w:rsidRPr="00BF245A" w14:paraId="3D88112E" w14:textId="77777777" w:rsidTr="006911DD">
        <w:trPr>
          <w:trHeight w:val="345"/>
          <w:jc w:val="center"/>
        </w:trPr>
        <w:tc>
          <w:tcPr>
            <w:tcW w:w="0" w:type="auto"/>
            <w:vMerge/>
            <w:tcBorders>
              <w:top w:val="single" w:sz="12" w:space="0" w:color="auto"/>
              <w:left w:val="single" w:sz="12" w:space="0" w:color="auto"/>
              <w:bottom w:val="single" w:sz="12" w:space="0" w:color="auto"/>
              <w:right w:val="single" w:sz="12" w:space="0" w:color="auto"/>
            </w:tcBorders>
            <w:vAlign w:val="center"/>
            <w:hideMark/>
          </w:tcPr>
          <w:p w14:paraId="1B404308" w14:textId="77777777" w:rsidR="00BF245A" w:rsidRPr="00BF245A" w:rsidRDefault="00BF245A" w:rsidP="006911DD">
            <w:pPr>
              <w:pStyle w:val="Senseespaiat"/>
            </w:pPr>
          </w:p>
        </w:tc>
        <w:tc>
          <w:tcPr>
            <w:tcW w:w="0" w:type="auto"/>
            <w:vMerge/>
            <w:tcBorders>
              <w:top w:val="nil"/>
              <w:left w:val="single" w:sz="12" w:space="0" w:color="auto"/>
              <w:bottom w:val="single" w:sz="12" w:space="0" w:color="000000"/>
              <w:right w:val="nil"/>
            </w:tcBorders>
            <w:vAlign w:val="center"/>
            <w:hideMark/>
          </w:tcPr>
          <w:p w14:paraId="0B5859DC" w14:textId="77777777" w:rsidR="00BF245A" w:rsidRPr="006911DD" w:rsidRDefault="00BF245A" w:rsidP="006911DD">
            <w:pPr>
              <w:pStyle w:val="Senseespaiat"/>
              <w:jc w:val="both"/>
              <w:rPr>
                <w:b w:val="0"/>
                <w:bCs w:val="0"/>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577BF921" w14:textId="77777777" w:rsidR="00BF245A" w:rsidRPr="006911DD" w:rsidRDefault="00BF245A" w:rsidP="006911DD">
            <w:pPr>
              <w:pStyle w:val="Senseespaiat"/>
              <w:rPr>
                <w:b w:val="0"/>
                <w:bCs w:val="0"/>
              </w:rPr>
            </w:pPr>
            <w:r w:rsidRPr="006911DD">
              <w:rPr>
                <w:b w:val="0"/>
                <w:bCs w:val="0"/>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tcPr>
          <w:p w14:paraId="4A114745" w14:textId="77777777" w:rsidR="00BF245A" w:rsidRPr="006911DD" w:rsidRDefault="00BF245A" w:rsidP="006911DD">
            <w:pPr>
              <w:pStyle w:val="Senseespaiat"/>
              <w:rPr>
                <w:b w:val="0"/>
                <w:bCs w:val="0"/>
              </w:rPr>
            </w:pPr>
            <w:r w:rsidRPr="006911DD">
              <w:rPr>
                <w:b w:val="0"/>
                <w:bCs w:val="0"/>
              </w:rPr>
              <w:t>0</w:t>
            </w:r>
          </w:p>
        </w:tc>
        <w:tc>
          <w:tcPr>
            <w:tcW w:w="0" w:type="auto"/>
            <w:tcBorders>
              <w:top w:val="nil"/>
              <w:left w:val="nil"/>
              <w:bottom w:val="single" w:sz="8" w:space="0" w:color="auto"/>
              <w:right w:val="nil"/>
            </w:tcBorders>
            <w:shd w:val="clear" w:color="auto" w:fill="FFFFFF" w:themeFill="background1"/>
            <w:vAlign w:val="center"/>
            <w:hideMark/>
          </w:tcPr>
          <w:p w14:paraId="13E80B92" w14:textId="77777777" w:rsidR="00BF245A" w:rsidRPr="006911DD" w:rsidRDefault="00BF245A" w:rsidP="006911DD">
            <w:pPr>
              <w:pStyle w:val="Senseespaiat"/>
              <w:rPr>
                <w:b w:val="0"/>
                <w:bCs w:val="0"/>
              </w:rPr>
            </w:pPr>
            <w:r w:rsidRPr="006911DD">
              <w:rPr>
                <w:b w:val="0"/>
                <w:bCs w:val="0"/>
              </w:rPr>
              <w:t>11</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481089EC" w14:textId="77777777" w:rsidR="00BF245A" w:rsidRPr="006911DD" w:rsidRDefault="00BF245A" w:rsidP="006911DD">
            <w:pPr>
              <w:pStyle w:val="Senseespaiat"/>
              <w:rPr>
                <w:b w:val="0"/>
                <w:bCs w:val="0"/>
              </w:rPr>
            </w:pPr>
            <w:r w:rsidRPr="006911DD">
              <w:rPr>
                <w:b w:val="0"/>
                <w:bCs w:val="0"/>
              </w:rPr>
              <w:t>30</w:t>
            </w:r>
          </w:p>
        </w:tc>
      </w:tr>
      <w:tr w:rsidR="00BF245A" w:rsidRPr="00BF245A" w14:paraId="53600451"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2807E183" w14:textId="77777777" w:rsidR="00BF245A" w:rsidRPr="00BF245A" w:rsidRDefault="00BF245A" w:rsidP="006911DD">
            <w:pPr>
              <w:pStyle w:val="Senseespaiat"/>
            </w:pPr>
          </w:p>
        </w:tc>
        <w:tc>
          <w:tcPr>
            <w:tcW w:w="0" w:type="auto"/>
            <w:vMerge/>
            <w:tcBorders>
              <w:top w:val="nil"/>
              <w:left w:val="single" w:sz="12" w:space="0" w:color="auto"/>
              <w:bottom w:val="single" w:sz="12" w:space="0" w:color="000000"/>
              <w:right w:val="nil"/>
            </w:tcBorders>
            <w:vAlign w:val="center"/>
            <w:hideMark/>
          </w:tcPr>
          <w:p w14:paraId="51632339" w14:textId="77777777" w:rsidR="00BF245A" w:rsidRPr="006911DD" w:rsidRDefault="00BF245A" w:rsidP="006911DD">
            <w:pPr>
              <w:pStyle w:val="Senseespaiat"/>
              <w:jc w:val="both"/>
              <w:rPr>
                <w:b w:val="0"/>
                <w:bCs w:val="0"/>
              </w:rPr>
            </w:pPr>
          </w:p>
        </w:tc>
        <w:tc>
          <w:tcPr>
            <w:tcW w:w="0" w:type="auto"/>
            <w:tcBorders>
              <w:top w:val="nil"/>
              <w:left w:val="single" w:sz="12" w:space="0" w:color="auto"/>
              <w:bottom w:val="nil"/>
              <w:right w:val="nil"/>
            </w:tcBorders>
            <w:shd w:val="clear" w:color="auto" w:fill="auto"/>
            <w:vAlign w:val="center"/>
            <w:hideMark/>
          </w:tcPr>
          <w:p w14:paraId="634B2A3B" w14:textId="77777777" w:rsidR="00BF245A" w:rsidRPr="006911DD" w:rsidRDefault="00BF245A" w:rsidP="006911DD">
            <w:pPr>
              <w:pStyle w:val="Senseespaiat"/>
              <w:rPr>
                <w:b w:val="0"/>
                <w:bCs w:val="0"/>
              </w:rPr>
            </w:pPr>
            <w:r w:rsidRPr="006911DD">
              <w:rPr>
                <w:b w:val="0"/>
                <w:bCs w:val="0"/>
              </w:rPr>
              <w:t>6</w:t>
            </w:r>
          </w:p>
        </w:tc>
        <w:tc>
          <w:tcPr>
            <w:tcW w:w="0" w:type="auto"/>
            <w:tcBorders>
              <w:top w:val="nil"/>
              <w:left w:val="dashed" w:sz="8" w:space="0" w:color="auto"/>
              <w:bottom w:val="nil"/>
              <w:right w:val="single" w:sz="12" w:space="0" w:color="auto"/>
            </w:tcBorders>
            <w:shd w:val="clear" w:color="auto" w:fill="auto"/>
            <w:noWrap/>
            <w:vAlign w:val="center"/>
          </w:tcPr>
          <w:p w14:paraId="55A0022F" w14:textId="77777777" w:rsidR="00BF245A" w:rsidRPr="006911DD" w:rsidRDefault="00BF245A" w:rsidP="006911DD">
            <w:pPr>
              <w:pStyle w:val="Senseespaiat"/>
              <w:rPr>
                <w:b w:val="0"/>
                <w:bCs w:val="0"/>
              </w:rPr>
            </w:pPr>
            <w:r w:rsidRPr="006911DD">
              <w:rPr>
                <w:b w:val="0"/>
                <w:bCs w:val="0"/>
              </w:rPr>
              <w:t>0</w:t>
            </w:r>
          </w:p>
        </w:tc>
        <w:tc>
          <w:tcPr>
            <w:tcW w:w="0" w:type="auto"/>
            <w:tcBorders>
              <w:top w:val="nil"/>
              <w:left w:val="nil"/>
              <w:bottom w:val="single" w:sz="12" w:space="0" w:color="auto"/>
              <w:right w:val="nil"/>
            </w:tcBorders>
            <w:shd w:val="clear" w:color="auto" w:fill="F2F2F2" w:themeFill="background1" w:themeFillShade="F2"/>
            <w:vAlign w:val="center"/>
            <w:hideMark/>
          </w:tcPr>
          <w:p w14:paraId="76809C5D" w14:textId="77777777" w:rsidR="00BF245A" w:rsidRPr="006911DD" w:rsidRDefault="00BF245A" w:rsidP="006911DD">
            <w:pPr>
              <w:pStyle w:val="Senseespaiat"/>
              <w:rPr>
                <w:b w:val="0"/>
                <w:bCs w:val="0"/>
              </w:rPr>
            </w:pPr>
            <w:r w:rsidRPr="006911DD">
              <w:rPr>
                <w:b w:val="0"/>
                <w:bCs w:val="0"/>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3EFB8D14" w14:textId="77777777" w:rsidR="00BF245A" w:rsidRPr="006911DD" w:rsidRDefault="00BF245A" w:rsidP="006911DD">
            <w:pPr>
              <w:pStyle w:val="Senseespaiat"/>
              <w:rPr>
                <w:b w:val="0"/>
                <w:bCs w:val="0"/>
              </w:rPr>
            </w:pPr>
            <w:r w:rsidRPr="006911DD">
              <w:rPr>
                <w:b w:val="0"/>
                <w:bCs w:val="0"/>
              </w:rPr>
              <w:t>39</w:t>
            </w:r>
          </w:p>
        </w:tc>
      </w:tr>
      <w:tr w:rsidR="00BF245A" w:rsidRPr="00BF245A" w14:paraId="7878DF84"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25927F47" w14:textId="77777777" w:rsidR="00BF245A" w:rsidRPr="00BF245A" w:rsidRDefault="00BF245A" w:rsidP="006911DD">
            <w:pPr>
              <w:pStyle w:val="Senseespaiat"/>
            </w:pPr>
            <w:r w:rsidRPr="00BF245A">
              <w:t>MORDISCO DE JÖRMUNDGANDER</w:t>
            </w:r>
          </w:p>
        </w:tc>
        <w:tc>
          <w:tcPr>
            <w:tcW w:w="0" w:type="auto"/>
            <w:vMerge w:val="restart"/>
            <w:tcBorders>
              <w:top w:val="single" w:sz="12" w:space="0" w:color="auto"/>
              <w:left w:val="single" w:sz="12" w:space="0" w:color="auto"/>
              <w:bottom w:val="single" w:sz="12" w:space="0" w:color="000000"/>
              <w:right w:val="nil"/>
            </w:tcBorders>
            <w:shd w:val="clear" w:color="auto" w:fill="F2F2F2" w:themeFill="background1" w:themeFillShade="F2"/>
            <w:vAlign w:val="center"/>
            <w:hideMark/>
          </w:tcPr>
          <w:p w14:paraId="00299732" w14:textId="7673B08D" w:rsidR="00BF245A" w:rsidRPr="006911DD" w:rsidRDefault="00BF245A" w:rsidP="006911DD">
            <w:pPr>
              <w:pStyle w:val="Senseespaiat"/>
              <w:jc w:val="both"/>
              <w:rPr>
                <w:b w:val="0"/>
                <w:bCs w:val="0"/>
              </w:rPr>
            </w:pPr>
            <w:r w:rsidRPr="006911DD">
              <w:rPr>
                <w:b w:val="0"/>
                <w:bCs w:val="0"/>
              </w:rPr>
              <w:t xml:space="preserve">A los tres primeros que van en la carrera sufrirán un golpe parecido al que puedan sufrir con el Mjölnir, las Lanzas de las </w:t>
            </w:r>
            <w:r w:rsidR="00F0606B">
              <w:rPr>
                <w:b w:val="0"/>
                <w:bCs w:val="0"/>
              </w:rPr>
              <w:t>Valquirias</w:t>
            </w:r>
            <w:r w:rsidRPr="006911DD">
              <w:rPr>
                <w:b w:val="0"/>
                <w:bCs w:val="0"/>
              </w:rPr>
              <w:t xml:space="preserve"> y la manzana de Iðunn. Siempre y cuando no</w:t>
            </w:r>
          </w:p>
        </w:tc>
        <w:tc>
          <w:tcPr>
            <w:tcW w:w="0" w:type="auto"/>
            <w:tcBorders>
              <w:top w:val="single" w:sz="12" w:space="0" w:color="auto"/>
              <w:left w:val="single" w:sz="12" w:space="0" w:color="auto"/>
              <w:bottom w:val="single" w:sz="8" w:space="0" w:color="auto"/>
              <w:right w:val="nil"/>
            </w:tcBorders>
            <w:shd w:val="clear" w:color="auto" w:fill="F2F2F2" w:themeFill="background1" w:themeFillShade="F2"/>
            <w:vAlign w:val="center"/>
            <w:hideMark/>
          </w:tcPr>
          <w:p w14:paraId="569A08D1" w14:textId="77777777" w:rsidR="00BF245A" w:rsidRPr="006911DD" w:rsidRDefault="00BF245A" w:rsidP="006911DD">
            <w:pPr>
              <w:pStyle w:val="Senseespaiat"/>
              <w:rPr>
                <w:b w:val="0"/>
                <w:bCs w:val="0"/>
              </w:rPr>
            </w:pPr>
            <w:r w:rsidRPr="006911DD">
              <w:rPr>
                <w:b w:val="0"/>
                <w:bCs w:val="0"/>
              </w:rPr>
              <w:t>1</w:t>
            </w:r>
          </w:p>
        </w:tc>
        <w:tc>
          <w:tcPr>
            <w:tcW w:w="0" w:type="auto"/>
            <w:tcBorders>
              <w:top w:val="single" w:sz="12" w:space="0" w:color="auto"/>
              <w:left w:val="dashed" w:sz="8" w:space="0" w:color="auto"/>
              <w:bottom w:val="single" w:sz="8" w:space="0" w:color="auto"/>
              <w:right w:val="single" w:sz="12" w:space="0" w:color="auto"/>
            </w:tcBorders>
            <w:shd w:val="clear" w:color="auto" w:fill="F2F2F2" w:themeFill="background1" w:themeFillShade="F2"/>
            <w:noWrap/>
            <w:vAlign w:val="center"/>
            <w:hideMark/>
          </w:tcPr>
          <w:p w14:paraId="6E5127D8" w14:textId="77777777" w:rsidR="00BF245A" w:rsidRPr="006911DD" w:rsidRDefault="00BF245A" w:rsidP="006911DD">
            <w:pPr>
              <w:pStyle w:val="Senseespaiat"/>
              <w:rPr>
                <w:b w:val="0"/>
                <w:bCs w:val="0"/>
              </w:rPr>
            </w:pPr>
            <w:r w:rsidRPr="006911DD">
              <w:rPr>
                <w:b w:val="0"/>
                <w:bCs w:val="0"/>
              </w:rPr>
              <w:t>0</w:t>
            </w:r>
          </w:p>
        </w:tc>
        <w:tc>
          <w:tcPr>
            <w:tcW w:w="0" w:type="auto"/>
            <w:tcBorders>
              <w:top w:val="single" w:sz="12" w:space="0" w:color="auto"/>
              <w:left w:val="nil"/>
              <w:bottom w:val="single" w:sz="8" w:space="0" w:color="auto"/>
              <w:right w:val="nil"/>
            </w:tcBorders>
            <w:shd w:val="clear" w:color="auto" w:fill="D9D9D9" w:themeFill="background1" w:themeFillShade="D9"/>
            <w:vAlign w:val="center"/>
            <w:hideMark/>
          </w:tcPr>
          <w:p w14:paraId="3A72839A" w14:textId="77777777" w:rsidR="00BF245A" w:rsidRPr="006911DD" w:rsidRDefault="00BF245A" w:rsidP="006911DD">
            <w:pPr>
              <w:pStyle w:val="Senseespaiat"/>
              <w:rPr>
                <w:b w:val="0"/>
                <w:bCs w:val="0"/>
              </w:rPr>
            </w:pPr>
            <w:r w:rsidRPr="006911DD">
              <w:rPr>
                <w:b w:val="0"/>
                <w:bCs w:val="0"/>
              </w:rPr>
              <w:t>7</w:t>
            </w:r>
          </w:p>
        </w:tc>
        <w:tc>
          <w:tcPr>
            <w:tcW w:w="0" w:type="auto"/>
            <w:tcBorders>
              <w:top w:val="single" w:sz="12" w:space="0" w:color="auto"/>
              <w:left w:val="dashed" w:sz="8" w:space="0" w:color="auto"/>
              <w:bottom w:val="single" w:sz="8" w:space="0" w:color="auto"/>
              <w:right w:val="single" w:sz="12" w:space="0" w:color="auto"/>
            </w:tcBorders>
            <w:shd w:val="clear" w:color="auto" w:fill="D9D9D9" w:themeFill="background1" w:themeFillShade="D9"/>
            <w:noWrap/>
            <w:vAlign w:val="center"/>
            <w:hideMark/>
          </w:tcPr>
          <w:p w14:paraId="562F87C8" w14:textId="77777777" w:rsidR="00BF245A" w:rsidRPr="006911DD" w:rsidRDefault="00BF245A" w:rsidP="006911DD">
            <w:pPr>
              <w:pStyle w:val="Senseespaiat"/>
              <w:rPr>
                <w:b w:val="0"/>
                <w:bCs w:val="0"/>
              </w:rPr>
            </w:pPr>
            <w:r w:rsidRPr="006911DD">
              <w:rPr>
                <w:b w:val="0"/>
                <w:bCs w:val="0"/>
              </w:rPr>
              <w:t>10</w:t>
            </w:r>
          </w:p>
        </w:tc>
      </w:tr>
      <w:tr w:rsidR="006911DD" w:rsidRPr="00BF245A" w14:paraId="4008738C"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5023BF51" w14:textId="77777777" w:rsidR="00BF245A" w:rsidRPr="00BF245A" w:rsidRDefault="00BF245A" w:rsidP="006911DD">
            <w:pPr>
              <w:pStyle w:val="Senseespaiat"/>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066F63B7" w14:textId="77777777" w:rsidR="00BF245A" w:rsidRPr="006911DD" w:rsidRDefault="00BF245A" w:rsidP="006911DD">
            <w:pPr>
              <w:pStyle w:val="Senseespaiat"/>
              <w:jc w:val="both"/>
              <w:rPr>
                <w:b w:val="0"/>
                <w:bCs w:val="0"/>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7A511C6C" w14:textId="77777777" w:rsidR="00BF245A" w:rsidRPr="006911DD" w:rsidRDefault="00BF245A" w:rsidP="006911DD">
            <w:pPr>
              <w:pStyle w:val="Senseespaiat"/>
              <w:rPr>
                <w:b w:val="0"/>
                <w:bCs w:val="0"/>
              </w:rPr>
            </w:pPr>
            <w:r w:rsidRPr="006911DD">
              <w:rPr>
                <w:b w:val="0"/>
                <w:bCs w:val="0"/>
              </w:rPr>
              <w:t>2</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tcPr>
          <w:p w14:paraId="14BC5D3D" w14:textId="77777777" w:rsidR="00BF245A" w:rsidRPr="006911DD" w:rsidRDefault="00BF245A" w:rsidP="006911DD">
            <w:pPr>
              <w:pStyle w:val="Senseespaiat"/>
              <w:rPr>
                <w:b w:val="0"/>
                <w:bCs w:val="0"/>
              </w:rPr>
            </w:pPr>
            <w:r w:rsidRPr="006911DD">
              <w:rPr>
                <w:b w:val="0"/>
                <w:bCs w:val="0"/>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1951A655" w14:textId="77777777" w:rsidR="00BF245A" w:rsidRPr="006911DD" w:rsidRDefault="00BF245A" w:rsidP="006911DD">
            <w:pPr>
              <w:pStyle w:val="Senseespaiat"/>
              <w:rPr>
                <w:b w:val="0"/>
                <w:bCs w:val="0"/>
              </w:rPr>
            </w:pPr>
            <w:r w:rsidRPr="006911DD">
              <w:rPr>
                <w:b w:val="0"/>
                <w:bCs w:val="0"/>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C66D50E" w14:textId="77777777" w:rsidR="00BF245A" w:rsidRPr="006911DD" w:rsidRDefault="00BF245A" w:rsidP="006911DD">
            <w:pPr>
              <w:pStyle w:val="Senseespaiat"/>
              <w:rPr>
                <w:b w:val="0"/>
                <w:bCs w:val="0"/>
              </w:rPr>
            </w:pPr>
            <w:r w:rsidRPr="006911DD">
              <w:rPr>
                <w:b w:val="0"/>
                <w:bCs w:val="0"/>
              </w:rPr>
              <w:t>15</w:t>
            </w:r>
          </w:p>
        </w:tc>
      </w:tr>
      <w:tr w:rsidR="00BF245A" w:rsidRPr="00BF245A" w14:paraId="4EF1008D"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1F458645" w14:textId="77777777" w:rsidR="00BF245A" w:rsidRPr="00BF245A" w:rsidRDefault="00BF245A" w:rsidP="006911DD">
            <w:pPr>
              <w:pStyle w:val="Senseespaiat"/>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493CD8B0" w14:textId="77777777" w:rsidR="00BF245A" w:rsidRPr="006911DD" w:rsidRDefault="00BF245A" w:rsidP="006911DD">
            <w:pPr>
              <w:pStyle w:val="Senseespaiat"/>
              <w:jc w:val="both"/>
              <w:rPr>
                <w:b w:val="0"/>
                <w:bCs w:val="0"/>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3E51A6B0" w14:textId="77777777" w:rsidR="00BF245A" w:rsidRPr="006911DD" w:rsidRDefault="00BF245A" w:rsidP="006911DD">
            <w:pPr>
              <w:pStyle w:val="Senseespaiat"/>
              <w:rPr>
                <w:b w:val="0"/>
                <w:bCs w:val="0"/>
              </w:rPr>
            </w:pPr>
            <w:r w:rsidRPr="006911DD">
              <w:rPr>
                <w:b w:val="0"/>
                <w:bCs w:val="0"/>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tcPr>
          <w:p w14:paraId="5D74841B" w14:textId="77777777" w:rsidR="00BF245A" w:rsidRPr="006911DD" w:rsidRDefault="00BF245A" w:rsidP="006911DD">
            <w:pPr>
              <w:pStyle w:val="Senseespaiat"/>
              <w:rPr>
                <w:b w:val="0"/>
                <w:bCs w:val="0"/>
              </w:rPr>
            </w:pPr>
            <w:r w:rsidRPr="006911DD">
              <w:rPr>
                <w:b w:val="0"/>
                <w:bCs w:val="0"/>
              </w:rPr>
              <w:t>0</w:t>
            </w:r>
          </w:p>
        </w:tc>
        <w:tc>
          <w:tcPr>
            <w:tcW w:w="0" w:type="auto"/>
            <w:tcBorders>
              <w:top w:val="nil"/>
              <w:left w:val="nil"/>
              <w:bottom w:val="single" w:sz="8" w:space="0" w:color="auto"/>
              <w:right w:val="nil"/>
            </w:tcBorders>
            <w:shd w:val="clear" w:color="auto" w:fill="D9D9D9" w:themeFill="background1" w:themeFillShade="D9"/>
            <w:vAlign w:val="center"/>
            <w:hideMark/>
          </w:tcPr>
          <w:p w14:paraId="59FCD54D" w14:textId="77777777" w:rsidR="00BF245A" w:rsidRPr="006911DD" w:rsidRDefault="00BF245A" w:rsidP="006911DD">
            <w:pPr>
              <w:pStyle w:val="Senseespaiat"/>
              <w:rPr>
                <w:b w:val="0"/>
                <w:bCs w:val="0"/>
              </w:rPr>
            </w:pPr>
            <w:r w:rsidRPr="006911DD">
              <w:rPr>
                <w:b w:val="0"/>
                <w:bCs w:val="0"/>
              </w:rPr>
              <w:t>9</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538FCE7A" w14:textId="77777777" w:rsidR="00BF245A" w:rsidRPr="006911DD" w:rsidRDefault="00BF245A" w:rsidP="006911DD">
            <w:pPr>
              <w:pStyle w:val="Senseespaiat"/>
              <w:rPr>
                <w:b w:val="0"/>
                <w:bCs w:val="0"/>
              </w:rPr>
            </w:pPr>
            <w:r w:rsidRPr="006911DD">
              <w:rPr>
                <w:b w:val="0"/>
                <w:bCs w:val="0"/>
              </w:rPr>
              <w:t>20</w:t>
            </w:r>
          </w:p>
        </w:tc>
      </w:tr>
      <w:tr w:rsidR="006911DD" w:rsidRPr="00BF245A" w14:paraId="2CA4D728"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0EAF0016" w14:textId="77777777" w:rsidR="00BF245A" w:rsidRPr="00BF245A" w:rsidRDefault="00BF245A" w:rsidP="006911DD">
            <w:pPr>
              <w:pStyle w:val="Senseespaiat"/>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6AA2FDD1" w14:textId="77777777" w:rsidR="00BF245A" w:rsidRPr="006911DD" w:rsidRDefault="00BF245A" w:rsidP="006911DD">
            <w:pPr>
              <w:pStyle w:val="Senseespaiat"/>
              <w:jc w:val="both"/>
              <w:rPr>
                <w:b w:val="0"/>
                <w:bCs w:val="0"/>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09F0331D" w14:textId="77777777" w:rsidR="00BF245A" w:rsidRPr="006911DD" w:rsidRDefault="00BF245A" w:rsidP="006911DD">
            <w:pPr>
              <w:pStyle w:val="Senseespaiat"/>
              <w:rPr>
                <w:b w:val="0"/>
                <w:bCs w:val="0"/>
              </w:rPr>
            </w:pPr>
            <w:r w:rsidRPr="006911DD">
              <w:rPr>
                <w:b w:val="0"/>
                <w:bCs w:val="0"/>
              </w:rPr>
              <w:t>4</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5EE5A07F" w14:textId="77777777" w:rsidR="00BF245A" w:rsidRPr="006911DD" w:rsidRDefault="00BF245A" w:rsidP="006911DD">
            <w:pPr>
              <w:pStyle w:val="Senseespaiat"/>
              <w:rPr>
                <w:b w:val="0"/>
                <w:bCs w:val="0"/>
              </w:rPr>
            </w:pPr>
            <w:r w:rsidRPr="006911DD">
              <w:rPr>
                <w:b w:val="0"/>
                <w:bCs w:val="0"/>
              </w:rPr>
              <w:t>5</w:t>
            </w:r>
          </w:p>
        </w:tc>
        <w:tc>
          <w:tcPr>
            <w:tcW w:w="0" w:type="auto"/>
            <w:tcBorders>
              <w:top w:val="nil"/>
              <w:left w:val="nil"/>
              <w:bottom w:val="single" w:sz="8" w:space="0" w:color="auto"/>
              <w:right w:val="nil"/>
            </w:tcBorders>
            <w:shd w:val="clear" w:color="auto" w:fill="F2F2F2" w:themeFill="background1" w:themeFillShade="F2"/>
            <w:vAlign w:val="center"/>
            <w:hideMark/>
          </w:tcPr>
          <w:p w14:paraId="2A4B147C" w14:textId="77777777" w:rsidR="00BF245A" w:rsidRPr="006911DD" w:rsidRDefault="00BF245A" w:rsidP="006911DD">
            <w:pPr>
              <w:pStyle w:val="Senseespaiat"/>
              <w:rPr>
                <w:b w:val="0"/>
                <w:bCs w:val="0"/>
              </w:rPr>
            </w:pPr>
            <w:r w:rsidRPr="006911DD">
              <w:rPr>
                <w:b w:val="0"/>
                <w:bCs w:val="0"/>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1D5DA58D" w14:textId="77777777" w:rsidR="00BF245A" w:rsidRPr="006911DD" w:rsidRDefault="00BF245A" w:rsidP="006911DD">
            <w:pPr>
              <w:pStyle w:val="Senseespaiat"/>
              <w:rPr>
                <w:b w:val="0"/>
                <w:bCs w:val="0"/>
              </w:rPr>
            </w:pPr>
            <w:r w:rsidRPr="006911DD">
              <w:rPr>
                <w:b w:val="0"/>
                <w:bCs w:val="0"/>
              </w:rPr>
              <w:t>25</w:t>
            </w:r>
          </w:p>
        </w:tc>
      </w:tr>
      <w:tr w:rsidR="00BF245A" w:rsidRPr="00BF245A" w14:paraId="323B0553"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4ADEF791" w14:textId="77777777" w:rsidR="00BF245A" w:rsidRPr="00BF245A" w:rsidRDefault="00BF245A" w:rsidP="006911DD">
            <w:pPr>
              <w:pStyle w:val="Senseespaiat"/>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66CC4DF0" w14:textId="77777777" w:rsidR="00BF245A" w:rsidRPr="006911DD" w:rsidRDefault="00BF245A" w:rsidP="006911DD">
            <w:pPr>
              <w:pStyle w:val="Senseespaiat"/>
              <w:jc w:val="both"/>
              <w:rPr>
                <w:b w:val="0"/>
                <w:bCs w:val="0"/>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46D6EF57" w14:textId="77777777" w:rsidR="00BF245A" w:rsidRPr="006911DD" w:rsidRDefault="00BF245A" w:rsidP="006911DD">
            <w:pPr>
              <w:pStyle w:val="Senseespaiat"/>
              <w:rPr>
                <w:b w:val="0"/>
                <w:bCs w:val="0"/>
              </w:rPr>
            </w:pPr>
            <w:r w:rsidRPr="006911DD">
              <w:rPr>
                <w:b w:val="0"/>
                <w:bCs w:val="0"/>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3EA8BFD0" w14:textId="77777777" w:rsidR="00BF245A" w:rsidRPr="006911DD" w:rsidRDefault="00BF245A" w:rsidP="006911DD">
            <w:pPr>
              <w:pStyle w:val="Senseespaiat"/>
              <w:rPr>
                <w:b w:val="0"/>
                <w:bCs w:val="0"/>
              </w:rPr>
            </w:pPr>
            <w:r w:rsidRPr="006911DD">
              <w:rPr>
                <w:b w:val="0"/>
                <w:bCs w:val="0"/>
              </w:rPr>
              <w:t>5</w:t>
            </w:r>
          </w:p>
        </w:tc>
        <w:tc>
          <w:tcPr>
            <w:tcW w:w="0" w:type="auto"/>
            <w:tcBorders>
              <w:top w:val="nil"/>
              <w:left w:val="nil"/>
              <w:bottom w:val="single" w:sz="8" w:space="0" w:color="auto"/>
              <w:right w:val="nil"/>
            </w:tcBorders>
            <w:shd w:val="clear" w:color="auto" w:fill="D9D9D9" w:themeFill="background1" w:themeFillShade="D9"/>
            <w:vAlign w:val="center"/>
            <w:hideMark/>
          </w:tcPr>
          <w:p w14:paraId="6AD354EB" w14:textId="77777777" w:rsidR="00BF245A" w:rsidRPr="006911DD" w:rsidRDefault="00BF245A" w:rsidP="006911DD">
            <w:pPr>
              <w:pStyle w:val="Senseespaiat"/>
              <w:rPr>
                <w:b w:val="0"/>
                <w:bCs w:val="0"/>
              </w:rPr>
            </w:pPr>
            <w:r w:rsidRPr="006911DD">
              <w:rPr>
                <w:b w:val="0"/>
                <w:bCs w:val="0"/>
              </w:rPr>
              <w:t>11</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486DAAB7" w14:textId="77777777" w:rsidR="00BF245A" w:rsidRPr="006911DD" w:rsidRDefault="00BF245A" w:rsidP="006911DD">
            <w:pPr>
              <w:pStyle w:val="Senseespaiat"/>
              <w:rPr>
                <w:b w:val="0"/>
                <w:bCs w:val="0"/>
              </w:rPr>
            </w:pPr>
            <w:r w:rsidRPr="006911DD">
              <w:rPr>
                <w:b w:val="0"/>
                <w:bCs w:val="0"/>
              </w:rPr>
              <w:t>20</w:t>
            </w:r>
          </w:p>
        </w:tc>
      </w:tr>
      <w:tr w:rsidR="006911DD" w:rsidRPr="00BF245A" w14:paraId="40E62535"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1D4808A3" w14:textId="77777777" w:rsidR="00BF245A" w:rsidRPr="00BF245A" w:rsidRDefault="00BF245A" w:rsidP="006911DD">
            <w:pPr>
              <w:pStyle w:val="Senseespaiat"/>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6F8013A1" w14:textId="77777777" w:rsidR="00BF245A" w:rsidRPr="006911DD" w:rsidRDefault="00BF245A" w:rsidP="006911DD">
            <w:pPr>
              <w:pStyle w:val="Senseespaiat"/>
              <w:jc w:val="both"/>
              <w:rPr>
                <w:b w:val="0"/>
                <w:bCs w:val="0"/>
              </w:rPr>
            </w:pPr>
          </w:p>
        </w:tc>
        <w:tc>
          <w:tcPr>
            <w:tcW w:w="0" w:type="auto"/>
            <w:tcBorders>
              <w:top w:val="nil"/>
              <w:left w:val="single" w:sz="12" w:space="0" w:color="auto"/>
              <w:bottom w:val="single" w:sz="12" w:space="0" w:color="auto"/>
              <w:right w:val="nil"/>
            </w:tcBorders>
            <w:shd w:val="clear" w:color="auto" w:fill="D9D9D9" w:themeFill="background1" w:themeFillShade="D9"/>
            <w:vAlign w:val="center"/>
            <w:hideMark/>
          </w:tcPr>
          <w:p w14:paraId="1F7DED18" w14:textId="77777777" w:rsidR="00BF245A" w:rsidRPr="006911DD" w:rsidRDefault="00BF245A" w:rsidP="006911DD">
            <w:pPr>
              <w:pStyle w:val="Senseespaiat"/>
              <w:rPr>
                <w:b w:val="0"/>
                <w:bCs w:val="0"/>
              </w:rPr>
            </w:pPr>
            <w:r w:rsidRPr="006911DD">
              <w:rPr>
                <w:b w:val="0"/>
                <w:bCs w:val="0"/>
              </w:rPr>
              <w:t>6</w:t>
            </w:r>
          </w:p>
        </w:tc>
        <w:tc>
          <w:tcPr>
            <w:tcW w:w="0" w:type="auto"/>
            <w:tcBorders>
              <w:top w:val="nil"/>
              <w:left w:val="dashed" w:sz="8" w:space="0" w:color="auto"/>
              <w:bottom w:val="single" w:sz="12" w:space="0" w:color="auto"/>
              <w:right w:val="single" w:sz="12" w:space="0" w:color="auto"/>
            </w:tcBorders>
            <w:shd w:val="clear" w:color="auto" w:fill="D9D9D9" w:themeFill="background1" w:themeFillShade="D9"/>
            <w:noWrap/>
            <w:vAlign w:val="center"/>
            <w:hideMark/>
          </w:tcPr>
          <w:p w14:paraId="3CFD70E2" w14:textId="77777777" w:rsidR="00BF245A" w:rsidRPr="006911DD" w:rsidRDefault="00BF245A" w:rsidP="006911DD">
            <w:pPr>
              <w:pStyle w:val="Senseespaiat"/>
              <w:rPr>
                <w:b w:val="0"/>
                <w:bCs w:val="0"/>
              </w:rPr>
            </w:pPr>
            <w:r w:rsidRPr="006911DD">
              <w:rPr>
                <w:b w:val="0"/>
                <w:bCs w:val="0"/>
              </w:rPr>
              <w:t>10</w:t>
            </w:r>
          </w:p>
        </w:tc>
        <w:tc>
          <w:tcPr>
            <w:tcW w:w="0" w:type="auto"/>
            <w:tcBorders>
              <w:top w:val="nil"/>
              <w:left w:val="nil"/>
              <w:bottom w:val="single" w:sz="12" w:space="0" w:color="auto"/>
              <w:right w:val="nil"/>
            </w:tcBorders>
            <w:shd w:val="clear" w:color="auto" w:fill="F2F2F2" w:themeFill="background1" w:themeFillShade="F2"/>
            <w:vAlign w:val="center"/>
            <w:hideMark/>
          </w:tcPr>
          <w:p w14:paraId="61E06CA9" w14:textId="77777777" w:rsidR="00BF245A" w:rsidRPr="006911DD" w:rsidRDefault="00BF245A" w:rsidP="006911DD">
            <w:pPr>
              <w:pStyle w:val="Senseespaiat"/>
              <w:rPr>
                <w:b w:val="0"/>
                <w:bCs w:val="0"/>
              </w:rPr>
            </w:pPr>
            <w:r w:rsidRPr="006911DD">
              <w:rPr>
                <w:b w:val="0"/>
                <w:bCs w:val="0"/>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79B57212" w14:textId="77777777" w:rsidR="00BF245A" w:rsidRPr="006911DD" w:rsidRDefault="00BF245A" w:rsidP="006911DD">
            <w:pPr>
              <w:pStyle w:val="Senseespaiat"/>
              <w:rPr>
                <w:b w:val="0"/>
                <w:bCs w:val="0"/>
              </w:rPr>
            </w:pPr>
            <w:r w:rsidRPr="006911DD">
              <w:rPr>
                <w:b w:val="0"/>
                <w:bCs w:val="0"/>
              </w:rPr>
              <w:t>15</w:t>
            </w:r>
          </w:p>
        </w:tc>
      </w:tr>
      <w:tr w:rsidR="00BF245A" w:rsidRPr="00BF245A" w14:paraId="4B51E5A0"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auto"/>
            <w:vAlign w:val="center"/>
            <w:hideMark/>
          </w:tcPr>
          <w:p w14:paraId="582E4815" w14:textId="77777777" w:rsidR="00BF245A" w:rsidRPr="00BF245A" w:rsidRDefault="00BF245A" w:rsidP="006911DD">
            <w:pPr>
              <w:pStyle w:val="Senseespaiat"/>
            </w:pPr>
            <w:r w:rsidRPr="00BF245A">
              <w:t>RUGIDO DE FENRIR</w:t>
            </w:r>
          </w:p>
        </w:tc>
        <w:tc>
          <w:tcPr>
            <w:tcW w:w="0" w:type="auto"/>
            <w:vMerge w:val="restart"/>
            <w:tcBorders>
              <w:top w:val="nil"/>
              <w:left w:val="single" w:sz="12" w:space="0" w:color="auto"/>
              <w:bottom w:val="single" w:sz="12" w:space="0" w:color="000000"/>
              <w:right w:val="nil"/>
            </w:tcBorders>
            <w:shd w:val="clear" w:color="auto" w:fill="auto"/>
            <w:vAlign w:val="center"/>
            <w:hideMark/>
          </w:tcPr>
          <w:p w14:paraId="029021B4" w14:textId="511675D4" w:rsidR="00BF245A" w:rsidRPr="006911DD" w:rsidRDefault="00BF245A" w:rsidP="006911DD">
            <w:pPr>
              <w:pStyle w:val="Senseespaiat"/>
              <w:jc w:val="both"/>
              <w:rPr>
                <w:b w:val="0"/>
                <w:bCs w:val="0"/>
              </w:rPr>
            </w:pPr>
            <w:r w:rsidRPr="006911DD">
              <w:rPr>
                <w:b w:val="0"/>
                <w:bCs w:val="0"/>
              </w:rPr>
              <w:t>Durante diez</w:t>
            </w:r>
            <w:r w:rsidR="006911DD" w:rsidRPr="006911DD">
              <w:rPr>
                <w:b w:val="0"/>
                <w:bCs w:val="0"/>
              </w:rPr>
              <w:t xml:space="preserve"> segundos</w:t>
            </w:r>
            <w:r w:rsidRPr="006911DD">
              <w:rPr>
                <w:b w:val="0"/>
                <w:bCs w:val="0"/>
              </w:rPr>
              <w:t xml:space="preserve"> el primer rival que tengas delante y detrás reducirán su velocidad 25%. Además, si algún jugador choca con ellos, estos también se le reducirá la velocidad hasta que se les acabe el efecto.</w:t>
            </w: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6E69A239" w14:textId="77777777" w:rsidR="00BF245A" w:rsidRPr="006911DD" w:rsidRDefault="00BF245A" w:rsidP="006911DD">
            <w:pPr>
              <w:pStyle w:val="Senseespaiat"/>
              <w:rPr>
                <w:b w:val="0"/>
                <w:bCs w:val="0"/>
              </w:rPr>
            </w:pPr>
            <w:r w:rsidRPr="006911DD">
              <w:rPr>
                <w:b w:val="0"/>
                <w:bCs w:val="0"/>
              </w:rPr>
              <w:t>1</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5814883" w14:textId="77777777" w:rsidR="00BF245A" w:rsidRPr="006911DD" w:rsidRDefault="00BF245A" w:rsidP="006911DD">
            <w:pPr>
              <w:pStyle w:val="Senseespaiat"/>
              <w:rPr>
                <w:b w:val="0"/>
                <w:bCs w:val="0"/>
              </w:rPr>
            </w:pPr>
            <w:r w:rsidRPr="006911DD">
              <w:rPr>
                <w:b w:val="0"/>
                <w:bCs w:val="0"/>
              </w:rPr>
              <w:t>5</w:t>
            </w:r>
          </w:p>
        </w:tc>
        <w:tc>
          <w:tcPr>
            <w:tcW w:w="0" w:type="auto"/>
            <w:tcBorders>
              <w:top w:val="nil"/>
              <w:left w:val="nil"/>
              <w:bottom w:val="single" w:sz="8" w:space="0" w:color="auto"/>
              <w:right w:val="nil"/>
            </w:tcBorders>
            <w:shd w:val="clear" w:color="auto" w:fill="FFFFFF" w:themeFill="background1"/>
            <w:vAlign w:val="center"/>
            <w:hideMark/>
          </w:tcPr>
          <w:p w14:paraId="2BC7B869" w14:textId="77777777" w:rsidR="00BF245A" w:rsidRPr="006911DD" w:rsidRDefault="00BF245A" w:rsidP="006911DD">
            <w:pPr>
              <w:pStyle w:val="Senseespaiat"/>
              <w:rPr>
                <w:b w:val="0"/>
                <w:bCs w:val="0"/>
              </w:rPr>
            </w:pPr>
            <w:r w:rsidRPr="006911DD">
              <w:rPr>
                <w:b w:val="0"/>
                <w:bCs w:val="0"/>
              </w:rPr>
              <w:t>7</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27FA606C" w14:textId="77777777" w:rsidR="00BF245A" w:rsidRPr="006911DD" w:rsidRDefault="00BF245A" w:rsidP="006911DD">
            <w:pPr>
              <w:pStyle w:val="Senseespaiat"/>
              <w:rPr>
                <w:b w:val="0"/>
                <w:bCs w:val="0"/>
              </w:rPr>
            </w:pPr>
            <w:r w:rsidRPr="006911DD">
              <w:rPr>
                <w:b w:val="0"/>
                <w:bCs w:val="0"/>
              </w:rPr>
              <w:t>20</w:t>
            </w:r>
          </w:p>
        </w:tc>
      </w:tr>
      <w:tr w:rsidR="00BF245A" w:rsidRPr="00BF245A" w14:paraId="66441693"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1FE31587" w14:textId="77777777" w:rsidR="00BF245A" w:rsidRPr="00BF245A" w:rsidRDefault="00BF245A" w:rsidP="006911DD">
            <w:pPr>
              <w:pStyle w:val="Senseespaiat"/>
            </w:pPr>
          </w:p>
        </w:tc>
        <w:tc>
          <w:tcPr>
            <w:tcW w:w="0" w:type="auto"/>
            <w:vMerge/>
            <w:tcBorders>
              <w:top w:val="nil"/>
              <w:left w:val="single" w:sz="12" w:space="0" w:color="auto"/>
              <w:bottom w:val="single" w:sz="12" w:space="0" w:color="000000"/>
              <w:right w:val="nil"/>
            </w:tcBorders>
            <w:vAlign w:val="center"/>
            <w:hideMark/>
          </w:tcPr>
          <w:p w14:paraId="65BD8CD2" w14:textId="77777777" w:rsidR="00BF245A" w:rsidRPr="006911DD" w:rsidRDefault="00BF245A" w:rsidP="006911DD">
            <w:pPr>
              <w:pStyle w:val="Senseespaiat"/>
              <w:jc w:val="both"/>
              <w:rPr>
                <w:b w:val="0"/>
                <w:bCs w:val="0"/>
              </w:rPr>
            </w:pPr>
          </w:p>
        </w:tc>
        <w:tc>
          <w:tcPr>
            <w:tcW w:w="0" w:type="auto"/>
            <w:tcBorders>
              <w:top w:val="nil"/>
              <w:left w:val="single" w:sz="12" w:space="0" w:color="auto"/>
              <w:bottom w:val="single" w:sz="8" w:space="0" w:color="auto"/>
              <w:right w:val="nil"/>
            </w:tcBorders>
            <w:shd w:val="clear" w:color="auto" w:fill="auto"/>
            <w:vAlign w:val="center"/>
            <w:hideMark/>
          </w:tcPr>
          <w:p w14:paraId="33D037A5" w14:textId="77777777" w:rsidR="00BF245A" w:rsidRPr="006911DD" w:rsidRDefault="00BF245A" w:rsidP="006911DD">
            <w:pPr>
              <w:pStyle w:val="Senseespaiat"/>
              <w:rPr>
                <w:b w:val="0"/>
                <w:bCs w:val="0"/>
              </w:rPr>
            </w:pPr>
            <w:r w:rsidRPr="006911DD">
              <w:rPr>
                <w:b w:val="0"/>
                <w:bCs w:val="0"/>
              </w:rPr>
              <w:t>2</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55F3893C" w14:textId="77777777" w:rsidR="00BF245A" w:rsidRPr="006911DD" w:rsidRDefault="00BF245A" w:rsidP="006911DD">
            <w:pPr>
              <w:pStyle w:val="Senseespaiat"/>
              <w:rPr>
                <w:b w:val="0"/>
                <w:bCs w:val="0"/>
              </w:rPr>
            </w:pPr>
            <w:r w:rsidRPr="006911DD">
              <w:rPr>
                <w:b w:val="0"/>
                <w:bCs w:val="0"/>
              </w:rPr>
              <w:t>10</w:t>
            </w:r>
          </w:p>
        </w:tc>
        <w:tc>
          <w:tcPr>
            <w:tcW w:w="0" w:type="auto"/>
            <w:tcBorders>
              <w:top w:val="nil"/>
              <w:left w:val="nil"/>
              <w:bottom w:val="single" w:sz="8" w:space="0" w:color="auto"/>
              <w:right w:val="nil"/>
            </w:tcBorders>
            <w:shd w:val="clear" w:color="auto" w:fill="F2F2F2" w:themeFill="background1" w:themeFillShade="F2"/>
            <w:vAlign w:val="center"/>
            <w:hideMark/>
          </w:tcPr>
          <w:p w14:paraId="7AE4A9E5" w14:textId="77777777" w:rsidR="00BF245A" w:rsidRPr="006911DD" w:rsidRDefault="00BF245A" w:rsidP="006911DD">
            <w:pPr>
              <w:pStyle w:val="Senseespaiat"/>
              <w:rPr>
                <w:b w:val="0"/>
                <w:bCs w:val="0"/>
              </w:rPr>
            </w:pPr>
            <w:r w:rsidRPr="006911DD">
              <w:rPr>
                <w:b w:val="0"/>
                <w:bCs w:val="0"/>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3156B3FF" w14:textId="77777777" w:rsidR="00BF245A" w:rsidRPr="006911DD" w:rsidRDefault="00BF245A" w:rsidP="006911DD">
            <w:pPr>
              <w:pStyle w:val="Senseespaiat"/>
              <w:rPr>
                <w:b w:val="0"/>
                <w:bCs w:val="0"/>
              </w:rPr>
            </w:pPr>
            <w:r w:rsidRPr="006911DD">
              <w:rPr>
                <w:b w:val="0"/>
                <w:bCs w:val="0"/>
              </w:rPr>
              <w:t>15</w:t>
            </w:r>
          </w:p>
        </w:tc>
      </w:tr>
      <w:tr w:rsidR="00BF245A" w:rsidRPr="00BF245A" w14:paraId="714F0F39"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5D22F68B" w14:textId="77777777" w:rsidR="00BF245A" w:rsidRPr="00BF245A" w:rsidRDefault="00BF245A" w:rsidP="006911DD">
            <w:pPr>
              <w:pStyle w:val="Senseespaiat"/>
            </w:pPr>
          </w:p>
        </w:tc>
        <w:tc>
          <w:tcPr>
            <w:tcW w:w="0" w:type="auto"/>
            <w:vMerge/>
            <w:tcBorders>
              <w:top w:val="nil"/>
              <w:left w:val="single" w:sz="12" w:space="0" w:color="auto"/>
              <w:bottom w:val="single" w:sz="12" w:space="0" w:color="000000"/>
              <w:right w:val="nil"/>
            </w:tcBorders>
            <w:vAlign w:val="center"/>
            <w:hideMark/>
          </w:tcPr>
          <w:p w14:paraId="215916FA" w14:textId="77777777" w:rsidR="00BF245A" w:rsidRPr="006911DD" w:rsidRDefault="00BF245A" w:rsidP="006911DD">
            <w:pPr>
              <w:pStyle w:val="Senseespaiat"/>
              <w:jc w:val="both"/>
              <w:rPr>
                <w:b w:val="0"/>
                <w:bCs w:val="0"/>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71D33E8C" w14:textId="77777777" w:rsidR="00BF245A" w:rsidRPr="006911DD" w:rsidRDefault="00BF245A" w:rsidP="006911DD">
            <w:pPr>
              <w:pStyle w:val="Senseespaiat"/>
              <w:rPr>
                <w:b w:val="0"/>
                <w:bCs w:val="0"/>
              </w:rPr>
            </w:pPr>
            <w:r w:rsidRPr="006911DD">
              <w:rPr>
                <w:b w:val="0"/>
                <w:bCs w:val="0"/>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501376DF" w14:textId="77777777" w:rsidR="00BF245A" w:rsidRPr="006911DD" w:rsidRDefault="00BF245A" w:rsidP="006911DD">
            <w:pPr>
              <w:pStyle w:val="Senseespaiat"/>
              <w:rPr>
                <w:b w:val="0"/>
                <w:bCs w:val="0"/>
              </w:rPr>
            </w:pPr>
            <w:r w:rsidRPr="006911DD">
              <w:rPr>
                <w:b w:val="0"/>
                <w:bCs w:val="0"/>
              </w:rPr>
              <w:t>10</w:t>
            </w:r>
          </w:p>
        </w:tc>
        <w:tc>
          <w:tcPr>
            <w:tcW w:w="0" w:type="auto"/>
            <w:tcBorders>
              <w:top w:val="nil"/>
              <w:left w:val="nil"/>
              <w:bottom w:val="single" w:sz="8" w:space="0" w:color="auto"/>
              <w:right w:val="nil"/>
            </w:tcBorders>
            <w:shd w:val="clear" w:color="auto" w:fill="FFFFFF" w:themeFill="background1"/>
            <w:vAlign w:val="center"/>
            <w:hideMark/>
          </w:tcPr>
          <w:p w14:paraId="15C42627" w14:textId="77777777" w:rsidR="00BF245A" w:rsidRPr="006911DD" w:rsidRDefault="00BF245A" w:rsidP="006911DD">
            <w:pPr>
              <w:pStyle w:val="Senseespaiat"/>
              <w:rPr>
                <w:b w:val="0"/>
                <w:bCs w:val="0"/>
              </w:rPr>
            </w:pPr>
            <w:r w:rsidRPr="006911DD">
              <w:rPr>
                <w:b w:val="0"/>
                <w:bCs w:val="0"/>
              </w:rPr>
              <w:t>9</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20F8512E" w14:textId="77777777" w:rsidR="00BF245A" w:rsidRPr="006911DD" w:rsidRDefault="00BF245A" w:rsidP="006911DD">
            <w:pPr>
              <w:pStyle w:val="Senseespaiat"/>
              <w:rPr>
                <w:b w:val="0"/>
                <w:bCs w:val="0"/>
              </w:rPr>
            </w:pPr>
            <w:r w:rsidRPr="006911DD">
              <w:rPr>
                <w:b w:val="0"/>
                <w:bCs w:val="0"/>
              </w:rPr>
              <w:t>15</w:t>
            </w:r>
          </w:p>
        </w:tc>
      </w:tr>
      <w:tr w:rsidR="00BF245A" w:rsidRPr="00BF245A" w14:paraId="547C0533"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010802C9" w14:textId="77777777" w:rsidR="00BF245A" w:rsidRPr="00BF245A" w:rsidRDefault="00BF245A" w:rsidP="006911DD">
            <w:pPr>
              <w:pStyle w:val="Senseespaiat"/>
            </w:pPr>
          </w:p>
        </w:tc>
        <w:tc>
          <w:tcPr>
            <w:tcW w:w="0" w:type="auto"/>
            <w:vMerge/>
            <w:tcBorders>
              <w:top w:val="nil"/>
              <w:left w:val="single" w:sz="12" w:space="0" w:color="auto"/>
              <w:bottom w:val="single" w:sz="12" w:space="0" w:color="000000"/>
              <w:right w:val="nil"/>
            </w:tcBorders>
            <w:vAlign w:val="center"/>
            <w:hideMark/>
          </w:tcPr>
          <w:p w14:paraId="2B5F7CE9" w14:textId="77777777" w:rsidR="00BF245A" w:rsidRPr="006911DD" w:rsidRDefault="00BF245A" w:rsidP="006911DD">
            <w:pPr>
              <w:pStyle w:val="Senseespaiat"/>
              <w:jc w:val="both"/>
              <w:rPr>
                <w:b w:val="0"/>
                <w:bCs w:val="0"/>
              </w:rPr>
            </w:pPr>
          </w:p>
        </w:tc>
        <w:tc>
          <w:tcPr>
            <w:tcW w:w="0" w:type="auto"/>
            <w:tcBorders>
              <w:top w:val="nil"/>
              <w:left w:val="single" w:sz="12" w:space="0" w:color="auto"/>
              <w:bottom w:val="single" w:sz="8" w:space="0" w:color="auto"/>
              <w:right w:val="nil"/>
            </w:tcBorders>
            <w:shd w:val="clear" w:color="auto" w:fill="auto"/>
            <w:vAlign w:val="center"/>
            <w:hideMark/>
          </w:tcPr>
          <w:p w14:paraId="0947D0B7" w14:textId="77777777" w:rsidR="00BF245A" w:rsidRPr="006911DD" w:rsidRDefault="00BF245A" w:rsidP="006911DD">
            <w:pPr>
              <w:pStyle w:val="Senseespaiat"/>
              <w:rPr>
                <w:b w:val="0"/>
                <w:bCs w:val="0"/>
              </w:rPr>
            </w:pPr>
            <w:r w:rsidRPr="006911DD">
              <w:rPr>
                <w:b w:val="0"/>
                <w:bCs w:val="0"/>
              </w:rPr>
              <w:t>4</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231EA1D6" w14:textId="77777777" w:rsidR="00BF245A" w:rsidRPr="006911DD" w:rsidRDefault="00BF245A" w:rsidP="006911DD">
            <w:pPr>
              <w:pStyle w:val="Senseespaiat"/>
              <w:rPr>
                <w:b w:val="0"/>
                <w:bCs w:val="0"/>
              </w:rPr>
            </w:pPr>
            <w:r w:rsidRPr="006911DD">
              <w:rPr>
                <w:b w:val="0"/>
                <w:bCs w:val="0"/>
              </w:rPr>
              <w:t>15</w:t>
            </w:r>
          </w:p>
        </w:tc>
        <w:tc>
          <w:tcPr>
            <w:tcW w:w="0" w:type="auto"/>
            <w:tcBorders>
              <w:top w:val="nil"/>
              <w:left w:val="nil"/>
              <w:bottom w:val="single" w:sz="8" w:space="0" w:color="auto"/>
              <w:right w:val="nil"/>
            </w:tcBorders>
            <w:shd w:val="clear" w:color="auto" w:fill="F2F2F2" w:themeFill="background1" w:themeFillShade="F2"/>
            <w:vAlign w:val="center"/>
            <w:hideMark/>
          </w:tcPr>
          <w:p w14:paraId="6933440D" w14:textId="77777777" w:rsidR="00BF245A" w:rsidRPr="006911DD" w:rsidRDefault="00BF245A" w:rsidP="006911DD">
            <w:pPr>
              <w:pStyle w:val="Senseespaiat"/>
              <w:rPr>
                <w:b w:val="0"/>
                <w:bCs w:val="0"/>
              </w:rPr>
            </w:pPr>
            <w:r w:rsidRPr="006911DD">
              <w:rPr>
                <w:b w:val="0"/>
                <w:bCs w:val="0"/>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EC69CD8" w14:textId="77777777" w:rsidR="00BF245A" w:rsidRPr="006911DD" w:rsidRDefault="00BF245A" w:rsidP="006911DD">
            <w:pPr>
              <w:pStyle w:val="Senseespaiat"/>
              <w:rPr>
                <w:b w:val="0"/>
                <w:bCs w:val="0"/>
              </w:rPr>
            </w:pPr>
            <w:r w:rsidRPr="006911DD">
              <w:rPr>
                <w:b w:val="0"/>
                <w:bCs w:val="0"/>
              </w:rPr>
              <w:t>10</w:t>
            </w:r>
          </w:p>
        </w:tc>
      </w:tr>
      <w:tr w:rsidR="00BF245A" w:rsidRPr="00BF245A" w14:paraId="001C3250"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34E063BF" w14:textId="77777777" w:rsidR="00BF245A" w:rsidRPr="00BF245A" w:rsidRDefault="00BF245A" w:rsidP="006911DD">
            <w:pPr>
              <w:pStyle w:val="Senseespaiat"/>
            </w:pPr>
          </w:p>
        </w:tc>
        <w:tc>
          <w:tcPr>
            <w:tcW w:w="0" w:type="auto"/>
            <w:vMerge/>
            <w:tcBorders>
              <w:top w:val="nil"/>
              <w:left w:val="single" w:sz="12" w:space="0" w:color="auto"/>
              <w:bottom w:val="single" w:sz="12" w:space="0" w:color="000000"/>
              <w:right w:val="nil"/>
            </w:tcBorders>
            <w:vAlign w:val="center"/>
            <w:hideMark/>
          </w:tcPr>
          <w:p w14:paraId="1F5F77A5" w14:textId="77777777" w:rsidR="00BF245A" w:rsidRPr="006911DD" w:rsidRDefault="00BF245A" w:rsidP="006911DD">
            <w:pPr>
              <w:pStyle w:val="Senseespaiat"/>
              <w:jc w:val="both"/>
              <w:rPr>
                <w:b w:val="0"/>
                <w:bCs w:val="0"/>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2C7DC5F1" w14:textId="77777777" w:rsidR="00BF245A" w:rsidRPr="006911DD" w:rsidRDefault="00BF245A" w:rsidP="006911DD">
            <w:pPr>
              <w:pStyle w:val="Senseespaiat"/>
              <w:rPr>
                <w:b w:val="0"/>
                <w:bCs w:val="0"/>
              </w:rPr>
            </w:pPr>
            <w:r w:rsidRPr="006911DD">
              <w:rPr>
                <w:b w:val="0"/>
                <w:bCs w:val="0"/>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701F6F96" w14:textId="77777777" w:rsidR="00BF245A" w:rsidRPr="006911DD" w:rsidRDefault="00BF245A" w:rsidP="006911DD">
            <w:pPr>
              <w:pStyle w:val="Senseespaiat"/>
              <w:rPr>
                <w:b w:val="0"/>
                <w:bCs w:val="0"/>
              </w:rPr>
            </w:pPr>
            <w:r w:rsidRPr="006911DD">
              <w:rPr>
                <w:b w:val="0"/>
                <w:bCs w:val="0"/>
              </w:rPr>
              <w:t>25</w:t>
            </w:r>
          </w:p>
        </w:tc>
        <w:tc>
          <w:tcPr>
            <w:tcW w:w="0" w:type="auto"/>
            <w:tcBorders>
              <w:top w:val="nil"/>
              <w:left w:val="nil"/>
              <w:bottom w:val="single" w:sz="8" w:space="0" w:color="auto"/>
              <w:right w:val="nil"/>
            </w:tcBorders>
            <w:shd w:val="clear" w:color="auto" w:fill="FFFFFF" w:themeFill="background1"/>
            <w:vAlign w:val="center"/>
            <w:hideMark/>
          </w:tcPr>
          <w:p w14:paraId="0108C0D0" w14:textId="77777777" w:rsidR="00BF245A" w:rsidRPr="006911DD" w:rsidRDefault="00BF245A" w:rsidP="006911DD">
            <w:pPr>
              <w:pStyle w:val="Senseespaiat"/>
              <w:rPr>
                <w:b w:val="0"/>
                <w:bCs w:val="0"/>
              </w:rPr>
            </w:pPr>
            <w:r w:rsidRPr="006911DD">
              <w:rPr>
                <w:b w:val="0"/>
                <w:bCs w:val="0"/>
              </w:rPr>
              <w:t>11</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47D98DA8" w14:textId="77777777" w:rsidR="00BF245A" w:rsidRPr="006911DD" w:rsidRDefault="00BF245A" w:rsidP="006911DD">
            <w:pPr>
              <w:pStyle w:val="Senseespaiat"/>
              <w:rPr>
                <w:b w:val="0"/>
                <w:bCs w:val="0"/>
              </w:rPr>
            </w:pPr>
            <w:r w:rsidRPr="006911DD">
              <w:rPr>
                <w:b w:val="0"/>
                <w:bCs w:val="0"/>
              </w:rPr>
              <w:t>10</w:t>
            </w:r>
          </w:p>
        </w:tc>
      </w:tr>
      <w:tr w:rsidR="00BF245A" w:rsidRPr="00BF245A" w14:paraId="306A5719"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54C2E28E" w14:textId="77777777" w:rsidR="00BF245A" w:rsidRPr="00BF245A" w:rsidRDefault="00BF245A" w:rsidP="006911DD">
            <w:pPr>
              <w:pStyle w:val="Senseespaiat"/>
            </w:pPr>
          </w:p>
        </w:tc>
        <w:tc>
          <w:tcPr>
            <w:tcW w:w="0" w:type="auto"/>
            <w:vMerge/>
            <w:tcBorders>
              <w:top w:val="nil"/>
              <w:left w:val="single" w:sz="12" w:space="0" w:color="auto"/>
              <w:bottom w:val="single" w:sz="12" w:space="0" w:color="000000"/>
              <w:right w:val="nil"/>
            </w:tcBorders>
            <w:vAlign w:val="center"/>
            <w:hideMark/>
          </w:tcPr>
          <w:p w14:paraId="537A43F8" w14:textId="77777777" w:rsidR="00BF245A" w:rsidRPr="006911DD" w:rsidRDefault="00BF245A" w:rsidP="006911DD">
            <w:pPr>
              <w:pStyle w:val="Senseespaiat"/>
              <w:jc w:val="both"/>
              <w:rPr>
                <w:b w:val="0"/>
                <w:bCs w:val="0"/>
              </w:rPr>
            </w:pPr>
          </w:p>
        </w:tc>
        <w:tc>
          <w:tcPr>
            <w:tcW w:w="0" w:type="auto"/>
            <w:tcBorders>
              <w:top w:val="nil"/>
              <w:left w:val="single" w:sz="12" w:space="0" w:color="auto"/>
              <w:bottom w:val="single" w:sz="12" w:space="0" w:color="auto"/>
              <w:right w:val="nil"/>
            </w:tcBorders>
            <w:shd w:val="clear" w:color="auto" w:fill="auto"/>
            <w:vAlign w:val="center"/>
            <w:hideMark/>
          </w:tcPr>
          <w:p w14:paraId="148E55EA" w14:textId="77777777" w:rsidR="00BF245A" w:rsidRPr="006911DD" w:rsidRDefault="00BF245A" w:rsidP="006911DD">
            <w:pPr>
              <w:pStyle w:val="Senseespaiat"/>
              <w:rPr>
                <w:b w:val="0"/>
                <w:bCs w:val="0"/>
              </w:rPr>
            </w:pPr>
            <w:r w:rsidRPr="006911DD">
              <w:rPr>
                <w:b w:val="0"/>
                <w:bCs w:val="0"/>
              </w:rPr>
              <w:t>6</w:t>
            </w:r>
          </w:p>
        </w:tc>
        <w:tc>
          <w:tcPr>
            <w:tcW w:w="0" w:type="auto"/>
            <w:tcBorders>
              <w:top w:val="nil"/>
              <w:left w:val="dashed" w:sz="8" w:space="0" w:color="auto"/>
              <w:bottom w:val="single" w:sz="12" w:space="0" w:color="auto"/>
              <w:right w:val="single" w:sz="12" w:space="0" w:color="auto"/>
            </w:tcBorders>
            <w:shd w:val="clear" w:color="auto" w:fill="auto"/>
            <w:noWrap/>
            <w:vAlign w:val="center"/>
            <w:hideMark/>
          </w:tcPr>
          <w:p w14:paraId="3382BD29" w14:textId="77777777" w:rsidR="00BF245A" w:rsidRPr="006911DD" w:rsidRDefault="00BF245A" w:rsidP="006911DD">
            <w:pPr>
              <w:pStyle w:val="Senseespaiat"/>
              <w:rPr>
                <w:b w:val="0"/>
                <w:bCs w:val="0"/>
              </w:rPr>
            </w:pPr>
            <w:r w:rsidRPr="006911DD">
              <w:rPr>
                <w:b w:val="0"/>
                <w:bCs w:val="0"/>
              </w:rPr>
              <w:t>25</w:t>
            </w:r>
          </w:p>
        </w:tc>
        <w:tc>
          <w:tcPr>
            <w:tcW w:w="0" w:type="auto"/>
            <w:tcBorders>
              <w:top w:val="nil"/>
              <w:left w:val="nil"/>
              <w:bottom w:val="single" w:sz="12" w:space="0" w:color="auto"/>
              <w:right w:val="nil"/>
            </w:tcBorders>
            <w:shd w:val="clear" w:color="auto" w:fill="F2F2F2" w:themeFill="background1" w:themeFillShade="F2"/>
            <w:vAlign w:val="center"/>
            <w:hideMark/>
          </w:tcPr>
          <w:p w14:paraId="399FAEDA" w14:textId="77777777" w:rsidR="00BF245A" w:rsidRPr="006911DD" w:rsidRDefault="00BF245A" w:rsidP="006911DD">
            <w:pPr>
              <w:pStyle w:val="Senseespaiat"/>
              <w:rPr>
                <w:b w:val="0"/>
                <w:bCs w:val="0"/>
              </w:rPr>
            </w:pPr>
            <w:r w:rsidRPr="006911DD">
              <w:rPr>
                <w:b w:val="0"/>
                <w:bCs w:val="0"/>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3E03BCAF" w14:textId="77777777" w:rsidR="00BF245A" w:rsidRPr="006911DD" w:rsidRDefault="00BF245A" w:rsidP="006911DD">
            <w:pPr>
              <w:pStyle w:val="Senseespaiat"/>
              <w:rPr>
                <w:b w:val="0"/>
                <w:bCs w:val="0"/>
              </w:rPr>
            </w:pPr>
            <w:r w:rsidRPr="006911DD">
              <w:rPr>
                <w:b w:val="0"/>
                <w:bCs w:val="0"/>
              </w:rPr>
              <w:t>5</w:t>
            </w:r>
          </w:p>
        </w:tc>
      </w:tr>
      <w:tr w:rsidR="00BF245A" w:rsidRPr="00BF245A" w14:paraId="23D11858" w14:textId="77777777" w:rsidTr="006911DD">
        <w:trPr>
          <w:trHeight w:val="345"/>
          <w:jc w:val="center"/>
        </w:trPr>
        <w:tc>
          <w:tcPr>
            <w:tcW w:w="0" w:type="auto"/>
            <w:vMerge w:val="restart"/>
            <w:tcBorders>
              <w:top w:val="single" w:sz="12" w:space="0" w:color="auto"/>
              <w:left w:val="single" w:sz="12" w:space="0" w:color="auto"/>
              <w:bottom w:val="single" w:sz="12" w:space="0" w:color="000000"/>
              <w:right w:val="single" w:sz="12" w:space="0" w:color="auto"/>
            </w:tcBorders>
            <w:shd w:val="clear" w:color="auto" w:fill="F2F2F2" w:themeFill="background1" w:themeFillShade="F2"/>
            <w:vAlign w:val="center"/>
            <w:hideMark/>
          </w:tcPr>
          <w:p w14:paraId="7A9C2588" w14:textId="77777777" w:rsidR="00BF245A" w:rsidRPr="00BF245A" w:rsidRDefault="00BF245A" w:rsidP="006911DD">
            <w:pPr>
              <w:pStyle w:val="Senseespaiat"/>
            </w:pPr>
            <w:r w:rsidRPr="00BF245A">
              <w:t>RAGNARÖK</w:t>
            </w:r>
          </w:p>
        </w:tc>
        <w:tc>
          <w:tcPr>
            <w:tcW w:w="0" w:type="auto"/>
            <w:vMerge w:val="restart"/>
            <w:tcBorders>
              <w:top w:val="nil"/>
              <w:left w:val="single" w:sz="12" w:space="0" w:color="auto"/>
              <w:bottom w:val="single" w:sz="12" w:space="0" w:color="000000"/>
              <w:right w:val="nil"/>
            </w:tcBorders>
            <w:shd w:val="clear" w:color="auto" w:fill="F2F2F2" w:themeFill="background1" w:themeFillShade="F2"/>
            <w:vAlign w:val="center"/>
            <w:hideMark/>
          </w:tcPr>
          <w:p w14:paraId="5358CF3C" w14:textId="77777777" w:rsidR="00BF245A" w:rsidRPr="006911DD" w:rsidRDefault="00BF245A" w:rsidP="006911DD">
            <w:pPr>
              <w:pStyle w:val="Senseespaiat"/>
              <w:jc w:val="both"/>
              <w:rPr>
                <w:b w:val="0"/>
                <w:bCs w:val="0"/>
              </w:rPr>
            </w:pPr>
            <w:r w:rsidRPr="006911DD">
              <w:rPr>
                <w:b w:val="0"/>
                <w:bCs w:val="0"/>
              </w:rPr>
              <w:t>Todos los jugadores se invierten las posiciones y se empezará la partida otra vez, pero solo faltando una vuelta. El último pasa a ser el primero y viceversa.</w:t>
            </w:r>
          </w:p>
          <w:p w14:paraId="11132251" w14:textId="77777777" w:rsidR="00BF245A" w:rsidRPr="006911DD" w:rsidRDefault="00BF245A" w:rsidP="006911DD">
            <w:pPr>
              <w:pStyle w:val="Senseespaiat"/>
              <w:jc w:val="both"/>
              <w:rPr>
                <w:b w:val="0"/>
                <w:bCs w:val="0"/>
              </w:rPr>
            </w:pPr>
            <w:r w:rsidRPr="006911DD">
              <w:rPr>
                <w:b w:val="0"/>
                <w:bCs w:val="0"/>
              </w:rPr>
              <w:t>Solo puede ocurrir una vez por partida y solo se podrá usar antes de la última vuelta.</w:t>
            </w: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26183806" w14:textId="77777777" w:rsidR="00BF245A" w:rsidRPr="006911DD" w:rsidRDefault="00BF245A" w:rsidP="006911DD">
            <w:pPr>
              <w:pStyle w:val="Senseespaiat"/>
              <w:rPr>
                <w:b w:val="0"/>
                <w:bCs w:val="0"/>
              </w:rPr>
            </w:pPr>
            <w:r w:rsidRPr="006911DD">
              <w:rPr>
                <w:b w:val="0"/>
                <w:bCs w:val="0"/>
              </w:rPr>
              <w:t>1</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0A29F34F" w14:textId="77777777" w:rsidR="00BF245A" w:rsidRPr="006911DD" w:rsidRDefault="00BF245A" w:rsidP="006911DD">
            <w:pPr>
              <w:pStyle w:val="Senseespaiat"/>
              <w:rPr>
                <w:b w:val="0"/>
                <w:bCs w:val="0"/>
              </w:rPr>
            </w:pPr>
            <w:r w:rsidRPr="006911DD">
              <w:rPr>
                <w:b w:val="0"/>
                <w:bCs w:val="0"/>
              </w:rPr>
              <w:t>0</w:t>
            </w:r>
          </w:p>
        </w:tc>
        <w:tc>
          <w:tcPr>
            <w:tcW w:w="0" w:type="auto"/>
            <w:tcBorders>
              <w:top w:val="nil"/>
              <w:left w:val="nil"/>
              <w:bottom w:val="single" w:sz="8" w:space="0" w:color="auto"/>
              <w:right w:val="nil"/>
            </w:tcBorders>
            <w:shd w:val="clear" w:color="auto" w:fill="D9D9D9" w:themeFill="background1" w:themeFillShade="D9"/>
            <w:vAlign w:val="center"/>
            <w:hideMark/>
          </w:tcPr>
          <w:p w14:paraId="0667C8DD" w14:textId="77777777" w:rsidR="00BF245A" w:rsidRPr="006911DD" w:rsidRDefault="00BF245A" w:rsidP="006911DD">
            <w:pPr>
              <w:pStyle w:val="Senseespaiat"/>
              <w:rPr>
                <w:b w:val="0"/>
                <w:bCs w:val="0"/>
              </w:rPr>
            </w:pPr>
            <w:r w:rsidRPr="006911DD">
              <w:rPr>
                <w:b w:val="0"/>
                <w:bCs w:val="0"/>
              </w:rPr>
              <w:t>7</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tcPr>
          <w:p w14:paraId="56916B60" w14:textId="77777777" w:rsidR="00BF245A" w:rsidRPr="006911DD" w:rsidRDefault="00BF245A" w:rsidP="006911DD">
            <w:pPr>
              <w:pStyle w:val="Senseespaiat"/>
              <w:rPr>
                <w:b w:val="0"/>
                <w:bCs w:val="0"/>
              </w:rPr>
            </w:pPr>
            <w:r w:rsidRPr="006911DD">
              <w:rPr>
                <w:b w:val="0"/>
                <w:bCs w:val="0"/>
              </w:rPr>
              <w:t>0</w:t>
            </w:r>
          </w:p>
        </w:tc>
      </w:tr>
      <w:tr w:rsidR="006911DD" w:rsidRPr="00BF245A" w14:paraId="4A6386E1" w14:textId="77777777" w:rsidTr="006911DD">
        <w:trPr>
          <w:trHeight w:val="345"/>
          <w:jc w:val="center"/>
        </w:trPr>
        <w:tc>
          <w:tcPr>
            <w:tcW w:w="0" w:type="auto"/>
            <w:vMerge/>
            <w:tcBorders>
              <w:top w:val="single" w:sz="12" w:space="0" w:color="auto"/>
              <w:left w:val="single" w:sz="12" w:space="0" w:color="auto"/>
              <w:bottom w:val="single" w:sz="12" w:space="0" w:color="000000"/>
              <w:right w:val="single" w:sz="12" w:space="0" w:color="auto"/>
            </w:tcBorders>
            <w:shd w:val="clear" w:color="auto" w:fill="F2F2F2" w:themeFill="background1" w:themeFillShade="F2"/>
            <w:vAlign w:val="center"/>
            <w:hideMark/>
          </w:tcPr>
          <w:p w14:paraId="279FB2F9" w14:textId="77777777" w:rsidR="00BF245A" w:rsidRPr="00BF245A" w:rsidRDefault="00BF245A" w:rsidP="006911DD">
            <w:pPr>
              <w:pStyle w:val="Senseespaiat"/>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34A1CD7B" w14:textId="77777777" w:rsidR="00BF245A" w:rsidRPr="006911DD" w:rsidRDefault="00BF245A" w:rsidP="006911DD">
            <w:pPr>
              <w:pStyle w:val="Senseespaiat"/>
              <w:rPr>
                <w:b w:val="0"/>
                <w:bCs w:val="0"/>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3E54A50D" w14:textId="77777777" w:rsidR="00BF245A" w:rsidRPr="006911DD" w:rsidRDefault="00BF245A" w:rsidP="006911DD">
            <w:pPr>
              <w:pStyle w:val="Senseespaiat"/>
              <w:rPr>
                <w:b w:val="0"/>
                <w:bCs w:val="0"/>
              </w:rPr>
            </w:pPr>
            <w:r w:rsidRPr="006911DD">
              <w:rPr>
                <w:b w:val="0"/>
                <w:bCs w:val="0"/>
              </w:rPr>
              <w:t>2</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tcPr>
          <w:p w14:paraId="504CB47F" w14:textId="77777777" w:rsidR="00BF245A" w:rsidRPr="006911DD" w:rsidRDefault="00BF245A" w:rsidP="006911DD">
            <w:pPr>
              <w:pStyle w:val="Senseespaiat"/>
              <w:rPr>
                <w:b w:val="0"/>
                <w:bCs w:val="0"/>
              </w:rPr>
            </w:pPr>
            <w:r w:rsidRPr="006911DD">
              <w:rPr>
                <w:b w:val="0"/>
                <w:bCs w:val="0"/>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29B53EA2" w14:textId="77777777" w:rsidR="00BF245A" w:rsidRPr="006911DD" w:rsidRDefault="00BF245A" w:rsidP="006911DD">
            <w:pPr>
              <w:pStyle w:val="Senseespaiat"/>
              <w:rPr>
                <w:b w:val="0"/>
                <w:bCs w:val="0"/>
              </w:rPr>
            </w:pPr>
            <w:r w:rsidRPr="006911DD">
              <w:rPr>
                <w:b w:val="0"/>
                <w:bCs w:val="0"/>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tcPr>
          <w:p w14:paraId="2930A62B" w14:textId="77777777" w:rsidR="00BF245A" w:rsidRPr="006911DD" w:rsidRDefault="00BF245A" w:rsidP="006911DD">
            <w:pPr>
              <w:pStyle w:val="Senseespaiat"/>
              <w:rPr>
                <w:b w:val="0"/>
                <w:bCs w:val="0"/>
              </w:rPr>
            </w:pPr>
            <w:r w:rsidRPr="006911DD">
              <w:rPr>
                <w:b w:val="0"/>
                <w:bCs w:val="0"/>
              </w:rPr>
              <w:t>0</w:t>
            </w:r>
          </w:p>
        </w:tc>
      </w:tr>
      <w:tr w:rsidR="00BF245A" w:rsidRPr="00BF245A" w14:paraId="0890F2EC" w14:textId="77777777" w:rsidTr="006911DD">
        <w:trPr>
          <w:trHeight w:val="345"/>
          <w:jc w:val="center"/>
        </w:trPr>
        <w:tc>
          <w:tcPr>
            <w:tcW w:w="0" w:type="auto"/>
            <w:vMerge/>
            <w:tcBorders>
              <w:top w:val="single" w:sz="12" w:space="0" w:color="auto"/>
              <w:left w:val="single" w:sz="12" w:space="0" w:color="auto"/>
              <w:bottom w:val="single" w:sz="12" w:space="0" w:color="000000"/>
              <w:right w:val="single" w:sz="12" w:space="0" w:color="auto"/>
            </w:tcBorders>
            <w:shd w:val="clear" w:color="auto" w:fill="F2F2F2" w:themeFill="background1" w:themeFillShade="F2"/>
            <w:vAlign w:val="center"/>
            <w:hideMark/>
          </w:tcPr>
          <w:p w14:paraId="673A359C" w14:textId="77777777" w:rsidR="00BF245A" w:rsidRPr="00BF245A" w:rsidRDefault="00BF245A" w:rsidP="006911DD">
            <w:pPr>
              <w:pStyle w:val="Senseespaiat"/>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3F2793A3" w14:textId="77777777" w:rsidR="00BF245A" w:rsidRPr="006911DD" w:rsidRDefault="00BF245A" w:rsidP="006911DD">
            <w:pPr>
              <w:pStyle w:val="Senseespaiat"/>
              <w:rPr>
                <w:b w:val="0"/>
                <w:bCs w:val="0"/>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6C57B89E" w14:textId="77777777" w:rsidR="00BF245A" w:rsidRPr="006911DD" w:rsidRDefault="00BF245A" w:rsidP="006911DD">
            <w:pPr>
              <w:pStyle w:val="Senseespaiat"/>
              <w:rPr>
                <w:b w:val="0"/>
                <w:bCs w:val="0"/>
              </w:rPr>
            </w:pPr>
            <w:r w:rsidRPr="006911DD">
              <w:rPr>
                <w:b w:val="0"/>
                <w:bCs w:val="0"/>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tcPr>
          <w:p w14:paraId="7C526E85" w14:textId="77777777" w:rsidR="00BF245A" w:rsidRPr="006911DD" w:rsidRDefault="00BF245A" w:rsidP="006911DD">
            <w:pPr>
              <w:pStyle w:val="Senseespaiat"/>
              <w:rPr>
                <w:b w:val="0"/>
                <w:bCs w:val="0"/>
              </w:rPr>
            </w:pPr>
            <w:r w:rsidRPr="006911DD">
              <w:rPr>
                <w:b w:val="0"/>
                <w:bCs w:val="0"/>
              </w:rPr>
              <w:t>0</w:t>
            </w:r>
          </w:p>
        </w:tc>
        <w:tc>
          <w:tcPr>
            <w:tcW w:w="0" w:type="auto"/>
            <w:tcBorders>
              <w:top w:val="nil"/>
              <w:left w:val="nil"/>
              <w:bottom w:val="single" w:sz="8" w:space="0" w:color="auto"/>
              <w:right w:val="nil"/>
            </w:tcBorders>
            <w:shd w:val="clear" w:color="auto" w:fill="D9D9D9" w:themeFill="background1" w:themeFillShade="D9"/>
            <w:vAlign w:val="center"/>
            <w:hideMark/>
          </w:tcPr>
          <w:p w14:paraId="0166DE87" w14:textId="77777777" w:rsidR="00BF245A" w:rsidRPr="006911DD" w:rsidRDefault="00BF245A" w:rsidP="006911DD">
            <w:pPr>
              <w:pStyle w:val="Senseespaiat"/>
              <w:rPr>
                <w:b w:val="0"/>
                <w:bCs w:val="0"/>
              </w:rPr>
            </w:pPr>
            <w:r w:rsidRPr="006911DD">
              <w:rPr>
                <w:b w:val="0"/>
                <w:bCs w:val="0"/>
              </w:rPr>
              <w:t>9</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tcPr>
          <w:p w14:paraId="62739E68" w14:textId="77777777" w:rsidR="00BF245A" w:rsidRPr="006911DD" w:rsidRDefault="00BF245A" w:rsidP="006911DD">
            <w:pPr>
              <w:pStyle w:val="Senseespaiat"/>
              <w:rPr>
                <w:b w:val="0"/>
                <w:bCs w:val="0"/>
              </w:rPr>
            </w:pPr>
            <w:r w:rsidRPr="006911DD">
              <w:rPr>
                <w:b w:val="0"/>
                <w:bCs w:val="0"/>
              </w:rPr>
              <w:t>0</w:t>
            </w:r>
          </w:p>
        </w:tc>
      </w:tr>
      <w:tr w:rsidR="006911DD" w:rsidRPr="00BF245A" w14:paraId="3A95B904" w14:textId="77777777" w:rsidTr="006911DD">
        <w:trPr>
          <w:trHeight w:val="345"/>
          <w:jc w:val="center"/>
        </w:trPr>
        <w:tc>
          <w:tcPr>
            <w:tcW w:w="0" w:type="auto"/>
            <w:vMerge/>
            <w:tcBorders>
              <w:top w:val="single" w:sz="12" w:space="0" w:color="auto"/>
              <w:left w:val="single" w:sz="12" w:space="0" w:color="auto"/>
              <w:bottom w:val="single" w:sz="12" w:space="0" w:color="000000"/>
              <w:right w:val="single" w:sz="12" w:space="0" w:color="auto"/>
            </w:tcBorders>
            <w:shd w:val="clear" w:color="auto" w:fill="F2F2F2" w:themeFill="background1" w:themeFillShade="F2"/>
            <w:vAlign w:val="center"/>
            <w:hideMark/>
          </w:tcPr>
          <w:p w14:paraId="3BC3FF55" w14:textId="77777777" w:rsidR="00BF245A" w:rsidRPr="00BF245A" w:rsidRDefault="00BF245A" w:rsidP="006911DD">
            <w:pPr>
              <w:pStyle w:val="Senseespaiat"/>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6927312D" w14:textId="77777777" w:rsidR="00BF245A" w:rsidRPr="006911DD" w:rsidRDefault="00BF245A" w:rsidP="006911DD">
            <w:pPr>
              <w:pStyle w:val="Senseespaiat"/>
              <w:rPr>
                <w:b w:val="0"/>
                <w:bCs w:val="0"/>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1F966843" w14:textId="77777777" w:rsidR="00BF245A" w:rsidRPr="006911DD" w:rsidRDefault="00BF245A" w:rsidP="006911DD">
            <w:pPr>
              <w:pStyle w:val="Senseespaiat"/>
              <w:rPr>
                <w:b w:val="0"/>
                <w:bCs w:val="0"/>
              </w:rPr>
            </w:pPr>
            <w:r w:rsidRPr="006911DD">
              <w:rPr>
                <w:b w:val="0"/>
                <w:bCs w:val="0"/>
              </w:rPr>
              <w:t>4</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tcPr>
          <w:p w14:paraId="682A8ECE" w14:textId="77777777" w:rsidR="00BF245A" w:rsidRPr="006911DD" w:rsidRDefault="00BF245A" w:rsidP="006911DD">
            <w:pPr>
              <w:pStyle w:val="Senseespaiat"/>
              <w:rPr>
                <w:b w:val="0"/>
                <w:bCs w:val="0"/>
              </w:rPr>
            </w:pPr>
            <w:r w:rsidRPr="006911DD">
              <w:rPr>
                <w:b w:val="0"/>
                <w:bCs w:val="0"/>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43B56514" w14:textId="77777777" w:rsidR="00BF245A" w:rsidRPr="006911DD" w:rsidRDefault="00BF245A" w:rsidP="006911DD">
            <w:pPr>
              <w:pStyle w:val="Senseespaiat"/>
              <w:rPr>
                <w:b w:val="0"/>
                <w:bCs w:val="0"/>
              </w:rPr>
            </w:pPr>
            <w:r w:rsidRPr="006911DD">
              <w:rPr>
                <w:b w:val="0"/>
                <w:bCs w:val="0"/>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tcPr>
          <w:p w14:paraId="20F38DDA" w14:textId="77777777" w:rsidR="00BF245A" w:rsidRPr="006911DD" w:rsidRDefault="00BF245A" w:rsidP="006911DD">
            <w:pPr>
              <w:pStyle w:val="Senseespaiat"/>
              <w:rPr>
                <w:b w:val="0"/>
                <w:bCs w:val="0"/>
              </w:rPr>
            </w:pPr>
            <w:r w:rsidRPr="006911DD">
              <w:rPr>
                <w:b w:val="0"/>
                <w:bCs w:val="0"/>
              </w:rPr>
              <w:t>0</w:t>
            </w:r>
          </w:p>
        </w:tc>
      </w:tr>
      <w:tr w:rsidR="00BF245A" w:rsidRPr="00BF245A" w14:paraId="318F9980" w14:textId="77777777" w:rsidTr="006911DD">
        <w:trPr>
          <w:trHeight w:val="345"/>
          <w:jc w:val="center"/>
        </w:trPr>
        <w:tc>
          <w:tcPr>
            <w:tcW w:w="0" w:type="auto"/>
            <w:vMerge/>
            <w:tcBorders>
              <w:top w:val="single" w:sz="12" w:space="0" w:color="auto"/>
              <w:left w:val="single" w:sz="12" w:space="0" w:color="auto"/>
              <w:bottom w:val="single" w:sz="12" w:space="0" w:color="000000"/>
              <w:right w:val="single" w:sz="12" w:space="0" w:color="auto"/>
            </w:tcBorders>
            <w:shd w:val="clear" w:color="auto" w:fill="F2F2F2" w:themeFill="background1" w:themeFillShade="F2"/>
            <w:vAlign w:val="center"/>
            <w:hideMark/>
          </w:tcPr>
          <w:p w14:paraId="1CE7999C" w14:textId="77777777" w:rsidR="00BF245A" w:rsidRPr="00BF245A" w:rsidRDefault="00BF245A" w:rsidP="006911DD">
            <w:pPr>
              <w:pStyle w:val="Senseespaiat"/>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7BFCB043" w14:textId="77777777" w:rsidR="00BF245A" w:rsidRPr="006911DD" w:rsidRDefault="00BF245A" w:rsidP="006911DD">
            <w:pPr>
              <w:pStyle w:val="Senseespaiat"/>
              <w:rPr>
                <w:b w:val="0"/>
                <w:bCs w:val="0"/>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2802FC31" w14:textId="77777777" w:rsidR="00BF245A" w:rsidRPr="006911DD" w:rsidRDefault="00BF245A" w:rsidP="006911DD">
            <w:pPr>
              <w:pStyle w:val="Senseespaiat"/>
              <w:rPr>
                <w:b w:val="0"/>
                <w:bCs w:val="0"/>
              </w:rPr>
            </w:pPr>
            <w:r w:rsidRPr="006911DD">
              <w:rPr>
                <w:b w:val="0"/>
                <w:bCs w:val="0"/>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tcPr>
          <w:p w14:paraId="1591B567" w14:textId="77777777" w:rsidR="00BF245A" w:rsidRPr="006911DD" w:rsidRDefault="00BF245A" w:rsidP="006911DD">
            <w:pPr>
              <w:pStyle w:val="Senseespaiat"/>
              <w:rPr>
                <w:b w:val="0"/>
                <w:bCs w:val="0"/>
              </w:rPr>
            </w:pPr>
            <w:r w:rsidRPr="006911DD">
              <w:rPr>
                <w:b w:val="0"/>
                <w:bCs w:val="0"/>
              </w:rPr>
              <w:t>0</w:t>
            </w:r>
          </w:p>
        </w:tc>
        <w:tc>
          <w:tcPr>
            <w:tcW w:w="0" w:type="auto"/>
            <w:tcBorders>
              <w:top w:val="nil"/>
              <w:left w:val="nil"/>
              <w:bottom w:val="single" w:sz="8" w:space="0" w:color="auto"/>
              <w:right w:val="nil"/>
            </w:tcBorders>
            <w:shd w:val="clear" w:color="auto" w:fill="D9D9D9" w:themeFill="background1" w:themeFillShade="D9"/>
            <w:vAlign w:val="center"/>
            <w:hideMark/>
          </w:tcPr>
          <w:p w14:paraId="11E8DC7B" w14:textId="77777777" w:rsidR="00BF245A" w:rsidRPr="006911DD" w:rsidRDefault="00BF245A" w:rsidP="006911DD">
            <w:pPr>
              <w:pStyle w:val="Senseespaiat"/>
              <w:rPr>
                <w:b w:val="0"/>
                <w:bCs w:val="0"/>
              </w:rPr>
            </w:pPr>
            <w:r w:rsidRPr="006911DD">
              <w:rPr>
                <w:b w:val="0"/>
                <w:bCs w:val="0"/>
              </w:rPr>
              <w:t>11</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tcPr>
          <w:p w14:paraId="2D5F06AB" w14:textId="77777777" w:rsidR="00BF245A" w:rsidRPr="006911DD" w:rsidRDefault="00BF245A" w:rsidP="006911DD">
            <w:pPr>
              <w:pStyle w:val="Senseespaiat"/>
              <w:rPr>
                <w:b w:val="0"/>
                <w:bCs w:val="0"/>
              </w:rPr>
            </w:pPr>
            <w:r w:rsidRPr="006911DD">
              <w:rPr>
                <w:b w:val="0"/>
                <w:bCs w:val="0"/>
              </w:rPr>
              <w:t>0</w:t>
            </w:r>
          </w:p>
        </w:tc>
      </w:tr>
      <w:tr w:rsidR="006911DD" w:rsidRPr="00BF245A" w14:paraId="09BF604D" w14:textId="77777777" w:rsidTr="006911DD">
        <w:trPr>
          <w:trHeight w:val="345"/>
          <w:jc w:val="center"/>
        </w:trPr>
        <w:tc>
          <w:tcPr>
            <w:tcW w:w="0" w:type="auto"/>
            <w:vMerge/>
            <w:tcBorders>
              <w:top w:val="single" w:sz="12" w:space="0" w:color="auto"/>
              <w:left w:val="single" w:sz="12" w:space="0" w:color="auto"/>
              <w:bottom w:val="single" w:sz="12" w:space="0" w:color="000000"/>
              <w:right w:val="single" w:sz="12" w:space="0" w:color="auto"/>
            </w:tcBorders>
            <w:shd w:val="clear" w:color="auto" w:fill="F2F2F2" w:themeFill="background1" w:themeFillShade="F2"/>
            <w:vAlign w:val="center"/>
            <w:hideMark/>
          </w:tcPr>
          <w:p w14:paraId="6D0092FF" w14:textId="77777777" w:rsidR="00BF245A" w:rsidRPr="00BF245A" w:rsidRDefault="00BF245A" w:rsidP="006911DD">
            <w:pPr>
              <w:pStyle w:val="Senseespaiat"/>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4A143620" w14:textId="77777777" w:rsidR="00BF245A" w:rsidRPr="006911DD" w:rsidRDefault="00BF245A" w:rsidP="006911DD">
            <w:pPr>
              <w:pStyle w:val="Senseespaiat"/>
              <w:rPr>
                <w:b w:val="0"/>
                <w:bCs w:val="0"/>
              </w:rPr>
            </w:pPr>
          </w:p>
        </w:tc>
        <w:tc>
          <w:tcPr>
            <w:tcW w:w="0" w:type="auto"/>
            <w:tcBorders>
              <w:top w:val="nil"/>
              <w:left w:val="single" w:sz="12" w:space="0" w:color="auto"/>
              <w:bottom w:val="single" w:sz="12" w:space="0" w:color="auto"/>
              <w:right w:val="nil"/>
            </w:tcBorders>
            <w:shd w:val="clear" w:color="auto" w:fill="D9D9D9" w:themeFill="background1" w:themeFillShade="D9"/>
            <w:vAlign w:val="center"/>
            <w:hideMark/>
          </w:tcPr>
          <w:p w14:paraId="046D3C46" w14:textId="77777777" w:rsidR="00BF245A" w:rsidRPr="006911DD" w:rsidRDefault="00BF245A" w:rsidP="006911DD">
            <w:pPr>
              <w:pStyle w:val="Senseespaiat"/>
              <w:rPr>
                <w:b w:val="0"/>
                <w:bCs w:val="0"/>
              </w:rPr>
            </w:pPr>
            <w:r w:rsidRPr="006911DD">
              <w:rPr>
                <w:b w:val="0"/>
                <w:bCs w:val="0"/>
              </w:rPr>
              <w:t>6</w:t>
            </w:r>
          </w:p>
        </w:tc>
        <w:tc>
          <w:tcPr>
            <w:tcW w:w="0" w:type="auto"/>
            <w:tcBorders>
              <w:top w:val="nil"/>
              <w:left w:val="dashed" w:sz="8" w:space="0" w:color="auto"/>
              <w:bottom w:val="single" w:sz="12" w:space="0" w:color="auto"/>
              <w:right w:val="single" w:sz="12" w:space="0" w:color="auto"/>
            </w:tcBorders>
            <w:shd w:val="clear" w:color="auto" w:fill="D9D9D9" w:themeFill="background1" w:themeFillShade="D9"/>
            <w:noWrap/>
            <w:vAlign w:val="center"/>
          </w:tcPr>
          <w:p w14:paraId="6DAE0A51" w14:textId="77777777" w:rsidR="00BF245A" w:rsidRPr="006911DD" w:rsidRDefault="00BF245A" w:rsidP="006911DD">
            <w:pPr>
              <w:pStyle w:val="Senseespaiat"/>
              <w:rPr>
                <w:b w:val="0"/>
                <w:bCs w:val="0"/>
              </w:rPr>
            </w:pPr>
            <w:r w:rsidRPr="006911DD">
              <w:rPr>
                <w:b w:val="0"/>
                <w:bCs w:val="0"/>
              </w:rPr>
              <w:t>0</w:t>
            </w:r>
          </w:p>
        </w:tc>
        <w:tc>
          <w:tcPr>
            <w:tcW w:w="0" w:type="auto"/>
            <w:tcBorders>
              <w:top w:val="nil"/>
              <w:left w:val="nil"/>
              <w:bottom w:val="single" w:sz="12" w:space="0" w:color="auto"/>
              <w:right w:val="nil"/>
            </w:tcBorders>
            <w:shd w:val="clear" w:color="auto" w:fill="F2F2F2" w:themeFill="background1" w:themeFillShade="F2"/>
            <w:vAlign w:val="center"/>
            <w:hideMark/>
          </w:tcPr>
          <w:p w14:paraId="48CEAACE" w14:textId="77777777" w:rsidR="00BF245A" w:rsidRPr="006911DD" w:rsidRDefault="00BF245A" w:rsidP="006911DD">
            <w:pPr>
              <w:pStyle w:val="Senseespaiat"/>
              <w:rPr>
                <w:b w:val="0"/>
                <w:bCs w:val="0"/>
              </w:rPr>
            </w:pPr>
            <w:r w:rsidRPr="006911DD">
              <w:rPr>
                <w:b w:val="0"/>
                <w:bCs w:val="0"/>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3B7B7189" w14:textId="77777777" w:rsidR="00BF245A" w:rsidRPr="006911DD" w:rsidRDefault="00BF245A" w:rsidP="00116B5D">
            <w:pPr>
              <w:pStyle w:val="Senseespaiat"/>
              <w:keepNext/>
              <w:rPr>
                <w:b w:val="0"/>
                <w:bCs w:val="0"/>
              </w:rPr>
            </w:pPr>
            <w:r w:rsidRPr="006911DD">
              <w:rPr>
                <w:b w:val="0"/>
                <w:bCs w:val="0"/>
              </w:rPr>
              <w:t>1</w:t>
            </w:r>
          </w:p>
        </w:tc>
      </w:tr>
    </w:tbl>
    <w:p w14:paraId="24A17752" w14:textId="393DF16F" w:rsidR="00BF245A" w:rsidRPr="00BF245A" w:rsidRDefault="00116B5D" w:rsidP="00116B5D">
      <w:pPr>
        <w:pStyle w:val="Llegenda"/>
      </w:pPr>
      <w:bookmarkStart w:id="116" w:name="_Toc69497508"/>
      <w:r>
        <w:t xml:space="preserve">Tabla </w:t>
      </w:r>
      <w:r>
        <w:fldChar w:fldCharType="begin"/>
      </w:r>
      <w:r>
        <w:instrText xml:space="preserve"> STYLEREF 1 \s </w:instrText>
      </w:r>
      <w:r>
        <w:fldChar w:fldCharType="separate"/>
      </w:r>
      <w:r>
        <w:rPr>
          <w:noProof/>
        </w:rPr>
        <w:t>6</w:t>
      </w:r>
      <w:r>
        <w:fldChar w:fldCharType="end"/>
      </w:r>
      <w:r>
        <w:t>.</w:t>
      </w:r>
      <w:r>
        <w:fldChar w:fldCharType="begin"/>
      </w:r>
      <w:r>
        <w:instrText xml:space="preserve"> SEQ Tabla \* ARABIC \s 1 </w:instrText>
      </w:r>
      <w:r>
        <w:fldChar w:fldCharType="separate"/>
      </w:r>
      <w:r>
        <w:rPr>
          <w:noProof/>
        </w:rPr>
        <w:t>1</w:t>
      </w:r>
      <w:r>
        <w:fldChar w:fldCharType="end"/>
      </w:r>
      <w:r>
        <w:t>: Tabla de los objetos y su probabilidad de aparición.</w:t>
      </w:r>
      <w:bookmarkEnd w:id="116"/>
    </w:p>
    <w:p w14:paraId="006066B5" w14:textId="65B335F5" w:rsidR="00BF245A" w:rsidRPr="006911DD" w:rsidRDefault="00BF245A" w:rsidP="00BF245A">
      <w:pPr>
        <w:pStyle w:val="Ttol4"/>
        <w:rPr>
          <w:highlight w:val="yellow"/>
        </w:rPr>
      </w:pPr>
      <w:r w:rsidRPr="006911DD">
        <w:rPr>
          <w:highlight w:val="yellow"/>
        </w:rPr>
        <w:lastRenderedPageBreak/>
        <w:t>MECÁNICAS</w:t>
      </w:r>
    </w:p>
    <w:tbl>
      <w:tblPr>
        <w:tblStyle w:val="Taulaambquadrcula"/>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1739"/>
        <w:gridCol w:w="7017"/>
      </w:tblGrid>
      <w:tr w:rsidR="006911DD" w:rsidRPr="00F62AEF" w14:paraId="209DC510" w14:textId="77777777" w:rsidTr="006911DD">
        <w:trPr>
          <w:trHeight w:val="374"/>
          <w:tblHeader/>
          <w:jc w:val="center"/>
        </w:trPr>
        <w:tc>
          <w:tcPr>
            <w:tcW w:w="0" w:type="auto"/>
            <w:gridSpan w:val="2"/>
            <w:shd w:val="clear" w:color="auto" w:fill="A6A6A6" w:themeFill="background1" w:themeFillShade="A6"/>
            <w:vAlign w:val="center"/>
          </w:tcPr>
          <w:p w14:paraId="323E71BA" w14:textId="77777777" w:rsidR="006911DD" w:rsidRPr="006911DD" w:rsidRDefault="006911DD" w:rsidP="006911DD">
            <w:pPr>
              <w:pStyle w:val="Senseespaiat"/>
            </w:pPr>
            <w:r w:rsidRPr="006911DD">
              <w:t>MECÁNICAS DEL VEHÍCULO</w:t>
            </w:r>
          </w:p>
        </w:tc>
      </w:tr>
      <w:tr w:rsidR="006911DD" w:rsidRPr="002D396D" w14:paraId="75718000" w14:textId="77777777" w:rsidTr="006911DD">
        <w:trPr>
          <w:trHeight w:val="674"/>
          <w:jc w:val="center"/>
        </w:trPr>
        <w:tc>
          <w:tcPr>
            <w:tcW w:w="0" w:type="auto"/>
            <w:vAlign w:val="center"/>
          </w:tcPr>
          <w:p w14:paraId="5F9DBE25" w14:textId="7988FCFF" w:rsidR="006911DD" w:rsidRPr="006911DD" w:rsidRDefault="006911DD" w:rsidP="006911DD">
            <w:pPr>
              <w:pStyle w:val="Senseespaiat"/>
            </w:pPr>
            <w:r w:rsidRPr="006911DD">
              <w:t>ACELERAR</w:t>
            </w:r>
          </w:p>
        </w:tc>
        <w:tc>
          <w:tcPr>
            <w:tcW w:w="0" w:type="auto"/>
            <w:vAlign w:val="center"/>
          </w:tcPr>
          <w:p w14:paraId="41946849" w14:textId="77777777" w:rsidR="006911DD" w:rsidRPr="006911DD" w:rsidRDefault="006911DD" w:rsidP="006911DD">
            <w:pPr>
              <w:pStyle w:val="Senseespaiat"/>
              <w:jc w:val="both"/>
              <w:rPr>
                <w:b w:val="0"/>
                <w:bCs w:val="0"/>
              </w:rPr>
            </w:pPr>
            <w:r w:rsidRPr="006911DD">
              <w:rPr>
                <w:b w:val="0"/>
                <w:bCs w:val="0"/>
              </w:rPr>
              <w:t>El vehículo acelerará hasta llegar a la velocidad máxima.</w:t>
            </w:r>
          </w:p>
        </w:tc>
      </w:tr>
      <w:tr w:rsidR="006911DD" w:rsidRPr="002D396D" w14:paraId="258B1598" w14:textId="77777777" w:rsidTr="006911DD">
        <w:trPr>
          <w:jc w:val="center"/>
        </w:trPr>
        <w:tc>
          <w:tcPr>
            <w:tcW w:w="0" w:type="auto"/>
            <w:shd w:val="clear" w:color="auto" w:fill="F2F2F2" w:themeFill="background1" w:themeFillShade="F2"/>
            <w:vAlign w:val="center"/>
          </w:tcPr>
          <w:p w14:paraId="1E4864C8" w14:textId="2976C314" w:rsidR="006911DD" w:rsidRPr="006911DD" w:rsidRDefault="006911DD" w:rsidP="006911DD">
            <w:pPr>
              <w:pStyle w:val="Senseespaiat"/>
            </w:pPr>
            <w:r w:rsidRPr="006911DD">
              <w:t>FRENAR</w:t>
            </w:r>
          </w:p>
        </w:tc>
        <w:tc>
          <w:tcPr>
            <w:tcW w:w="0" w:type="auto"/>
            <w:shd w:val="clear" w:color="auto" w:fill="F2F2F2" w:themeFill="background1" w:themeFillShade="F2"/>
            <w:vAlign w:val="center"/>
          </w:tcPr>
          <w:p w14:paraId="5A4F0BF8" w14:textId="77777777" w:rsidR="006911DD" w:rsidRPr="006911DD" w:rsidRDefault="006911DD" w:rsidP="006911DD">
            <w:pPr>
              <w:pStyle w:val="Senseespaiat"/>
              <w:jc w:val="both"/>
              <w:rPr>
                <w:b w:val="0"/>
                <w:bCs w:val="0"/>
              </w:rPr>
            </w:pPr>
            <w:r w:rsidRPr="006911DD">
              <w:rPr>
                <w:b w:val="0"/>
                <w:bCs w:val="0"/>
              </w:rPr>
              <w:t>El vehículo reducirá su velocidad hasta que llegue a 0, si el jugador sigue frenando, el vehículo irá marcha atrás.</w:t>
            </w:r>
          </w:p>
        </w:tc>
      </w:tr>
      <w:tr w:rsidR="006911DD" w:rsidRPr="002D396D" w14:paraId="006604C3" w14:textId="77777777" w:rsidTr="006911DD">
        <w:trPr>
          <w:jc w:val="center"/>
        </w:trPr>
        <w:tc>
          <w:tcPr>
            <w:tcW w:w="0" w:type="auto"/>
            <w:vAlign w:val="center"/>
          </w:tcPr>
          <w:p w14:paraId="63C81C4B" w14:textId="00844CE9" w:rsidR="006911DD" w:rsidRPr="006911DD" w:rsidRDefault="006911DD" w:rsidP="006911DD">
            <w:pPr>
              <w:pStyle w:val="Senseespaiat"/>
            </w:pPr>
            <w:r w:rsidRPr="006911DD">
              <w:t>GIRAR</w:t>
            </w:r>
          </w:p>
        </w:tc>
        <w:tc>
          <w:tcPr>
            <w:tcW w:w="0" w:type="auto"/>
            <w:vAlign w:val="center"/>
          </w:tcPr>
          <w:p w14:paraId="0EF24C4E" w14:textId="77777777" w:rsidR="006911DD" w:rsidRPr="006911DD" w:rsidRDefault="006911DD" w:rsidP="006911DD">
            <w:pPr>
              <w:pStyle w:val="Senseespaiat"/>
              <w:jc w:val="both"/>
              <w:rPr>
                <w:b w:val="0"/>
                <w:bCs w:val="0"/>
              </w:rPr>
            </w:pPr>
            <w:r w:rsidRPr="006911DD">
              <w:rPr>
                <w:b w:val="0"/>
                <w:bCs w:val="0"/>
              </w:rPr>
              <w:t>El vehículo rotará hasta llegar al ángulo máximo de rotación.</w:t>
            </w:r>
          </w:p>
        </w:tc>
      </w:tr>
      <w:tr w:rsidR="006911DD" w:rsidRPr="002D396D" w14:paraId="7A22766E" w14:textId="77777777" w:rsidTr="006911DD">
        <w:trPr>
          <w:jc w:val="center"/>
        </w:trPr>
        <w:tc>
          <w:tcPr>
            <w:tcW w:w="0" w:type="auto"/>
            <w:shd w:val="clear" w:color="auto" w:fill="F2F2F2" w:themeFill="background1" w:themeFillShade="F2"/>
            <w:vAlign w:val="center"/>
          </w:tcPr>
          <w:p w14:paraId="64D157B2" w14:textId="5554A2DB" w:rsidR="006911DD" w:rsidRPr="006911DD" w:rsidRDefault="006911DD" w:rsidP="006911DD">
            <w:pPr>
              <w:pStyle w:val="Senseespaiat"/>
            </w:pPr>
            <w:r w:rsidRPr="006911DD">
              <w:t>DERRAPAR</w:t>
            </w:r>
          </w:p>
        </w:tc>
        <w:tc>
          <w:tcPr>
            <w:tcW w:w="0" w:type="auto"/>
            <w:shd w:val="clear" w:color="auto" w:fill="F2F2F2" w:themeFill="background1" w:themeFillShade="F2"/>
            <w:vAlign w:val="center"/>
          </w:tcPr>
          <w:p w14:paraId="4E1E43F9" w14:textId="77777777" w:rsidR="006911DD" w:rsidRPr="006911DD" w:rsidRDefault="006911DD" w:rsidP="006911DD">
            <w:pPr>
              <w:pStyle w:val="Senseespaiat"/>
              <w:jc w:val="both"/>
              <w:rPr>
                <w:b w:val="0"/>
                <w:bCs w:val="0"/>
              </w:rPr>
            </w:pPr>
            <w:r w:rsidRPr="006911DD">
              <w:rPr>
                <w:b w:val="0"/>
                <w:bCs w:val="0"/>
              </w:rPr>
              <w:t>El vehículo rotará más que girando normal, pero además otorgará un pequeño boost de velocidad temporal si ha derrapado durante bastante tiempo.</w:t>
            </w:r>
          </w:p>
        </w:tc>
      </w:tr>
      <w:tr w:rsidR="006911DD" w:rsidRPr="002D396D" w14:paraId="714A948D" w14:textId="77777777" w:rsidTr="006911DD">
        <w:trPr>
          <w:jc w:val="center"/>
        </w:trPr>
        <w:tc>
          <w:tcPr>
            <w:tcW w:w="0" w:type="auto"/>
            <w:vAlign w:val="center"/>
          </w:tcPr>
          <w:p w14:paraId="17264509" w14:textId="1C86DBB1" w:rsidR="006911DD" w:rsidRPr="006911DD" w:rsidRDefault="006911DD" w:rsidP="006911DD">
            <w:pPr>
              <w:pStyle w:val="Senseespaiat"/>
            </w:pPr>
            <w:r w:rsidRPr="006911DD">
              <w:t>REBUFO</w:t>
            </w:r>
          </w:p>
        </w:tc>
        <w:tc>
          <w:tcPr>
            <w:tcW w:w="0" w:type="auto"/>
            <w:vAlign w:val="center"/>
          </w:tcPr>
          <w:p w14:paraId="3233337A" w14:textId="3FE0E359" w:rsidR="006911DD" w:rsidRPr="006911DD" w:rsidRDefault="006911DD" w:rsidP="006911DD">
            <w:pPr>
              <w:pStyle w:val="Senseespaiat"/>
              <w:jc w:val="both"/>
              <w:rPr>
                <w:b w:val="0"/>
                <w:bCs w:val="0"/>
              </w:rPr>
            </w:pPr>
            <w:r w:rsidRPr="006911DD">
              <w:rPr>
                <w:b w:val="0"/>
                <w:bCs w:val="0"/>
              </w:rPr>
              <w:t xml:space="preserve">Si se permanece justo detrás de un vehículo, </w:t>
            </w:r>
            <w:r w:rsidR="00F0606B">
              <w:rPr>
                <w:b w:val="0"/>
                <w:bCs w:val="0"/>
              </w:rPr>
              <w:t>este</w:t>
            </w:r>
            <w:r w:rsidRPr="006911DD">
              <w:rPr>
                <w:b w:val="0"/>
                <w:bCs w:val="0"/>
              </w:rPr>
              <w:t xml:space="preserve"> otorgará una velocidad extra.</w:t>
            </w:r>
          </w:p>
        </w:tc>
      </w:tr>
      <w:tr w:rsidR="006911DD" w:rsidRPr="00C62DB8" w14:paraId="2E9E4983" w14:textId="77777777" w:rsidTr="006911DD">
        <w:trPr>
          <w:jc w:val="center"/>
        </w:trPr>
        <w:tc>
          <w:tcPr>
            <w:tcW w:w="0" w:type="auto"/>
            <w:shd w:val="clear" w:color="auto" w:fill="F2F2F2" w:themeFill="background1" w:themeFillShade="F2"/>
            <w:vAlign w:val="center"/>
          </w:tcPr>
          <w:p w14:paraId="5531DF21" w14:textId="29485FBD" w:rsidR="006911DD" w:rsidRPr="006911DD" w:rsidRDefault="006911DD" w:rsidP="006911DD">
            <w:pPr>
              <w:pStyle w:val="Senseespaiat"/>
            </w:pPr>
            <w:r w:rsidRPr="006911DD">
              <w:t>LANZAR OBJETO</w:t>
            </w:r>
          </w:p>
        </w:tc>
        <w:tc>
          <w:tcPr>
            <w:tcW w:w="0" w:type="auto"/>
            <w:shd w:val="clear" w:color="auto" w:fill="F2F2F2" w:themeFill="background1" w:themeFillShade="F2"/>
            <w:vAlign w:val="center"/>
          </w:tcPr>
          <w:p w14:paraId="7549E334" w14:textId="77777777" w:rsidR="006911DD" w:rsidRPr="006911DD" w:rsidRDefault="006911DD" w:rsidP="006911DD">
            <w:pPr>
              <w:pStyle w:val="Senseespaiat"/>
              <w:jc w:val="both"/>
              <w:rPr>
                <w:b w:val="0"/>
                <w:bCs w:val="0"/>
              </w:rPr>
            </w:pPr>
            <w:r w:rsidRPr="006911DD">
              <w:rPr>
                <w:b w:val="0"/>
                <w:bCs w:val="0"/>
              </w:rPr>
              <w:t>Si el jugador posee un objeto, lo lanzará haciendo el efecto que tenga cada objeto. En caso contrario pitará el claxon.</w:t>
            </w:r>
          </w:p>
        </w:tc>
      </w:tr>
    </w:tbl>
    <w:p w14:paraId="2729E015" w14:textId="77777777" w:rsidR="006911DD" w:rsidRPr="006911DD" w:rsidRDefault="006911DD" w:rsidP="006911DD"/>
    <w:p w14:paraId="551B9CFA" w14:textId="588D92BA" w:rsidR="00BF245A" w:rsidRPr="00E56EDF" w:rsidRDefault="00BF245A" w:rsidP="00BF245A">
      <w:pPr>
        <w:pStyle w:val="Ttol4"/>
        <w:rPr>
          <w:highlight w:val="yellow"/>
        </w:rPr>
      </w:pPr>
      <w:r w:rsidRPr="00E56EDF">
        <w:rPr>
          <w:highlight w:val="yellow"/>
        </w:rPr>
        <w:t>CONTROLES</w:t>
      </w:r>
    </w:p>
    <w:tbl>
      <w:tblPr>
        <w:tblW w:w="5000" w:type="pct"/>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2039"/>
        <w:gridCol w:w="2038"/>
        <w:gridCol w:w="2038"/>
        <w:gridCol w:w="2641"/>
      </w:tblGrid>
      <w:tr w:rsidR="00E56EDF" w:rsidRPr="00F753DC" w14:paraId="690CD532" w14:textId="77777777" w:rsidTr="00E56EDF">
        <w:trPr>
          <w:trHeight w:val="315"/>
          <w:jc w:val="center"/>
        </w:trPr>
        <w:tc>
          <w:tcPr>
            <w:tcW w:w="1164" w:type="pct"/>
            <w:vMerge w:val="restart"/>
            <w:shd w:val="clear" w:color="auto" w:fill="A6A6A6" w:themeFill="background1" w:themeFillShade="A6"/>
            <w:vAlign w:val="center"/>
          </w:tcPr>
          <w:p w14:paraId="4FD4E653" w14:textId="11944169" w:rsidR="00E56EDF" w:rsidRPr="00E56EDF" w:rsidRDefault="00E56EDF" w:rsidP="00E56EDF">
            <w:pPr>
              <w:pStyle w:val="Senseespaiat"/>
            </w:pPr>
            <w:r w:rsidRPr="00E56EDF">
              <w:t>ACCIÓN</w:t>
            </w:r>
          </w:p>
        </w:tc>
        <w:tc>
          <w:tcPr>
            <w:tcW w:w="3836" w:type="pct"/>
            <w:gridSpan w:val="3"/>
            <w:shd w:val="clear" w:color="auto" w:fill="A6A6A6" w:themeFill="background1" w:themeFillShade="A6"/>
            <w:vAlign w:val="center"/>
            <w:hideMark/>
          </w:tcPr>
          <w:p w14:paraId="660AC39C" w14:textId="6AE5A8F9" w:rsidR="00E56EDF" w:rsidRPr="00E56EDF" w:rsidRDefault="00E56EDF" w:rsidP="00E56EDF">
            <w:pPr>
              <w:pStyle w:val="Senseespaiat"/>
            </w:pPr>
            <w:r w:rsidRPr="00E56EDF">
              <w:t>BOTÓN</w:t>
            </w:r>
          </w:p>
        </w:tc>
      </w:tr>
      <w:tr w:rsidR="00E56EDF" w:rsidRPr="00F753DC" w14:paraId="57032179" w14:textId="77777777" w:rsidTr="00E56EDF">
        <w:trPr>
          <w:trHeight w:val="315"/>
          <w:jc w:val="center"/>
        </w:trPr>
        <w:tc>
          <w:tcPr>
            <w:tcW w:w="1164" w:type="pct"/>
            <w:vMerge/>
            <w:shd w:val="clear" w:color="auto" w:fill="A6A6A6" w:themeFill="background1" w:themeFillShade="A6"/>
            <w:vAlign w:val="center"/>
          </w:tcPr>
          <w:p w14:paraId="2996A3CD" w14:textId="77777777" w:rsidR="00E56EDF" w:rsidRPr="00E56EDF" w:rsidRDefault="00E56EDF" w:rsidP="00E56EDF">
            <w:pPr>
              <w:pStyle w:val="Senseespaiat"/>
            </w:pPr>
          </w:p>
        </w:tc>
        <w:tc>
          <w:tcPr>
            <w:tcW w:w="1164" w:type="pct"/>
            <w:vMerge w:val="restart"/>
            <w:shd w:val="clear" w:color="auto" w:fill="A6A6A6" w:themeFill="background1" w:themeFillShade="A6"/>
            <w:vAlign w:val="center"/>
            <w:hideMark/>
          </w:tcPr>
          <w:p w14:paraId="2C5BC152" w14:textId="4489E10A" w:rsidR="00E56EDF" w:rsidRPr="00E56EDF" w:rsidRDefault="00E56EDF" w:rsidP="00E56EDF">
            <w:pPr>
              <w:pStyle w:val="Senseespaiat"/>
            </w:pPr>
            <w:r w:rsidRPr="00E56EDF">
              <w:t>TECLADO</w:t>
            </w:r>
          </w:p>
          <w:p w14:paraId="57143EAE" w14:textId="77777777" w:rsidR="00E56EDF" w:rsidRPr="00E56EDF" w:rsidRDefault="00E56EDF" w:rsidP="00E56EDF">
            <w:pPr>
              <w:pStyle w:val="Senseespaiat"/>
            </w:pPr>
            <w:r w:rsidRPr="00E56EDF">
              <w:t>Y RATÓN</w:t>
            </w:r>
          </w:p>
        </w:tc>
        <w:tc>
          <w:tcPr>
            <w:tcW w:w="2672" w:type="pct"/>
            <w:gridSpan w:val="2"/>
            <w:shd w:val="clear" w:color="auto" w:fill="A6A6A6" w:themeFill="background1" w:themeFillShade="A6"/>
            <w:vAlign w:val="center"/>
            <w:hideMark/>
          </w:tcPr>
          <w:p w14:paraId="3EB57586" w14:textId="77777777" w:rsidR="00E56EDF" w:rsidRPr="00E56EDF" w:rsidRDefault="00E56EDF" w:rsidP="00E56EDF">
            <w:pPr>
              <w:pStyle w:val="Senseespaiat"/>
            </w:pPr>
            <w:r w:rsidRPr="00E56EDF">
              <w:t>MANDO</w:t>
            </w:r>
          </w:p>
        </w:tc>
      </w:tr>
      <w:tr w:rsidR="00E56EDF" w:rsidRPr="00F753DC" w14:paraId="45D8EAF0" w14:textId="77777777" w:rsidTr="00E56EDF">
        <w:trPr>
          <w:trHeight w:val="960"/>
          <w:jc w:val="center"/>
        </w:trPr>
        <w:tc>
          <w:tcPr>
            <w:tcW w:w="1164" w:type="pct"/>
            <w:vMerge/>
            <w:shd w:val="clear" w:color="auto" w:fill="A6A6A6" w:themeFill="background1" w:themeFillShade="A6"/>
            <w:vAlign w:val="center"/>
          </w:tcPr>
          <w:p w14:paraId="6A6148D0" w14:textId="77777777" w:rsidR="00E56EDF" w:rsidRPr="00F753DC" w:rsidRDefault="00E56EDF" w:rsidP="00E56EDF">
            <w:pPr>
              <w:pStyle w:val="Senseespaiat"/>
              <w:rPr>
                <w:color w:val="FFFFFF"/>
              </w:rPr>
            </w:pPr>
          </w:p>
        </w:tc>
        <w:tc>
          <w:tcPr>
            <w:tcW w:w="1164" w:type="pct"/>
            <w:vMerge/>
            <w:shd w:val="clear" w:color="auto" w:fill="A6A6A6" w:themeFill="background1" w:themeFillShade="A6"/>
            <w:vAlign w:val="center"/>
            <w:hideMark/>
          </w:tcPr>
          <w:p w14:paraId="2E27F98C" w14:textId="0B880A85" w:rsidR="00E56EDF" w:rsidRPr="00F753DC" w:rsidRDefault="00E56EDF" w:rsidP="00E56EDF">
            <w:pPr>
              <w:pStyle w:val="Senseespaiat"/>
              <w:rPr>
                <w:color w:val="FFFFFF"/>
              </w:rPr>
            </w:pPr>
          </w:p>
        </w:tc>
        <w:tc>
          <w:tcPr>
            <w:tcW w:w="1164" w:type="pct"/>
            <w:shd w:val="clear" w:color="auto" w:fill="A6A6A6" w:themeFill="background1" w:themeFillShade="A6"/>
            <w:vAlign w:val="center"/>
            <w:hideMark/>
          </w:tcPr>
          <w:p w14:paraId="4E9D3A7D" w14:textId="77777777" w:rsidR="00E56EDF" w:rsidRPr="00E56EDF" w:rsidRDefault="00E56EDF" w:rsidP="00E56EDF">
            <w:pPr>
              <w:pStyle w:val="Senseespaiat"/>
            </w:pPr>
            <w:r w:rsidRPr="00E56EDF">
              <w:t>XBOX</w:t>
            </w:r>
          </w:p>
        </w:tc>
        <w:tc>
          <w:tcPr>
            <w:tcW w:w="1507" w:type="pct"/>
            <w:shd w:val="clear" w:color="auto" w:fill="A6A6A6" w:themeFill="background1" w:themeFillShade="A6"/>
            <w:vAlign w:val="center"/>
            <w:hideMark/>
          </w:tcPr>
          <w:p w14:paraId="00D9A3F5" w14:textId="77777777" w:rsidR="00E56EDF" w:rsidRPr="00E56EDF" w:rsidRDefault="00E56EDF" w:rsidP="00E56EDF">
            <w:pPr>
              <w:pStyle w:val="Senseespaiat"/>
            </w:pPr>
            <w:r w:rsidRPr="00E56EDF">
              <w:t>PLAY STATION</w:t>
            </w:r>
          </w:p>
        </w:tc>
      </w:tr>
      <w:tr w:rsidR="00E56EDF" w:rsidRPr="00F753DC" w14:paraId="05D6A480" w14:textId="77777777" w:rsidTr="00E56EDF">
        <w:trPr>
          <w:trHeight w:val="645"/>
          <w:jc w:val="center"/>
        </w:trPr>
        <w:tc>
          <w:tcPr>
            <w:tcW w:w="1164" w:type="pct"/>
            <w:vAlign w:val="center"/>
          </w:tcPr>
          <w:p w14:paraId="163E991D" w14:textId="7F9E2604" w:rsidR="00E56EDF" w:rsidRPr="00E56EDF" w:rsidRDefault="00E56EDF" w:rsidP="00E56EDF">
            <w:pPr>
              <w:pStyle w:val="Senseespaiat"/>
              <w:rPr>
                <w:color w:val="000000"/>
              </w:rPr>
            </w:pPr>
            <w:r w:rsidRPr="00E56EDF">
              <w:rPr>
                <w:color w:val="000000"/>
              </w:rPr>
              <w:t>ACELERAR</w:t>
            </w:r>
          </w:p>
        </w:tc>
        <w:tc>
          <w:tcPr>
            <w:tcW w:w="1164" w:type="pct"/>
            <w:shd w:val="clear" w:color="auto" w:fill="auto"/>
            <w:vAlign w:val="center"/>
            <w:hideMark/>
          </w:tcPr>
          <w:p w14:paraId="2DB9C265" w14:textId="41964EFD" w:rsidR="00E56EDF" w:rsidRPr="00E56EDF" w:rsidRDefault="00E56EDF" w:rsidP="00E56EDF">
            <w:pPr>
              <w:pStyle w:val="Senseespaiat"/>
              <w:rPr>
                <w:b w:val="0"/>
                <w:bCs w:val="0"/>
                <w:color w:val="000000"/>
              </w:rPr>
            </w:pPr>
            <w:r w:rsidRPr="00E56EDF">
              <w:rPr>
                <w:b w:val="0"/>
                <w:bCs w:val="0"/>
                <w:color w:val="000000"/>
              </w:rPr>
              <w:t>W</w:t>
            </w:r>
          </w:p>
        </w:tc>
        <w:tc>
          <w:tcPr>
            <w:tcW w:w="1164" w:type="pct"/>
            <w:shd w:val="clear" w:color="auto" w:fill="auto"/>
            <w:vAlign w:val="center"/>
            <w:hideMark/>
          </w:tcPr>
          <w:p w14:paraId="4A6361ED" w14:textId="77777777" w:rsidR="00E56EDF" w:rsidRPr="00E56EDF" w:rsidRDefault="00E56EDF" w:rsidP="00E56EDF">
            <w:pPr>
              <w:pStyle w:val="Senseespaiat"/>
              <w:rPr>
                <w:b w:val="0"/>
                <w:bCs w:val="0"/>
                <w:color w:val="000000"/>
              </w:rPr>
            </w:pPr>
            <w:r w:rsidRPr="00E56EDF">
              <w:rPr>
                <w:b w:val="0"/>
                <w:bCs w:val="0"/>
                <w:color w:val="000000"/>
              </w:rPr>
              <w:t>A</w:t>
            </w:r>
          </w:p>
        </w:tc>
        <w:tc>
          <w:tcPr>
            <w:tcW w:w="1507" w:type="pct"/>
            <w:shd w:val="clear" w:color="auto" w:fill="auto"/>
            <w:vAlign w:val="center"/>
            <w:hideMark/>
          </w:tcPr>
          <w:p w14:paraId="61B094A4" w14:textId="77777777" w:rsidR="00E56EDF" w:rsidRPr="00E56EDF" w:rsidRDefault="00E56EDF" w:rsidP="00E56EDF">
            <w:pPr>
              <w:pStyle w:val="Senseespaiat"/>
              <w:rPr>
                <w:b w:val="0"/>
                <w:bCs w:val="0"/>
                <w:color w:val="000000"/>
              </w:rPr>
            </w:pPr>
            <w:r w:rsidRPr="00E56EDF">
              <w:rPr>
                <w:b w:val="0"/>
                <w:bCs w:val="0"/>
                <w:color w:val="000000"/>
              </w:rPr>
              <w:t>X</w:t>
            </w:r>
          </w:p>
        </w:tc>
      </w:tr>
      <w:tr w:rsidR="00E56EDF" w:rsidRPr="00F753DC" w14:paraId="241835A1" w14:textId="77777777" w:rsidTr="00E56EDF">
        <w:trPr>
          <w:trHeight w:val="645"/>
          <w:jc w:val="center"/>
        </w:trPr>
        <w:tc>
          <w:tcPr>
            <w:tcW w:w="1164" w:type="pct"/>
            <w:shd w:val="clear" w:color="auto" w:fill="F2F2F2" w:themeFill="background1" w:themeFillShade="F2"/>
            <w:vAlign w:val="center"/>
          </w:tcPr>
          <w:p w14:paraId="508E7A51" w14:textId="71257597" w:rsidR="00E56EDF" w:rsidRPr="00E56EDF" w:rsidRDefault="00E56EDF" w:rsidP="00E56EDF">
            <w:pPr>
              <w:pStyle w:val="Senseespaiat"/>
              <w:rPr>
                <w:color w:val="000000"/>
              </w:rPr>
            </w:pPr>
            <w:r w:rsidRPr="00E56EDF">
              <w:rPr>
                <w:color w:val="000000"/>
              </w:rPr>
              <w:t>FRENAR</w:t>
            </w:r>
          </w:p>
        </w:tc>
        <w:tc>
          <w:tcPr>
            <w:tcW w:w="1164" w:type="pct"/>
            <w:shd w:val="clear" w:color="auto" w:fill="F2F2F2" w:themeFill="background1" w:themeFillShade="F2"/>
            <w:vAlign w:val="center"/>
          </w:tcPr>
          <w:p w14:paraId="16717142" w14:textId="2B234F15" w:rsidR="00E56EDF" w:rsidRPr="00E56EDF" w:rsidRDefault="00E56EDF" w:rsidP="00E56EDF">
            <w:pPr>
              <w:pStyle w:val="Senseespaiat"/>
              <w:rPr>
                <w:b w:val="0"/>
                <w:bCs w:val="0"/>
                <w:color w:val="000000"/>
              </w:rPr>
            </w:pPr>
            <w:r w:rsidRPr="00E56EDF">
              <w:rPr>
                <w:b w:val="0"/>
                <w:bCs w:val="0"/>
                <w:color w:val="000000"/>
              </w:rPr>
              <w:t>S</w:t>
            </w:r>
          </w:p>
        </w:tc>
        <w:tc>
          <w:tcPr>
            <w:tcW w:w="1164" w:type="pct"/>
            <w:shd w:val="clear" w:color="auto" w:fill="F2F2F2" w:themeFill="background1" w:themeFillShade="F2"/>
            <w:vAlign w:val="center"/>
          </w:tcPr>
          <w:p w14:paraId="1912B1A4" w14:textId="77777777" w:rsidR="00E56EDF" w:rsidRPr="00E56EDF" w:rsidRDefault="00E56EDF" w:rsidP="00E56EDF">
            <w:pPr>
              <w:pStyle w:val="Senseespaiat"/>
              <w:rPr>
                <w:b w:val="0"/>
                <w:bCs w:val="0"/>
                <w:color w:val="000000"/>
              </w:rPr>
            </w:pPr>
            <w:r w:rsidRPr="00E56EDF">
              <w:rPr>
                <w:b w:val="0"/>
                <w:bCs w:val="0"/>
                <w:color w:val="000000"/>
              </w:rPr>
              <w:t>B</w:t>
            </w:r>
          </w:p>
        </w:tc>
        <w:tc>
          <w:tcPr>
            <w:tcW w:w="1507" w:type="pct"/>
            <w:shd w:val="clear" w:color="auto" w:fill="F2F2F2" w:themeFill="background1" w:themeFillShade="F2"/>
            <w:vAlign w:val="center"/>
          </w:tcPr>
          <w:p w14:paraId="7D35B10C" w14:textId="77777777" w:rsidR="00E56EDF" w:rsidRPr="00E56EDF" w:rsidRDefault="00E56EDF" w:rsidP="00E56EDF">
            <w:pPr>
              <w:pStyle w:val="Senseespaiat"/>
              <w:rPr>
                <w:b w:val="0"/>
                <w:bCs w:val="0"/>
                <w:color w:val="000000"/>
              </w:rPr>
            </w:pPr>
            <w:r w:rsidRPr="00E56EDF">
              <w:rPr>
                <w:b w:val="0"/>
                <w:bCs w:val="0"/>
                <w:color w:val="000000"/>
              </w:rPr>
              <w:t>O</w:t>
            </w:r>
          </w:p>
        </w:tc>
      </w:tr>
      <w:tr w:rsidR="00E56EDF" w:rsidRPr="00F753DC" w14:paraId="269FB86C" w14:textId="77777777" w:rsidTr="00E56EDF">
        <w:trPr>
          <w:trHeight w:val="645"/>
          <w:jc w:val="center"/>
        </w:trPr>
        <w:tc>
          <w:tcPr>
            <w:tcW w:w="1164" w:type="pct"/>
            <w:vAlign w:val="center"/>
          </w:tcPr>
          <w:p w14:paraId="1FF62660" w14:textId="451D11B9" w:rsidR="00E56EDF" w:rsidRPr="00E56EDF" w:rsidRDefault="00E56EDF" w:rsidP="00E56EDF">
            <w:pPr>
              <w:pStyle w:val="Senseespaiat"/>
              <w:rPr>
                <w:color w:val="000000"/>
              </w:rPr>
            </w:pPr>
            <w:r w:rsidRPr="00E56EDF">
              <w:rPr>
                <w:color w:val="000000"/>
              </w:rPr>
              <w:t>GIRAR</w:t>
            </w:r>
          </w:p>
        </w:tc>
        <w:tc>
          <w:tcPr>
            <w:tcW w:w="1164" w:type="pct"/>
            <w:shd w:val="clear" w:color="auto" w:fill="auto"/>
            <w:vAlign w:val="center"/>
          </w:tcPr>
          <w:p w14:paraId="4FCE2E37" w14:textId="60C0CD19" w:rsidR="00E56EDF" w:rsidRPr="00E56EDF" w:rsidRDefault="00E56EDF" w:rsidP="00E56EDF">
            <w:pPr>
              <w:pStyle w:val="Senseespaiat"/>
              <w:rPr>
                <w:b w:val="0"/>
                <w:bCs w:val="0"/>
                <w:color w:val="000000"/>
              </w:rPr>
            </w:pPr>
            <w:r w:rsidRPr="00E56EDF">
              <w:rPr>
                <w:b w:val="0"/>
                <w:bCs w:val="0"/>
                <w:color w:val="000000"/>
              </w:rPr>
              <w:t>A</w:t>
            </w:r>
            <w:r w:rsidR="00F0606B">
              <w:rPr>
                <w:b w:val="0"/>
                <w:bCs w:val="0"/>
                <w:color w:val="000000"/>
              </w:rPr>
              <w:t>, D</w:t>
            </w:r>
          </w:p>
        </w:tc>
        <w:tc>
          <w:tcPr>
            <w:tcW w:w="1164" w:type="pct"/>
            <w:shd w:val="clear" w:color="auto" w:fill="auto"/>
            <w:vAlign w:val="center"/>
          </w:tcPr>
          <w:p w14:paraId="33CFCDD2" w14:textId="77777777" w:rsidR="00E56EDF" w:rsidRPr="00E56EDF" w:rsidRDefault="00E56EDF" w:rsidP="00E56EDF">
            <w:pPr>
              <w:pStyle w:val="Senseespaiat"/>
              <w:rPr>
                <w:b w:val="0"/>
                <w:bCs w:val="0"/>
                <w:color w:val="000000"/>
              </w:rPr>
            </w:pPr>
            <w:r w:rsidRPr="00E56EDF">
              <w:rPr>
                <w:b w:val="0"/>
                <w:bCs w:val="0"/>
                <w:color w:val="000000"/>
              </w:rPr>
              <w:t xml:space="preserve">JOYSTICK </w:t>
            </w:r>
          </w:p>
          <w:p w14:paraId="4617C2F6" w14:textId="77777777" w:rsidR="00E56EDF" w:rsidRPr="00E56EDF" w:rsidRDefault="00E56EDF" w:rsidP="00E56EDF">
            <w:pPr>
              <w:pStyle w:val="Senseespaiat"/>
              <w:rPr>
                <w:b w:val="0"/>
                <w:bCs w:val="0"/>
                <w:color w:val="000000"/>
              </w:rPr>
            </w:pPr>
            <w:r w:rsidRPr="00E56EDF">
              <w:rPr>
                <w:b w:val="0"/>
                <w:bCs w:val="0"/>
                <w:color w:val="000000"/>
              </w:rPr>
              <w:t>IZQUIERDO</w:t>
            </w:r>
          </w:p>
        </w:tc>
        <w:tc>
          <w:tcPr>
            <w:tcW w:w="1507" w:type="pct"/>
            <w:shd w:val="clear" w:color="auto" w:fill="auto"/>
            <w:vAlign w:val="center"/>
          </w:tcPr>
          <w:p w14:paraId="189F30C2" w14:textId="77777777" w:rsidR="00E56EDF" w:rsidRPr="00E56EDF" w:rsidRDefault="00E56EDF" w:rsidP="00E56EDF">
            <w:pPr>
              <w:pStyle w:val="Senseespaiat"/>
              <w:rPr>
                <w:b w:val="0"/>
                <w:bCs w:val="0"/>
                <w:color w:val="000000"/>
              </w:rPr>
            </w:pPr>
            <w:r w:rsidRPr="00E56EDF">
              <w:rPr>
                <w:b w:val="0"/>
                <w:bCs w:val="0"/>
                <w:color w:val="000000"/>
              </w:rPr>
              <w:t>JOYSTICK</w:t>
            </w:r>
          </w:p>
          <w:p w14:paraId="2E1E50B4" w14:textId="77777777" w:rsidR="00E56EDF" w:rsidRPr="00E56EDF" w:rsidRDefault="00E56EDF" w:rsidP="00E56EDF">
            <w:pPr>
              <w:pStyle w:val="Senseespaiat"/>
              <w:rPr>
                <w:b w:val="0"/>
                <w:bCs w:val="0"/>
                <w:color w:val="000000"/>
              </w:rPr>
            </w:pPr>
            <w:r w:rsidRPr="00E56EDF">
              <w:rPr>
                <w:b w:val="0"/>
                <w:bCs w:val="0"/>
                <w:color w:val="000000"/>
              </w:rPr>
              <w:t>IZQUIERDO</w:t>
            </w:r>
          </w:p>
        </w:tc>
      </w:tr>
      <w:tr w:rsidR="00E56EDF" w:rsidRPr="00F753DC" w14:paraId="33F108B4" w14:textId="77777777" w:rsidTr="00E56EDF">
        <w:trPr>
          <w:trHeight w:val="645"/>
          <w:jc w:val="center"/>
        </w:trPr>
        <w:tc>
          <w:tcPr>
            <w:tcW w:w="1164" w:type="pct"/>
            <w:shd w:val="clear" w:color="auto" w:fill="F2F2F2" w:themeFill="background1" w:themeFillShade="F2"/>
            <w:vAlign w:val="center"/>
          </w:tcPr>
          <w:p w14:paraId="288F3F73" w14:textId="073DC765" w:rsidR="00E56EDF" w:rsidRPr="00E56EDF" w:rsidRDefault="00E56EDF" w:rsidP="00E56EDF">
            <w:pPr>
              <w:pStyle w:val="Senseespaiat"/>
              <w:rPr>
                <w:color w:val="000000"/>
              </w:rPr>
            </w:pPr>
            <w:r w:rsidRPr="00E56EDF">
              <w:rPr>
                <w:color w:val="000000"/>
              </w:rPr>
              <w:t>DERRAPAR</w:t>
            </w:r>
          </w:p>
        </w:tc>
        <w:tc>
          <w:tcPr>
            <w:tcW w:w="1164" w:type="pct"/>
            <w:shd w:val="clear" w:color="auto" w:fill="F2F2F2" w:themeFill="background1" w:themeFillShade="F2"/>
            <w:vAlign w:val="center"/>
          </w:tcPr>
          <w:p w14:paraId="5872C1C1" w14:textId="619BC0D4" w:rsidR="00E56EDF" w:rsidRPr="00E56EDF" w:rsidRDefault="00E56EDF" w:rsidP="00E56EDF">
            <w:pPr>
              <w:pStyle w:val="Senseespaiat"/>
              <w:rPr>
                <w:b w:val="0"/>
                <w:bCs w:val="0"/>
                <w:color w:val="000000"/>
              </w:rPr>
            </w:pPr>
            <w:r w:rsidRPr="00E56EDF">
              <w:rPr>
                <w:b w:val="0"/>
                <w:bCs w:val="0"/>
                <w:color w:val="000000"/>
              </w:rPr>
              <w:t xml:space="preserve">CLICK </w:t>
            </w:r>
          </w:p>
          <w:p w14:paraId="457FDDA2" w14:textId="77777777" w:rsidR="00E56EDF" w:rsidRPr="00E56EDF" w:rsidRDefault="00E56EDF" w:rsidP="00E56EDF">
            <w:pPr>
              <w:pStyle w:val="Senseespaiat"/>
              <w:rPr>
                <w:b w:val="0"/>
                <w:bCs w:val="0"/>
                <w:color w:val="000000"/>
              </w:rPr>
            </w:pPr>
            <w:r w:rsidRPr="00E56EDF">
              <w:rPr>
                <w:b w:val="0"/>
                <w:bCs w:val="0"/>
                <w:color w:val="000000"/>
              </w:rPr>
              <w:t>DERECHO</w:t>
            </w:r>
          </w:p>
        </w:tc>
        <w:tc>
          <w:tcPr>
            <w:tcW w:w="1164" w:type="pct"/>
            <w:shd w:val="clear" w:color="auto" w:fill="F2F2F2" w:themeFill="background1" w:themeFillShade="F2"/>
            <w:vAlign w:val="center"/>
          </w:tcPr>
          <w:p w14:paraId="5566657E" w14:textId="77777777" w:rsidR="00E56EDF" w:rsidRPr="00E56EDF" w:rsidRDefault="00E56EDF" w:rsidP="00E56EDF">
            <w:pPr>
              <w:pStyle w:val="Senseespaiat"/>
              <w:rPr>
                <w:b w:val="0"/>
                <w:bCs w:val="0"/>
                <w:color w:val="000000"/>
              </w:rPr>
            </w:pPr>
            <w:r w:rsidRPr="00E56EDF">
              <w:rPr>
                <w:b w:val="0"/>
                <w:bCs w:val="0"/>
                <w:color w:val="000000"/>
              </w:rPr>
              <w:t>LB/RB</w:t>
            </w:r>
          </w:p>
        </w:tc>
        <w:tc>
          <w:tcPr>
            <w:tcW w:w="1507" w:type="pct"/>
            <w:shd w:val="clear" w:color="auto" w:fill="F2F2F2" w:themeFill="background1" w:themeFillShade="F2"/>
            <w:vAlign w:val="center"/>
          </w:tcPr>
          <w:p w14:paraId="54508437" w14:textId="77777777" w:rsidR="00E56EDF" w:rsidRPr="00E56EDF" w:rsidRDefault="00E56EDF" w:rsidP="00E56EDF">
            <w:pPr>
              <w:pStyle w:val="Senseespaiat"/>
              <w:rPr>
                <w:b w:val="0"/>
                <w:bCs w:val="0"/>
                <w:color w:val="000000"/>
              </w:rPr>
            </w:pPr>
            <w:r w:rsidRPr="00E56EDF">
              <w:rPr>
                <w:b w:val="0"/>
                <w:bCs w:val="0"/>
                <w:color w:val="000000"/>
              </w:rPr>
              <w:t>L1/R1</w:t>
            </w:r>
          </w:p>
        </w:tc>
      </w:tr>
      <w:tr w:rsidR="00E56EDF" w:rsidRPr="00F753DC" w14:paraId="10274D7B" w14:textId="77777777" w:rsidTr="00E56EDF">
        <w:trPr>
          <w:trHeight w:val="645"/>
          <w:jc w:val="center"/>
        </w:trPr>
        <w:tc>
          <w:tcPr>
            <w:tcW w:w="1164" w:type="pct"/>
            <w:vAlign w:val="center"/>
          </w:tcPr>
          <w:p w14:paraId="0714981C" w14:textId="6817115B" w:rsidR="00E56EDF" w:rsidRPr="00E56EDF" w:rsidRDefault="00E56EDF" w:rsidP="00E56EDF">
            <w:pPr>
              <w:pStyle w:val="Senseespaiat"/>
              <w:rPr>
                <w:color w:val="000000"/>
              </w:rPr>
            </w:pPr>
            <w:r w:rsidRPr="00E56EDF">
              <w:rPr>
                <w:color w:val="000000"/>
              </w:rPr>
              <w:t>LANZAR OBJETO</w:t>
            </w:r>
          </w:p>
        </w:tc>
        <w:tc>
          <w:tcPr>
            <w:tcW w:w="1164" w:type="pct"/>
            <w:shd w:val="clear" w:color="auto" w:fill="auto"/>
            <w:vAlign w:val="center"/>
          </w:tcPr>
          <w:p w14:paraId="40E7B28A" w14:textId="7A7082C3" w:rsidR="00E56EDF" w:rsidRPr="00E56EDF" w:rsidRDefault="00E56EDF" w:rsidP="00E56EDF">
            <w:pPr>
              <w:pStyle w:val="Senseespaiat"/>
              <w:rPr>
                <w:b w:val="0"/>
                <w:bCs w:val="0"/>
                <w:color w:val="000000"/>
              </w:rPr>
            </w:pPr>
            <w:r w:rsidRPr="00E56EDF">
              <w:rPr>
                <w:b w:val="0"/>
                <w:bCs w:val="0"/>
                <w:color w:val="000000"/>
              </w:rPr>
              <w:t xml:space="preserve">CLICK </w:t>
            </w:r>
          </w:p>
          <w:p w14:paraId="13B9271C" w14:textId="77777777" w:rsidR="00E56EDF" w:rsidRPr="00E56EDF" w:rsidRDefault="00E56EDF" w:rsidP="00E56EDF">
            <w:pPr>
              <w:pStyle w:val="Senseespaiat"/>
              <w:rPr>
                <w:b w:val="0"/>
                <w:bCs w:val="0"/>
                <w:color w:val="000000"/>
              </w:rPr>
            </w:pPr>
            <w:r w:rsidRPr="00E56EDF">
              <w:rPr>
                <w:b w:val="0"/>
                <w:bCs w:val="0"/>
                <w:color w:val="000000"/>
              </w:rPr>
              <w:t>IZQUIERDO</w:t>
            </w:r>
          </w:p>
        </w:tc>
        <w:tc>
          <w:tcPr>
            <w:tcW w:w="1164" w:type="pct"/>
            <w:shd w:val="clear" w:color="auto" w:fill="auto"/>
            <w:vAlign w:val="center"/>
          </w:tcPr>
          <w:p w14:paraId="411E21E2" w14:textId="77777777" w:rsidR="00E56EDF" w:rsidRPr="00E56EDF" w:rsidRDefault="00E56EDF" w:rsidP="00E56EDF">
            <w:pPr>
              <w:pStyle w:val="Senseespaiat"/>
              <w:rPr>
                <w:b w:val="0"/>
                <w:bCs w:val="0"/>
                <w:color w:val="000000"/>
              </w:rPr>
            </w:pPr>
            <w:r w:rsidRPr="00E56EDF">
              <w:rPr>
                <w:b w:val="0"/>
                <w:bCs w:val="0"/>
                <w:color w:val="000000"/>
              </w:rPr>
              <w:t>LT/RT</w:t>
            </w:r>
          </w:p>
        </w:tc>
        <w:tc>
          <w:tcPr>
            <w:tcW w:w="1507" w:type="pct"/>
            <w:shd w:val="clear" w:color="auto" w:fill="auto"/>
            <w:vAlign w:val="center"/>
          </w:tcPr>
          <w:p w14:paraId="3C06A43B" w14:textId="77777777" w:rsidR="00E56EDF" w:rsidRPr="00E56EDF" w:rsidRDefault="00E56EDF" w:rsidP="00E56EDF">
            <w:pPr>
              <w:pStyle w:val="Senseespaiat"/>
              <w:rPr>
                <w:b w:val="0"/>
                <w:bCs w:val="0"/>
                <w:color w:val="000000"/>
              </w:rPr>
            </w:pPr>
            <w:r w:rsidRPr="00E56EDF">
              <w:rPr>
                <w:b w:val="0"/>
                <w:bCs w:val="0"/>
                <w:color w:val="000000"/>
              </w:rPr>
              <w:t>L2/R2</w:t>
            </w:r>
          </w:p>
        </w:tc>
      </w:tr>
      <w:tr w:rsidR="00E56EDF" w:rsidRPr="00F753DC" w14:paraId="072BC27A" w14:textId="77777777" w:rsidTr="00E56EDF">
        <w:trPr>
          <w:trHeight w:val="645"/>
          <w:jc w:val="center"/>
        </w:trPr>
        <w:tc>
          <w:tcPr>
            <w:tcW w:w="1164" w:type="pct"/>
            <w:shd w:val="clear" w:color="auto" w:fill="F2F2F2" w:themeFill="background1" w:themeFillShade="F2"/>
            <w:vAlign w:val="center"/>
          </w:tcPr>
          <w:p w14:paraId="1CCA0511" w14:textId="5801BB94" w:rsidR="00E56EDF" w:rsidRPr="00E56EDF" w:rsidRDefault="00E56EDF" w:rsidP="00E56EDF">
            <w:pPr>
              <w:pStyle w:val="Senseespaiat"/>
              <w:rPr>
                <w:color w:val="000000"/>
              </w:rPr>
            </w:pPr>
            <w:r w:rsidRPr="00E56EDF">
              <w:rPr>
                <w:color w:val="000000"/>
              </w:rPr>
              <w:t>PAUSA</w:t>
            </w:r>
          </w:p>
        </w:tc>
        <w:tc>
          <w:tcPr>
            <w:tcW w:w="1164" w:type="pct"/>
            <w:shd w:val="clear" w:color="auto" w:fill="F2F2F2" w:themeFill="background1" w:themeFillShade="F2"/>
            <w:vAlign w:val="center"/>
          </w:tcPr>
          <w:p w14:paraId="4ED42F17" w14:textId="6BF7D817" w:rsidR="00E56EDF" w:rsidRPr="00E56EDF" w:rsidRDefault="00E56EDF" w:rsidP="00E56EDF">
            <w:pPr>
              <w:pStyle w:val="Senseespaiat"/>
              <w:rPr>
                <w:b w:val="0"/>
                <w:bCs w:val="0"/>
                <w:color w:val="000000"/>
              </w:rPr>
            </w:pPr>
            <w:r w:rsidRPr="00E56EDF">
              <w:rPr>
                <w:b w:val="0"/>
                <w:bCs w:val="0"/>
                <w:color w:val="000000"/>
              </w:rPr>
              <w:t>SPACE</w:t>
            </w:r>
          </w:p>
        </w:tc>
        <w:tc>
          <w:tcPr>
            <w:tcW w:w="1164" w:type="pct"/>
            <w:shd w:val="clear" w:color="auto" w:fill="F2F2F2" w:themeFill="background1" w:themeFillShade="F2"/>
            <w:vAlign w:val="center"/>
          </w:tcPr>
          <w:p w14:paraId="3D1F632B" w14:textId="77777777" w:rsidR="00E56EDF" w:rsidRPr="00E56EDF" w:rsidRDefault="00E56EDF" w:rsidP="00E56EDF">
            <w:pPr>
              <w:pStyle w:val="Senseespaiat"/>
              <w:rPr>
                <w:b w:val="0"/>
                <w:bCs w:val="0"/>
                <w:color w:val="000000"/>
              </w:rPr>
            </w:pPr>
            <w:r w:rsidRPr="00E56EDF">
              <w:rPr>
                <w:b w:val="0"/>
                <w:bCs w:val="0"/>
                <w:color w:val="000000"/>
              </w:rPr>
              <w:t>START</w:t>
            </w:r>
          </w:p>
        </w:tc>
        <w:tc>
          <w:tcPr>
            <w:tcW w:w="1507" w:type="pct"/>
            <w:shd w:val="clear" w:color="auto" w:fill="F2F2F2" w:themeFill="background1" w:themeFillShade="F2"/>
            <w:vAlign w:val="center"/>
          </w:tcPr>
          <w:p w14:paraId="782C2BFB" w14:textId="77777777" w:rsidR="00E56EDF" w:rsidRPr="00E56EDF" w:rsidRDefault="00E56EDF" w:rsidP="00E56EDF">
            <w:pPr>
              <w:pStyle w:val="Senseespaiat"/>
              <w:rPr>
                <w:b w:val="0"/>
                <w:bCs w:val="0"/>
                <w:color w:val="000000"/>
              </w:rPr>
            </w:pPr>
            <w:r w:rsidRPr="00E56EDF">
              <w:rPr>
                <w:b w:val="0"/>
                <w:bCs w:val="0"/>
                <w:color w:val="000000"/>
              </w:rPr>
              <w:t>START</w:t>
            </w:r>
          </w:p>
        </w:tc>
      </w:tr>
    </w:tbl>
    <w:p w14:paraId="4A42C4D5" w14:textId="77777777" w:rsidR="006911DD" w:rsidRPr="006911DD" w:rsidRDefault="006911DD" w:rsidP="006911DD"/>
    <w:p w14:paraId="58A9463C" w14:textId="7E86025B" w:rsidR="00BF245A" w:rsidRPr="00E56EDF" w:rsidRDefault="00BF245A" w:rsidP="00BF245A">
      <w:pPr>
        <w:pStyle w:val="Ttol4"/>
        <w:rPr>
          <w:highlight w:val="yellow"/>
        </w:rPr>
      </w:pPr>
      <w:r w:rsidRPr="00E56EDF">
        <w:rPr>
          <w:highlight w:val="yellow"/>
        </w:rPr>
        <w:t>DIFICULTAD</w:t>
      </w:r>
    </w:p>
    <w:tbl>
      <w:tblPr>
        <w:tblStyle w:val="Taulaambquadrcula"/>
        <w:tblW w:w="0" w:type="auto"/>
        <w:jc w:val="center"/>
        <w:tblCellMar>
          <w:top w:w="57" w:type="dxa"/>
          <w:left w:w="57" w:type="dxa"/>
          <w:bottom w:w="57" w:type="dxa"/>
          <w:right w:w="57" w:type="dxa"/>
        </w:tblCellMar>
        <w:tblLook w:val="04A0" w:firstRow="1" w:lastRow="0" w:firstColumn="1" w:lastColumn="0" w:noHBand="0" w:noVBand="1"/>
      </w:tblPr>
      <w:tblGrid>
        <w:gridCol w:w="1033"/>
        <w:gridCol w:w="7743"/>
      </w:tblGrid>
      <w:tr w:rsidR="006911DD" w:rsidRPr="00F62AEF" w14:paraId="70494256" w14:textId="77777777" w:rsidTr="00E56EDF">
        <w:trPr>
          <w:trHeight w:val="377"/>
          <w:jc w:val="center"/>
        </w:trPr>
        <w:tc>
          <w:tcPr>
            <w:tcW w:w="0" w:type="auto"/>
            <w:gridSpan w:val="2"/>
            <w:tcBorders>
              <w:bottom w:val="single" w:sz="12" w:space="0" w:color="auto"/>
            </w:tcBorders>
            <w:shd w:val="clear" w:color="auto" w:fill="A6A6A6" w:themeFill="background1" w:themeFillShade="A6"/>
            <w:vAlign w:val="center"/>
          </w:tcPr>
          <w:p w14:paraId="619D72C8" w14:textId="1B4D4EC1" w:rsidR="006911DD" w:rsidRPr="00F62AEF" w:rsidRDefault="006911DD" w:rsidP="00E56EDF">
            <w:pPr>
              <w:pStyle w:val="Senseespaiat"/>
            </w:pPr>
            <w:r w:rsidRPr="00F62AEF">
              <w:t xml:space="preserve">MODOS DE </w:t>
            </w:r>
            <w:r>
              <w:t>DIFICULTAD</w:t>
            </w:r>
          </w:p>
        </w:tc>
      </w:tr>
      <w:tr w:rsidR="006911DD" w:rsidRPr="002D396D" w14:paraId="10CC11E6" w14:textId="77777777" w:rsidTr="00E56EDF">
        <w:trPr>
          <w:trHeight w:val="1016"/>
          <w:jc w:val="center"/>
        </w:trPr>
        <w:tc>
          <w:tcPr>
            <w:tcW w:w="0" w:type="auto"/>
            <w:tcBorders>
              <w:top w:val="single" w:sz="12" w:space="0" w:color="auto"/>
              <w:left w:val="single" w:sz="12" w:space="0" w:color="auto"/>
              <w:bottom w:val="single" w:sz="12" w:space="0" w:color="auto"/>
              <w:right w:val="single" w:sz="12" w:space="0" w:color="auto"/>
            </w:tcBorders>
            <w:vAlign w:val="center"/>
          </w:tcPr>
          <w:p w14:paraId="4582DBB9" w14:textId="02205641" w:rsidR="006911DD" w:rsidRPr="00F62AEF" w:rsidRDefault="00E56EDF" w:rsidP="00E56EDF">
            <w:pPr>
              <w:pStyle w:val="Senseespaiat"/>
            </w:pPr>
            <w:r>
              <w:t>50 KM/H</w:t>
            </w:r>
          </w:p>
        </w:tc>
        <w:tc>
          <w:tcPr>
            <w:tcW w:w="0" w:type="auto"/>
            <w:tcBorders>
              <w:top w:val="single" w:sz="12" w:space="0" w:color="auto"/>
              <w:left w:val="single" w:sz="12" w:space="0" w:color="auto"/>
              <w:bottom w:val="single" w:sz="12" w:space="0" w:color="auto"/>
              <w:right w:val="single" w:sz="12" w:space="0" w:color="auto"/>
            </w:tcBorders>
            <w:vAlign w:val="center"/>
          </w:tcPr>
          <w:p w14:paraId="4834130F" w14:textId="15C2539E" w:rsidR="006911DD" w:rsidRPr="00E56EDF" w:rsidRDefault="00F0606B" w:rsidP="00E56EDF">
            <w:pPr>
              <w:pStyle w:val="Senseespaiat"/>
              <w:jc w:val="both"/>
              <w:rPr>
                <w:b w:val="0"/>
                <w:bCs w:val="0"/>
              </w:rPr>
            </w:pPr>
            <w:r>
              <w:rPr>
                <w:b w:val="0"/>
                <w:bCs w:val="0"/>
              </w:rPr>
              <w:t>Solo</w:t>
            </w:r>
            <w:r w:rsidR="006911DD" w:rsidRPr="00E56EDF">
              <w:rPr>
                <w:b w:val="0"/>
                <w:bCs w:val="0"/>
              </w:rPr>
              <w:t xml:space="preserve"> hay un contrincante que lucha por la victoria.</w:t>
            </w:r>
          </w:p>
        </w:tc>
      </w:tr>
      <w:tr w:rsidR="006911DD" w:rsidRPr="002D396D" w14:paraId="466EACB2" w14:textId="77777777" w:rsidTr="00E56EDF">
        <w:trPr>
          <w:trHeight w:val="1016"/>
          <w:jc w:val="center"/>
        </w:trPr>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vAlign w:val="center"/>
          </w:tcPr>
          <w:p w14:paraId="7FD76A29" w14:textId="7915F719" w:rsidR="006911DD" w:rsidRPr="00F62AEF" w:rsidRDefault="00E56EDF" w:rsidP="00E56EDF">
            <w:pPr>
              <w:pStyle w:val="Senseespaiat"/>
            </w:pPr>
            <w:r>
              <w:t>100 KM/H</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vAlign w:val="center"/>
          </w:tcPr>
          <w:p w14:paraId="06109D49" w14:textId="77777777" w:rsidR="006911DD" w:rsidRPr="00E56EDF" w:rsidRDefault="006911DD" w:rsidP="00E56EDF">
            <w:pPr>
              <w:pStyle w:val="Senseespaiat"/>
              <w:jc w:val="both"/>
              <w:rPr>
                <w:b w:val="0"/>
                <w:bCs w:val="0"/>
              </w:rPr>
            </w:pPr>
            <w:r w:rsidRPr="00E56EDF">
              <w:rPr>
                <w:b w:val="0"/>
                <w:bCs w:val="0"/>
              </w:rPr>
              <w:t>Hay tres contrincantes que luchan por la victoria. Uno de ellos lo hace prácticamente todo perfecto.</w:t>
            </w:r>
          </w:p>
        </w:tc>
      </w:tr>
      <w:tr w:rsidR="006911DD" w:rsidRPr="002D396D" w14:paraId="2A7993C5" w14:textId="77777777" w:rsidTr="00E56EDF">
        <w:trPr>
          <w:trHeight w:val="1016"/>
          <w:jc w:val="center"/>
        </w:trPr>
        <w:tc>
          <w:tcPr>
            <w:tcW w:w="0" w:type="auto"/>
            <w:tcBorders>
              <w:top w:val="single" w:sz="12" w:space="0" w:color="auto"/>
              <w:left w:val="single" w:sz="12" w:space="0" w:color="auto"/>
              <w:bottom w:val="single" w:sz="12" w:space="0" w:color="auto"/>
              <w:right w:val="single" w:sz="12" w:space="0" w:color="auto"/>
            </w:tcBorders>
            <w:vAlign w:val="center"/>
          </w:tcPr>
          <w:p w14:paraId="1EE404D4" w14:textId="00716510" w:rsidR="006911DD" w:rsidRDefault="00E56EDF" w:rsidP="00E56EDF">
            <w:pPr>
              <w:pStyle w:val="Senseespaiat"/>
            </w:pPr>
            <w:r>
              <w:t>150 KM/H</w:t>
            </w:r>
          </w:p>
        </w:tc>
        <w:tc>
          <w:tcPr>
            <w:tcW w:w="0" w:type="auto"/>
            <w:tcBorders>
              <w:top w:val="single" w:sz="12" w:space="0" w:color="auto"/>
              <w:left w:val="single" w:sz="12" w:space="0" w:color="auto"/>
              <w:bottom w:val="single" w:sz="12" w:space="0" w:color="auto"/>
              <w:right w:val="single" w:sz="12" w:space="0" w:color="auto"/>
            </w:tcBorders>
            <w:vAlign w:val="center"/>
          </w:tcPr>
          <w:p w14:paraId="2C99FC87" w14:textId="77777777" w:rsidR="006911DD" w:rsidRPr="00E56EDF" w:rsidRDefault="006911DD" w:rsidP="00116B5D">
            <w:pPr>
              <w:pStyle w:val="Senseespaiat"/>
              <w:keepNext/>
              <w:jc w:val="both"/>
              <w:rPr>
                <w:b w:val="0"/>
                <w:bCs w:val="0"/>
              </w:rPr>
            </w:pPr>
            <w:r w:rsidRPr="00E56EDF">
              <w:rPr>
                <w:b w:val="0"/>
                <w:bCs w:val="0"/>
              </w:rPr>
              <w:t>Hay cinco contrincantes que luchan por la victoria. Tres de ellos lo hacen prácticamente todo perfecto.</w:t>
            </w:r>
          </w:p>
        </w:tc>
      </w:tr>
    </w:tbl>
    <w:p w14:paraId="76155B3C" w14:textId="09572C26" w:rsidR="006911DD" w:rsidRPr="006911DD" w:rsidRDefault="00116B5D" w:rsidP="00116B5D">
      <w:pPr>
        <w:pStyle w:val="Llegenda"/>
      </w:pPr>
      <w:bookmarkStart w:id="117" w:name="_Toc69497509"/>
      <w:r>
        <w:t xml:space="preserve">Tabla </w:t>
      </w:r>
      <w:r>
        <w:fldChar w:fldCharType="begin"/>
      </w:r>
      <w:r>
        <w:instrText xml:space="preserve"> STYLEREF 1 \s </w:instrText>
      </w:r>
      <w:r>
        <w:fldChar w:fldCharType="separate"/>
      </w:r>
      <w:r>
        <w:rPr>
          <w:noProof/>
        </w:rPr>
        <w:t>6</w:t>
      </w:r>
      <w:r>
        <w:fldChar w:fldCharType="end"/>
      </w:r>
      <w:r>
        <w:t>.</w:t>
      </w:r>
      <w:r>
        <w:fldChar w:fldCharType="begin"/>
      </w:r>
      <w:r>
        <w:instrText xml:space="preserve"> SEQ Tabla \* ARABIC \s 1 </w:instrText>
      </w:r>
      <w:r>
        <w:fldChar w:fldCharType="separate"/>
      </w:r>
      <w:r>
        <w:rPr>
          <w:noProof/>
        </w:rPr>
        <w:t>2</w:t>
      </w:r>
      <w:r>
        <w:fldChar w:fldCharType="end"/>
      </w:r>
      <w:r>
        <w:t>: Tabla de los modos de dificultad.</w:t>
      </w:r>
      <w:bookmarkEnd w:id="117"/>
    </w:p>
    <w:p w14:paraId="315051E8" w14:textId="2AE99864" w:rsidR="00BF245A" w:rsidRPr="00E56EDF" w:rsidRDefault="00BF245A" w:rsidP="00BF245A">
      <w:pPr>
        <w:pStyle w:val="Ttol4"/>
        <w:rPr>
          <w:highlight w:val="yellow"/>
        </w:rPr>
      </w:pPr>
      <w:r w:rsidRPr="00E56EDF">
        <w:rPr>
          <w:highlight w:val="yellow"/>
        </w:rPr>
        <w:t>PUNTUACIÓN</w:t>
      </w:r>
    </w:p>
    <w:tbl>
      <w:tblPr>
        <w:tblStyle w:val="Taulaambquadrcula"/>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4389"/>
        <w:gridCol w:w="4367"/>
      </w:tblGrid>
      <w:tr w:rsidR="006911DD" w:rsidRPr="002D396D" w14:paraId="0B2868FD" w14:textId="77777777" w:rsidTr="00E56EDF">
        <w:trPr>
          <w:trHeight w:val="374"/>
          <w:tblHeader/>
        </w:trPr>
        <w:tc>
          <w:tcPr>
            <w:tcW w:w="5000" w:type="pct"/>
            <w:gridSpan w:val="2"/>
            <w:shd w:val="clear" w:color="auto" w:fill="A6A6A6" w:themeFill="background1" w:themeFillShade="A6"/>
            <w:vAlign w:val="center"/>
          </w:tcPr>
          <w:p w14:paraId="56D02BAD" w14:textId="4C8A5660" w:rsidR="006911DD" w:rsidRPr="003A4251" w:rsidRDefault="006911DD" w:rsidP="00E56EDF">
            <w:pPr>
              <w:pStyle w:val="Senseespaiat"/>
            </w:pPr>
            <w:r w:rsidRPr="00F62AEF">
              <w:t>SISTEMA DE PUNTUACIÓN</w:t>
            </w:r>
            <w:r>
              <w:t xml:space="preserve"> </w:t>
            </w:r>
          </w:p>
        </w:tc>
      </w:tr>
      <w:tr w:rsidR="006911DD" w:rsidRPr="002D396D" w14:paraId="3E9680F6" w14:textId="77777777" w:rsidTr="00E56EDF">
        <w:trPr>
          <w:trHeight w:val="962"/>
        </w:trPr>
        <w:tc>
          <w:tcPr>
            <w:tcW w:w="2506" w:type="pct"/>
            <w:vAlign w:val="center"/>
          </w:tcPr>
          <w:p w14:paraId="28505CEC" w14:textId="5C3F96CA" w:rsidR="006911DD" w:rsidRPr="00F62AEF" w:rsidRDefault="00E56EDF" w:rsidP="00E56EDF">
            <w:pPr>
              <w:pStyle w:val="Senseespaiat"/>
            </w:pPr>
            <w:r>
              <w:t>VOLANTE DE ORO</w:t>
            </w:r>
          </w:p>
        </w:tc>
        <w:tc>
          <w:tcPr>
            <w:tcW w:w="2494" w:type="pct"/>
            <w:vAlign w:val="center"/>
          </w:tcPr>
          <w:p w14:paraId="2E098740" w14:textId="77777777" w:rsidR="006911DD" w:rsidRPr="00E56EDF" w:rsidRDefault="006911DD" w:rsidP="00E56EDF">
            <w:pPr>
              <w:pStyle w:val="Senseespaiat"/>
              <w:jc w:val="both"/>
              <w:rPr>
                <w:b w:val="0"/>
                <w:bCs w:val="0"/>
              </w:rPr>
            </w:pPr>
            <w:r w:rsidRPr="00E56EDF">
              <w:rPr>
                <w:b w:val="0"/>
                <w:bCs w:val="0"/>
              </w:rPr>
              <w:t>Se consigue cada vez que ganes una carrera.</w:t>
            </w:r>
          </w:p>
        </w:tc>
      </w:tr>
      <w:tr w:rsidR="006911DD" w:rsidRPr="002D396D" w14:paraId="5164FD3A" w14:textId="77777777" w:rsidTr="00E56EDF">
        <w:trPr>
          <w:trHeight w:val="962"/>
        </w:trPr>
        <w:tc>
          <w:tcPr>
            <w:tcW w:w="2506" w:type="pct"/>
            <w:shd w:val="clear" w:color="auto" w:fill="F2F2F2" w:themeFill="background1" w:themeFillShade="F2"/>
            <w:vAlign w:val="center"/>
          </w:tcPr>
          <w:p w14:paraId="2EDE279F" w14:textId="29802B54" w:rsidR="006911DD" w:rsidRDefault="00E56EDF" w:rsidP="00E56EDF">
            <w:pPr>
              <w:pStyle w:val="Senseespaiat"/>
            </w:pPr>
            <w:r>
              <w:t>VOLANTE DE PLATA</w:t>
            </w:r>
          </w:p>
        </w:tc>
        <w:tc>
          <w:tcPr>
            <w:tcW w:w="2494" w:type="pct"/>
            <w:shd w:val="clear" w:color="auto" w:fill="F2F2F2" w:themeFill="background1" w:themeFillShade="F2"/>
            <w:vAlign w:val="center"/>
          </w:tcPr>
          <w:p w14:paraId="1BA2D8D4" w14:textId="77777777" w:rsidR="006911DD" w:rsidRPr="00E56EDF" w:rsidRDefault="006911DD" w:rsidP="00E56EDF">
            <w:pPr>
              <w:pStyle w:val="Senseespaiat"/>
              <w:jc w:val="both"/>
              <w:rPr>
                <w:b w:val="0"/>
                <w:bCs w:val="0"/>
              </w:rPr>
            </w:pPr>
            <w:r w:rsidRPr="00E56EDF">
              <w:rPr>
                <w:b w:val="0"/>
                <w:bCs w:val="0"/>
              </w:rPr>
              <w:t>Se consigue cada vez que quedes segundo en una carrera.</w:t>
            </w:r>
          </w:p>
        </w:tc>
      </w:tr>
      <w:tr w:rsidR="006911DD" w:rsidRPr="002D396D" w14:paraId="198FA089" w14:textId="77777777" w:rsidTr="00E56EDF">
        <w:trPr>
          <w:trHeight w:val="962"/>
        </w:trPr>
        <w:tc>
          <w:tcPr>
            <w:tcW w:w="2506" w:type="pct"/>
            <w:vAlign w:val="center"/>
          </w:tcPr>
          <w:p w14:paraId="2A538D76" w14:textId="78A95913" w:rsidR="006911DD" w:rsidRDefault="00E56EDF" w:rsidP="00E56EDF">
            <w:pPr>
              <w:pStyle w:val="Senseespaiat"/>
            </w:pPr>
            <w:r>
              <w:t>VOLANTE DE BRONCE</w:t>
            </w:r>
          </w:p>
        </w:tc>
        <w:tc>
          <w:tcPr>
            <w:tcW w:w="2494" w:type="pct"/>
            <w:vAlign w:val="center"/>
          </w:tcPr>
          <w:p w14:paraId="6266B737" w14:textId="77777777" w:rsidR="006911DD" w:rsidRPr="00E56EDF" w:rsidRDefault="006911DD" w:rsidP="00E56EDF">
            <w:pPr>
              <w:pStyle w:val="Senseespaiat"/>
              <w:jc w:val="both"/>
              <w:rPr>
                <w:b w:val="0"/>
                <w:bCs w:val="0"/>
              </w:rPr>
            </w:pPr>
            <w:r w:rsidRPr="00E56EDF">
              <w:rPr>
                <w:b w:val="0"/>
                <w:bCs w:val="0"/>
              </w:rPr>
              <w:t>Se consigue cada vez que quedes tercero en una carrera.</w:t>
            </w:r>
          </w:p>
        </w:tc>
      </w:tr>
      <w:tr w:rsidR="006911DD" w:rsidRPr="002D396D" w14:paraId="37527ECF" w14:textId="77777777" w:rsidTr="00E56EDF">
        <w:trPr>
          <w:trHeight w:val="962"/>
        </w:trPr>
        <w:tc>
          <w:tcPr>
            <w:tcW w:w="2506" w:type="pct"/>
            <w:shd w:val="clear" w:color="auto" w:fill="F2F2F2" w:themeFill="background1" w:themeFillShade="F2"/>
            <w:vAlign w:val="center"/>
          </w:tcPr>
          <w:p w14:paraId="360E5C4C" w14:textId="3E279DAE" w:rsidR="006911DD" w:rsidRDefault="00E56EDF" w:rsidP="00E56EDF">
            <w:pPr>
              <w:pStyle w:val="Senseespaiat"/>
            </w:pPr>
            <w:r>
              <w:t>VOLANTE DE MADERA</w:t>
            </w:r>
          </w:p>
        </w:tc>
        <w:tc>
          <w:tcPr>
            <w:tcW w:w="2494" w:type="pct"/>
            <w:shd w:val="clear" w:color="auto" w:fill="F2F2F2" w:themeFill="background1" w:themeFillShade="F2"/>
            <w:vAlign w:val="center"/>
          </w:tcPr>
          <w:p w14:paraId="5FF78FBF" w14:textId="77777777" w:rsidR="006911DD" w:rsidRPr="00E56EDF" w:rsidRDefault="006911DD" w:rsidP="00116B5D">
            <w:pPr>
              <w:pStyle w:val="Senseespaiat"/>
              <w:keepNext/>
              <w:jc w:val="both"/>
              <w:rPr>
                <w:b w:val="0"/>
                <w:bCs w:val="0"/>
              </w:rPr>
            </w:pPr>
            <w:r w:rsidRPr="00E56EDF">
              <w:rPr>
                <w:b w:val="0"/>
                <w:bCs w:val="0"/>
              </w:rPr>
              <w:t>Se consigue cada vez que quedes fuera del podio en una carrera.</w:t>
            </w:r>
          </w:p>
        </w:tc>
      </w:tr>
    </w:tbl>
    <w:p w14:paraId="5E8801CD" w14:textId="4C5D5BEA" w:rsidR="006911DD" w:rsidRDefault="00116B5D" w:rsidP="00116B5D">
      <w:pPr>
        <w:pStyle w:val="Llegenda"/>
      </w:pPr>
      <w:bookmarkStart w:id="118" w:name="_Toc69497510"/>
      <w:r>
        <w:t xml:space="preserve">Tabla </w:t>
      </w:r>
      <w:r>
        <w:fldChar w:fldCharType="begin"/>
      </w:r>
      <w:r>
        <w:instrText xml:space="preserve"> STYLEREF 1 \s </w:instrText>
      </w:r>
      <w:r>
        <w:fldChar w:fldCharType="separate"/>
      </w:r>
      <w:r>
        <w:rPr>
          <w:noProof/>
        </w:rPr>
        <w:t>6</w:t>
      </w:r>
      <w:r>
        <w:fldChar w:fldCharType="end"/>
      </w:r>
      <w:r>
        <w:t>.</w:t>
      </w:r>
      <w:r>
        <w:fldChar w:fldCharType="begin"/>
      </w:r>
      <w:r>
        <w:instrText xml:space="preserve"> SEQ Tabla \* ARABIC \s 1 </w:instrText>
      </w:r>
      <w:r>
        <w:fldChar w:fldCharType="separate"/>
      </w:r>
      <w:r>
        <w:rPr>
          <w:noProof/>
        </w:rPr>
        <w:t>3</w:t>
      </w:r>
      <w:r>
        <w:fldChar w:fldCharType="end"/>
      </w:r>
      <w:r>
        <w:t>: Tabla del sistema de puntuación.</w:t>
      </w:r>
      <w:bookmarkEnd w:id="118"/>
    </w:p>
    <w:tbl>
      <w:tblPr>
        <w:tblStyle w:val="Taulaambquadrcula"/>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1806"/>
        <w:gridCol w:w="1625"/>
        <w:gridCol w:w="1716"/>
        <w:gridCol w:w="1802"/>
        <w:gridCol w:w="1807"/>
      </w:tblGrid>
      <w:tr w:rsidR="006911DD" w14:paraId="2DF1E03D" w14:textId="77777777" w:rsidTr="00E56EDF">
        <w:trPr>
          <w:tblHeader/>
          <w:jc w:val="center"/>
        </w:trPr>
        <w:tc>
          <w:tcPr>
            <w:tcW w:w="0" w:type="auto"/>
            <w:shd w:val="clear" w:color="auto" w:fill="A6A6A6" w:themeFill="background1" w:themeFillShade="A6"/>
            <w:vAlign w:val="center"/>
          </w:tcPr>
          <w:p w14:paraId="52C3837A" w14:textId="77777777" w:rsidR="006911DD" w:rsidRPr="00E56EDF" w:rsidRDefault="006911DD" w:rsidP="00E56EDF">
            <w:pPr>
              <w:pStyle w:val="Senseespaiat"/>
            </w:pPr>
          </w:p>
        </w:tc>
        <w:tc>
          <w:tcPr>
            <w:tcW w:w="0" w:type="auto"/>
            <w:shd w:val="clear" w:color="auto" w:fill="A6A6A6" w:themeFill="background1" w:themeFillShade="A6"/>
            <w:vAlign w:val="center"/>
          </w:tcPr>
          <w:p w14:paraId="3197C1B4" w14:textId="77777777" w:rsidR="006911DD" w:rsidRPr="00E56EDF" w:rsidRDefault="006911DD" w:rsidP="00E56EDF">
            <w:pPr>
              <w:pStyle w:val="Senseespaiat"/>
            </w:pPr>
            <w:r w:rsidRPr="00E56EDF">
              <w:t>VOLANTE DE ORO</w:t>
            </w:r>
          </w:p>
        </w:tc>
        <w:tc>
          <w:tcPr>
            <w:tcW w:w="0" w:type="auto"/>
            <w:shd w:val="clear" w:color="auto" w:fill="A6A6A6" w:themeFill="background1" w:themeFillShade="A6"/>
            <w:vAlign w:val="center"/>
          </w:tcPr>
          <w:p w14:paraId="25EEDCD3" w14:textId="77777777" w:rsidR="006911DD" w:rsidRPr="00E56EDF" w:rsidRDefault="006911DD" w:rsidP="00E56EDF">
            <w:pPr>
              <w:pStyle w:val="Senseespaiat"/>
            </w:pPr>
            <w:r w:rsidRPr="00E56EDF">
              <w:t>VOLANTE DE PLATA</w:t>
            </w:r>
          </w:p>
        </w:tc>
        <w:tc>
          <w:tcPr>
            <w:tcW w:w="0" w:type="auto"/>
            <w:shd w:val="clear" w:color="auto" w:fill="A6A6A6" w:themeFill="background1" w:themeFillShade="A6"/>
            <w:vAlign w:val="center"/>
          </w:tcPr>
          <w:p w14:paraId="579A5A9A" w14:textId="77777777" w:rsidR="006911DD" w:rsidRPr="00E56EDF" w:rsidRDefault="006911DD" w:rsidP="00E56EDF">
            <w:pPr>
              <w:pStyle w:val="Senseespaiat"/>
            </w:pPr>
            <w:r w:rsidRPr="00E56EDF">
              <w:t>VOLANTE DE BRONCE</w:t>
            </w:r>
          </w:p>
        </w:tc>
        <w:tc>
          <w:tcPr>
            <w:tcW w:w="0" w:type="auto"/>
            <w:shd w:val="clear" w:color="auto" w:fill="A6A6A6" w:themeFill="background1" w:themeFillShade="A6"/>
            <w:vAlign w:val="center"/>
          </w:tcPr>
          <w:p w14:paraId="57929884" w14:textId="77777777" w:rsidR="006911DD" w:rsidRPr="00E56EDF" w:rsidRDefault="006911DD" w:rsidP="00E56EDF">
            <w:pPr>
              <w:pStyle w:val="Senseespaiat"/>
            </w:pPr>
            <w:r w:rsidRPr="00E56EDF">
              <w:t>VOLANTE DE MADERA</w:t>
            </w:r>
          </w:p>
        </w:tc>
      </w:tr>
      <w:tr w:rsidR="006911DD" w14:paraId="49629E22" w14:textId="77777777" w:rsidTr="00E56EDF">
        <w:trPr>
          <w:jc w:val="center"/>
        </w:trPr>
        <w:tc>
          <w:tcPr>
            <w:tcW w:w="0" w:type="auto"/>
            <w:shd w:val="clear" w:color="auto" w:fill="A6A6A6" w:themeFill="background1" w:themeFillShade="A6"/>
            <w:vAlign w:val="center"/>
          </w:tcPr>
          <w:p w14:paraId="3334474C" w14:textId="77777777" w:rsidR="006911DD" w:rsidRPr="00E56EDF" w:rsidRDefault="006911DD" w:rsidP="00E56EDF">
            <w:pPr>
              <w:pStyle w:val="Senseespaiat"/>
            </w:pPr>
            <w:r w:rsidRPr="00E56EDF">
              <w:t>VOLANTE DE ORO</w:t>
            </w:r>
          </w:p>
        </w:tc>
        <w:tc>
          <w:tcPr>
            <w:tcW w:w="0" w:type="auto"/>
            <w:vAlign w:val="center"/>
          </w:tcPr>
          <w:p w14:paraId="779FFEDB" w14:textId="77777777" w:rsidR="006911DD" w:rsidRPr="00E56EDF" w:rsidRDefault="006911DD" w:rsidP="00E56EDF">
            <w:pPr>
              <w:pStyle w:val="Senseespaiat"/>
              <w:rPr>
                <w:b w:val="0"/>
                <w:bCs w:val="0"/>
              </w:rPr>
            </w:pPr>
            <w:r w:rsidRPr="00E56EDF">
              <w:rPr>
                <w:b w:val="0"/>
                <w:bCs w:val="0"/>
              </w:rPr>
              <w:t>X</w:t>
            </w:r>
          </w:p>
        </w:tc>
        <w:tc>
          <w:tcPr>
            <w:tcW w:w="0" w:type="auto"/>
            <w:vAlign w:val="center"/>
          </w:tcPr>
          <w:p w14:paraId="50010601" w14:textId="77777777" w:rsidR="006911DD" w:rsidRPr="00E56EDF" w:rsidRDefault="006911DD" w:rsidP="00E56EDF">
            <w:pPr>
              <w:pStyle w:val="Senseespaiat"/>
              <w:rPr>
                <w:b w:val="0"/>
                <w:bCs w:val="0"/>
              </w:rPr>
            </w:pPr>
            <w:r w:rsidRPr="00E56EDF">
              <w:rPr>
                <w:b w:val="0"/>
                <w:bCs w:val="0"/>
              </w:rPr>
              <w:t>5</w:t>
            </w:r>
          </w:p>
        </w:tc>
        <w:tc>
          <w:tcPr>
            <w:tcW w:w="0" w:type="auto"/>
            <w:vAlign w:val="center"/>
          </w:tcPr>
          <w:p w14:paraId="52502450" w14:textId="77777777" w:rsidR="006911DD" w:rsidRPr="00E56EDF" w:rsidRDefault="006911DD" w:rsidP="00E56EDF">
            <w:pPr>
              <w:pStyle w:val="Senseespaiat"/>
              <w:rPr>
                <w:b w:val="0"/>
                <w:bCs w:val="0"/>
              </w:rPr>
            </w:pPr>
            <w:r w:rsidRPr="00E56EDF">
              <w:rPr>
                <w:b w:val="0"/>
                <w:bCs w:val="0"/>
              </w:rPr>
              <w:t>25</w:t>
            </w:r>
          </w:p>
        </w:tc>
        <w:tc>
          <w:tcPr>
            <w:tcW w:w="0" w:type="auto"/>
            <w:vAlign w:val="center"/>
          </w:tcPr>
          <w:p w14:paraId="678DE3A2" w14:textId="77777777" w:rsidR="006911DD" w:rsidRPr="00E56EDF" w:rsidRDefault="006911DD" w:rsidP="00E56EDF">
            <w:pPr>
              <w:pStyle w:val="Senseespaiat"/>
              <w:rPr>
                <w:b w:val="0"/>
                <w:bCs w:val="0"/>
              </w:rPr>
            </w:pPr>
            <w:r w:rsidRPr="00E56EDF">
              <w:rPr>
                <w:b w:val="0"/>
                <w:bCs w:val="0"/>
              </w:rPr>
              <w:t>125</w:t>
            </w:r>
          </w:p>
        </w:tc>
      </w:tr>
      <w:tr w:rsidR="006911DD" w14:paraId="022E0999" w14:textId="77777777" w:rsidTr="00E56EDF">
        <w:trPr>
          <w:jc w:val="center"/>
        </w:trPr>
        <w:tc>
          <w:tcPr>
            <w:tcW w:w="0" w:type="auto"/>
            <w:shd w:val="clear" w:color="auto" w:fill="A6A6A6" w:themeFill="background1" w:themeFillShade="A6"/>
            <w:vAlign w:val="center"/>
          </w:tcPr>
          <w:p w14:paraId="675967D9" w14:textId="77777777" w:rsidR="006911DD" w:rsidRPr="00E56EDF" w:rsidRDefault="006911DD" w:rsidP="00E56EDF">
            <w:pPr>
              <w:pStyle w:val="Senseespaiat"/>
            </w:pPr>
            <w:r w:rsidRPr="00E56EDF">
              <w:t>VOLANTE DE PLATA</w:t>
            </w:r>
          </w:p>
        </w:tc>
        <w:tc>
          <w:tcPr>
            <w:tcW w:w="0" w:type="auto"/>
            <w:shd w:val="clear" w:color="auto" w:fill="F2F2F2" w:themeFill="background1" w:themeFillShade="F2"/>
            <w:vAlign w:val="center"/>
          </w:tcPr>
          <w:p w14:paraId="6BF1E671" w14:textId="77777777" w:rsidR="006911DD" w:rsidRPr="00E56EDF" w:rsidRDefault="006911DD" w:rsidP="00E56EDF">
            <w:pPr>
              <w:pStyle w:val="Senseespaiat"/>
              <w:rPr>
                <w:b w:val="0"/>
                <w:bCs w:val="0"/>
              </w:rPr>
            </w:pPr>
            <w:r w:rsidRPr="00E56EDF">
              <w:rPr>
                <w:b w:val="0"/>
                <w:bCs w:val="0"/>
              </w:rPr>
              <w:t>1/5</w:t>
            </w:r>
          </w:p>
        </w:tc>
        <w:tc>
          <w:tcPr>
            <w:tcW w:w="0" w:type="auto"/>
            <w:shd w:val="clear" w:color="auto" w:fill="F2F2F2" w:themeFill="background1" w:themeFillShade="F2"/>
            <w:vAlign w:val="center"/>
          </w:tcPr>
          <w:p w14:paraId="3A226B7F" w14:textId="77777777" w:rsidR="006911DD" w:rsidRPr="00E56EDF" w:rsidRDefault="006911DD" w:rsidP="00E56EDF">
            <w:pPr>
              <w:pStyle w:val="Senseespaiat"/>
              <w:rPr>
                <w:b w:val="0"/>
                <w:bCs w:val="0"/>
              </w:rPr>
            </w:pPr>
            <w:r w:rsidRPr="00E56EDF">
              <w:rPr>
                <w:b w:val="0"/>
                <w:bCs w:val="0"/>
              </w:rPr>
              <w:t>X</w:t>
            </w:r>
          </w:p>
        </w:tc>
        <w:tc>
          <w:tcPr>
            <w:tcW w:w="0" w:type="auto"/>
            <w:shd w:val="clear" w:color="auto" w:fill="F2F2F2" w:themeFill="background1" w:themeFillShade="F2"/>
            <w:vAlign w:val="center"/>
          </w:tcPr>
          <w:p w14:paraId="5582B716" w14:textId="77777777" w:rsidR="006911DD" w:rsidRPr="00E56EDF" w:rsidRDefault="006911DD" w:rsidP="00E56EDF">
            <w:pPr>
              <w:pStyle w:val="Senseespaiat"/>
              <w:rPr>
                <w:b w:val="0"/>
                <w:bCs w:val="0"/>
              </w:rPr>
            </w:pPr>
            <w:r w:rsidRPr="00E56EDF">
              <w:rPr>
                <w:b w:val="0"/>
                <w:bCs w:val="0"/>
              </w:rPr>
              <w:t>5</w:t>
            </w:r>
          </w:p>
        </w:tc>
        <w:tc>
          <w:tcPr>
            <w:tcW w:w="0" w:type="auto"/>
            <w:shd w:val="clear" w:color="auto" w:fill="F2F2F2" w:themeFill="background1" w:themeFillShade="F2"/>
            <w:vAlign w:val="center"/>
          </w:tcPr>
          <w:p w14:paraId="12B69991" w14:textId="77777777" w:rsidR="006911DD" w:rsidRPr="00E56EDF" w:rsidRDefault="006911DD" w:rsidP="00E56EDF">
            <w:pPr>
              <w:pStyle w:val="Senseespaiat"/>
              <w:rPr>
                <w:b w:val="0"/>
                <w:bCs w:val="0"/>
              </w:rPr>
            </w:pPr>
            <w:r w:rsidRPr="00E56EDF">
              <w:rPr>
                <w:b w:val="0"/>
                <w:bCs w:val="0"/>
              </w:rPr>
              <w:t>25</w:t>
            </w:r>
          </w:p>
        </w:tc>
      </w:tr>
      <w:tr w:rsidR="006911DD" w14:paraId="49A0C296" w14:textId="77777777" w:rsidTr="00E56EDF">
        <w:trPr>
          <w:jc w:val="center"/>
        </w:trPr>
        <w:tc>
          <w:tcPr>
            <w:tcW w:w="0" w:type="auto"/>
            <w:shd w:val="clear" w:color="auto" w:fill="A6A6A6" w:themeFill="background1" w:themeFillShade="A6"/>
            <w:vAlign w:val="center"/>
          </w:tcPr>
          <w:p w14:paraId="3B32F5B8" w14:textId="77777777" w:rsidR="006911DD" w:rsidRPr="00E56EDF" w:rsidRDefault="006911DD" w:rsidP="00E56EDF">
            <w:pPr>
              <w:pStyle w:val="Senseespaiat"/>
            </w:pPr>
            <w:r w:rsidRPr="00E56EDF">
              <w:t>VOLANTE DE BRONCE</w:t>
            </w:r>
          </w:p>
        </w:tc>
        <w:tc>
          <w:tcPr>
            <w:tcW w:w="0" w:type="auto"/>
            <w:vAlign w:val="center"/>
          </w:tcPr>
          <w:p w14:paraId="2D096419" w14:textId="77777777" w:rsidR="006911DD" w:rsidRPr="00E56EDF" w:rsidRDefault="006911DD" w:rsidP="00E56EDF">
            <w:pPr>
              <w:pStyle w:val="Senseespaiat"/>
              <w:rPr>
                <w:b w:val="0"/>
                <w:bCs w:val="0"/>
              </w:rPr>
            </w:pPr>
            <w:r w:rsidRPr="00E56EDF">
              <w:rPr>
                <w:b w:val="0"/>
                <w:bCs w:val="0"/>
              </w:rPr>
              <w:t>1/25</w:t>
            </w:r>
          </w:p>
        </w:tc>
        <w:tc>
          <w:tcPr>
            <w:tcW w:w="0" w:type="auto"/>
            <w:vAlign w:val="center"/>
          </w:tcPr>
          <w:p w14:paraId="5C51CBCD" w14:textId="77777777" w:rsidR="006911DD" w:rsidRPr="00E56EDF" w:rsidRDefault="006911DD" w:rsidP="00E56EDF">
            <w:pPr>
              <w:pStyle w:val="Senseespaiat"/>
              <w:rPr>
                <w:b w:val="0"/>
                <w:bCs w:val="0"/>
              </w:rPr>
            </w:pPr>
            <w:r w:rsidRPr="00E56EDF">
              <w:rPr>
                <w:b w:val="0"/>
                <w:bCs w:val="0"/>
              </w:rPr>
              <w:t>1/5</w:t>
            </w:r>
          </w:p>
        </w:tc>
        <w:tc>
          <w:tcPr>
            <w:tcW w:w="0" w:type="auto"/>
            <w:vAlign w:val="center"/>
          </w:tcPr>
          <w:p w14:paraId="49046491" w14:textId="77777777" w:rsidR="006911DD" w:rsidRPr="00E56EDF" w:rsidRDefault="006911DD" w:rsidP="00E56EDF">
            <w:pPr>
              <w:pStyle w:val="Senseespaiat"/>
              <w:rPr>
                <w:b w:val="0"/>
                <w:bCs w:val="0"/>
              </w:rPr>
            </w:pPr>
            <w:r w:rsidRPr="00E56EDF">
              <w:rPr>
                <w:b w:val="0"/>
                <w:bCs w:val="0"/>
              </w:rPr>
              <w:t>X</w:t>
            </w:r>
          </w:p>
        </w:tc>
        <w:tc>
          <w:tcPr>
            <w:tcW w:w="0" w:type="auto"/>
            <w:vAlign w:val="center"/>
          </w:tcPr>
          <w:p w14:paraId="4892FA7F" w14:textId="77777777" w:rsidR="006911DD" w:rsidRPr="00E56EDF" w:rsidRDefault="006911DD" w:rsidP="00E56EDF">
            <w:pPr>
              <w:pStyle w:val="Senseespaiat"/>
              <w:rPr>
                <w:b w:val="0"/>
                <w:bCs w:val="0"/>
              </w:rPr>
            </w:pPr>
            <w:r w:rsidRPr="00E56EDF">
              <w:rPr>
                <w:b w:val="0"/>
                <w:bCs w:val="0"/>
              </w:rPr>
              <w:t>5</w:t>
            </w:r>
          </w:p>
        </w:tc>
      </w:tr>
      <w:tr w:rsidR="006911DD" w14:paraId="56B683AB" w14:textId="77777777" w:rsidTr="00E56EDF">
        <w:trPr>
          <w:jc w:val="center"/>
        </w:trPr>
        <w:tc>
          <w:tcPr>
            <w:tcW w:w="0" w:type="auto"/>
            <w:shd w:val="clear" w:color="auto" w:fill="A6A6A6" w:themeFill="background1" w:themeFillShade="A6"/>
            <w:vAlign w:val="center"/>
          </w:tcPr>
          <w:p w14:paraId="3755D646" w14:textId="77777777" w:rsidR="006911DD" w:rsidRPr="00E56EDF" w:rsidRDefault="006911DD" w:rsidP="00E56EDF">
            <w:pPr>
              <w:pStyle w:val="Senseespaiat"/>
            </w:pPr>
            <w:r w:rsidRPr="00E56EDF">
              <w:t>VOLANTE DE MADERA</w:t>
            </w:r>
          </w:p>
        </w:tc>
        <w:tc>
          <w:tcPr>
            <w:tcW w:w="0" w:type="auto"/>
            <w:shd w:val="clear" w:color="auto" w:fill="F2F2F2" w:themeFill="background1" w:themeFillShade="F2"/>
            <w:vAlign w:val="center"/>
          </w:tcPr>
          <w:p w14:paraId="730A16D7" w14:textId="77777777" w:rsidR="006911DD" w:rsidRPr="00E56EDF" w:rsidRDefault="006911DD" w:rsidP="00E56EDF">
            <w:pPr>
              <w:pStyle w:val="Senseespaiat"/>
              <w:rPr>
                <w:b w:val="0"/>
                <w:bCs w:val="0"/>
              </w:rPr>
            </w:pPr>
            <w:r w:rsidRPr="00E56EDF">
              <w:rPr>
                <w:b w:val="0"/>
                <w:bCs w:val="0"/>
              </w:rPr>
              <w:t>1/125</w:t>
            </w:r>
          </w:p>
        </w:tc>
        <w:tc>
          <w:tcPr>
            <w:tcW w:w="0" w:type="auto"/>
            <w:shd w:val="clear" w:color="auto" w:fill="F2F2F2" w:themeFill="background1" w:themeFillShade="F2"/>
            <w:vAlign w:val="center"/>
          </w:tcPr>
          <w:p w14:paraId="651B2705" w14:textId="77777777" w:rsidR="006911DD" w:rsidRPr="00E56EDF" w:rsidRDefault="006911DD" w:rsidP="00E56EDF">
            <w:pPr>
              <w:pStyle w:val="Senseespaiat"/>
              <w:rPr>
                <w:b w:val="0"/>
                <w:bCs w:val="0"/>
              </w:rPr>
            </w:pPr>
            <w:r w:rsidRPr="00E56EDF">
              <w:rPr>
                <w:b w:val="0"/>
                <w:bCs w:val="0"/>
              </w:rPr>
              <w:t>1/25</w:t>
            </w:r>
          </w:p>
        </w:tc>
        <w:tc>
          <w:tcPr>
            <w:tcW w:w="0" w:type="auto"/>
            <w:shd w:val="clear" w:color="auto" w:fill="F2F2F2" w:themeFill="background1" w:themeFillShade="F2"/>
            <w:vAlign w:val="center"/>
          </w:tcPr>
          <w:p w14:paraId="5DB4E0D4" w14:textId="77777777" w:rsidR="006911DD" w:rsidRPr="00E56EDF" w:rsidRDefault="006911DD" w:rsidP="00E56EDF">
            <w:pPr>
              <w:pStyle w:val="Senseespaiat"/>
              <w:rPr>
                <w:b w:val="0"/>
                <w:bCs w:val="0"/>
              </w:rPr>
            </w:pPr>
            <w:r w:rsidRPr="00E56EDF">
              <w:rPr>
                <w:b w:val="0"/>
                <w:bCs w:val="0"/>
              </w:rPr>
              <w:t>1/5</w:t>
            </w:r>
          </w:p>
        </w:tc>
        <w:tc>
          <w:tcPr>
            <w:tcW w:w="0" w:type="auto"/>
            <w:shd w:val="clear" w:color="auto" w:fill="F2F2F2" w:themeFill="background1" w:themeFillShade="F2"/>
            <w:vAlign w:val="center"/>
          </w:tcPr>
          <w:p w14:paraId="7F220213" w14:textId="77777777" w:rsidR="006911DD" w:rsidRPr="00E56EDF" w:rsidRDefault="006911DD" w:rsidP="00116B5D">
            <w:pPr>
              <w:pStyle w:val="Senseespaiat"/>
              <w:keepNext/>
              <w:rPr>
                <w:b w:val="0"/>
                <w:bCs w:val="0"/>
              </w:rPr>
            </w:pPr>
            <w:r w:rsidRPr="00E56EDF">
              <w:rPr>
                <w:b w:val="0"/>
                <w:bCs w:val="0"/>
              </w:rPr>
              <w:t>X</w:t>
            </w:r>
          </w:p>
        </w:tc>
      </w:tr>
    </w:tbl>
    <w:p w14:paraId="71E3FF3C" w14:textId="2C745A61" w:rsidR="006911DD" w:rsidRPr="006911DD" w:rsidRDefault="00116B5D" w:rsidP="00116B5D">
      <w:pPr>
        <w:pStyle w:val="Llegenda"/>
      </w:pPr>
      <w:bookmarkStart w:id="119" w:name="_Toc69497511"/>
      <w:r>
        <w:t xml:space="preserve">Tabla </w:t>
      </w:r>
      <w:r>
        <w:fldChar w:fldCharType="begin"/>
      </w:r>
      <w:r>
        <w:instrText xml:space="preserve"> STYLEREF 1 \s </w:instrText>
      </w:r>
      <w:r>
        <w:fldChar w:fldCharType="separate"/>
      </w:r>
      <w:r>
        <w:rPr>
          <w:noProof/>
        </w:rPr>
        <w:t>6</w:t>
      </w:r>
      <w:r>
        <w:fldChar w:fldCharType="end"/>
      </w:r>
      <w:r>
        <w:t>.</w:t>
      </w:r>
      <w:r>
        <w:fldChar w:fldCharType="begin"/>
      </w:r>
      <w:r>
        <w:instrText xml:space="preserve"> SEQ Tabla \* ARABIC \s 1 </w:instrText>
      </w:r>
      <w:r>
        <w:fldChar w:fldCharType="separate"/>
      </w:r>
      <w:r>
        <w:rPr>
          <w:noProof/>
        </w:rPr>
        <w:t>4</w:t>
      </w:r>
      <w:r>
        <w:fldChar w:fldCharType="end"/>
      </w:r>
      <w:r>
        <w:t>: Tabla de la conversión de las monedas.</w:t>
      </w:r>
      <w:bookmarkEnd w:id="119"/>
    </w:p>
    <w:p w14:paraId="15051282" w14:textId="77777777" w:rsidR="006911DD" w:rsidRPr="006911DD" w:rsidRDefault="006911DD" w:rsidP="006911DD"/>
    <w:p w14:paraId="210B081D" w14:textId="06810DB4" w:rsidR="00B90BD6" w:rsidRPr="00B54D74" w:rsidRDefault="00B90BD6" w:rsidP="00B90BD6">
      <w:pPr>
        <w:pStyle w:val="Ttol3"/>
        <w:rPr>
          <w:highlight w:val="yellow"/>
        </w:rPr>
      </w:pPr>
      <w:bookmarkStart w:id="120" w:name="_Toc69497604"/>
      <w:r w:rsidRPr="00B54D74">
        <w:rPr>
          <w:highlight w:val="yellow"/>
        </w:rPr>
        <w:t>UML</w:t>
      </w:r>
      <w:bookmarkEnd w:id="120"/>
    </w:p>
    <w:p w14:paraId="38AFD2D1" w14:textId="2623E996" w:rsidR="00B54D74" w:rsidRPr="00B54D74" w:rsidRDefault="00B54D74" w:rsidP="00B54D74">
      <w:pPr>
        <w:pStyle w:val="Ttol4"/>
        <w:rPr>
          <w:highlight w:val="yellow"/>
        </w:rPr>
      </w:pPr>
      <w:r w:rsidRPr="00B54D74">
        <w:rPr>
          <w:highlight w:val="yellow"/>
        </w:rPr>
        <w:t>UML DEL CLIENTE</w:t>
      </w:r>
    </w:p>
    <w:p w14:paraId="4AC4D704" w14:textId="77777777" w:rsidR="00B54D74" w:rsidRPr="00B54D74" w:rsidRDefault="00B54D74" w:rsidP="00B54D74">
      <w:pPr>
        <w:rPr>
          <w:highlight w:val="yellow"/>
        </w:rPr>
      </w:pPr>
    </w:p>
    <w:p w14:paraId="6314D528" w14:textId="04B1EBCD" w:rsidR="00B54D74" w:rsidRPr="00B54D74" w:rsidRDefault="00B54D74" w:rsidP="00B54D74">
      <w:pPr>
        <w:pStyle w:val="Ttol4"/>
        <w:rPr>
          <w:highlight w:val="yellow"/>
        </w:rPr>
      </w:pPr>
      <w:r w:rsidRPr="00B54D74">
        <w:rPr>
          <w:highlight w:val="yellow"/>
        </w:rPr>
        <w:t>UML DEL SERVIDOR</w:t>
      </w:r>
    </w:p>
    <w:p w14:paraId="4707EC3D" w14:textId="75E9C9C1" w:rsidR="00B90BD6" w:rsidRPr="00BF245A" w:rsidRDefault="00B90BD6" w:rsidP="00B90BD6">
      <w:pPr>
        <w:pStyle w:val="Ttol3"/>
        <w:rPr>
          <w:highlight w:val="yellow"/>
        </w:rPr>
      </w:pPr>
      <w:bookmarkStart w:id="121" w:name="_Toc69497605"/>
      <w:r w:rsidRPr="00BF245A">
        <w:rPr>
          <w:highlight w:val="yellow"/>
        </w:rPr>
        <w:t>BASE DE DATOS</w:t>
      </w:r>
      <w:bookmarkEnd w:id="121"/>
    </w:p>
    <w:p w14:paraId="24EDE016" w14:textId="027E74A7" w:rsidR="00B90BD6" w:rsidRPr="00B90BD6" w:rsidRDefault="00116B5D" w:rsidP="00B90BD6">
      <w:r>
        <w:rPr>
          <w:noProof/>
        </w:rPr>
        <w:lastRenderedPageBreak/>
        <mc:AlternateContent>
          <mc:Choice Requires="wps">
            <w:drawing>
              <wp:anchor distT="0" distB="0" distL="114300" distR="114300" simplePos="0" relativeHeight="251660288" behindDoc="0" locked="0" layoutInCell="1" allowOverlap="1" wp14:anchorId="484DE1BD" wp14:editId="4800EC0D">
                <wp:simplePos x="0" y="0"/>
                <wp:positionH relativeFrom="column">
                  <wp:posOffset>-540385</wp:posOffset>
                </wp:positionH>
                <wp:positionV relativeFrom="paragraph">
                  <wp:posOffset>5255260</wp:posOffset>
                </wp:positionV>
                <wp:extent cx="6479540" cy="635"/>
                <wp:effectExtent l="0" t="0" r="0" b="0"/>
                <wp:wrapTopAndBottom/>
                <wp:docPr id="29" name="Quadre de text 29"/>
                <wp:cNvGraphicFramePr/>
                <a:graphic xmlns:a="http://schemas.openxmlformats.org/drawingml/2006/main">
                  <a:graphicData uri="http://schemas.microsoft.com/office/word/2010/wordprocessingShape">
                    <wps:wsp>
                      <wps:cNvSpPr txBox="1"/>
                      <wps:spPr>
                        <a:xfrm>
                          <a:off x="0" y="0"/>
                          <a:ext cx="6479540" cy="635"/>
                        </a:xfrm>
                        <a:prstGeom prst="rect">
                          <a:avLst/>
                        </a:prstGeom>
                        <a:solidFill>
                          <a:prstClr val="white"/>
                        </a:solidFill>
                        <a:ln>
                          <a:noFill/>
                        </a:ln>
                      </wps:spPr>
                      <wps:txbx>
                        <w:txbxContent>
                          <w:p w14:paraId="50059DAA" w14:textId="75BF3970" w:rsidR="00116B5D" w:rsidRPr="00C0498A" w:rsidRDefault="00116B5D" w:rsidP="00116B5D">
                            <w:pPr>
                              <w:pStyle w:val="Llegenda"/>
                              <w:rPr>
                                <w:noProof/>
                              </w:rPr>
                            </w:pPr>
                            <w:bookmarkStart w:id="122" w:name="_Toc69497490"/>
                            <w:r>
                              <w:t xml:space="preserve">Figura </w:t>
                            </w:r>
                            <w:r>
                              <w:fldChar w:fldCharType="begin"/>
                            </w:r>
                            <w:r>
                              <w:instrText xml:space="preserve"> STYLEREF 1 \s </w:instrText>
                            </w:r>
                            <w:r>
                              <w:fldChar w:fldCharType="separate"/>
                            </w:r>
                            <w:r>
                              <w:rPr>
                                <w:noProof/>
                              </w:rPr>
                              <w:t>6</w:t>
                            </w:r>
                            <w:r>
                              <w:fldChar w:fldCharType="end"/>
                            </w:r>
                            <w:r>
                              <w:t>.</w:t>
                            </w:r>
                            <w:r>
                              <w:fldChar w:fldCharType="begin"/>
                            </w:r>
                            <w:r>
                              <w:instrText xml:space="preserve"> SEQ Figura \* ARABIC \s 1 </w:instrText>
                            </w:r>
                            <w:r>
                              <w:fldChar w:fldCharType="separate"/>
                            </w:r>
                            <w:r>
                              <w:rPr>
                                <w:noProof/>
                              </w:rPr>
                              <w:t>1</w:t>
                            </w:r>
                            <w:r>
                              <w:fldChar w:fldCharType="end"/>
                            </w:r>
                            <w:r>
                              <w:t>: Diagrama ERD de la base de datos del servidor.</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84DE1BD" id="_x0000_t202" coordsize="21600,21600" o:spt="202" path="m,l,21600r21600,l21600,xe">
                <v:stroke joinstyle="miter"/>
                <v:path gradientshapeok="t" o:connecttype="rect"/>
              </v:shapetype>
              <v:shape id="Quadre de text 29" o:spid="_x0000_s1026" type="#_x0000_t202" style="position:absolute;left:0;text-align:left;margin-left:-42.55pt;margin-top:413.8pt;width:510.2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" stroked="f">
                <v:textbox style="mso-fit-shape-to-text:t" inset="0,0,0,0">
                  <w:txbxContent>
                    <w:p w14:paraId="50059DAA" w14:textId="75BF3970" w:rsidR="00116B5D" w:rsidRPr="00C0498A" w:rsidRDefault="00116B5D" w:rsidP="00116B5D">
                      <w:pPr>
                        <w:pStyle w:val="Llegenda"/>
                        <w:rPr>
                          <w:noProof/>
                        </w:rPr>
                      </w:pPr>
                      <w:bookmarkStart w:id="123" w:name="_Toc69497490"/>
                      <w:r>
                        <w:t xml:space="preserve">Figura </w:t>
                      </w:r>
                      <w:r>
                        <w:fldChar w:fldCharType="begin"/>
                      </w:r>
                      <w:r>
                        <w:instrText xml:space="preserve"> STYLEREF 1 \s </w:instrText>
                      </w:r>
                      <w:r>
                        <w:fldChar w:fldCharType="separate"/>
                      </w:r>
                      <w:r>
                        <w:rPr>
                          <w:noProof/>
                        </w:rPr>
                        <w:t>6</w:t>
                      </w:r>
                      <w:r>
                        <w:fldChar w:fldCharType="end"/>
                      </w:r>
                      <w:r>
                        <w:t>.</w:t>
                      </w:r>
                      <w:r>
                        <w:fldChar w:fldCharType="begin"/>
                      </w:r>
                      <w:r>
                        <w:instrText xml:space="preserve"> SEQ Figura \* ARABIC \s 1 </w:instrText>
                      </w:r>
                      <w:r>
                        <w:fldChar w:fldCharType="separate"/>
                      </w:r>
                      <w:r>
                        <w:rPr>
                          <w:noProof/>
                        </w:rPr>
                        <w:t>1</w:t>
                      </w:r>
                      <w:r>
                        <w:fldChar w:fldCharType="end"/>
                      </w:r>
                      <w:r>
                        <w:t>: Diagrama ERD de la base de datos del servidor.</w:t>
                      </w:r>
                      <w:bookmarkEnd w:id="123"/>
                    </w:p>
                  </w:txbxContent>
                </v:textbox>
                <w10:wrap type="topAndBottom"/>
              </v:shape>
            </w:pict>
          </mc:Fallback>
        </mc:AlternateContent>
      </w:r>
      <w:r w:rsidR="00E56EDF">
        <w:rPr>
          <w:noProof/>
        </w:rPr>
        <w:drawing>
          <wp:anchor distT="0" distB="0" distL="114300" distR="114300" simplePos="0" relativeHeight="251658240" behindDoc="0" locked="0" layoutInCell="1" allowOverlap="1" wp14:anchorId="1D148CDF" wp14:editId="7F8DDB00">
            <wp:simplePos x="0" y="0"/>
            <wp:positionH relativeFrom="column">
              <wp:posOffset>-540385</wp:posOffset>
            </wp:positionH>
            <wp:positionV relativeFrom="paragraph">
              <wp:posOffset>0</wp:posOffset>
            </wp:positionV>
            <wp:extent cx="6480000" cy="5198400"/>
            <wp:effectExtent l="0" t="0" r="0" b="2540"/>
            <wp:wrapTopAndBottom/>
            <wp:docPr id="26" name="Imat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tge 26"/>
                    <pic:cNvPicPr/>
                  </pic:nvPicPr>
                  <pic:blipFill>
                    <a:blip r:embed="rId44">
                      <a:extLst>
                        <a:ext uri="{28A0092B-C50C-407E-A947-70E740481C1C}">
                          <a14:useLocalDpi xmlns:a14="http://schemas.microsoft.com/office/drawing/2010/main" val="0"/>
                        </a:ext>
                      </a:extLst>
                    </a:blip>
                    <a:stretch>
                      <a:fillRect/>
                    </a:stretch>
                  </pic:blipFill>
                  <pic:spPr>
                    <a:xfrm>
                      <a:off x="0" y="0"/>
                      <a:ext cx="6480000" cy="5198400"/>
                    </a:xfrm>
                    <a:prstGeom prst="rect">
                      <a:avLst/>
                    </a:prstGeom>
                  </pic:spPr>
                </pic:pic>
              </a:graphicData>
            </a:graphic>
            <wp14:sizeRelH relativeFrom="page">
              <wp14:pctWidth>0</wp14:pctWidth>
            </wp14:sizeRelH>
            <wp14:sizeRelV relativeFrom="page">
              <wp14:pctHeight>0</wp14:pctHeight>
            </wp14:sizeRelV>
          </wp:anchor>
        </w:drawing>
      </w:r>
    </w:p>
    <w:p w14:paraId="205D371F" w14:textId="0B827D34" w:rsidR="00B90BD6" w:rsidRPr="00B54D74" w:rsidRDefault="00B90BD6" w:rsidP="00B90BD6">
      <w:pPr>
        <w:pStyle w:val="Ttol2"/>
        <w:rPr>
          <w:highlight w:val="yellow"/>
        </w:rPr>
      </w:pPr>
      <w:bookmarkStart w:id="124" w:name="_Toc69497606"/>
      <w:r w:rsidRPr="00B54D74">
        <w:rPr>
          <w:highlight w:val="yellow"/>
        </w:rPr>
        <w:t>CLIENTE</w:t>
      </w:r>
      <w:bookmarkEnd w:id="124"/>
    </w:p>
    <w:p w14:paraId="2809EB44" w14:textId="4EBAD162" w:rsidR="00BA3537" w:rsidRPr="00BA3537" w:rsidRDefault="00A00FCE" w:rsidP="00BA3537">
      <w:r>
        <w:t>Cuando ya se ha diseñado el juego, se empezará a desarrollar el cliente del juego.</w:t>
      </w:r>
    </w:p>
    <w:p w14:paraId="07E10915" w14:textId="63ACDB8F" w:rsidR="00B90BD6" w:rsidRPr="00B54D74" w:rsidRDefault="00BA3537" w:rsidP="00BA3537">
      <w:pPr>
        <w:pStyle w:val="Ttol3"/>
        <w:rPr>
          <w:highlight w:val="yellow"/>
        </w:rPr>
      </w:pPr>
      <w:bookmarkStart w:id="125" w:name="_Toc69497607"/>
      <w:r w:rsidRPr="00B54D74">
        <w:rPr>
          <w:highlight w:val="yellow"/>
        </w:rPr>
        <w:t>CONTROLADOR DEL VEHÍCULO</w:t>
      </w:r>
      <w:bookmarkEnd w:id="125"/>
    </w:p>
    <w:p w14:paraId="796FEC97" w14:textId="413B2269" w:rsidR="00BA3537" w:rsidRPr="00BA3537" w:rsidRDefault="00A00FCE" w:rsidP="00BA3537">
      <w:r>
        <w:t>El controlador del vehículo se ha desarrollado siguiendo las pautas del apartado 3.5</w:t>
      </w:r>
    </w:p>
    <w:p w14:paraId="58D90CE2" w14:textId="55D44F6B" w:rsidR="00BA3537" w:rsidRPr="00B54D74" w:rsidRDefault="00BA3537" w:rsidP="00BA3537">
      <w:pPr>
        <w:pStyle w:val="Ttol3"/>
        <w:rPr>
          <w:highlight w:val="yellow"/>
        </w:rPr>
      </w:pPr>
      <w:bookmarkStart w:id="126" w:name="_Toc69497608"/>
      <w:r w:rsidRPr="00B54D74">
        <w:rPr>
          <w:highlight w:val="yellow"/>
        </w:rPr>
        <w:t>REGLAS DEL JUEGO</w:t>
      </w:r>
      <w:bookmarkEnd w:id="126"/>
    </w:p>
    <w:p w14:paraId="4CF7B1BC" w14:textId="77777777" w:rsidR="00BA3537" w:rsidRPr="00B54D74" w:rsidRDefault="00BA3537" w:rsidP="00BA3537">
      <w:pPr>
        <w:rPr>
          <w:highlight w:val="yellow"/>
        </w:rPr>
      </w:pPr>
    </w:p>
    <w:p w14:paraId="25B6FEFA" w14:textId="556A486C" w:rsidR="00BA3537" w:rsidRPr="00B54D74" w:rsidRDefault="00BA3537" w:rsidP="00BA3537">
      <w:pPr>
        <w:pStyle w:val="Ttol3"/>
        <w:rPr>
          <w:highlight w:val="yellow"/>
        </w:rPr>
      </w:pPr>
      <w:bookmarkStart w:id="127" w:name="_Toc69497609"/>
      <w:r w:rsidRPr="00B54D74">
        <w:rPr>
          <w:highlight w:val="yellow"/>
        </w:rPr>
        <w:t>CONTROLADOR DEL VEHÍCULO</w:t>
      </w:r>
      <w:bookmarkEnd w:id="127"/>
    </w:p>
    <w:p w14:paraId="696929E1" w14:textId="77777777" w:rsidR="00BA3537" w:rsidRPr="00B54D74" w:rsidRDefault="00BA3537" w:rsidP="00BA3537">
      <w:pPr>
        <w:rPr>
          <w:highlight w:val="yellow"/>
        </w:rPr>
      </w:pPr>
    </w:p>
    <w:p w14:paraId="026D71C3" w14:textId="027883FE" w:rsidR="00BA3537" w:rsidRPr="00B54D74" w:rsidRDefault="00BA3537" w:rsidP="00BA3537">
      <w:pPr>
        <w:pStyle w:val="Ttol3"/>
        <w:rPr>
          <w:highlight w:val="yellow"/>
        </w:rPr>
      </w:pPr>
      <w:bookmarkStart w:id="128" w:name="_Toc69497610"/>
      <w:r w:rsidRPr="00B54D74">
        <w:rPr>
          <w:highlight w:val="yellow"/>
        </w:rPr>
        <w:t>INTERFAZ GRÁFICA DE USUARIO</w:t>
      </w:r>
      <w:bookmarkEnd w:id="128"/>
    </w:p>
    <w:p w14:paraId="646C6649" w14:textId="77777777" w:rsidR="00BA3537" w:rsidRPr="00B54D74" w:rsidRDefault="00BA3537" w:rsidP="00BA3537">
      <w:pPr>
        <w:rPr>
          <w:highlight w:val="yellow"/>
        </w:rPr>
      </w:pPr>
    </w:p>
    <w:p w14:paraId="74D9813C" w14:textId="2D9CF582" w:rsidR="00BA3537" w:rsidRPr="00B54D74" w:rsidRDefault="00BA3537" w:rsidP="00BA3537">
      <w:pPr>
        <w:pStyle w:val="Ttol3"/>
        <w:rPr>
          <w:highlight w:val="yellow"/>
        </w:rPr>
      </w:pPr>
      <w:bookmarkStart w:id="129" w:name="_Toc69497611"/>
      <w:r w:rsidRPr="00B54D74">
        <w:rPr>
          <w:highlight w:val="yellow"/>
        </w:rPr>
        <w:t>OBJETOS</w:t>
      </w:r>
      <w:bookmarkEnd w:id="129"/>
    </w:p>
    <w:p w14:paraId="798357C9" w14:textId="77777777" w:rsidR="00BA3537" w:rsidRPr="00B54D74" w:rsidRDefault="00BA3537" w:rsidP="00BA3537">
      <w:pPr>
        <w:rPr>
          <w:highlight w:val="yellow"/>
        </w:rPr>
      </w:pPr>
    </w:p>
    <w:p w14:paraId="3BB206CE" w14:textId="68FF992C" w:rsidR="00BA3537" w:rsidRDefault="00BA3537" w:rsidP="00BA3537">
      <w:pPr>
        <w:pStyle w:val="Ttol3"/>
        <w:rPr>
          <w:highlight w:val="yellow"/>
        </w:rPr>
      </w:pPr>
      <w:bookmarkStart w:id="130" w:name="_Toc69497612"/>
      <w:r w:rsidRPr="00B54D74">
        <w:rPr>
          <w:highlight w:val="yellow"/>
        </w:rPr>
        <w:t>INTELIGENCIA ARTIFICIAL</w:t>
      </w:r>
      <w:bookmarkEnd w:id="130"/>
    </w:p>
    <w:p w14:paraId="30A41B21" w14:textId="1CD661E8" w:rsidR="00E93564" w:rsidRPr="00E93564" w:rsidRDefault="00E93564" w:rsidP="00E93564">
      <w:pPr>
        <w:pStyle w:val="Ttol3"/>
        <w:rPr>
          <w:highlight w:val="yellow"/>
        </w:rPr>
      </w:pPr>
      <w:r>
        <w:rPr>
          <w:highlight w:val="yellow"/>
        </w:rPr>
        <w:t>RESULTADO</w:t>
      </w:r>
    </w:p>
    <w:p w14:paraId="288030C9" w14:textId="77777777" w:rsidR="00BA3537" w:rsidRPr="00B54D74" w:rsidRDefault="00BA3537" w:rsidP="00BA3537">
      <w:pPr>
        <w:rPr>
          <w:highlight w:val="yellow"/>
        </w:rPr>
      </w:pPr>
    </w:p>
    <w:p w14:paraId="0CFE8F7E" w14:textId="14A3E8F1" w:rsidR="00B90BD6" w:rsidRPr="00B54D74" w:rsidRDefault="00B90BD6" w:rsidP="00B90BD6">
      <w:pPr>
        <w:pStyle w:val="Ttol2"/>
        <w:rPr>
          <w:highlight w:val="yellow"/>
        </w:rPr>
      </w:pPr>
      <w:bookmarkStart w:id="131" w:name="_Toc69497613"/>
      <w:r w:rsidRPr="00B54D74">
        <w:rPr>
          <w:highlight w:val="yellow"/>
        </w:rPr>
        <w:t>SERVIDOR</w:t>
      </w:r>
      <w:bookmarkEnd w:id="131"/>
    </w:p>
    <w:p w14:paraId="6F2C345F" w14:textId="5FA4A475" w:rsidR="00A00FCE" w:rsidRPr="00A00FCE" w:rsidRDefault="00A00FCE" w:rsidP="00A00FCE">
      <w:r>
        <w:t>Una vez acabado el cliente, se ha empezado ha hacer el servidor del juego con Node.js</w:t>
      </w:r>
    </w:p>
    <w:p w14:paraId="7E155070" w14:textId="2E967FC5" w:rsidR="00BA3537" w:rsidRPr="00BA3537" w:rsidRDefault="00BA3537" w:rsidP="00BA3537"/>
    <w:p w14:paraId="202D3E34" w14:textId="58DC4677" w:rsidR="00BA3537" w:rsidRPr="00B54D74" w:rsidRDefault="00BA3537" w:rsidP="00BA3537">
      <w:pPr>
        <w:pStyle w:val="Ttol3"/>
        <w:rPr>
          <w:rFonts w:eastAsia="Times New Roman"/>
          <w:highlight w:val="yellow"/>
          <w:lang w:eastAsia="ca-ES"/>
        </w:rPr>
      </w:pPr>
      <w:bookmarkStart w:id="132" w:name="_Toc69497614"/>
      <w:r w:rsidRPr="00B54D74">
        <w:rPr>
          <w:rFonts w:eastAsia="Times New Roman"/>
          <w:highlight w:val="yellow"/>
          <w:lang w:eastAsia="ca-ES"/>
        </w:rPr>
        <w:t>BASE DE DATOS</w:t>
      </w:r>
      <w:bookmarkEnd w:id="132"/>
    </w:p>
    <w:p w14:paraId="15882CF5" w14:textId="33D84958" w:rsidR="00BA3537" w:rsidRPr="00B54D74" w:rsidRDefault="00BA3537" w:rsidP="00BA3537">
      <w:pPr>
        <w:rPr>
          <w:highlight w:val="yellow"/>
          <w:lang w:eastAsia="ca-ES"/>
        </w:rPr>
      </w:pPr>
    </w:p>
    <w:p w14:paraId="02B80321" w14:textId="243171CC" w:rsidR="00BA3537" w:rsidRPr="00B54D74" w:rsidRDefault="00BA3537" w:rsidP="00BA3537">
      <w:pPr>
        <w:pStyle w:val="Ttol3"/>
        <w:rPr>
          <w:rFonts w:eastAsia="Times New Roman"/>
          <w:highlight w:val="yellow"/>
          <w:lang w:eastAsia="ca-ES"/>
        </w:rPr>
      </w:pPr>
      <w:bookmarkStart w:id="133" w:name="_Toc69497615"/>
      <w:r w:rsidRPr="00B54D74">
        <w:rPr>
          <w:rFonts w:eastAsia="Times New Roman"/>
          <w:highlight w:val="yellow"/>
          <w:lang w:eastAsia="ca-ES"/>
        </w:rPr>
        <w:t>INSTANCIA DEL JUEGO</w:t>
      </w:r>
      <w:bookmarkEnd w:id="133"/>
    </w:p>
    <w:p w14:paraId="17E75AD4" w14:textId="77777777" w:rsidR="00BA3537" w:rsidRPr="00B54D74" w:rsidRDefault="00BA3537" w:rsidP="00BA3537">
      <w:pPr>
        <w:rPr>
          <w:highlight w:val="yellow"/>
          <w:lang w:eastAsia="ca-ES"/>
        </w:rPr>
      </w:pPr>
    </w:p>
    <w:p w14:paraId="685CBFF2" w14:textId="035E8A60" w:rsidR="00BA3537" w:rsidRPr="00B54D74" w:rsidRDefault="00BA3537" w:rsidP="00BA3537">
      <w:pPr>
        <w:pStyle w:val="Ttol3"/>
        <w:rPr>
          <w:rFonts w:eastAsia="Times New Roman"/>
          <w:highlight w:val="yellow"/>
          <w:lang w:eastAsia="ca-ES"/>
        </w:rPr>
      </w:pPr>
      <w:bookmarkStart w:id="134" w:name="_Toc69497616"/>
      <w:r w:rsidRPr="00B54D74">
        <w:rPr>
          <w:rFonts w:eastAsia="Times New Roman"/>
          <w:highlight w:val="yellow"/>
          <w:lang w:eastAsia="ca-ES"/>
        </w:rPr>
        <w:t>API</w:t>
      </w:r>
      <w:bookmarkEnd w:id="134"/>
    </w:p>
    <w:p w14:paraId="29261821" w14:textId="028F3EDA" w:rsidR="002E3530" w:rsidRDefault="002E3530">
      <w:pPr>
        <w:spacing w:before="0" w:after="200"/>
        <w:jc w:val="left"/>
        <w:rPr>
          <w:highlight w:val="red"/>
          <w:lang w:eastAsia="ca-ES"/>
        </w:rPr>
      </w:pPr>
      <w:r>
        <w:rPr>
          <w:highlight w:val="red"/>
          <w:lang w:eastAsia="ca-ES"/>
        </w:rPr>
        <w:br w:type="page"/>
      </w:r>
    </w:p>
    <w:p w14:paraId="4C6AF082" w14:textId="77777777" w:rsidR="00CD00D0" w:rsidRPr="00591FAE" w:rsidRDefault="00CD00D0" w:rsidP="00591FAE">
      <w:pPr>
        <w:rPr>
          <w:highlight w:val="red"/>
          <w:lang w:eastAsia="ca-ES"/>
        </w:rPr>
      </w:pPr>
    </w:p>
    <w:tbl>
      <w:tblPr>
        <w:tblW w:w="8797" w:type="dxa"/>
        <w:tblLayout w:type="fixed"/>
        <w:tblCellMar>
          <w:top w:w="57" w:type="dxa"/>
          <w:left w:w="57" w:type="dxa"/>
          <w:bottom w:w="57" w:type="dxa"/>
          <w:right w:w="57" w:type="dxa"/>
        </w:tblCellMar>
        <w:tblLook w:val="04A0" w:firstRow="1" w:lastRow="0" w:firstColumn="1" w:lastColumn="0" w:noHBand="0" w:noVBand="1"/>
      </w:tblPr>
      <w:tblGrid>
        <w:gridCol w:w="794"/>
        <w:gridCol w:w="1814"/>
        <w:gridCol w:w="1814"/>
        <w:gridCol w:w="1814"/>
        <w:gridCol w:w="701"/>
        <w:gridCol w:w="1860"/>
      </w:tblGrid>
      <w:tr w:rsidR="00591FAE" w:rsidRPr="00591FAE" w14:paraId="333E6209" w14:textId="77777777" w:rsidTr="00591FAE">
        <w:trPr>
          <w:trHeight w:val="345"/>
        </w:trPr>
        <w:tc>
          <w:tcPr>
            <w:tcW w:w="794" w:type="dxa"/>
            <w:vMerge w:val="restart"/>
            <w:tcBorders>
              <w:top w:val="single" w:sz="12" w:space="0" w:color="auto"/>
              <w:left w:val="single" w:sz="12" w:space="0" w:color="auto"/>
              <w:bottom w:val="single" w:sz="12" w:space="0" w:color="auto"/>
              <w:right w:val="nil"/>
            </w:tcBorders>
            <w:shd w:val="clear" w:color="000000" w:fill="A6A6A6"/>
            <w:noWrap/>
            <w:vAlign w:val="center"/>
            <w:hideMark/>
          </w:tcPr>
          <w:p w14:paraId="0787B274" w14:textId="77777777" w:rsidR="00591FAE" w:rsidRPr="00591FAE" w:rsidRDefault="00591FAE" w:rsidP="00591FAE">
            <w:pPr>
              <w:pStyle w:val="Senseespaiat"/>
            </w:pPr>
            <w:r w:rsidRPr="00591FAE">
              <w:t>TIPO</w:t>
            </w:r>
          </w:p>
        </w:tc>
        <w:tc>
          <w:tcPr>
            <w:tcW w:w="1814" w:type="dxa"/>
            <w:vMerge w:val="restart"/>
            <w:tcBorders>
              <w:top w:val="single" w:sz="12" w:space="0" w:color="auto"/>
              <w:left w:val="single" w:sz="12" w:space="0" w:color="auto"/>
              <w:bottom w:val="single" w:sz="12" w:space="0" w:color="auto"/>
              <w:right w:val="single" w:sz="12" w:space="0" w:color="auto"/>
            </w:tcBorders>
            <w:shd w:val="clear" w:color="000000" w:fill="A6A6A6"/>
            <w:vAlign w:val="center"/>
            <w:hideMark/>
          </w:tcPr>
          <w:p w14:paraId="7BD5CB4D" w14:textId="77777777" w:rsidR="00591FAE" w:rsidRPr="00591FAE" w:rsidRDefault="00591FAE" w:rsidP="00591FAE">
            <w:pPr>
              <w:pStyle w:val="Senseespaiat"/>
            </w:pPr>
            <w:r w:rsidRPr="00591FAE">
              <w:t>API</w:t>
            </w:r>
          </w:p>
        </w:tc>
        <w:tc>
          <w:tcPr>
            <w:tcW w:w="1814" w:type="dxa"/>
            <w:vMerge w:val="restart"/>
            <w:tcBorders>
              <w:top w:val="single" w:sz="12" w:space="0" w:color="auto"/>
              <w:left w:val="nil"/>
              <w:bottom w:val="single" w:sz="12" w:space="0" w:color="auto"/>
              <w:right w:val="nil"/>
            </w:tcBorders>
            <w:shd w:val="clear" w:color="000000" w:fill="A6A6A6"/>
            <w:noWrap/>
            <w:vAlign w:val="center"/>
            <w:hideMark/>
          </w:tcPr>
          <w:p w14:paraId="53E54DE5" w14:textId="57852DC9" w:rsidR="00591FAE" w:rsidRPr="00591FAE" w:rsidRDefault="00F0606B" w:rsidP="00591FAE">
            <w:pPr>
              <w:pStyle w:val="Senseespaiat"/>
            </w:pPr>
            <w:r>
              <w:t>PARÁMETROS</w:t>
            </w:r>
          </w:p>
        </w:tc>
        <w:tc>
          <w:tcPr>
            <w:tcW w:w="1814" w:type="dxa"/>
            <w:vMerge w:val="restart"/>
            <w:tcBorders>
              <w:top w:val="single" w:sz="12" w:space="0" w:color="auto"/>
              <w:left w:val="single" w:sz="12" w:space="0" w:color="auto"/>
              <w:bottom w:val="single" w:sz="12" w:space="0" w:color="auto"/>
              <w:right w:val="single" w:sz="12" w:space="0" w:color="auto"/>
            </w:tcBorders>
            <w:shd w:val="clear" w:color="000000" w:fill="A6A6A6"/>
            <w:noWrap/>
            <w:vAlign w:val="center"/>
            <w:hideMark/>
          </w:tcPr>
          <w:p w14:paraId="1EEA2D06" w14:textId="7BD58361" w:rsidR="00591FAE" w:rsidRPr="00591FAE" w:rsidRDefault="00591FAE" w:rsidP="00591FAE">
            <w:pPr>
              <w:pStyle w:val="Senseespaiat"/>
            </w:pPr>
            <w:r w:rsidRPr="00591FAE">
              <w:t xml:space="preserve">JSON DE </w:t>
            </w:r>
            <w:r w:rsidR="00F0606B">
              <w:t>ENVÍO</w:t>
            </w:r>
          </w:p>
        </w:tc>
        <w:tc>
          <w:tcPr>
            <w:tcW w:w="2561" w:type="dxa"/>
            <w:gridSpan w:val="2"/>
            <w:tcBorders>
              <w:top w:val="single" w:sz="12" w:space="0" w:color="auto"/>
              <w:left w:val="nil"/>
              <w:bottom w:val="single" w:sz="12" w:space="0" w:color="auto"/>
              <w:right w:val="single" w:sz="12" w:space="0" w:color="auto"/>
            </w:tcBorders>
            <w:shd w:val="clear" w:color="000000" w:fill="A6A6A6"/>
            <w:noWrap/>
            <w:vAlign w:val="center"/>
            <w:hideMark/>
          </w:tcPr>
          <w:p w14:paraId="18CE0910" w14:textId="77777777" w:rsidR="00591FAE" w:rsidRPr="00591FAE" w:rsidRDefault="00591FAE" w:rsidP="00591FAE">
            <w:pPr>
              <w:pStyle w:val="Senseespaiat"/>
            </w:pPr>
            <w:r w:rsidRPr="00591FAE">
              <w:t>RESPUESTA</w:t>
            </w:r>
          </w:p>
        </w:tc>
      </w:tr>
      <w:tr w:rsidR="00591FAE" w:rsidRPr="00591FAE" w14:paraId="7F23AD33" w14:textId="77777777" w:rsidTr="00591FAE">
        <w:trPr>
          <w:trHeight w:val="345"/>
        </w:trPr>
        <w:tc>
          <w:tcPr>
            <w:tcW w:w="794" w:type="dxa"/>
            <w:vMerge/>
            <w:tcBorders>
              <w:top w:val="single" w:sz="12" w:space="0" w:color="auto"/>
              <w:left w:val="single" w:sz="12" w:space="0" w:color="auto"/>
              <w:bottom w:val="single" w:sz="12" w:space="0" w:color="auto"/>
              <w:right w:val="nil"/>
            </w:tcBorders>
            <w:vAlign w:val="center"/>
            <w:hideMark/>
          </w:tcPr>
          <w:p w14:paraId="7B43C816" w14:textId="77777777" w:rsidR="00591FAE" w:rsidRPr="00591FAE" w:rsidRDefault="00591FAE" w:rsidP="00591FAE">
            <w:pPr>
              <w:pStyle w:val="Senseespaiat"/>
            </w:pPr>
          </w:p>
        </w:tc>
        <w:tc>
          <w:tcPr>
            <w:tcW w:w="1814" w:type="dxa"/>
            <w:vMerge/>
            <w:tcBorders>
              <w:top w:val="single" w:sz="12" w:space="0" w:color="auto"/>
              <w:left w:val="single" w:sz="12" w:space="0" w:color="auto"/>
              <w:bottom w:val="single" w:sz="12" w:space="0" w:color="auto"/>
              <w:right w:val="single" w:sz="12" w:space="0" w:color="auto"/>
            </w:tcBorders>
            <w:vAlign w:val="center"/>
            <w:hideMark/>
          </w:tcPr>
          <w:p w14:paraId="725FE581" w14:textId="77777777" w:rsidR="00591FAE" w:rsidRPr="00591FAE" w:rsidRDefault="00591FAE" w:rsidP="00591FAE">
            <w:pPr>
              <w:pStyle w:val="Senseespaiat"/>
            </w:pPr>
          </w:p>
        </w:tc>
        <w:tc>
          <w:tcPr>
            <w:tcW w:w="1814" w:type="dxa"/>
            <w:vMerge/>
            <w:tcBorders>
              <w:top w:val="single" w:sz="12" w:space="0" w:color="auto"/>
              <w:left w:val="nil"/>
              <w:bottom w:val="single" w:sz="12" w:space="0" w:color="auto"/>
              <w:right w:val="nil"/>
            </w:tcBorders>
            <w:vAlign w:val="center"/>
            <w:hideMark/>
          </w:tcPr>
          <w:p w14:paraId="63F48D42" w14:textId="77777777" w:rsidR="00591FAE" w:rsidRPr="00591FAE" w:rsidRDefault="00591FAE" w:rsidP="00591FAE">
            <w:pPr>
              <w:pStyle w:val="Senseespaiat"/>
            </w:pPr>
          </w:p>
        </w:tc>
        <w:tc>
          <w:tcPr>
            <w:tcW w:w="1814" w:type="dxa"/>
            <w:vMerge/>
            <w:tcBorders>
              <w:top w:val="single" w:sz="12" w:space="0" w:color="auto"/>
              <w:left w:val="single" w:sz="12" w:space="0" w:color="auto"/>
              <w:bottom w:val="single" w:sz="12" w:space="0" w:color="auto"/>
              <w:right w:val="single" w:sz="12" w:space="0" w:color="auto"/>
            </w:tcBorders>
            <w:vAlign w:val="center"/>
            <w:hideMark/>
          </w:tcPr>
          <w:p w14:paraId="37DBFF82" w14:textId="77777777" w:rsidR="00591FAE" w:rsidRPr="00591FAE" w:rsidRDefault="00591FAE" w:rsidP="00591FAE">
            <w:pPr>
              <w:pStyle w:val="Senseespaiat"/>
            </w:pPr>
          </w:p>
        </w:tc>
        <w:tc>
          <w:tcPr>
            <w:tcW w:w="701" w:type="dxa"/>
            <w:tcBorders>
              <w:top w:val="nil"/>
              <w:left w:val="nil"/>
              <w:bottom w:val="nil"/>
              <w:right w:val="single" w:sz="12" w:space="0" w:color="auto"/>
            </w:tcBorders>
            <w:shd w:val="clear" w:color="000000" w:fill="A6A6A6"/>
            <w:noWrap/>
            <w:vAlign w:val="center"/>
            <w:hideMark/>
          </w:tcPr>
          <w:p w14:paraId="0DE5F299" w14:textId="77777777" w:rsidR="00591FAE" w:rsidRPr="00591FAE" w:rsidRDefault="00591FAE" w:rsidP="00591FAE">
            <w:pPr>
              <w:pStyle w:val="Senseespaiat"/>
            </w:pPr>
            <w:r w:rsidRPr="00591FAE">
              <w:t>TIPO</w:t>
            </w:r>
          </w:p>
        </w:tc>
        <w:tc>
          <w:tcPr>
            <w:tcW w:w="1860" w:type="dxa"/>
            <w:tcBorders>
              <w:top w:val="nil"/>
              <w:left w:val="nil"/>
              <w:bottom w:val="nil"/>
              <w:right w:val="single" w:sz="12" w:space="0" w:color="auto"/>
            </w:tcBorders>
            <w:shd w:val="clear" w:color="000000" w:fill="A6A6A6"/>
            <w:noWrap/>
            <w:vAlign w:val="center"/>
            <w:hideMark/>
          </w:tcPr>
          <w:p w14:paraId="49989F4A" w14:textId="77777777" w:rsidR="00591FAE" w:rsidRPr="00591FAE" w:rsidRDefault="00591FAE" w:rsidP="00591FAE">
            <w:pPr>
              <w:pStyle w:val="Senseespaiat"/>
            </w:pPr>
            <w:r w:rsidRPr="00591FAE">
              <w:t>DESCRIPCIÓN</w:t>
            </w:r>
          </w:p>
        </w:tc>
      </w:tr>
    </w:tbl>
    <w:p w14:paraId="75EAA79A" w14:textId="6AB8266F" w:rsidR="00A00FCE" w:rsidRPr="00A00FCE" w:rsidRDefault="00116B5D" w:rsidP="00116B5D">
      <w:pPr>
        <w:pStyle w:val="Llegenda"/>
        <w:rPr>
          <w:highlight w:val="red"/>
          <w:lang w:eastAsia="ca-ES"/>
        </w:rPr>
      </w:pPr>
      <w:bookmarkStart w:id="135" w:name="_Toc69497512"/>
      <w:r>
        <w:t xml:space="preserve">Tabla </w:t>
      </w:r>
      <w:r>
        <w:fldChar w:fldCharType="begin"/>
      </w:r>
      <w:r>
        <w:instrText xml:space="preserve"> STYLEREF 1 \s </w:instrText>
      </w:r>
      <w:r>
        <w:fldChar w:fldCharType="separate"/>
      </w:r>
      <w:r>
        <w:rPr>
          <w:noProof/>
        </w:rPr>
        <w:t>6</w:t>
      </w:r>
      <w:r>
        <w:fldChar w:fldCharType="end"/>
      </w:r>
      <w:r>
        <w:t>.</w:t>
      </w:r>
      <w:r>
        <w:fldChar w:fldCharType="begin"/>
      </w:r>
      <w:r>
        <w:instrText xml:space="preserve"> SEQ Tabla \* ARABIC \s 1 </w:instrText>
      </w:r>
      <w:r>
        <w:fldChar w:fldCharType="separate"/>
      </w:r>
      <w:r>
        <w:rPr>
          <w:noProof/>
        </w:rPr>
        <w:t>5</w:t>
      </w:r>
      <w:r>
        <w:fldChar w:fldCharType="end"/>
      </w:r>
      <w:r>
        <w:t>: Tabla de la API.</w:t>
      </w:r>
      <w:bookmarkEnd w:id="135"/>
    </w:p>
    <w:p w14:paraId="163B5C14" w14:textId="77777777" w:rsidR="00A00FCE" w:rsidRPr="00A00FCE" w:rsidRDefault="00A00FCE" w:rsidP="00A00FCE">
      <w:pPr>
        <w:rPr>
          <w:highlight w:val="red"/>
          <w:lang w:eastAsia="ca-ES"/>
        </w:rPr>
      </w:pPr>
    </w:p>
    <w:p w14:paraId="558E75C5" w14:textId="696F27FB" w:rsidR="00B90BD6" w:rsidRDefault="00A00FCE" w:rsidP="00B90BD6">
      <w:r>
        <w:t>Para poder p</w:t>
      </w:r>
    </w:p>
    <w:p w14:paraId="685DA5D8" w14:textId="13742016" w:rsidR="00E93564" w:rsidRPr="00E93564" w:rsidRDefault="00E93564" w:rsidP="00E93564">
      <w:pPr>
        <w:pStyle w:val="Ttol3"/>
        <w:rPr>
          <w:highlight w:val="yellow"/>
        </w:rPr>
      </w:pPr>
      <w:r w:rsidRPr="00E93564">
        <w:rPr>
          <w:highlight w:val="yellow"/>
        </w:rPr>
        <w:t>RESULTADO</w:t>
      </w:r>
    </w:p>
    <w:p w14:paraId="007F3EAC" w14:textId="112DDE20" w:rsidR="00B90BD6" w:rsidRPr="00B54D74" w:rsidRDefault="00B90BD6" w:rsidP="00B90BD6">
      <w:pPr>
        <w:pStyle w:val="Ttol2"/>
        <w:rPr>
          <w:highlight w:val="yellow"/>
        </w:rPr>
      </w:pPr>
      <w:bookmarkStart w:id="136" w:name="_Toc69497617"/>
      <w:r w:rsidRPr="00B54D74">
        <w:rPr>
          <w:highlight w:val="yellow"/>
        </w:rPr>
        <w:t>MODO MULTIJUGADOR</w:t>
      </w:r>
      <w:bookmarkEnd w:id="136"/>
    </w:p>
    <w:p w14:paraId="61AD9070" w14:textId="77777777" w:rsidR="00B90BD6" w:rsidRPr="00B54D74" w:rsidRDefault="00B90BD6" w:rsidP="00B90BD6">
      <w:pPr>
        <w:rPr>
          <w:highlight w:val="yellow"/>
        </w:rPr>
      </w:pPr>
    </w:p>
    <w:p w14:paraId="44228B41" w14:textId="12A9E389" w:rsidR="00BA3537" w:rsidRPr="00B54D74" w:rsidRDefault="00BA3537" w:rsidP="00BA3537">
      <w:pPr>
        <w:pStyle w:val="Ttol3"/>
        <w:rPr>
          <w:rFonts w:eastAsia="Times New Roman"/>
          <w:highlight w:val="yellow"/>
          <w:lang w:eastAsia="ca-ES"/>
        </w:rPr>
      </w:pPr>
      <w:bookmarkStart w:id="137" w:name="_Toc69497618"/>
      <w:r w:rsidRPr="00B54D74">
        <w:rPr>
          <w:rFonts w:eastAsia="Times New Roman"/>
          <w:highlight w:val="yellow"/>
          <w:lang w:eastAsia="ca-ES"/>
        </w:rPr>
        <w:t>COMUNICA</w:t>
      </w:r>
      <w:r w:rsidR="000D76FD" w:rsidRPr="00B54D74">
        <w:rPr>
          <w:rFonts w:eastAsia="Times New Roman"/>
          <w:highlight w:val="yellow"/>
          <w:lang w:eastAsia="ca-ES"/>
        </w:rPr>
        <w:t>CIÓN</w:t>
      </w:r>
      <w:r w:rsidRPr="00B54D74">
        <w:rPr>
          <w:rFonts w:eastAsia="Times New Roman"/>
          <w:highlight w:val="yellow"/>
          <w:lang w:eastAsia="ca-ES"/>
        </w:rPr>
        <w:t xml:space="preserve"> CON EL SERVIDOR</w:t>
      </w:r>
      <w:bookmarkEnd w:id="137"/>
    </w:p>
    <w:p w14:paraId="1217BA16" w14:textId="77777777" w:rsidR="00BA3537" w:rsidRPr="00BA3537" w:rsidRDefault="00BA3537" w:rsidP="00BA3537">
      <w:pPr>
        <w:rPr>
          <w:lang w:eastAsia="ca-ES"/>
        </w:rPr>
      </w:pPr>
    </w:p>
    <w:p w14:paraId="7C450285" w14:textId="334A9B36" w:rsidR="00BA3537" w:rsidRPr="00BA3537" w:rsidRDefault="00BA3537" w:rsidP="00BA3537">
      <w:pPr>
        <w:pStyle w:val="Ttol3"/>
        <w:rPr>
          <w:rFonts w:eastAsia="Times New Roman"/>
          <w:highlight w:val="red"/>
          <w:lang w:eastAsia="ca-ES"/>
        </w:rPr>
      </w:pPr>
      <w:bookmarkStart w:id="138" w:name="_Toc69497619"/>
      <w:r w:rsidRPr="00BA3537">
        <w:rPr>
          <w:rFonts w:eastAsia="Times New Roman"/>
          <w:highlight w:val="red"/>
          <w:lang w:eastAsia="ca-ES"/>
        </w:rPr>
        <w:t>MATCHMAKING</w:t>
      </w:r>
      <w:bookmarkEnd w:id="138"/>
    </w:p>
    <w:p w14:paraId="50312974" w14:textId="77777777" w:rsidR="00BA3537" w:rsidRPr="00BA3537" w:rsidRDefault="00BA3537" w:rsidP="00BA3537">
      <w:pPr>
        <w:rPr>
          <w:lang w:eastAsia="ca-ES"/>
        </w:rPr>
      </w:pPr>
    </w:p>
    <w:p w14:paraId="7E7E9436" w14:textId="091021E2" w:rsidR="00BA3537" w:rsidRPr="00BA3537" w:rsidRDefault="00BA3537" w:rsidP="00BA3537">
      <w:pPr>
        <w:pStyle w:val="Ttol3"/>
        <w:rPr>
          <w:rFonts w:eastAsia="Times New Roman"/>
          <w:highlight w:val="red"/>
          <w:lang w:eastAsia="ca-ES"/>
        </w:rPr>
      </w:pPr>
      <w:bookmarkStart w:id="139" w:name="_Toc69497620"/>
      <w:r w:rsidRPr="00BA3537">
        <w:rPr>
          <w:rFonts w:eastAsia="Times New Roman"/>
          <w:highlight w:val="red"/>
          <w:lang w:eastAsia="ca-ES"/>
        </w:rPr>
        <w:t>MOVIMIENTO DE LOS JUGADORES</w:t>
      </w:r>
      <w:bookmarkEnd w:id="139"/>
    </w:p>
    <w:p w14:paraId="4AF08D4E" w14:textId="77777777" w:rsidR="00BA3537" w:rsidRPr="00BA3537" w:rsidRDefault="00BA3537" w:rsidP="00BA3537">
      <w:pPr>
        <w:rPr>
          <w:lang w:eastAsia="ca-ES"/>
        </w:rPr>
      </w:pPr>
    </w:p>
    <w:p w14:paraId="5908CB09" w14:textId="0969B7A4" w:rsidR="00BA3537" w:rsidRPr="00BA3537" w:rsidRDefault="00BA3537" w:rsidP="00BA3537">
      <w:pPr>
        <w:pStyle w:val="Ttol3"/>
        <w:rPr>
          <w:rFonts w:eastAsia="Times New Roman"/>
          <w:highlight w:val="red"/>
          <w:lang w:eastAsia="ca-ES"/>
        </w:rPr>
      </w:pPr>
      <w:bookmarkStart w:id="140" w:name="_Toc69497621"/>
      <w:r w:rsidRPr="00BA3537">
        <w:rPr>
          <w:rFonts w:eastAsia="Times New Roman"/>
          <w:highlight w:val="red"/>
          <w:lang w:eastAsia="ca-ES"/>
        </w:rPr>
        <w:t>LANZAR OBJETOS</w:t>
      </w:r>
      <w:bookmarkEnd w:id="140"/>
    </w:p>
    <w:p w14:paraId="37B6BAF0" w14:textId="77777777" w:rsidR="00BA3537" w:rsidRPr="00BA3537" w:rsidRDefault="00BA3537" w:rsidP="00BA3537">
      <w:pPr>
        <w:rPr>
          <w:lang w:eastAsia="ca-ES"/>
        </w:rPr>
      </w:pPr>
    </w:p>
    <w:p w14:paraId="4161F601" w14:textId="782E510A" w:rsidR="00BA3537" w:rsidRPr="00BA3537" w:rsidRDefault="00BA3537" w:rsidP="00BA3537">
      <w:pPr>
        <w:pStyle w:val="Ttol3"/>
        <w:rPr>
          <w:rFonts w:eastAsia="Times New Roman"/>
          <w:highlight w:val="red"/>
          <w:lang w:eastAsia="ca-ES"/>
        </w:rPr>
      </w:pPr>
      <w:bookmarkStart w:id="141" w:name="_Toc69497622"/>
      <w:r w:rsidRPr="00BA3537">
        <w:rPr>
          <w:rFonts w:eastAsia="Times New Roman"/>
          <w:highlight w:val="red"/>
          <w:lang w:eastAsia="ca-ES"/>
        </w:rPr>
        <w:t>PREDICCIÓN, RECONCILIACIÓN E INTERPOLACIÓN</w:t>
      </w:r>
      <w:bookmarkEnd w:id="141"/>
    </w:p>
    <w:p w14:paraId="23E7F441" w14:textId="77777777" w:rsidR="00BA3537" w:rsidRPr="00BA3537" w:rsidRDefault="00BA3537" w:rsidP="00BA3537">
      <w:pPr>
        <w:rPr>
          <w:lang w:eastAsia="ca-ES"/>
        </w:rPr>
      </w:pPr>
    </w:p>
    <w:p w14:paraId="24A98E57" w14:textId="0209C800" w:rsidR="00B90BD6" w:rsidRDefault="00BA3537" w:rsidP="00BA3537">
      <w:pPr>
        <w:pStyle w:val="Ttol3"/>
        <w:rPr>
          <w:rFonts w:eastAsia="Times New Roman"/>
          <w:highlight w:val="red"/>
          <w:lang w:eastAsia="ca-ES"/>
        </w:rPr>
      </w:pPr>
      <w:bookmarkStart w:id="142" w:name="_Toc69497623"/>
      <w:r w:rsidRPr="00BA3537">
        <w:rPr>
          <w:rFonts w:eastAsia="Times New Roman"/>
          <w:highlight w:val="red"/>
          <w:lang w:eastAsia="ca-ES"/>
        </w:rPr>
        <w:t>BOTS</w:t>
      </w:r>
      <w:bookmarkEnd w:id="142"/>
    </w:p>
    <w:p w14:paraId="4C4A62F8" w14:textId="3A7DAE29" w:rsidR="002E3530" w:rsidRPr="002E3530" w:rsidRDefault="002E3530" w:rsidP="002E3530">
      <w:pPr>
        <w:pStyle w:val="Ttol3"/>
        <w:rPr>
          <w:highlight w:val="red"/>
          <w:lang w:eastAsia="ca-ES"/>
        </w:rPr>
      </w:pPr>
      <w:r>
        <w:rPr>
          <w:highlight w:val="red"/>
          <w:lang w:eastAsia="ca-ES"/>
        </w:rPr>
        <w:t>RESULTADO</w:t>
      </w:r>
    </w:p>
    <w:p w14:paraId="0922EDDF" w14:textId="77777777" w:rsidR="002E3530" w:rsidRPr="002E3530" w:rsidRDefault="002E3530" w:rsidP="002E3530">
      <w:pPr>
        <w:rPr>
          <w:highlight w:val="red"/>
          <w:lang w:eastAsia="ca-ES"/>
        </w:rPr>
      </w:pPr>
    </w:p>
    <w:p w14:paraId="32AD61DE" w14:textId="77777777" w:rsidR="00BA3537" w:rsidRPr="00BA3537" w:rsidRDefault="00BA3537" w:rsidP="00BA3537">
      <w:pPr>
        <w:rPr>
          <w:lang w:eastAsia="ca-ES"/>
        </w:rPr>
      </w:pPr>
    </w:p>
    <w:p w14:paraId="31E93636" w14:textId="77777777" w:rsidR="00BA3537" w:rsidRDefault="00BA3537" w:rsidP="00BA3537">
      <w:pPr>
        <w:rPr>
          <w:lang w:eastAsia="ca-ES"/>
        </w:rPr>
      </w:pPr>
    </w:p>
    <w:p w14:paraId="54A288DB" w14:textId="17C66A50" w:rsidR="00BA3537" w:rsidRPr="00BA3537" w:rsidRDefault="00BA3537" w:rsidP="00BA3537">
      <w:pPr>
        <w:rPr>
          <w:lang w:eastAsia="ca-ES"/>
        </w:rPr>
        <w:sectPr w:rsidR="00BA3537" w:rsidRPr="00BA3537" w:rsidSect="00B90BD6">
          <w:headerReference w:type="default" r:id="rId45"/>
          <w:type w:val="oddPage"/>
          <w:pgSz w:w="11906" w:h="16838" w:code="9"/>
          <w:pgMar w:top="1701" w:right="1418" w:bottom="1418" w:left="1418" w:header="709" w:footer="709" w:gutter="284"/>
          <w:cols w:space="708"/>
          <w:docGrid w:linePitch="360"/>
        </w:sectPr>
      </w:pPr>
    </w:p>
    <w:p w14:paraId="054E6559" w14:textId="3FB34987" w:rsidR="00027435" w:rsidRPr="00112EF1" w:rsidRDefault="00850C4E" w:rsidP="009610BE">
      <w:pPr>
        <w:pStyle w:val="Ttol1"/>
      </w:pPr>
      <w:bookmarkStart w:id="143" w:name="_BIBLIOGRAFÍA"/>
      <w:bookmarkStart w:id="144" w:name="_Toc60338181"/>
      <w:bookmarkStart w:id="145" w:name="_Hlk64030814"/>
      <w:bookmarkStart w:id="146" w:name="_Toc69497624"/>
      <w:bookmarkEnd w:id="143"/>
      <w:r w:rsidRPr="00112EF1">
        <w:lastRenderedPageBreak/>
        <w:t>BIBLIOGRAFÍ</w:t>
      </w:r>
      <w:bookmarkEnd w:id="9"/>
      <w:r w:rsidRPr="00112EF1">
        <w:t>A</w:t>
      </w:r>
      <w:bookmarkEnd w:id="144"/>
      <w:bookmarkEnd w:id="146"/>
    </w:p>
    <w:p w14:paraId="4EA0C696" w14:textId="77777777" w:rsidR="004B0EDC" w:rsidRPr="004B0EDC" w:rsidRDefault="00F16449" w:rsidP="004B0EDC">
      <w:pPr>
        <w:pStyle w:val="Bibliografia"/>
        <w:rPr>
          <w:rFonts w:cs="Arial"/>
          <w:szCs w:val="24"/>
          <w:lang w:val="en-US"/>
        </w:rPr>
      </w:pPr>
      <w:r w:rsidRPr="00112EF1">
        <w:fldChar w:fldCharType="begin"/>
      </w:r>
      <w:r w:rsidR="004B0EDC">
        <w:rPr>
          <w:lang w:val="en-US"/>
        </w:rPr>
        <w:instrText xml:space="preserve"> ADDIN ZOTERO_BIBL {"uncited":[],"omitted":[],"custom":[]} CSL_BIBLIOGRAPHY </w:instrText>
      </w:r>
      <w:r w:rsidRPr="00112EF1">
        <w:fldChar w:fldCharType="separate"/>
      </w:r>
      <w:r w:rsidR="004B0EDC" w:rsidRPr="004B0EDC">
        <w:rPr>
          <w:rFonts w:cs="Arial"/>
          <w:szCs w:val="24"/>
          <w:lang w:val="en-US"/>
        </w:rPr>
        <w:t xml:space="preserve">Activision. (2004). </w:t>
      </w:r>
      <w:r w:rsidR="004B0EDC" w:rsidRPr="004B0EDC">
        <w:rPr>
          <w:rFonts w:cs="Arial"/>
          <w:i/>
          <w:iCs/>
          <w:szCs w:val="24"/>
          <w:lang w:val="en-US"/>
        </w:rPr>
        <w:t>Call of Duty</w:t>
      </w:r>
      <w:r w:rsidR="004B0EDC" w:rsidRPr="004B0EDC">
        <w:rPr>
          <w:rFonts w:cs="Arial"/>
          <w:szCs w:val="24"/>
          <w:lang w:val="en-US"/>
        </w:rPr>
        <w:t>. https://www.youtube.com/watch?v=PrvX0sanW_E</w:t>
      </w:r>
    </w:p>
    <w:p w14:paraId="08EF51C5" w14:textId="77777777" w:rsidR="004B0EDC" w:rsidRPr="004B0EDC" w:rsidRDefault="004B0EDC" w:rsidP="004B0EDC">
      <w:pPr>
        <w:pStyle w:val="Bibliografia"/>
        <w:rPr>
          <w:rFonts w:cs="Arial"/>
          <w:szCs w:val="24"/>
          <w:lang w:val="en-US"/>
        </w:rPr>
      </w:pPr>
      <w:r w:rsidRPr="004B0EDC">
        <w:rPr>
          <w:rFonts w:cs="Arial"/>
          <w:szCs w:val="24"/>
          <w:lang w:val="en-US"/>
        </w:rPr>
        <w:t xml:space="preserve">Beenox. (2019). </w:t>
      </w:r>
      <w:r w:rsidRPr="004B0EDC">
        <w:rPr>
          <w:rFonts w:cs="Arial"/>
          <w:i/>
          <w:iCs/>
          <w:szCs w:val="24"/>
          <w:lang w:val="en-US"/>
        </w:rPr>
        <w:t>Crash Team Racing Nitro Fueled</w:t>
      </w:r>
      <w:r w:rsidRPr="004B0EDC">
        <w:rPr>
          <w:rFonts w:cs="Arial"/>
          <w:szCs w:val="24"/>
          <w:lang w:val="en-US"/>
        </w:rPr>
        <w:t>. https://www.youtube.com/watch?v=51fqnxwQ1kg</w:t>
      </w:r>
    </w:p>
    <w:p w14:paraId="6020ADE8" w14:textId="77777777" w:rsidR="004B0EDC" w:rsidRPr="004B0EDC" w:rsidRDefault="004B0EDC" w:rsidP="004B0EDC">
      <w:pPr>
        <w:pStyle w:val="Bibliografia"/>
        <w:rPr>
          <w:rFonts w:cs="Arial"/>
          <w:szCs w:val="24"/>
          <w:lang w:val="en-US"/>
        </w:rPr>
      </w:pPr>
      <w:r w:rsidRPr="004B0EDC">
        <w:rPr>
          <w:rFonts w:cs="Arial"/>
          <w:szCs w:val="24"/>
          <w:lang w:val="en-US"/>
        </w:rPr>
        <w:t xml:space="preserve">Dahl, R. L. (2009). </w:t>
      </w:r>
      <w:r w:rsidRPr="004B0EDC">
        <w:rPr>
          <w:rFonts w:cs="Arial"/>
          <w:i/>
          <w:iCs/>
          <w:szCs w:val="24"/>
          <w:lang w:val="en-US"/>
        </w:rPr>
        <w:t>Node.js</w:t>
      </w:r>
      <w:r w:rsidRPr="004B0EDC">
        <w:rPr>
          <w:rFonts w:cs="Arial"/>
          <w:szCs w:val="24"/>
          <w:lang w:val="en-US"/>
        </w:rPr>
        <w:t>. https://nodejs.org/en/</w:t>
      </w:r>
    </w:p>
    <w:p w14:paraId="60BC9816" w14:textId="77777777" w:rsidR="004B0EDC" w:rsidRPr="004B0EDC" w:rsidRDefault="004B0EDC" w:rsidP="004B0EDC">
      <w:pPr>
        <w:pStyle w:val="Bibliografia"/>
        <w:rPr>
          <w:rFonts w:cs="Arial"/>
          <w:szCs w:val="24"/>
          <w:lang w:val="en-US"/>
        </w:rPr>
      </w:pPr>
      <w:r w:rsidRPr="004B0EDC">
        <w:rPr>
          <w:rFonts w:cs="Arial"/>
          <w:szCs w:val="24"/>
          <w:lang w:val="en-US"/>
        </w:rPr>
        <w:t xml:space="preserve">Daleske, J., y Warner, S. (1973). </w:t>
      </w:r>
      <w:r w:rsidRPr="004B0EDC">
        <w:rPr>
          <w:rFonts w:cs="Arial"/>
          <w:i/>
          <w:iCs/>
          <w:szCs w:val="24"/>
          <w:lang w:val="en-US"/>
        </w:rPr>
        <w:t>Empire</w:t>
      </w:r>
      <w:r w:rsidRPr="004B0EDC">
        <w:rPr>
          <w:rFonts w:cs="Arial"/>
          <w:szCs w:val="24"/>
          <w:lang w:val="en-US"/>
        </w:rPr>
        <w:t>. https://www.youtube.com/watch?v=Yo8mrNPr_3o</w:t>
      </w:r>
    </w:p>
    <w:p w14:paraId="3E237908" w14:textId="77777777" w:rsidR="004B0EDC" w:rsidRPr="004B0EDC" w:rsidRDefault="004B0EDC" w:rsidP="004B0EDC">
      <w:pPr>
        <w:pStyle w:val="Bibliografia"/>
        <w:rPr>
          <w:rFonts w:cs="Arial"/>
          <w:szCs w:val="24"/>
          <w:lang w:val="en-US"/>
        </w:rPr>
      </w:pPr>
      <w:r w:rsidRPr="004B0EDC">
        <w:rPr>
          <w:rFonts w:cs="Arial"/>
          <w:szCs w:val="24"/>
          <w:lang w:val="en-US"/>
        </w:rPr>
        <w:t xml:space="preserve">Epic Games. (2014). </w:t>
      </w:r>
      <w:r w:rsidRPr="004B0EDC">
        <w:rPr>
          <w:rFonts w:cs="Arial"/>
          <w:i/>
          <w:iCs/>
          <w:szCs w:val="24"/>
          <w:lang w:val="en-US"/>
        </w:rPr>
        <w:t>Unreal Engine 4</w:t>
      </w:r>
      <w:r w:rsidRPr="004B0EDC">
        <w:rPr>
          <w:rFonts w:cs="Arial"/>
          <w:szCs w:val="24"/>
          <w:lang w:val="en-US"/>
        </w:rPr>
        <w:t>. https://www.unrealengine.com/en-US/</w:t>
      </w:r>
    </w:p>
    <w:p w14:paraId="71E6F71A" w14:textId="77777777" w:rsidR="004B0EDC" w:rsidRPr="004B0EDC" w:rsidRDefault="004B0EDC" w:rsidP="004B0EDC">
      <w:pPr>
        <w:pStyle w:val="Bibliografia"/>
        <w:rPr>
          <w:rFonts w:cs="Arial"/>
          <w:szCs w:val="24"/>
          <w:lang w:val="en-US"/>
        </w:rPr>
      </w:pPr>
      <w:r w:rsidRPr="004B0EDC">
        <w:rPr>
          <w:rFonts w:cs="Arial"/>
          <w:szCs w:val="24"/>
        </w:rPr>
        <w:t xml:space="preserve">Epic MegaGames y Digital Extremes. </w:t>
      </w:r>
      <w:r w:rsidRPr="004B0EDC">
        <w:rPr>
          <w:rFonts w:cs="Arial"/>
          <w:szCs w:val="24"/>
          <w:lang w:val="en-US"/>
        </w:rPr>
        <w:t xml:space="preserve">(1998). </w:t>
      </w:r>
      <w:r w:rsidRPr="004B0EDC">
        <w:rPr>
          <w:rFonts w:cs="Arial"/>
          <w:i/>
          <w:iCs/>
          <w:szCs w:val="24"/>
          <w:lang w:val="en-US"/>
        </w:rPr>
        <w:t>Epic Game’s Unreal</w:t>
      </w:r>
      <w:r w:rsidRPr="004B0EDC">
        <w:rPr>
          <w:rFonts w:cs="Arial"/>
          <w:szCs w:val="24"/>
          <w:lang w:val="en-US"/>
        </w:rPr>
        <w:t>. https://www.youtube.com/watch?v=WTRmZ6aFEWM</w:t>
      </w:r>
    </w:p>
    <w:p w14:paraId="44A2A06C" w14:textId="77777777" w:rsidR="004B0EDC" w:rsidRPr="004B0EDC" w:rsidRDefault="004B0EDC" w:rsidP="004B0EDC">
      <w:pPr>
        <w:pStyle w:val="Bibliografia"/>
        <w:rPr>
          <w:rFonts w:cs="Arial"/>
          <w:szCs w:val="24"/>
          <w:lang w:val="en-US"/>
        </w:rPr>
      </w:pPr>
      <w:r w:rsidRPr="004B0EDC">
        <w:rPr>
          <w:rFonts w:cs="Arial"/>
          <w:szCs w:val="24"/>
          <w:lang w:val="en-US"/>
        </w:rPr>
        <w:t xml:space="preserve">Fielding, R., Gettys, J., Mogul, J., Frystyk, H., Masinter, L., y T. Berners-Lee. (1999). </w:t>
      </w:r>
      <w:r w:rsidRPr="004B0EDC">
        <w:rPr>
          <w:rFonts w:cs="Arial"/>
          <w:i/>
          <w:iCs/>
          <w:szCs w:val="24"/>
          <w:lang w:val="en-US"/>
        </w:rPr>
        <w:t>Hypertext Transfer Protocol—HTTP/1.1</w:t>
      </w:r>
      <w:r w:rsidRPr="004B0EDC">
        <w:rPr>
          <w:rFonts w:cs="Arial"/>
          <w:szCs w:val="24"/>
          <w:lang w:val="en-US"/>
        </w:rPr>
        <w:t>. Internet    Official Protocol Standards. https://tools.ietf.org/html/rfc2616</w:t>
      </w:r>
    </w:p>
    <w:p w14:paraId="2DF1325E" w14:textId="77777777" w:rsidR="004B0EDC" w:rsidRPr="004B0EDC" w:rsidRDefault="004B0EDC" w:rsidP="004B0EDC">
      <w:pPr>
        <w:pStyle w:val="Bibliografia"/>
        <w:rPr>
          <w:rFonts w:cs="Arial"/>
          <w:szCs w:val="24"/>
          <w:lang w:val="en-US"/>
        </w:rPr>
      </w:pPr>
      <w:r w:rsidRPr="004B0EDC">
        <w:rPr>
          <w:rFonts w:cs="Arial"/>
          <w:szCs w:val="24"/>
          <w:lang w:val="en-US"/>
        </w:rPr>
        <w:t xml:space="preserve">Gambetta, G. (s. f.). </w:t>
      </w:r>
      <w:r w:rsidRPr="004B0EDC">
        <w:rPr>
          <w:rFonts w:cs="Arial"/>
          <w:i/>
          <w:iCs/>
          <w:szCs w:val="24"/>
          <w:lang w:val="en-US"/>
        </w:rPr>
        <w:t>Fast-Paced Multiplayer</w:t>
      </w:r>
      <w:r w:rsidRPr="004B0EDC">
        <w:rPr>
          <w:rFonts w:cs="Arial"/>
          <w:szCs w:val="24"/>
          <w:lang w:val="en-US"/>
        </w:rPr>
        <w:t>. https://www.gabrielgambetta.com/client-server-game-architecture.html</w:t>
      </w:r>
    </w:p>
    <w:p w14:paraId="1925FF8A" w14:textId="77777777" w:rsidR="004B0EDC" w:rsidRPr="004B0EDC" w:rsidRDefault="004B0EDC" w:rsidP="004B0EDC">
      <w:pPr>
        <w:pStyle w:val="Bibliografia"/>
        <w:rPr>
          <w:rFonts w:cs="Arial"/>
          <w:szCs w:val="24"/>
          <w:lang w:val="en-US"/>
        </w:rPr>
      </w:pPr>
      <w:r w:rsidRPr="004B0EDC">
        <w:rPr>
          <w:rFonts w:cs="Arial"/>
          <w:szCs w:val="24"/>
        </w:rPr>
        <w:t xml:space="preserve">Glazer, J. y Sanjay Madhav. </w:t>
      </w:r>
      <w:r w:rsidRPr="004B0EDC">
        <w:rPr>
          <w:rFonts w:cs="Arial"/>
          <w:szCs w:val="24"/>
          <w:lang w:val="en-US"/>
        </w:rPr>
        <w:t xml:space="preserve">(2016). </w:t>
      </w:r>
      <w:r w:rsidRPr="004B0EDC">
        <w:rPr>
          <w:rFonts w:cs="Arial"/>
          <w:i/>
          <w:iCs/>
          <w:szCs w:val="24"/>
          <w:lang w:val="en-US"/>
        </w:rPr>
        <w:t>Multiplayer Game Programming</w:t>
      </w:r>
      <w:r w:rsidRPr="004B0EDC">
        <w:rPr>
          <w:rFonts w:cs="Arial"/>
          <w:szCs w:val="24"/>
          <w:lang w:val="en-US"/>
        </w:rPr>
        <w:t>. Addison-Wesley.</w:t>
      </w:r>
    </w:p>
    <w:p w14:paraId="61C91E3B" w14:textId="77777777" w:rsidR="004B0EDC" w:rsidRPr="004B0EDC" w:rsidRDefault="004B0EDC" w:rsidP="004B0EDC">
      <w:pPr>
        <w:pStyle w:val="Bibliografia"/>
        <w:rPr>
          <w:rFonts w:cs="Arial"/>
          <w:szCs w:val="24"/>
          <w:lang w:val="en-US"/>
        </w:rPr>
      </w:pPr>
      <w:r w:rsidRPr="004B0EDC">
        <w:rPr>
          <w:rFonts w:cs="Arial"/>
          <w:szCs w:val="24"/>
          <w:lang w:val="en-US"/>
        </w:rPr>
        <w:t xml:space="preserve">ID Software. (1993). </w:t>
      </w:r>
      <w:r w:rsidRPr="004B0EDC">
        <w:rPr>
          <w:rFonts w:cs="Arial"/>
          <w:i/>
          <w:iCs/>
          <w:szCs w:val="24"/>
          <w:lang w:val="en-US"/>
        </w:rPr>
        <w:t>Doom</w:t>
      </w:r>
      <w:r w:rsidRPr="004B0EDC">
        <w:rPr>
          <w:rFonts w:cs="Arial"/>
          <w:szCs w:val="24"/>
          <w:lang w:val="en-US"/>
        </w:rPr>
        <w:t>. https://www.youtube.com/watch?v=iFnOLFd_ByQ</w:t>
      </w:r>
    </w:p>
    <w:p w14:paraId="7B99BA1C" w14:textId="77777777" w:rsidR="004B0EDC" w:rsidRPr="004B0EDC" w:rsidRDefault="004B0EDC" w:rsidP="004B0EDC">
      <w:pPr>
        <w:pStyle w:val="Bibliografia"/>
        <w:rPr>
          <w:rFonts w:cs="Arial"/>
          <w:szCs w:val="24"/>
          <w:lang w:val="en-US"/>
        </w:rPr>
      </w:pPr>
      <w:r w:rsidRPr="004B0EDC">
        <w:rPr>
          <w:rFonts w:cs="Arial"/>
          <w:szCs w:val="24"/>
          <w:lang w:val="en-US"/>
        </w:rPr>
        <w:t xml:space="preserve">Ignatchenko, S. (2017). </w:t>
      </w:r>
      <w:r w:rsidRPr="004B0EDC">
        <w:rPr>
          <w:rFonts w:cs="Arial"/>
          <w:i/>
          <w:iCs/>
          <w:szCs w:val="24"/>
          <w:lang w:val="en-US"/>
        </w:rPr>
        <w:t>Development and deployment of multiplayer online games</w:t>
      </w:r>
      <w:r w:rsidRPr="004B0EDC">
        <w:rPr>
          <w:rFonts w:cs="Arial"/>
          <w:szCs w:val="24"/>
          <w:lang w:val="en-US"/>
        </w:rPr>
        <w:t>. ITHare.com.</w:t>
      </w:r>
    </w:p>
    <w:p w14:paraId="5385CDF7" w14:textId="77777777" w:rsidR="004B0EDC" w:rsidRPr="004B0EDC" w:rsidRDefault="004B0EDC" w:rsidP="004B0EDC">
      <w:pPr>
        <w:pStyle w:val="Bibliografia"/>
        <w:rPr>
          <w:rFonts w:cs="Arial"/>
          <w:szCs w:val="24"/>
          <w:lang w:val="en-US"/>
        </w:rPr>
      </w:pPr>
      <w:r w:rsidRPr="004B0EDC">
        <w:rPr>
          <w:rFonts w:cs="Arial"/>
          <w:szCs w:val="24"/>
          <w:lang w:val="en-US"/>
        </w:rPr>
        <w:lastRenderedPageBreak/>
        <w:t xml:space="preserve">ISO/IEC JTC 1. (1994). 7. Detailed description of the resulting OSI architecture. En </w:t>
      </w:r>
      <w:r w:rsidRPr="004B0EDC">
        <w:rPr>
          <w:rFonts w:cs="Arial"/>
          <w:i/>
          <w:iCs/>
          <w:szCs w:val="24"/>
          <w:lang w:val="en-US"/>
        </w:rPr>
        <w:t>ISO/IEC 7498-1:1994</w:t>
      </w:r>
      <w:r w:rsidRPr="004B0EDC">
        <w:rPr>
          <w:rFonts w:cs="Arial"/>
          <w:szCs w:val="24"/>
          <w:lang w:val="en-US"/>
        </w:rPr>
        <w:t xml:space="preserve"> (1st Edition, p. 59). https://www.iso.org/standard/20269.html</w:t>
      </w:r>
    </w:p>
    <w:p w14:paraId="4F3B5811" w14:textId="77777777" w:rsidR="004B0EDC" w:rsidRPr="004B0EDC" w:rsidRDefault="004B0EDC" w:rsidP="004B0EDC">
      <w:pPr>
        <w:pStyle w:val="Bibliografia"/>
        <w:rPr>
          <w:rFonts w:cs="Arial"/>
          <w:szCs w:val="24"/>
          <w:lang w:val="en-US"/>
        </w:rPr>
      </w:pPr>
      <w:r w:rsidRPr="004B0EDC">
        <w:rPr>
          <w:rFonts w:cs="Arial"/>
          <w:szCs w:val="24"/>
          <w:lang w:val="en-US"/>
        </w:rPr>
        <w:t xml:space="preserve">Jim Bowery. (1974). </w:t>
      </w:r>
      <w:r w:rsidRPr="004B0EDC">
        <w:rPr>
          <w:rFonts w:cs="Arial"/>
          <w:i/>
          <w:iCs/>
          <w:szCs w:val="24"/>
          <w:lang w:val="en-US"/>
        </w:rPr>
        <w:t>Maze War</w:t>
      </w:r>
      <w:r w:rsidRPr="004B0EDC">
        <w:rPr>
          <w:rFonts w:cs="Arial"/>
          <w:szCs w:val="24"/>
          <w:lang w:val="en-US"/>
        </w:rPr>
        <w:t>. https://www.youtube.com/watch?v=9wX5L03r-qA</w:t>
      </w:r>
    </w:p>
    <w:p w14:paraId="32AE6E20" w14:textId="77777777" w:rsidR="004B0EDC" w:rsidRPr="004B0EDC" w:rsidRDefault="004B0EDC" w:rsidP="004B0EDC">
      <w:pPr>
        <w:pStyle w:val="Bibliografia"/>
        <w:rPr>
          <w:rFonts w:cs="Arial"/>
          <w:szCs w:val="24"/>
          <w:lang w:val="en-US"/>
        </w:rPr>
      </w:pPr>
      <w:r w:rsidRPr="004B0EDC">
        <w:rPr>
          <w:rFonts w:cs="Arial"/>
          <w:szCs w:val="24"/>
          <w:lang w:val="en-US"/>
        </w:rPr>
        <w:t xml:space="preserve">Konieczny, Ł., y Burdzik, R. (2017). Modern suspension systems for automotive vehicles and their test methods. </w:t>
      </w:r>
      <w:r w:rsidRPr="004B0EDC">
        <w:rPr>
          <w:rFonts w:cs="Arial"/>
          <w:i/>
          <w:iCs/>
          <w:szCs w:val="24"/>
          <w:lang w:val="en-US"/>
        </w:rPr>
        <w:t>Vibroengineering PROCEDIA</w:t>
      </w:r>
      <w:r w:rsidRPr="004B0EDC">
        <w:rPr>
          <w:rFonts w:cs="Arial"/>
          <w:szCs w:val="24"/>
          <w:lang w:val="en-US"/>
        </w:rPr>
        <w:t xml:space="preserve">, </w:t>
      </w:r>
      <w:r w:rsidRPr="004B0EDC">
        <w:rPr>
          <w:rFonts w:cs="Arial"/>
          <w:i/>
          <w:iCs/>
          <w:szCs w:val="24"/>
          <w:lang w:val="en-US"/>
        </w:rPr>
        <w:t>14</w:t>
      </w:r>
      <w:r w:rsidRPr="004B0EDC">
        <w:rPr>
          <w:rFonts w:cs="Arial"/>
          <w:szCs w:val="24"/>
          <w:lang w:val="en-US"/>
        </w:rPr>
        <w:t>, 233-237. https://doi.org/10.21595/vp.2017.19238</w:t>
      </w:r>
    </w:p>
    <w:p w14:paraId="68C39551" w14:textId="77777777" w:rsidR="004B0EDC" w:rsidRPr="004B0EDC" w:rsidRDefault="004B0EDC" w:rsidP="004B0EDC">
      <w:pPr>
        <w:pStyle w:val="Bibliografia"/>
        <w:rPr>
          <w:rFonts w:cs="Arial"/>
          <w:szCs w:val="24"/>
          <w:lang w:val="en-US"/>
        </w:rPr>
      </w:pPr>
      <w:r w:rsidRPr="004B0EDC">
        <w:rPr>
          <w:rFonts w:cs="Arial"/>
          <w:szCs w:val="24"/>
          <w:lang w:val="en-US"/>
        </w:rPr>
        <w:t xml:space="preserve">Mockapetris, P. (1987). </w:t>
      </w:r>
      <w:r w:rsidRPr="004B0EDC">
        <w:rPr>
          <w:rFonts w:cs="Arial"/>
          <w:i/>
          <w:iCs/>
          <w:szCs w:val="24"/>
          <w:lang w:val="en-US"/>
        </w:rPr>
        <w:t>Domain Names—Implementation and Specification</w:t>
      </w:r>
      <w:r w:rsidRPr="004B0EDC">
        <w:rPr>
          <w:rFonts w:cs="Arial"/>
          <w:szCs w:val="24"/>
          <w:lang w:val="en-US"/>
        </w:rPr>
        <w:t>. Internet    Official Protocol Standards. https://tools.ietf.org/html/rfc1035</w:t>
      </w:r>
    </w:p>
    <w:p w14:paraId="32444082" w14:textId="77777777" w:rsidR="004B0EDC" w:rsidRPr="004B0EDC" w:rsidRDefault="004B0EDC" w:rsidP="004B0EDC">
      <w:pPr>
        <w:pStyle w:val="Bibliografia"/>
        <w:rPr>
          <w:rFonts w:cs="Arial"/>
          <w:szCs w:val="24"/>
          <w:lang w:val="en-US"/>
        </w:rPr>
      </w:pPr>
      <w:r w:rsidRPr="004B0EDC">
        <w:rPr>
          <w:rFonts w:cs="Arial"/>
          <w:szCs w:val="24"/>
          <w:lang w:val="en-US"/>
        </w:rPr>
        <w:t xml:space="preserve">Mojang. (2011). </w:t>
      </w:r>
      <w:r w:rsidRPr="004B0EDC">
        <w:rPr>
          <w:rFonts w:cs="Arial"/>
          <w:i/>
          <w:iCs/>
          <w:szCs w:val="24"/>
          <w:lang w:val="en-US"/>
        </w:rPr>
        <w:t>Minecraft</w:t>
      </w:r>
      <w:r w:rsidRPr="004B0EDC">
        <w:rPr>
          <w:rFonts w:cs="Arial"/>
          <w:szCs w:val="24"/>
          <w:lang w:val="en-US"/>
        </w:rPr>
        <w:t>. https://www.youtube.com/watch?v=srd17aD7P3Y</w:t>
      </w:r>
    </w:p>
    <w:p w14:paraId="7F6B8D45" w14:textId="77777777" w:rsidR="004B0EDC" w:rsidRPr="004B0EDC" w:rsidRDefault="004B0EDC" w:rsidP="004B0EDC">
      <w:pPr>
        <w:pStyle w:val="Bibliografia"/>
        <w:rPr>
          <w:rFonts w:cs="Arial"/>
          <w:szCs w:val="24"/>
          <w:lang w:val="en-US"/>
        </w:rPr>
      </w:pPr>
      <w:r w:rsidRPr="004B0EDC">
        <w:rPr>
          <w:rFonts w:cs="Arial"/>
          <w:szCs w:val="24"/>
          <w:lang w:val="en-US"/>
        </w:rPr>
        <w:t xml:space="preserve">Naughty Dog. (1999). </w:t>
      </w:r>
      <w:r w:rsidRPr="004B0EDC">
        <w:rPr>
          <w:rFonts w:cs="Arial"/>
          <w:i/>
          <w:iCs/>
          <w:szCs w:val="24"/>
          <w:lang w:val="en-US"/>
        </w:rPr>
        <w:t>Crash Team Racing</w:t>
      </w:r>
      <w:r w:rsidRPr="004B0EDC">
        <w:rPr>
          <w:rFonts w:cs="Arial"/>
          <w:szCs w:val="24"/>
          <w:lang w:val="en-US"/>
        </w:rPr>
        <w:t>. https://www.youtube.com/watch?v=OTLREpMM9tE</w:t>
      </w:r>
    </w:p>
    <w:p w14:paraId="5C178C4C" w14:textId="77777777" w:rsidR="004B0EDC" w:rsidRPr="004B0EDC" w:rsidRDefault="004B0EDC" w:rsidP="004B0EDC">
      <w:pPr>
        <w:pStyle w:val="Bibliografia"/>
        <w:rPr>
          <w:rFonts w:cs="Arial"/>
          <w:szCs w:val="24"/>
        </w:rPr>
      </w:pPr>
      <w:r w:rsidRPr="004B0EDC">
        <w:rPr>
          <w:rFonts w:cs="Arial"/>
          <w:szCs w:val="24"/>
        </w:rPr>
        <w:t xml:space="preserve">Nintendo. (1992). </w:t>
      </w:r>
      <w:r w:rsidRPr="004B0EDC">
        <w:rPr>
          <w:rFonts w:cs="Arial"/>
          <w:i/>
          <w:iCs/>
          <w:szCs w:val="24"/>
        </w:rPr>
        <w:t>Super Mario Kart</w:t>
      </w:r>
      <w:r w:rsidRPr="004B0EDC">
        <w:rPr>
          <w:rFonts w:cs="Arial"/>
          <w:szCs w:val="24"/>
        </w:rPr>
        <w:t>. https://www.youtube.com/watch?v=AlAmXXNz5ac</w:t>
      </w:r>
    </w:p>
    <w:p w14:paraId="0E6E1FBF" w14:textId="77777777" w:rsidR="004B0EDC" w:rsidRPr="004B0EDC" w:rsidRDefault="004B0EDC" w:rsidP="004B0EDC">
      <w:pPr>
        <w:pStyle w:val="Bibliografia"/>
        <w:rPr>
          <w:rFonts w:cs="Arial"/>
          <w:szCs w:val="24"/>
        </w:rPr>
      </w:pPr>
      <w:r w:rsidRPr="004B0EDC">
        <w:rPr>
          <w:rFonts w:cs="Arial"/>
          <w:szCs w:val="24"/>
        </w:rPr>
        <w:t xml:space="preserve">Nintendo. (2013). </w:t>
      </w:r>
      <w:r w:rsidRPr="004B0EDC">
        <w:rPr>
          <w:rFonts w:cs="Arial"/>
          <w:i/>
          <w:iCs/>
          <w:szCs w:val="24"/>
        </w:rPr>
        <w:t>Mario Kart 8</w:t>
      </w:r>
      <w:r w:rsidRPr="004B0EDC">
        <w:rPr>
          <w:rFonts w:cs="Arial"/>
          <w:szCs w:val="24"/>
        </w:rPr>
        <w:t>. https://www.youtube.com/watch?v=BR0l84gjEXg</w:t>
      </w:r>
    </w:p>
    <w:p w14:paraId="31C49796" w14:textId="77777777" w:rsidR="004B0EDC" w:rsidRPr="004B0EDC" w:rsidRDefault="004B0EDC" w:rsidP="004B0EDC">
      <w:pPr>
        <w:pStyle w:val="Bibliografia"/>
        <w:rPr>
          <w:rFonts w:cs="Arial"/>
          <w:szCs w:val="24"/>
          <w:lang w:val="en-US"/>
        </w:rPr>
      </w:pPr>
      <w:r w:rsidRPr="004B0EDC">
        <w:rPr>
          <w:rFonts w:cs="Arial"/>
          <w:szCs w:val="24"/>
          <w:lang w:val="en-US"/>
        </w:rPr>
        <w:t xml:space="preserve">NSW Department of Education and Training. (2008). </w:t>
      </w:r>
      <w:r w:rsidRPr="004B0EDC">
        <w:rPr>
          <w:rFonts w:cs="Arial"/>
          <w:i/>
          <w:iCs/>
          <w:szCs w:val="24"/>
          <w:lang w:val="en-US"/>
        </w:rPr>
        <w:t>Inspect &amp; Service Cooling Systems</w:t>
      </w:r>
      <w:r w:rsidRPr="004B0EDC">
        <w:rPr>
          <w:rFonts w:cs="Arial"/>
          <w:szCs w:val="24"/>
          <w:lang w:val="en-US"/>
        </w:rPr>
        <w:t>.</w:t>
      </w:r>
    </w:p>
    <w:p w14:paraId="5DF82DFB" w14:textId="77777777" w:rsidR="004B0EDC" w:rsidRPr="004B0EDC" w:rsidRDefault="004B0EDC" w:rsidP="004B0EDC">
      <w:pPr>
        <w:pStyle w:val="Bibliografia"/>
        <w:rPr>
          <w:rFonts w:cs="Arial"/>
          <w:szCs w:val="24"/>
          <w:lang w:val="en-US"/>
        </w:rPr>
      </w:pPr>
      <w:r w:rsidRPr="004B0EDC">
        <w:rPr>
          <w:rFonts w:cs="Arial"/>
          <w:szCs w:val="24"/>
          <w:lang w:val="en-US"/>
        </w:rPr>
        <w:t xml:space="preserve">Postel, J. (1980). </w:t>
      </w:r>
      <w:r w:rsidRPr="004B0EDC">
        <w:rPr>
          <w:rFonts w:cs="Arial"/>
          <w:i/>
          <w:iCs/>
          <w:szCs w:val="24"/>
          <w:lang w:val="en-US"/>
        </w:rPr>
        <w:t>User Datagram Protocol</w:t>
      </w:r>
      <w:r w:rsidRPr="004B0EDC">
        <w:rPr>
          <w:rFonts w:cs="Arial"/>
          <w:szCs w:val="24"/>
          <w:lang w:val="en-US"/>
        </w:rPr>
        <w:t>. Internet    Official Protocol Standards. https://tools.ietf.org/html/rfc768</w:t>
      </w:r>
    </w:p>
    <w:p w14:paraId="1508E3E2" w14:textId="77777777" w:rsidR="004B0EDC" w:rsidRPr="004B0EDC" w:rsidRDefault="004B0EDC" w:rsidP="004B0EDC">
      <w:pPr>
        <w:pStyle w:val="Bibliografia"/>
        <w:rPr>
          <w:rFonts w:cs="Arial"/>
          <w:szCs w:val="24"/>
          <w:lang w:val="en-US"/>
        </w:rPr>
      </w:pPr>
      <w:r w:rsidRPr="004B0EDC">
        <w:rPr>
          <w:rFonts w:cs="Arial"/>
          <w:szCs w:val="24"/>
          <w:lang w:val="en-US"/>
        </w:rPr>
        <w:t xml:space="preserve">Postel, J. (1981). </w:t>
      </w:r>
      <w:r w:rsidRPr="004B0EDC">
        <w:rPr>
          <w:rFonts w:cs="Arial"/>
          <w:i/>
          <w:iCs/>
          <w:szCs w:val="24"/>
          <w:lang w:val="en-US"/>
        </w:rPr>
        <w:t>Transmission Control Protocol</w:t>
      </w:r>
      <w:r w:rsidRPr="004B0EDC">
        <w:rPr>
          <w:rFonts w:cs="Arial"/>
          <w:szCs w:val="24"/>
          <w:lang w:val="en-US"/>
        </w:rPr>
        <w:t>. Internet    Official Protocol Standards. https://tools.ietf.org/html/rfc793</w:t>
      </w:r>
    </w:p>
    <w:p w14:paraId="111B0595" w14:textId="77777777" w:rsidR="004B0EDC" w:rsidRPr="004B0EDC" w:rsidRDefault="004B0EDC" w:rsidP="004B0EDC">
      <w:pPr>
        <w:pStyle w:val="Bibliografia"/>
        <w:rPr>
          <w:rFonts w:cs="Arial"/>
          <w:szCs w:val="24"/>
          <w:lang w:val="en-US"/>
        </w:rPr>
      </w:pPr>
      <w:r w:rsidRPr="004B0EDC">
        <w:rPr>
          <w:rFonts w:cs="Arial"/>
          <w:szCs w:val="24"/>
          <w:lang w:val="en-US"/>
        </w:rPr>
        <w:lastRenderedPageBreak/>
        <w:t xml:space="preserve">Psyonix. (2015). </w:t>
      </w:r>
      <w:r w:rsidRPr="004B0EDC">
        <w:rPr>
          <w:rFonts w:cs="Arial"/>
          <w:i/>
          <w:iCs/>
          <w:szCs w:val="24"/>
          <w:lang w:val="en-US"/>
        </w:rPr>
        <w:t>Rocket League</w:t>
      </w:r>
      <w:r w:rsidRPr="004B0EDC">
        <w:rPr>
          <w:rFonts w:cs="Arial"/>
          <w:szCs w:val="24"/>
          <w:lang w:val="en-US"/>
        </w:rPr>
        <w:t>. https://www.rocketleague.com/</w:t>
      </w:r>
    </w:p>
    <w:p w14:paraId="54B1EC9C" w14:textId="77777777" w:rsidR="004B0EDC" w:rsidRPr="004B0EDC" w:rsidRDefault="004B0EDC" w:rsidP="004B0EDC">
      <w:pPr>
        <w:pStyle w:val="Bibliografia"/>
        <w:rPr>
          <w:rFonts w:cs="Arial"/>
          <w:szCs w:val="24"/>
          <w:lang w:val="en-US"/>
        </w:rPr>
      </w:pPr>
      <w:r w:rsidRPr="004B0EDC">
        <w:rPr>
          <w:rFonts w:cs="Arial"/>
          <w:szCs w:val="24"/>
          <w:lang w:val="en-US"/>
        </w:rPr>
        <w:t xml:space="preserve">Schnubel, M. (2018). </w:t>
      </w:r>
      <w:r w:rsidRPr="004B0EDC">
        <w:rPr>
          <w:rFonts w:cs="Arial"/>
          <w:i/>
          <w:iCs/>
          <w:szCs w:val="24"/>
          <w:lang w:val="en-US"/>
        </w:rPr>
        <w:t>Classroom manual for automotive suspension &amp; steering systems</w:t>
      </w:r>
      <w:r w:rsidRPr="004B0EDC">
        <w:rPr>
          <w:rFonts w:cs="Arial"/>
          <w:szCs w:val="24"/>
          <w:lang w:val="en-US"/>
        </w:rPr>
        <w:t xml:space="preserve"> (Seventh edition). Cengage Learning.</w:t>
      </w:r>
    </w:p>
    <w:p w14:paraId="48CF0173" w14:textId="77777777" w:rsidR="004B0EDC" w:rsidRPr="004B0EDC" w:rsidRDefault="004B0EDC" w:rsidP="004B0EDC">
      <w:pPr>
        <w:pStyle w:val="Bibliografia"/>
        <w:rPr>
          <w:rFonts w:cs="Arial"/>
          <w:szCs w:val="24"/>
          <w:lang w:val="en-US"/>
        </w:rPr>
      </w:pPr>
      <w:r w:rsidRPr="004B0EDC">
        <w:rPr>
          <w:rFonts w:cs="Arial"/>
          <w:szCs w:val="24"/>
          <w:lang w:val="en-US"/>
        </w:rPr>
        <w:t xml:space="preserve">Shuler, R. (2002). </w:t>
      </w:r>
      <w:r w:rsidRPr="004B0EDC">
        <w:rPr>
          <w:rFonts w:cs="Arial"/>
          <w:i/>
          <w:iCs/>
          <w:szCs w:val="24"/>
          <w:lang w:val="en-US"/>
        </w:rPr>
        <w:t>How Does the Internet Work?</w:t>
      </w:r>
      <w:r w:rsidRPr="004B0EDC">
        <w:rPr>
          <w:rFonts w:cs="Arial"/>
          <w:szCs w:val="24"/>
          <w:lang w:val="en-US"/>
        </w:rPr>
        <w:t xml:space="preserve"> https://web.stanford.edu/class/msande91si/www-spr04/readings/week1/InternetWhitepaper.htm</w:t>
      </w:r>
    </w:p>
    <w:p w14:paraId="48777E61" w14:textId="77777777" w:rsidR="004B0EDC" w:rsidRPr="004B0EDC" w:rsidRDefault="004B0EDC" w:rsidP="004B0EDC">
      <w:pPr>
        <w:pStyle w:val="Bibliografia"/>
        <w:rPr>
          <w:rFonts w:cs="Arial"/>
          <w:szCs w:val="24"/>
          <w:lang w:val="en-US"/>
        </w:rPr>
      </w:pPr>
      <w:r w:rsidRPr="004B0EDC">
        <w:rPr>
          <w:rFonts w:cs="Arial"/>
          <w:szCs w:val="24"/>
          <w:lang w:val="en-US"/>
        </w:rPr>
        <w:t xml:space="preserve">Square Enix. (2004). </w:t>
      </w:r>
      <w:r w:rsidRPr="004B0EDC">
        <w:rPr>
          <w:rFonts w:cs="Arial"/>
          <w:i/>
          <w:iCs/>
          <w:szCs w:val="24"/>
          <w:lang w:val="en-US"/>
        </w:rPr>
        <w:t>Final Fantasy: Crystal Chronicles</w:t>
      </w:r>
      <w:r w:rsidRPr="004B0EDC">
        <w:rPr>
          <w:rFonts w:cs="Arial"/>
          <w:szCs w:val="24"/>
          <w:lang w:val="en-US"/>
        </w:rPr>
        <w:t>. https://www.youtube.com/watch?v=pOA0U6yWJqo</w:t>
      </w:r>
    </w:p>
    <w:p w14:paraId="2B3834C5" w14:textId="77777777" w:rsidR="004B0EDC" w:rsidRPr="004B0EDC" w:rsidRDefault="004B0EDC" w:rsidP="004B0EDC">
      <w:pPr>
        <w:pStyle w:val="Bibliografia"/>
        <w:rPr>
          <w:rFonts w:cs="Arial"/>
          <w:szCs w:val="24"/>
          <w:lang w:val="en-US"/>
        </w:rPr>
      </w:pPr>
      <w:r w:rsidRPr="004B0EDC">
        <w:rPr>
          <w:rFonts w:cs="Arial"/>
          <w:szCs w:val="24"/>
          <w:lang w:val="en-US"/>
        </w:rPr>
        <w:t xml:space="preserve">Sumo Digital. (2019). </w:t>
      </w:r>
      <w:r w:rsidRPr="004B0EDC">
        <w:rPr>
          <w:rFonts w:cs="Arial"/>
          <w:i/>
          <w:iCs/>
          <w:szCs w:val="24"/>
          <w:lang w:val="en-US"/>
        </w:rPr>
        <w:t>Team Sonic Racing</w:t>
      </w:r>
      <w:r w:rsidRPr="004B0EDC">
        <w:rPr>
          <w:rFonts w:cs="Arial"/>
          <w:szCs w:val="24"/>
          <w:lang w:val="en-US"/>
        </w:rPr>
        <w:t>. https://www.youtube.com/watch?v=s7I_SI4pRzw</w:t>
      </w:r>
    </w:p>
    <w:p w14:paraId="264D21C4" w14:textId="77777777" w:rsidR="004B0EDC" w:rsidRPr="004B0EDC" w:rsidRDefault="004B0EDC" w:rsidP="004B0EDC">
      <w:pPr>
        <w:pStyle w:val="Bibliografia"/>
        <w:rPr>
          <w:rFonts w:cs="Arial"/>
          <w:szCs w:val="24"/>
          <w:lang w:val="en-US"/>
        </w:rPr>
      </w:pPr>
      <w:r w:rsidRPr="004B0EDC">
        <w:rPr>
          <w:rFonts w:cs="Arial"/>
          <w:szCs w:val="24"/>
          <w:lang w:val="en-US"/>
        </w:rPr>
        <w:t xml:space="preserve">Unity Technologies. (2005). </w:t>
      </w:r>
      <w:r w:rsidRPr="004B0EDC">
        <w:rPr>
          <w:rFonts w:cs="Arial"/>
          <w:i/>
          <w:iCs/>
          <w:szCs w:val="24"/>
          <w:lang w:val="en-US"/>
        </w:rPr>
        <w:t>Unity Engine</w:t>
      </w:r>
      <w:r w:rsidRPr="004B0EDC">
        <w:rPr>
          <w:rFonts w:cs="Arial"/>
          <w:szCs w:val="24"/>
          <w:lang w:val="en-US"/>
        </w:rPr>
        <w:t>. https://unity.com/es</w:t>
      </w:r>
    </w:p>
    <w:p w14:paraId="78151884" w14:textId="77777777" w:rsidR="004B0EDC" w:rsidRPr="004B0EDC" w:rsidRDefault="004B0EDC" w:rsidP="004B0EDC">
      <w:pPr>
        <w:pStyle w:val="Bibliografia"/>
        <w:rPr>
          <w:rFonts w:cs="Arial"/>
          <w:szCs w:val="24"/>
        </w:rPr>
      </w:pPr>
      <w:r w:rsidRPr="004B0EDC">
        <w:rPr>
          <w:rFonts w:cs="Arial"/>
          <w:szCs w:val="24"/>
        </w:rPr>
        <w:t xml:space="preserve">Universidad de Illinois. (1960). </w:t>
      </w:r>
      <w:r w:rsidRPr="004B0EDC">
        <w:rPr>
          <w:rFonts w:cs="Arial"/>
          <w:i/>
          <w:iCs/>
          <w:szCs w:val="24"/>
        </w:rPr>
        <w:t>PLATO</w:t>
      </w:r>
      <w:r w:rsidRPr="004B0EDC">
        <w:rPr>
          <w:rFonts w:cs="Arial"/>
          <w:szCs w:val="24"/>
        </w:rPr>
        <w:t>. https://distributedmuseum.illinois.edu/exhibit/plato/</w:t>
      </w:r>
    </w:p>
    <w:p w14:paraId="5C5A889F" w14:textId="77777777" w:rsidR="004B0EDC" w:rsidRPr="004B0EDC" w:rsidRDefault="004B0EDC" w:rsidP="004B0EDC">
      <w:pPr>
        <w:pStyle w:val="Bibliografia"/>
        <w:rPr>
          <w:rFonts w:cs="Arial"/>
          <w:szCs w:val="24"/>
          <w:lang w:val="en-US"/>
        </w:rPr>
      </w:pPr>
      <w:r w:rsidRPr="004B0EDC">
        <w:rPr>
          <w:rFonts w:cs="Arial"/>
          <w:szCs w:val="24"/>
          <w:lang w:val="en-US"/>
        </w:rPr>
        <w:t xml:space="preserve">William Higginbotham. (1958). </w:t>
      </w:r>
      <w:r w:rsidRPr="004B0EDC">
        <w:rPr>
          <w:rFonts w:cs="Arial"/>
          <w:i/>
          <w:iCs/>
          <w:szCs w:val="24"/>
          <w:lang w:val="en-US"/>
        </w:rPr>
        <w:t>Tennis for Two</w:t>
      </w:r>
      <w:r w:rsidRPr="004B0EDC">
        <w:rPr>
          <w:rFonts w:cs="Arial"/>
          <w:szCs w:val="24"/>
          <w:lang w:val="en-US"/>
        </w:rPr>
        <w:t>. https://www.youtube.com/watch?v=s2E9iSQfGdg</w:t>
      </w:r>
    </w:p>
    <w:p w14:paraId="273C7D3B" w14:textId="3C6D71ED" w:rsidR="00234549" w:rsidRPr="00112EF1" w:rsidRDefault="00F16449" w:rsidP="009610BE">
      <w:pPr>
        <w:jc w:val="left"/>
      </w:pPr>
      <w:r w:rsidRPr="00112EF1">
        <w:fldChar w:fldCharType="end"/>
      </w:r>
      <w:bookmarkEnd w:id="145"/>
    </w:p>
    <w:sectPr w:rsidR="00234549" w:rsidRPr="00112EF1" w:rsidSect="00234549">
      <w:headerReference w:type="default" r:id="rId46"/>
      <w:type w:val="oddPage"/>
      <w:pgSz w:w="11906" w:h="16838" w:code="9"/>
      <w:pgMar w:top="1701" w:right="1418" w:bottom="1418" w:left="1418"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66D8C8" w14:textId="77777777" w:rsidR="00432CDB" w:rsidRDefault="00432CDB" w:rsidP="00883827">
      <w:r>
        <w:separator/>
      </w:r>
    </w:p>
  </w:endnote>
  <w:endnote w:type="continuationSeparator" w:id="0">
    <w:p w14:paraId="1125DAE8" w14:textId="77777777" w:rsidR="00432CDB" w:rsidRDefault="00432CDB" w:rsidP="008838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DD5178" w14:textId="77777777" w:rsidR="00432CDB" w:rsidRDefault="00432CDB" w:rsidP="00883827">
      <w:r>
        <w:separator/>
      </w:r>
    </w:p>
  </w:footnote>
  <w:footnote w:type="continuationSeparator" w:id="0">
    <w:p w14:paraId="6FAF4579" w14:textId="77777777" w:rsidR="00432CDB" w:rsidRDefault="00432CDB" w:rsidP="00883827">
      <w:r>
        <w:continuationSeparator/>
      </w:r>
    </w:p>
  </w:footnote>
  <w:footnote w:id="1">
    <w:p w14:paraId="4B0CC210" w14:textId="7967A68D" w:rsidR="00116B5D" w:rsidRPr="009D2F47" w:rsidRDefault="00116B5D">
      <w:pPr>
        <w:pStyle w:val="Textdenotaapeudepgina"/>
      </w:pPr>
      <w:r>
        <w:rPr>
          <w:rStyle w:val="Refernciadenotaapeudepgina"/>
        </w:rPr>
        <w:footnoteRef/>
      </w:r>
      <w:r>
        <w:t xml:space="preserve"> El paquete está muy simplificado. En verdad estaría compuesto de valores binario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0E4783" w14:textId="05B2A0FD" w:rsidR="00116B5D" w:rsidRDefault="00116B5D">
    <w:pPr>
      <w:pStyle w:val="Capalera"/>
      <w:jc w:val="right"/>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Arial"/>
        <w:i/>
        <w:iCs/>
        <w:sz w:val="20"/>
        <w:szCs w:val="20"/>
        <w:u w:val="single"/>
      </w:rPr>
      <w:id w:val="-1952234695"/>
      <w:docPartObj>
        <w:docPartGallery w:val="Page Numbers (Top of Page)"/>
        <w:docPartUnique/>
      </w:docPartObj>
    </w:sdtPr>
    <w:sdtEndPr>
      <w:rPr>
        <w:rStyle w:val="CabeceraCar"/>
        <w:rFonts w:ascii="Times New Roman" w:hAnsi="Times New Roman"/>
        <w:i w:val="0"/>
        <w:iCs w:val="0"/>
        <w:lang w:val="ca-ES"/>
      </w:rPr>
    </w:sdtEndPr>
    <w:sdtContent>
      <w:p w14:paraId="19441E97" w14:textId="10B9BB65" w:rsidR="00116B5D" w:rsidRPr="00712135" w:rsidRDefault="00116B5D" w:rsidP="00883827">
        <w:pPr>
          <w:pStyle w:val="Capalera"/>
          <w:rPr>
            <w:rStyle w:val="CabeceraCar"/>
            <w:rFonts w:ascii="Arial" w:hAnsi="Arial" w:cs="Arial"/>
            <w:i w:val="0"/>
            <w:iCs w:val="0"/>
            <w:szCs w:val="20"/>
            <w:lang w:val="es-ES"/>
          </w:rPr>
        </w:pPr>
        <w:hyperlink w:anchor="_DESARROLLO" w:history="1">
          <w:r w:rsidRPr="00712135">
            <w:rPr>
              <w:rStyle w:val="Enlla"/>
              <w:i/>
              <w:iCs/>
              <w:color w:val="auto"/>
              <w:sz w:val="20"/>
              <w:szCs w:val="20"/>
            </w:rPr>
            <w:t>CAPÍTULO 6. DESARROLLO</w:t>
          </w:r>
        </w:hyperlink>
        <w:r w:rsidRPr="00712135">
          <w:rPr>
            <w:rFonts w:cs="Arial"/>
            <w:i/>
            <w:iCs/>
            <w:sz w:val="20"/>
            <w:szCs w:val="20"/>
            <w:u w:val="single"/>
          </w:rPr>
          <w:ptab w:relativeTo="margin" w:alignment="right" w:leader="none"/>
        </w:r>
        <w:r w:rsidRPr="00712135">
          <w:rPr>
            <w:rStyle w:val="CabeceraCar"/>
            <w:rFonts w:ascii="Arial" w:hAnsi="Arial" w:cs="Arial"/>
            <w:i w:val="0"/>
            <w:iCs w:val="0"/>
            <w:szCs w:val="20"/>
            <w:lang w:val="es-ES"/>
          </w:rPr>
          <w:t xml:space="preserve"> </w:t>
        </w:r>
        <w:r w:rsidRPr="00712135">
          <w:rPr>
            <w:rStyle w:val="CabeceraCar"/>
            <w:rFonts w:ascii="Arial" w:hAnsi="Arial" w:cs="Arial"/>
            <w:i w:val="0"/>
            <w:iCs w:val="0"/>
            <w:szCs w:val="20"/>
            <w:lang w:val="es-ES"/>
          </w:rPr>
          <w:fldChar w:fldCharType="begin"/>
        </w:r>
        <w:r w:rsidRPr="00712135">
          <w:rPr>
            <w:rStyle w:val="CabeceraCar"/>
            <w:rFonts w:ascii="Arial" w:hAnsi="Arial" w:cs="Arial"/>
            <w:i w:val="0"/>
            <w:iCs w:val="0"/>
            <w:szCs w:val="20"/>
            <w:lang w:val="es-ES"/>
          </w:rPr>
          <w:instrText xml:space="preserve"> PAGE   \* MERGEFORMAT </w:instrText>
        </w:r>
        <w:r w:rsidRPr="00712135">
          <w:rPr>
            <w:rStyle w:val="CabeceraCar"/>
            <w:rFonts w:ascii="Arial" w:hAnsi="Arial" w:cs="Arial"/>
            <w:i w:val="0"/>
            <w:iCs w:val="0"/>
            <w:szCs w:val="20"/>
            <w:lang w:val="es-ES"/>
          </w:rPr>
          <w:fldChar w:fldCharType="separate"/>
        </w:r>
        <w:r w:rsidRPr="00712135">
          <w:rPr>
            <w:rStyle w:val="CabeceraCar"/>
            <w:rFonts w:ascii="Arial" w:hAnsi="Arial" w:cs="Arial"/>
            <w:i w:val="0"/>
            <w:iCs w:val="0"/>
            <w:szCs w:val="20"/>
          </w:rPr>
          <w:t>19</w:t>
        </w:r>
        <w:r w:rsidRPr="00712135">
          <w:rPr>
            <w:rStyle w:val="CabeceraCar"/>
            <w:rFonts w:ascii="Arial" w:hAnsi="Arial" w:cs="Arial"/>
            <w:i w:val="0"/>
            <w:iCs w:val="0"/>
            <w:szCs w:val="20"/>
            <w:lang w:val="es-ES"/>
          </w:rPr>
          <w:fldChar w:fldCharType="end"/>
        </w:r>
      </w:p>
    </w:sdtContent>
  </w:sdt>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8603969"/>
      <w:docPartObj>
        <w:docPartGallery w:val="Page Numbers (Top of Page)"/>
        <w:docPartUnique/>
      </w:docPartObj>
    </w:sdtPr>
    <w:sdtContent>
      <w:p w14:paraId="5C3BA8F6" w14:textId="46DEB08B" w:rsidR="00116B5D" w:rsidRPr="006F4837" w:rsidRDefault="00116B5D" w:rsidP="00883827">
        <w:pPr>
          <w:pStyle w:val="Capalera"/>
        </w:pPr>
        <w:hyperlink w:anchor="_BIBLIOGRAFÍA" w:history="1">
          <w:r w:rsidRPr="003B00D2">
            <w:rPr>
              <w:rStyle w:val="Enlla"/>
              <w:i/>
              <w:iCs/>
              <w:color w:val="auto"/>
              <w:sz w:val="20"/>
              <w:szCs w:val="18"/>
            </w:rPr>
            <w:t xml:space="preserve">CAPÍTULO </w:t>
          </w:r>
          <w:r>
            <w:rPr>
              <w:rStyle w:val="Enlla"/>
              <w:i/>
              <w:iCs/>
              <w:color w:val="auto"/>
              <w:sz w:val="20"/>
              <w:szCs w:val="18"/>
            </w:rPr>
            <w:t>7</w:t>
          </w:r>
          <w:r w:rsidRPr="003B00D2">
            <w:rPr>
              <w:rStyle w:val="Enlla"/>
              <w:i/>
              <w:iCs/>
              <w:color w:val="auto"/>
              <w:sz w:val="20"/>
              <w:szCs w:val="18"/>
            </w:rPr>
            <w:t>. BIBLIOGRAFÍA</w:t>
          </w:r>
        </w:hyperlink>
        <w:r w:rsidRPr="00234549">
          <w:rPr>
            <w:i/>
            <w:iCs/>
            <w:sz w:val="20"/>
            <w:szCs w:val="18"/>
            <w:u w:val="single"/>
          </w:rPr>
          <w:ptab w:relativeTo="margin" w:alignment="right" w:leader="none"/>
        </w:r>
        <w:r w:rsidRPr="00234549">
          <w:rPr>
            <w:i/>
            <w:iCs/>
            <w:sz w:val="20"/>
            <w:szCs w:val="18"/>
            <w:u w:val="single"/>
          </w:rPr>
          <w:fldChar w:fldCharType="begin"/>
        </w:r>
        <w:r w:rsidRPr="00234549">
          <w:rPr>
            <w:i/>
            <w:iCs/>
            <w:sz w:val="20"/>
            <w:szCs w:val="18"/>
            <w:u w:val="single"/>
          </w:rPr>
          <w:instrText xml:space="preserve"> PAGE   \* MERGEFORMAT </w:instrText>
        </w:r>
        <w:r w:rsidRPr="00234549">
          <w:rPr>
            <w:i/>
            <w:iCs/>
            <w:sz w:val="20"/>
            <w:szCs w:val="18"/>
            <w:u w:val="single"/>
          </w:rPr>
          <w:fldChar w:fldCharType="separate"/>
        </w:r>
        <w:r>
          <w:rPr>
            <w:i/>
            <w:iCs/>
            <w:sz w:val="20"/>
            <w:szCs w:val="18"/>
            <w:u w:val="single"/>
          </w:rPr>
          <w:t>25</w:t>
        </w:r>
        <w:r w:rsidRPr="00234549">
          <w:rPr>
            <w:i/>
            <w:iCs/>
            <w:sz w:val="20"/>
            <w:szCs w:val="18"/>
            <w:u w:val="single"/>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rPr>
      <w:id w:val="-156609850"/>
      <w:docPartObj>
        <w:docPartGallery w:val="Page Numbers (Top of Page)"/>
        <w:docPartUnique/>
      </w:docPartObj>
    </w:sdtPr>
    <w:sdtEndPr>
      <w:rPr>
        <w:color w:val="4F81BD" w:themeColor="accent1"/>
        <w:sz w:val="28"/>
        <w:szCs w:val="28"/>
      </w:rPr>
    </w:sdtEndPr>
    <w:sdtContent>
      <w:p w14:paraId="22E1CD74" w14:textId="76ECF3E7" w:rsidR="00116B5D" w:rsidRPr="004B0EDC" w:rsidRDefault="00116B5D">
        <w:pPr>
          <w:pStyle w:val="Capalera"/>
          <w:rPr>
            <w:sz w:val="20"/>
            <w:szCs w:val="20"/>
          </w:rPr>
        </w:pPr>
        <w:r w:rsidRPr="004D1284">
          <w:rPr>
            <w:sz w:val="20"/>
            <w:szCs w:val="20"/>
          </w:rPr>
          <w:fldChar w:fldCharType="begin"/>
        </w:r>
        <w:r w:rsidRPr="004D1284">
          <w:rPr>
            <w:sz w:val="20"/>
            <w:szCs w:val="20"/>
          </w:rPr>
          <w:instrText>PAGE  \* ROMAN  \* MERGEFORMAT</w:instrText>
        </w:r>
        <w:r w:rsidRPr="004D1284">
          <w:rPr>
            <w:sz w:val="20"/>
            <w:szCs w:val="20"/>
          </w:rPr>
          <w:fldChar w:fldCharType="separate"/>
        </w:r>
        <w:r w:rsidRPr="004D1284">
          <w:rPr>
            <w:sz w:val="20"/>
            <w:szCs w:val="20"/>
            <w:lang w:val="ca-ES"/>
          </w:rPr>
          <w:t>II</w:t>
        </w:r>
        <w:r w:rsidRPr="004D1284">
          <w:rPr>
            <w:sz w:val="20"/>
            <w:szCs w:val="20"/>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rPr>
      <w:id w:val="-1424722700"/>
      <w:docPartObj>
        <w:docPartGallery w:val="Page Numbers (Top of Page)"/>
        <w:docPartUnique/>
      </w:docPartObj>
    </w:sdtPr>
    <w:sdtEndPr>
      <w:rPr>
        <w:sz w:val="20"/>
        <w:szCs w:val="20"/>
      </w:rPr>
    </w:sdtEndPr>
    <w:sdtContent>
      <w:p w14:paraId="355D9CAD" w14:textId="60EAE73F" w:rsidR="00116B5D" w:rsidRPr="004D1284" w:rsidRDefault="00116B5D">
        <w:pPr>
          <w:pStyle w:val="Capalera"/>
          <w:jc w:val="right"/>
          <w:rPr>
            <w:sz w:val="20"/>
            <w:szCs w:val="20"/>
          </w:rPr>
        </w:pPr>
        <w:r w:rsidRPr="004D1284">
          <w:rPr>
            <w:sz w:val="20"/>
            <w:szCs w:val="20"/>
          </w:rPr>
          <w:fldChar w:fldCharType="begin"/>
        </w:r>
        <w:r w:rsidRPr="004D1284">
          <w:rPr>
            <w:sz w:val="20"/>
            <w:szCs w:val="20"/>
          </w:rPr>
          <w:instrText>PAGE  \* ROMAN  \* MERGEFORMAT</w:instrText>
        </w:r>
        <w:r w:rsidRPr="004D1284">
          <w:rPr>
            <w:sz w:val="20"/>
            <w:szCs w:val="20"/>
          </w:rPr>
          <w:fldChar w:fldCharType="separate"/>
        </w:r>
        <w:r>
          <w:rPr>
            <w:sz w:val="20"/>
            <w:szCs w:val="20"/>
          </w:rPr>
          <w:t>III</w:t>
        </w:r>
        <w:r w:rsidRPr="004D1284">
          <w:rPr>
            <w:sz w:val="20"/>
            <w:szCs w:val="20"/>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u w:val="single"/>
      </w:rPr>
      <w:id w:val="1072621490"/>
      <w:docPartObj>
        <w:docPartGallery w:val="Page Numbers (Top of Page)"/>
        <w:docPartUnique/>
      </w:docPartObj>
    </w:sdtPr>
    <w:sdtEndPr>
      <w:rPr>
        <w:i/>
        <w:iCs/>
        <w:sz w:val="20"/>
        <w:szCs w:val="20"/>
      </w:rPr>
    </w:sdtEndPr>
    <w:sdtContent>
      <w:p w14:paraId="1E407466" w14:textId="51ED2EDC" w:rsidR="00116B5D" w:rsidRPr="00712135" w:rsidRDefault="00116B5D" w:rsidP="003B00D2">
        <w:pPr>
          <w:pStyle w:val="Capalera"/>
          <w:jc w:val="right"/>
          <w:rPr>
            <w:i/>
            <w:iCs/>
            <w:sz w:val="20"/>
            <w:szCs w:val="20"/>
            <w:u w:val="single"/>
          </w:rPr>
        </w:pPr>
        <w:r w:rsidRPr="00712135">
          <w:rPr>
            <w:i/>
            <w:iCs/>
            <w:sz w:val="20"/>
            <w:szCs w:val="20"/>
            <w:u w:val="single"/>
          </w:rPr>
          <w:fldChar w:fldCharType="begin"/>
        </w:r>
        <w:r w:rsidRPr="00712135">
          <w:rPr>
            <w:i/>
            <w:iCs/>
            <w:sz w:val="20"/>
            <w:szCs w:val="20"/>
            <w:u w:val="single"/>
          </w:rPr>
          <w:instrText>PAGE   \* MERGEFORMAT</w:instrText>
        </w:r>
        <w:r w:rsidRPr="00712135">
          <w:rPr>
            <w:i/>
            <w:iCs/>
            <w:sz w:val="20"/>
            <w:szCs w:val="20"/>
            <w:u w:val="single"/>
          </w:rPr>
          <w:fldChar w:fldCharType="separate"/>
        </w:r>
        <w:r w:rsidRPr="00712135">
          <w:rPr>
            <w:i/>
            <w:iCs/>
            <w:sz w:val="20"/>
            <w:szCs w:val="20"/>
            <w:u w:val="single"/>
            <w:lang w:val="ca-ES"/>
          </w:rPr>
          <w:t>2</w:t>
        </w:r>
        <w:r w:rsidRPr="00712135">
          <w:rPr>
            <w:i/>
            <w:iCs/>
            <w:sz w:val="20"/>
            <w:szCs w:val="20"/>
            <w:u w:val="single"/>
          </w:rPr>
          <w:fldChar w:fldCharType="end"/>
        </w:r>
        <w:r w:rsidRPr="00712135">
          <w:rPr>
            <w:rFonts w:cs="Arial"/>
            <w:i/>
            <w:iCs/>
            <w:sz w:val="20"/>
            <w:szCs w:val="20"/>
            <w:u w:val="single"/>
          </w:rPr>
          <w:ptab w:relativeTo="margin" w:alignment="right" w:leader="none"/>
        </w:r>
        <w:hyperlink w:anchor="Índice" w:history="1">
          <w:r w:rsidRPr="00712135">
            <w:rPr>
              <w:rStyle w:val="Enlla"/>
              <w:i/>
              <w:iCs/>
              <w:color w:val="auto"/>
              <w:sz w:val="20"/>
              <w:szCs w:val="20"/>
            </w:rPr>
            <w:t>DESARROLLO DE UN PROTOTIPO DE JUEGO EN RED – MEMORIA INTERMEDIA</w:t>
          </w:r>
        </w:hyperlink>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E17560" w14:textId="3808315C" w:rsidR="00116B5D" w:rsidRPr="003B00D2" w:rsidRDefault="00116B5D" w:rsidP="0029469D">
    <w:pPr>
      <w:pStyle w:val="Capalera"/>
      <w:jc w:val="right"/>
      <w:rPr>
        <w:rStyle w:val="CabeceraCar"/>
        <w:rFonts w:ascii="Arial" w:hAnsi="Arial" w:cs="Arial"/>
        <w:lang w:val="es-ES"/>
      </w:rPr>
    </w:pPr>
    <w:hyperlink w:anchor="_INTRODUCCIÓN" w:history="1">
      <w:r w:rsidRPr="003B00D2">
        <w:rPr>
          <w:rStyle w:val="Enlla"/>
          <w:rFonts w:cs="Arial"/>
          <w:i/>
          <w:iCs/>
          <w:color w:val="auto"/>
          <w:sz w:val="20"/>
          <w:szCs w:val="18"/>
        </w:rPr>
        <w:t>CAPÍTULO 1. INTRODUCCIÓN</w:t>
      </w:r>
    </w:hyperlink>
    <w:r w:rsidRPr="003B00D2">
      <w:rPr>
        <w:rFonts w:cs="Arial"/>
        <w:i/>
        <w:iCs/>
        <w:sz w:val="20"/>
        <w:szCs w:val="18"/>
        <w:u w:val="single"/>
      </w:rPr>
      <w:ptab w:relativeTo="margin" w:alignment="right" w:leader="none"/>
    </w:r>
    <w:r>
      <w:rPr>
        <w:rStyle w:val="CabeceraCar"/>
        <w:rFonts w:ascii="Arial" w:hAnsi="Arial" w:cs="Arial"/>
        <w:lang w:val="es-ES"/>
      </w:rPr>
      <w:fldChar w:fldCharType="begin"/>
    </w:r>
    <w:r>
      <w:rPr>
        <w:rStyle w:val="CabeceraCar"/>
        <w:rFonts w:ascii="Arial" w:hAnsi="Arial" w:cs="Arial"/>
        <w:lang w:val="es-ES"/>
      </w:rPr>
      <w:instrText xml:space="preserve"> PAGE  \* Arabic  \* MERGEFORMAT </w:instrText>
    </w:r>
    <w:r>
      <w:rPr>
        <w:rStyle w:val="CabeceraCar"/>
        <w:rFonts w:ascii="Arial" w:hAnsi="Arial" w:cs="Arial"/>
        <w:lang w:val="es-ES"/>
      </w:rPr>
      <w:fldChar w:fldCharType="separate"/>
    </w:r>
    <w:r>
      <w:rPr>
        <w:rStyle w:val="CabeceraCar"/>
        <w:rFonts w:ascii="Arial" w:hAnsi="Arial" w:cs="Arial"/>
        <w:noProof/>
        <w:lang w:val="es-ES"/>
      </w:rPr>
      <w:t>15</w:t>
    </w:r>
    <w:r>
      <w:rPr>
        <w:rStyle w:val="CabeceraCar"/>
        <w:rFonts w:ascii="Arial" w:hAnsi="Arial" w:cs="Arial"/>
        <w:lang w:val="es-ES"/>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Arial"/>
      </w:rPr>
      <w:id w:val="371113931"/>
      <w:docPartObj>
        <w:docPartGallery w:val="Page Numbers (Top of Page)"/>
        <w:docPartUnique/>
      </w:docPartObj>
    </w:sdtPr>
    <w:sdtEndPr>
      <w:rPr>
        <w:i/>
        <w:iCs/>
        <w:sz w:val="20"/>
        <w:szCs w:val="18"/>
        <w:u w:val="single"/>
      </w:rPr>
    </w:sdtEndPr>
    <w:sdtContent>
      <w:p w14:paraId="14655CAD" w14:textId="1613288D" w:rsidR="00116B5D" w:rsidRPr="003B00D2" w:rsidRDefault="00116B5D" w:rsidP="00883827">
        <w:pPr>
          <w:pStyle w:val="Capalera"/>
          <w:rPr>
            <w:rFonts w:cs="Arial"/>
            <w:i/>
            <w:iCs/>
            <w:sz w:val="20"/>
            <w:szCs w:val="18"/>
            <w:u w:val="single"/>
          </w:rPr>
        </w:pPr>
        <w:hyperlink w:anchor="_ANÁLISIS_DE_REFERENTES" w:history="1">
          <w:r w:rsidRPr="003B00D2">
            <w:rPr>
              <w:rStyle w:val="Enlla"/>
              <w:rFonts w:cs="Arial"/>
              <w:i/>
              <w:iCs/>
              <w:color w:val="auto"/>
              <w:sz w:val="20"/>
              <w:szCs w:val="18"/>
            </w:rPr>
            <w:t xml:space="preserve">CAPÍTULO </w:t>
          </w:r>
          <w:r>
            <w:rPr>
              <w:rStyle w:val="Enlla"/>
              <w:rFonts w:cs="Arial"/>
              <w:i/>
              <w:iCs/>
              <w:color w:val="auto"/>
              <w:sz w:val="20"/>
              <w:szCs w:val="18"/>
            </w:rPr>
            <w:t>2</w:t>
          </w:r>
          <w:r w:rsidRPr="003B00D2">
            <w:rPr>
              <w:rStyle w:val="Enlla"/>
              <w:rFonts w:cs="Arial"/>
              <w:i/>
              <w:iCs/>
              <w:color w:val="auto"/>
              <w:sz w:val="20"/>
              <w:szCs w:val="18"/>
            </w:rPr>
            <w:t>. ANÁLISIS DE REFERENTES</w:t>
          </w:r>
        </w:hyperlink>
        <w:r w:rsidRPr="003B00D2">
          <w:rPr>
            <w:rFonts w:cs="Arial"/>
            <w:i/>
            <w:iCs/>
            <w:sz w:val="20"/>
            <w:szCs w:val="18"/>
            <w:u w:val="single"/>
          </w:rPr>
          <w:ptab w:relativeTo="margin" w:alignment="right" w:leader="none"/>
        </w:r>
        <w:r w:rsidRPr="003B00D2">
          <w:rPr>
            <w:rStyle w:val="CabeceraCar"/>
            <w:rFonts w:ascii="Arial" w:hAnsi="Arial" w:cs="Arial"/>
            <w:lang w:val="es-ES"/>
          </w:rPr>
          <w:fldChar w:fldCharType="begin"/>
        </w:r>
        <w:r w:rsidRPr="003B00D2">
          <w:rPr>
            <w:rStyle w:val="CabeceraCar"/>
            <w:rFonts w:ascii="Arial" w:hAnsi="Arial" w:cs="Arial"/>
            <w:lang w:val="es-ES"/>
          </w:rPr>
          <w:instrText xml:space="preserve"> PAGE   \* MERGEFORMAT </w:instrText>
        </w:r>
        <w:r w:rsidRPr="003B00D2">
          <w:rPr>
            <w:rStyle w:val="CabeceraCar"/>
            <w:rFonts w:ascii="Arial" w:hAnsi="Arial" w:cs="Arial"/>
            <w:lang w:val="es-ES"/>
          </w:rPr>
          <w:fldChar w:fldCharType="separate"/>
        </w:r>
        <w:r w:rsidRPr="003B00D2">
          <w:rPr>
            <w:rStyle w:val="CabeceraCar"/>
            <w:rFonts w:ascii="Arial" w:hAnsi="Arial" w:cs="Arial"/>
          </w:rPr>
          <w:t>5</w:t>
        </w:r>
        <w:r w:rsidRPr="003B00D2">
          <w:rPr>
            <w:rStyle w:val="CabeceraCar"/>
            <w:rFonts w:ascii="Arial" w:hAnsi="Arial" w:cs="Arial"/>
            <w:lang w:val="es-ES"/>
          </w:rPr>
          <w:fldChar w:fldCharType="end"/>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0408508"/>
      <w:docPartObj>
        <w:docPartGallery w:val="Page Numbers (Top of Page)"/>
        <w:docPartUnique/>
      </w:docPartObj>
    </w:sdtPr>
    <w:sdtContent>
      <w:p w14:paraId="09808E9E" w14:textId="0089DED9" w:rsidR="00116B5D" w:rsidRPr="006F4837" w:rsidRDefault="00116B5D" w:rsidP="00765819">
        <w:pPr>
          <w:pStyle w:val="Cabecera"/>
        </w:pPr>
        <w:hyperlink w:anchor="_MARCO_TEÓRICO" w:history="1">
          <w:r w:rsidRPr="003B00D2">
            <w:rPr>
              <w:rStyle w:val="Enlla"/>
              <w:color w:val="auto"/>
            </w:rPr>
            <w:t xml:space="preserve">CAPÍTULO </w:t>
          </w:r>
          <w:r>
            <w:rPr>
              <w:rStyle w:val="Enlla"/>
              <w:color w:val="auto"/>
            </w:rPr>
            <w:t>3</w:t>
          </w:r>
          <w:r w:rsidRPr="003B00D2">
            <w:rPr>
              <w:rStyle w:val="Enlla"/>
              <w:color w:val="auto"/>
            </w:rPr>
            <w:t>. MARCO TEÓRICO</w:t>
          </w:r>
        </w:hyperlink>
        <w:r w:rsidRPr="006F4837">
          <w:ptab w:relativeTo="margin" w:alignment="right" w:leader="none"/>
        </w:r>
        <w:r w:rsidRPr="006F4837">
          <w:fldChar w:fldCharType="begin"/>
        </w:r>
        <w:r w:rsidRPr="006F4837">
          <w:instrText xml:space="preserve"> PAGE   \* MERGEFORMAT </w:instrText>
        </w:r>
        <w:r w:rsidRPr="006F4837">
          <w:fldChar w:fldCharType="separate"/>
        </w:r>
        <w:r>
          <w:t>13</w:t>
        </w:r>
        <w:r w:rsidRPr="006F4837">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Arial"/>
        <w:i/>
        <w:iCs/>
        <w:sz w:val="20"/>
        <w:szCs w:val="20"/>
        <w:u w:val="single"/>
      </w:rPr>
      <w:id w:val="814841218"/>
      <w:docPartObj>
        <w:docPartGallery w:val="Page Numbers (Top of Page)"/>
        <w:docPartUnique/>
      </w:docPartObj>
    </w:sdtPr>
    <w:sdtEndPr>
      <w:rPr>
        <w:rStyle w:val="CabeceraCar"/>
        <w:rFonts w:ascii="Times New Roman" w:hAnsi="Times New Roman"/>
        <w:i w:val="0"/>
        <w:iCs w:val="0"/>
        <w:lang w:val="ca-ES"/>
      </w:rPr>
    </w:sdtEndPr>
    <w:sdtContent>
      <w:p w14:paraId="19303963" w14:textId="6653158E" w:rsidR="00116B5D" w:rsidRPr="00B5679E" w:rsidRDefault="00116B5D" w:rsidP="00EC0919">
        <w:pPr>
          <w:pStyle w:val="Capalera"/>
          <w:rPr>
            <w:rStyle w:val="CabeceraCar"/>
            <w:rFonts w:ascii="Arial" w:hAnsi="Arial" w:cs="Arial"/>
            <w:i w:val="0"/>
            <w:iCs w:val="0"/>
            <w:szCs w:val="20"/>
            <w:lang w:val="es-ES"/>
          </w:rPr>
        </w:pPr>
        <w:hyperlink w:anchor="_DISEÑO_METODOLÓGICO_Y_1" w:history="1">
          <w:r w:rsidRPr="003B00D2">
            <w:rPr>
              <w:rStyle w:val="Enlla"/>
              <w:rFonts w:cs="Arial"/>
              <w:i/>
              <w:iCs/>
              <w:color w:val="auto"/>
              <w:sz w:val="20"/>
              <w:szCs w:val="20"/>
            </w:rPr>
            <w:t xml:space="preserve">CAPÍTULO </w:t>
          </w:r>
          <w:r>
            <w:rPr>
              <w:rStyle w:val="Enlla"/>
              <w:rFonts w:cs="Arial"/>
              <w:i/>
              <w:iCs/>
              <w:color w:val="auto"/>
              <w:sz w:val="20"/>
              <w:szCs w:val="20"/>
            </w:rPr>
            <w:t>4</w:t>
          </w:r>
          <w:r w:rsidRPr="003B00D2">
            <w:rPr>
              <w:rStyle w:val="Enlla"/>
              <w:rFonts w:cs="Arial"/>
              <w:i/>
              <w:iCs/>
              <w:color w:val="auto"/>
              <w:sz w:val="20"/>
              <w:szCs w:val="20"/>
            </w:rPr>
            <w:t>.</w:t>
          </w:r>
          <w:r>
            <w:rPr>
              <w:rStyle w:val="Enlla"/>
              <w:rFonts w:cs="Arial"/>
              <w:i/>
              <w:iCs/>
              <w:color w:val="auto"/>
              <w:sz w:val="20"/>
              <w:szCs w:val="20"/>
            </w:rPr>
            <w:t xml:space="preserve"> OBJETIVOS</w:t>
          </w:r>
        </w:hyperlink>
        <w:r w:rsidRPr="00B5679E">
          <w:rPr>
            <w:rFonts w:cs="Arial"/>
            <w:sz w:val="20"/>
            <w:szCs w:val="20"/>
            <w:u w:val="single"/>
          </w:rPr>
          <w:ptab w:relativeTo="margin" w:alignment="right" w:leader="none"/>
        </w:r>
        <w:r w:rsidRPr="00B5679E">
          <w:rPr>
            <w:rStyle w:val="CabeceraCar"/>
            <w:rFonts w:ascii="Arial" w:hAnsi="Arial" w:cs="Arial"/>
            <w:szCs w:val="20"/>
            <w:lang w:val="es-ES"/>
          </w:rPr>
          <w:t xml:space="preserve"> </w:t>
        </w:r>
        <w:r w:rsidRPr="00B5679E">
          <w:rPr>
            <w:rStyle w:val="CabeceraCar"/>
            <w:rFonts w:ascii="Arial" w:hAnsi="Arial" w:cs="Arial"/>
            <w:szCs w:val="20"/>
            <w:lang w:val="es-ES"/>
          </w:rPr>
          <w:fldChar w:fldCharType="begin"/>
        </w:r>
        <w:r w:rsidRPr="00B5679E">
          <w:rPr>
            <w:rStyle w:val="CabeceraCar"/>
            <w:rFonts w:ascii="Arial" w:hAnsi="Arial" w:cs="Arial"/>
            <w:szCs w:val="20"/>
            <w:lang w:val="es-ES"/>
          </w:rPr>
          <w:instrText xml:space="preserve"> PAGE   \* MERGEFORMAT </w:instrText>
        </w:r>
        <w:r w:rsidRPr="00B5679E">
          <w:rPr>
            <w:rStyle w:val="CabeceraCar"/>
            <w:rFonts w:ascii="Arial" w:hAnsi="Arial" w:cs="Arial"/>
            <w:szCs w:val="20"/>
            <w:lang w:val="es-ES"/>
          </w:rPr>
          <w:fldChar w:fldCharType="separate"/>
        </w:r>
        <w:r w:rsidRPr="00B5679E">
          <w:rPr>
            <w:rStyle w:val="CabeceraCar"/>
            <w:rFonts w:ascii="Arial" w:hAnsi="Arial" w:cs="Arial"/>
            <w:szCs w:val="20"/>
          </w:rPr>
          <w:t>19</w:t>
        </w:r>
        <w:r w:rsidRPr="00B5679E">
          <w:rPr>
            <w:rStyle w:val="CabeceraCar"/>
            <w:rFonts w:ascii="Arial" w:hAnsi="Arial" w:cs="Arial"/>
            <w:szCs w:val="20"/>
            <w:lang w:val="es-ES"/>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Arial"/>
        <w:i/>
        <w:iCs/>
        <w:sz w:val="20"/>
        <w:szCs w:val="20"/>
        <w:u w:val="single"/>
      </w:rPr>
      <w:id w:val="-772094910"/>
      <w:docPartObj>
        <w:docPartGallery w:val="Page Numbers (Top of Page)"/>
        <w:docPartUnique/>
      </w:docPartObj>
    </w:sdtPr>
    <w:sdtEndPr>
      <w:rPr>
        <w:rStyle w:val="CabeceraCar"/>
        <w:rFonts w:ascii="Times New Roman" w:hAnsi="Times New Roman"/>
        <w:i w:val="0"/>
        <w:iCs w:val="0"/>
        <w:lang w:val="ca-ES"/>
      </w:rPr>
    </w:sdtEndPr>
    <w:sdtContent>
      <w:p w14:paraId="478CBB4B" w14:textId="77777777" w:rsidR="00116B5D" w:rsidRPr="00B5679E" w:rsidRDefault="00116B5D" w:rsidP="00883827">
        <w:pPr>
          <w:pStyle w:val="Capalera"/>
          <w:rPr>
            <w:rStyle w:val="CabeceraCar"/>
            <w:rFonts w:ascii="Arial" w:hAnsi="Arial" w:cs="Arial"/>
            <w:i w:val="0"/>
            <w:iCs w:val="0"/>
            <w:szCs w:val="20"/>
            <w:lang w:val="es-ES"/>
          </w:rPr>
        </w:pPr>
        <w:hyperlink w:anchor="_DISEÑO_METODOLÓGICO_Y_1" w:history="1">
          <w:r w:rsidRPr="003B00D2">
            <w:rPr>
              <w:rStyle w:val="Enlla"/>
              <w:rFonts w:cs="Arial"/>
              <w:i/>
              <w:iCs/>
              <w:color w:val="auto"/>
              <w:sz w:val="20"/>
              <w:szCs w:val="20"/>
            </w:rPr>
            <w:t>CAPÍTULO 5. DISEÑO METODOLÓGICO Y CRONOGRAMA</w:t>
          </w:r>
        </w:hyperlink>
        <w:r w:rsidRPr="00B5679E">
          <w:rPr>
            <w:rFonts w:cs="Arial"/>
            <w:sz w:val="20"/>
            <w:szCs w:val="20"/>
            <w:u w:val="single"/>
          </w:rPr>
          <w:ptab w:relativeTo="margin" w:alignment="right" w:leader="none"/>
        </w:r>
        <w:r w:rsidRPr="00B5679E">
          <w:rPr>
            <w:rStyle w:val="CabeceraCar"/>
            <w:rFonts w:ascii="Arial" w:hAnsi="Arial" w:cs="Arial"/>
            <w:szCs w:val="20"/>
            <w:lang w:val="es-ES"/>
          </w:rPr>
          <w:t xml:space="preserve"> </w:t>
        </w:r>
        <w:r w:rsidRPr="00B5679E">
          <w:rPr>
            <w:rStyle w:val="CabeceraCar"/>
            <w:rFonts w:ascii="Arial" w:hAnsi="Arial" w:cs="Arial"/>
            <w:szCs w:val="20"/>
            <w:lang w:val="es-ES"/>
          </w:rPr>
          <w:fldChar w:fldCharType="begin"/>
        </w:r>
        <w:r w:rsidRPr="00B5679E">
          <w:rPr>
            <w:rStyle w:val="CabeceraCar"/>
            <w:rFonts w:ascii="Arial" w:hAnsi="Arial" w:cs="Arial"/>
            <w:szCs w:val="20"/>
            <w:lang w:val="es-ES"/>
          </w:rPr>
          <w:instrText xml:space="preserve"> PAGE   \* MERGEFORMAT </w:instrText>
        </w:r>
        <w:r w:rsidRPr="00B5679E">
          <w:rPr>
            <w:rStyle w:val="CabeceraCar"/>
            <w:rFonts w:ascii="Arial" w:hAnsi="Arial" w:cs="Arial"/>
            <w:szCs w:val="20"/>
            <w:lang w:val="es-ES"/>
          </w:rPr>
          <w:fldChar w:fldCharType="separate"/>
        </w:r>
        <w:r w:rsidRPr="00B5679E">
          <w:rPr>
            <w:rStyle w:val="CabeceraCar"/>
            <w:rFonts w:ascii="Arial" w:hAnsi="Arial" w:cs="Arial"/>
            <w:szCs w:val="20"/>
          </w:rPr>
          <w:t>19</w:t>
        </w:r>
        <w:r w:rsidRPr="00B5679E">
          <w:rPr>
            <w:rStyle w:val="CabeceraCar"/>
            <w:rFonts w:ascii="Arial" w:hAnsi="Arial" w:cs="Arial"/>
            <w:szCs w:val="20"/>
            <w:lang w:val="es-ES"/>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84660"/>
    <w:multiLevelType w:val="hybridMultilevel"/>
    <w:tmpl w:val="0AE67812"/>
    <w:lvl w:ilvl="0" w:tplc="32B8471E">
      <w:start w:val="1"/>
      <w:numFmt w:val="decimal"/>
      <w:lvlText w:val="Capítulo %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 w15:restartNumberingAfterBreak="0">
    <w:nsid w:val="046B2F52"/>
    <w:multiLevelType w:val="multilevel"/>
    <w:tmpl w:val="0942A97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BD730A"/>
    <w:multiLevelType w:val="hybridMultilevel"/>
    <w:tmpl w:val="28243C8C"/>
    <w:lvl w:ilvl="0" w:tplc="A42010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 w15:restartNumberingAfterBreak="0">
    <w:nsid w:val="086668A2"/>
    <w:multiLevelType w:val="hybridMultilevel"/>
    <w:tmpl w:val="8A2C46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CC21B21"/>
    <w:multiLevelType w:val="multilevel"/>
    <w:tmpl w:val="040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CFE2B7A"/>
    <w:multiLevelType w:val="hybridMultilevel"/>
    <w:tmpl w:val="2D687B8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0D9D7DB6"/>
    <w:multiLevelType w:val="hybridMultilevel"/>
    <w:tmpl w:val="34EA670E"/>
    <w:lvl w:ilvl="0" w:tplc="43822C5C">
      <w:numFmt w:val="bullet"/>
      <w:lvlText w:val="-"/>
      <w:lvlJc w:val="left"/>
      <w:pPr>
        <w:ind w:left="720" w:hanging="360"/>
      </w:pPr>
      <w:rPr>
        <w:rFonts w:ascii="Times New Roman" w:eastAsia="Times New Roman" w:hAnsi="Times New Roman" w:cs="Times New Roman"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7" w15:restartNumberingAfterBreak="0">
    <w:nsid w:val="11EC3876"/>
    <w:multiLevelType w:val="multilevel"/>
    <w:tmpl w:val="07D60B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7CE79B5"/>
    <w:multiLevelType w:val="hybridMultilevel"/>
    <w:tmpl w:val="0450E430"/>
    <w:lvl w:ilvl="0" w:tplc="150234B8">
      <w:start w:val="1"/>
      <w:numFmt w:val="bullet"/>
      <w:lvlText w:val="-"/>
      <w:lvlJc w:val="left"/>
      <w:pPr>
        <w:ind w:left="720" w:hanging="360"/>
      </w:pPr>
      <w:rPr>
        <w:rFonts w:ascii="Arial" w:eastAsiaTheme="minorEastAsia" w:hAnsi="Arial" w:cs="Aria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9" w15:restartNumberingAfterBreak="0">
    <w:nsid w:val="1B6D6427"/>
    <w:multiLevelType w:val="multilevel"/>
    <w:tmpl w:val="040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C8604D0"/>
    <w:multiLevelType w:val="hybridMultilevel"/>
    <w:tmpl w:val="72B05AE0"/>
    <w:lvl w:ilvl="0" w:tplc="BBCC2532">
      <w:start w:val="3"/>
      <w:numFmt w:val="bullet"/>
      <w:lvlText w:val="-"/>
      <w:lvlJc w:val="left"/>
      <w:pPr>
        <w:ind w:left="72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1E44591E"/>
    <w:multiLevelType w:val="hybridMultilevel"/>
    <w:tmpl w:val="339680E2"/>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2" w15:restartNumberingAfterBreak="0">
    <w:nsid w:val="1EE60B17"/>
    <w:multiLevelType w:val="hybridMultilevel"/>
    <w:tmpl w:val="20E08C3E"/>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3" w15:restartNumberingAfterBreak="0">
    <w:nsid w:val="24EC37FC"/>
    <w:multiLevelType w:val="hybridMultilevel"/>
    <w:tmpl w:val="993040F6"/>
    <w:lvl w:ilvl="0" w:tplc="378A28C0">
      <w:start w:val="1"/>
      <w:numFmt w:val="decimal"/>
      <w:lvlText w:val="%1."/>
      <w:lvlJc w:val="left"/>
      <w:pPr>
        <w:ind w:left="375" w:hanging="360"/>
      </w:pPr>
      <w:rPr>
        <w:rFonts w:hint="default"/>
      </w:rPr>
    </w:lvl>
    <w:lvl w:ilvl="1" w:tplc="0C0A0019" w:tentative="1">
      <w:start w:val="1"/>
      <w:numFmt w:val="lowerLetter"/>
      <w:lvlText w:val="%2."/>
      <w:lvlJc w:val="left"/>
      <w:pPr>
        <w:ind w:left="1095" w:hanging="360"/>
      </w:pPr>
    </w:lvl>
    <w:lvl w:ilvl="2" w:tplc="0C0A001B" w:tentative="1">
      <w:start w:val="1"/>
      <w:numFmt w:val="lowerRoman"/>
      <w:lvlText w:val="%3."/>
      <w:lvlJc w:val="right"/>
      <w:pPr>
        <w:ind w:left="1815" w:hanging="180"/>
      </w:pPr>
    </w:lvl>
    <w:lvl w:ilvl="3" w:tplc="0C0A000F" w:tentative="1">
      <w:start w:val="1"/>
      <w:numFmt w:val="decimal"/>
      <w:lvlText w:val="%4."/>
      <w:lvlJc w:val="left"/>
      <w:pPr>
        <w:ind w:left="2535" w:hanging="360"/>
      </w:pPr>
    </w:lvl>
    <w:lvl w:ilvl="4" w:tplc="0C0A0019" w:tentative="1">
      <w:start w:val="1"/>
      <w:numFmt w:val="lowerLetter"/>
      <w:lvlText w:val="%5."/>
      <w:lvlJc w:val="left"/>
      <w:pPr>
        <w:ind w:left="3255" w:hanging="360"/>
      </w:pPr>
    </w:lvl>
    <w:lvl w:ilvl="5" w:tplc="0C0A001B" w:tentative="1">
      <w:start w:val="1"/>
      <w:numFmt w:val="lowerRoman"/>
      <w:lvlText w:val="%6."/>
      <w:lvlJc w:val="right"/>
      <w:pPr>
        <w:ind w:left="3975" w:hanging="180"/>
      </w:pPr>
    </w:lvl>
    <w:lvl w:ilvl="6" w:tplc="0C0A000F" w:tentative="1">
      <w:start w:val="1"/>
      <w:numFmt w:val="decimal"/>
      <w:lvlText w:val="%7."/>
      <w:lvlJc w:val="left"/>
      <w:pPr>
        <w:ind w:left="4695" w:hanging="360"/>
      </w:pPr>
    </w:lvl>
    <w:lvl w:ilvl="7" w:tplc="0C0A0019" w:tentative="1">
      <w:start w:val="1"/>
      <w:numFmt w:val="lowerLetter"/>
      <w:lvlText w:val="%8."/>
      <w:lvlJc w:val="left"/>
      <w:pPr>
        <w:ind w:left="5415" w:hanging="360"/>
      </w:pPr>
    </w:lvl>
    <w:lvl w:ilvl="8" w:tplc="0C0A001B" w:tentative="1">
      <w:start w:val="1"/>
      <w:numFmt w:val="lowerRoman"/>
      <w:lvlText w:val="%9."/>
      <w:lvlJc w:val="right"/>
      <w:pPr>
        <w:ind w:left="6135" w:hanging="180"/>
      </w:pPr>
    </w:lvl>
  </w:abstractNum>
  <w:abstractNum w:abstractNumId="14" w15:restartNumberingAfterBreak="0">
    <w:nsid w:val="2BE93701"/>
    <w:multiLevelType w:val="hybridMultilevel"/>
    <w:tmpl w:val="B1DCB1DC"/>
    <w:lvl w:ilvl="0" w:tplc="8DF463CE">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BFD4652"/>
    <w:multiLevelType w:val="multilevel"/>
    <w:tmpl w:val="44D2841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6" w15:restartNumberingAfterBreak="0">
    <w:nsid w:val="2CD8085E"/>
    <w:multiLevelType w:val="hybridMultilevel"/>
    <w:tmpl w:val="5230962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2E1C2F96"/>
    <w:multiLevelType w:val="multilevel"/>
    <w:tmpl w:val="040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2103A65"/>
    <w:multiLevelType w:val="hybridMultilevel"/>
    <w:tmpl w:val="534888A4"/>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9" w15:restartNumberingAfterBreak="0">
    <w:nsid w:val="349868A0"/>
    <w:multiLevelType w:val="multilevel"/>
    <w:tmpl w:val="07D60B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4D931CF"/>
    <w:multiLevelType w:val="hybridMultilevel"/>
    <w:tmpl w:val="4344EC26"/>
    <w:lvl w:ilvl="0" w:tplc="0403000F">
      <w:start w:val="1"/>
      <w:numFmt w:val="decimal"/>
      <w:lvlText w:val="%1."/>
      <w:lvlJc w:val="left"/>
      <w:pPr>
        <w:ind w:left="360" w:hanging="360"/>
      </w:p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21" w15:restartNumberingAfterBreak="0">
    <w:nsid w:val="34E619B9"/>
    <w:multiLevelType w:val="multilevel"/>
    <w:tmpl w:val="393C027C"/>
    <w:lvl w:ilvl="0">
      <w:start w:val="1"/>
      <w:numFmt w:val="decimal"/>
      <w:lvlText w:val="%1."/>
      <w:lvlJc w:val="left"/>
      <w:pPr>
        <w:ind w:left="517"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3A587FF5"/>
    <w:multiLevelType w:val="multilevel"/>
    <w:tmpl w:val="6ECC18A4"/>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36"/>
        <w:szCs w:val="36"/>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0791850"/>
    <w:multiLevelType w:val="hybridMultilevel"/>
    <w:tmpl w:val="2F2060D2"/>
    <w:lvl w:ilvl="0" w:tplc="1A2A25A2">
      <w:numFmt w:val="bullet"/>
      <w:lvlText w:val="-"/>
      <w:lvlJc w:val="left"/>
      <w:pPr>
        <w:ind w:left="720" w:hanging="360"/>
      </w:pPr>
      <w:rPr>
        <w:rFonts w:ascii="Times New Roman" w:eastAsiaTheme="minorEastAsia" w:hAnsi="Times New Roman" w:cs="Times New Roman" w:hint="default"/>
      </w:rPr>
    </w:lvl>
    <w:lvl w:ilvl="1" w:tplc="04030003">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4" w15:restartNumberingAfterBreak="0">
    <w:nsid w:val="47EF6335"/>
    <w:multiLevelType w:val="hybridMultilevel"/>
    <w:tmpl w:val="C5946E6A"/>
    <w:lvl w:ilvl="0" w:tplc="6FAEE49C">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48B17447"/>
    <w:multiLevelType w:val="multilevel"/>
    <w:tmpl w:val="B3C2925C"/>
    <w:lvl w:ilvl="0">
      <w:start w:val="1"/>
      <w:numFmt w:val="decimal"/>
      <w:pStyle w:val="Ttol1"/>
      <w:suff w:val="space"/>
      <w:lvlText w:val="CAPÍTULO %1."/>
      <w:lvlJc w:val="left"/>
      <w:pPr>
        <w:ind w:left="357" w:hanging="357"/>
      </w:pPr>
      <w:rPr>
        <w:rFonts w:hint="default"/>
        <w:sz w:val="36"/>
        <w:szCs w:val="24"/>
      </w:rPr>
    </w:lvl>
    <w:lvl w:ilvl="1">
      <w:start w:val="1"/>
      <w:numFmt w:val="decimal"/>
      <w:pStyle w:val="Ttol2"/>
      <w:suff w:val="space"/>
      <w:lvlText w:val="%1.%2."/>
      <w:lvlJc w:val="left"/>
      <w:pPr>
        <w:ind w:left="357" w:hanging="357"/>
      </w:pPr>
      <w:rPr>
        <w:rFonts w:hint="default"/>
      </w:rPr>
    </w:lvl>
    <w:lvl w:ilvl="2">
      <w:start w:val="1"/>
      <w:numFmt w:val="decimal"/>
      <w:pStyle w:val="Ttol3"/>
      <w:suff w:val="space"/>
      <w:lvlText w:val="%1.%2.%3."/>
      <w:lvlJc w:val="left"/>
      <w:pPr>
        <w:ind w:left="357" w:hanging="357"/>
      </w:pPr>
      <w:rPr>
        <w:rFonts w:hint="default"/>
      </w:rPr>
    </w:lvl>
    <w:lvl w:ilvl="3">
      <w:start w:val="1"/>
      <w:numFmt w:val="decimal"/>
      <w:pStyle w:val="Ttol4"/>
      <w:suff w:val="space"/>
      <w:lvlText w:val="%1.%2.%3.%4."/>
      <w:lvlJc w:val="left"/>
      <w:pPr>
        <w:ind w:left="357" w:hanging="357"/>
      </w:pPr>
      <w:rPr>
        <w:rFonts w:ascii="Arial" w:hAnsi="Arial" w:cs="Arial"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Ttol5"/>
      <w:suff w:val="space"/>
      <w:lvlText w:val="%1.%2.%3.%4.%5."/>
      <w:lvlJc w:val="left"/>
      <w:pPr>
        <w:ind w:left="357" w:hanging="357"/>
      </w:pPr>
      <w:rPr>
        <w:rFonts w:hint="default"/>
      </w:rPr>
    </w:lvl>
    <w:lvl w:ilvl="5">
      <w:start w:val="1"/>
      <w:numFmt w:val="decimal"/>
      <w:suff w:val="space"/>
      <w:lvlText w:val="%1.%2.%3.%4.%5.%6."/>
      <w:lvlJc w:val="left"/>
      <w:pPr>
        <w:ind w:left="357" w:hanging="357"/>
      </w:pPr>
      <w:rPr>
        <w:rFonts w:hint="default"/>
      </w:rPr>
    </w:lvl>
    <w:lvl w:ilvl="6">
      <w:start w:val="1"/>
      <w:numFmt w:val="decimal"/>
      <w:suff w:val="space"/>
      <w:lvlText w:val="%1.%2.%3.%4.%5.%6.%7."/>
      <w:lvlJc w:val="left"/>
      <w:pPr>
        <w:ind w:left="357" w:hanging="357"/>
      </w:pPr>
      <w:rPr>
        <w:rFonts w:hint="default"/>
      </w:rPr>
    </w:lvl>
    <w:lvl w:ilvl="7">
      <w:start w:val="1"/>
      <w:numFmt w:val="decimal"/>
      <w:suff w:val="space"/>
      <w:lvlText w:val="%1.%2.%3.%4.%5.%6.%7.%8."/>
      <w:lvlJc w:val="left"/>
      <w:pPr>
        <w:ind w:left="357" w:hanging="357"/>
      </w:pPr>
      <w:rPr>
        <w:rFonts w:hint="default"/>
      </w:rPr>
    </w:lvl>
    <w:lvl w:ilvl="8">
      <w:start w:val="1"/>
      <w:numFmt w:val="decimal"/>
      <w:suff w:val="space"/>
      <w:lvlText w:val="%1.%2.%3.%4.%5.%6.%7.%8.%9."/>
      <w:lvlJc w:val="left"/>
      <w:pPr>
        <w:ind w:left="357" w:hanging="357"/>
      </w:pPr>
      <w:rPr>
        <w:rFonts w:hint="default"/>
      </w:rPr>
    </w:lvl>
  </w:abstractNum>
  <w:abstractNum w:abstractNumId="26" w15:restartNumberingAfterBreak="0">
    <w:nsid w:val="4E845AE8"/>
    <w:multiLevelType w:val="hybridMultilevel"/>
    <w:tmpl w:val="921EFD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3911D6A"/>
    <w:multiLevelType w:val="hybridMultilevel"/>
    <w:tmpl w:val="5BD20750"/>
    <w:lvl w:ilvl="0" w:tplc="87B81A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8" w15:restartNumberingAfterBreak="0">
    <w:nsid w:val="546C73C6"/>
    <w:multiLevelType w:val="hybridMultilevel"/>
    <w:tmpl w:val="8A62406A"/>
    <w:lvl w:ilvl="0" w:tplc="0403000F">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9" w15:restartNumberingAfterBreak="0">
    <w:nsid w:val="546F6F12"/>
    <w:multiLevelType w:val="hybridMultilevel"/>
    <w:tmpl w:val="A90EF7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587250A9"/>
    <w:multiLevelType w:val="hybridMultilevel"/>
    <w:tmpl w:val="5C6AEBF4"/>
    <w:lvl w:ilvl="0" w:tplc="0403000F">
      <w:start w:val="1"/>
      <w:numFmt w:val="decimal"/>
      <w:lvlText w:val="%1."/>
      <w:lvlJc w:val="left"/>
      <w:pPr>
        <w:ind w:left="360" w:hanging="360"/>
      </w:p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31" w15:restartNumberingAfterBreak="0">
    <w:nsid w:val="6B420520"/>
    <w:multiLevelType w:val="hybridMultilevel"/>
    <w:tmpl w:val="72FA67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6BA90919"/>
    <w:multiLevelType w:val="hybridMultilevel"/>
    <w:tmpl w:val="66345E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6E9C1C1E"/>
    <w:multiLevelType w:val="hybridMultilevel"/>
    <w:tmpl w:val="CEC4DEE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4" w15:restartNumberingAfterBreak="0">
    <w:nsid w:val="771D62AC"/>
    <w:multiLevelType w:val="multilevel"/>
    <w:tmpl w:val="0B62F6A8"/>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5" w15:restartNumberingAfterBreak="0">
    <w:nsid w:val="77402F3E"/>
    <w:multiLevelType w:val="multilevel"/>
    <w:tmpl w:val="0974E10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83C6FF0"/>
    <w:multiLevelType w:val="hybridMultilevel"/>
    <w:tmpl w:val="D16EFED6"/>
    <w:lvl w:ilvl="0" w:tplc="300ECDD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794110D1"/>
    <w:multiLevelType w:val="hybridMultilevel"/>
    <w:tmpl w:val="043EF7A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8" w15:restartNumberingAfterBreak="0">
    <w:nsid w:val="79C556C3"/>
    <w:multiLevelType w:val="hybridMultilevel"/>
    <w:tmpl w:val="592C5226"/>
    <w:lvl w:ilvl="0" w:tplc="8DF463CE">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7A2B2746"/>
    <w:multiLevelType w:val="hybridMultilevel"/>
    <w:tmpl w:val="C86EA062"/>
    <w:lvl w:ilvl="0" w:tplc="8DF463CE">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3"/>
  </w:num>
  <w:num w:numId="2">
    <w:abstractNumId w:val="27"/>
  </w:num>
  <w:num w:numId="3">
    <w:abstractNumId w:val="32"/>
  </w:num>
  <w:num w:numId="4">
    <w:abstractNumId w:val="36"/>
  </w:num>
  <w:num w:numId="5">
    <w:abstractNumId w:val="29"/>
  </w:num>
  <w:num w:numId="6">
    <w:abstractNumId w:val="37"/>
  </w:num>
  <w:num w:numId="7">
    <w:abstractNumId w:val="16"/>
  </w:num>
  <w:num w:numId="8">
    <w:abstractNumId w:val="3"/>
  </w:num>
  <w:num w:numId="9">
    <w:abstractNumId w:val="2"/>
  </w:num>
  <w:num w:numId="10">
    <w:abstractNumId w:val="26"/>
  </w:num>
  <w:num w:numId="11">
    <w:abstractNumId w:val="31"/>
  </w:num>
  <w:num w:numId="12">
    <w:abstractNumId w:val="24"/>
  </w:num>
  <w:num w:numId="13">
    <w:abstractNumId w:val="39"/>
  </w:num>
  <w:num w:numId="14">
    <w:abstractNumId w:val="19"/>
  </w:num>
  <w:num w:numId="15">
    <w:abstractNumId w:val="7"/>
  </w:num>
  <w:num w:numId="16">
    <w:abstractNumId w:val="13"/>
  </w:num>
  <w:num w:numId="17">
    <w:abstractNumId w:val="15"/>
  </w:num>
  <w:num w:numId="18">
    <w:abstractNumId w:val="10"/>
  </w:num>
  <w:num w:numId="19">
    <w:abstractNumId w:val="5"/>
  </w:num>
  <w:num w:numId="20">
    <w:abstractNumId w:val="28"/>
  </w:num>
  <w:num w:numId="21">
    <w:abstractNumId w:val="38"/>
  </w:num>
  <w:num w:numId="22">
    <w:abstractNumId w:val="14"/>
  </w:num>
  <w:num w:numId="23">
    <w:abstractNumId w:val="30"/>
  </w:num>
  <w:num w:numId="24">
    <w:abstractNumId w:val="21"/>
  </w:num>
  <w:num w:numId="25">
    <w:abstractNumId w:val="35"/>
  </w:num>
  <w:num w:numId="26">
    <w:abstractNumId w:val="17"/>
  </w:num>
  <w:num w:numId="27">
    <w:abstractNumId w:val="9"/>
  </w:num>
  <w:num w:numId="28">
    <w:abstractNumId w:val="22"/>
  </w:num>
  <w:num w:numId="29">
    <w:abstractNumId w:val="34"/>
  </w:num>
  <w:num w:numId="30">
    <w:abstractNumId w:val="6"/>
  </w:num>
  <w:num w:numId="31">
    <w:abstractNumId w:val="20"/>
  </w:num>
  <w:num w:numId="32">
    <w:abstractNumId w:val="4"/>
  </w:num>
  <w:num w:numId="33">
    <w:abstractNumId w:val="23"/>
  </w:num>
  <w:num w:numId="34">
    <w:abstractNumId w:val="11"/>
  </w:num>
  <w:num w:numId="35">
    <w:abstractNumId w:val="25"/>
  </w:num>
  <w:num w:numId="36">
    <w:abstractNumId w:val="1"/>
  </w:num>
  <w:num w:numId="3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8"/>
  </w:num>
  <w:num w:numId="39">
    <w:abstractNumId w:val="18"/>
  </w:num>
  <w:num w:numId="40">
    <w:abstractNumId w:val="12"/>
  </w:num>
  <w:num w:numId="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QAiSwtTIzNTCzMDMyUdpeDU4uLM/DyQAiPDWgAqenauLQAAAA=="/>
  </w:docVars>
  <w:rsids>
    <w:rsidRoot w:val="00A05F4B"/>
    <w:rsid w:val="0000064B"/>
    <w:rsid w:val="000015E4"/>
    <w:rsid w:val="00002072"/>
    <w:rsid w:val="0000255A"/>
    <w:rsid w:val="00004C0A"/>
    <w:rsid w:val="000052C9"/>
    <w:rsid w:val="0000630B"/>
    <w:rsid w:val="000132F4"/>
    <w:rsid w:val="0001459F"/>
    <w:rsid w:val="00020CEF"/>
    <w:rsid w:val="00020D21"/>
    <w:rsid w:val="00020F4D"/>
    <w:rsid w:val="00025937"/>
    <w:rsid w:val="00027435"/>
    <w:rsid w:val="0003032D"/>
    <w:rsid w:val="00033C98"/>
    <w:rsid w:val="00033ED8"/>
    <w:rsid w:val="00041600"/>
    <w:rsid w:val="00051CF0"/>
    <w:rsid w:val="00053C8A"/>
    <w:rsid w:val="00057C90"/>
    <w:rsid w:val="00061298"/>
    <w:rsid w:val="000621ED"/>
    <w:rsid w:val="00065B93"/>
    <w:rsid w:val="00071F9B"/>
    <w:rsid w:val="00074D99"/>
    <w:rsid w:val="000763BE"/>
    <w:rsid w:val="00080B33"/>
    <w:rsid w:val="0008526B"/>
    <w:rsid w:val="00092555"/>
    <w:rsid w:val="000978A1"/>
    <w:rsid w:val="000A2A0D"/>
    <w:rsid w:val="000A7166"/>
    <w:rsid w:val="000A75C0"/>
    <w:rsid w:val="000B5247"/>
    <w:rsid w:val="000B54B5"/>
    <w:rsid w:val="000B70F4"/>
    <w:rsid w:val="000C0FF6"/>
    <w:rsid w:val="000C6D98"/>
    <w:rsid w:val="000C7820"/>
    <w:rsid w:val="000C79F7"/>
    <w:rsid w:val="000D02D6"/>
    <w:rsid w:val="000D5BAF"/>
    <w:rsid w:val="000D76FD"/>
    <w:rsid w:val="000E116B"/>
    <w:rsid w:val="000E13FF"/>
    <w:rsid w:val="000E4A0E"/>
    <w:rsid w:val="000E51CE"/>
    <w:rsid w:val="000E6A0D"/>
    <w:rsid w:val="000F06FC"/>
    <w:rsid w:val="000F4E5D"/>
    <w:rsid w:val="000F626D"/>
    <w:rsid w:val="000F7ACD"/>
    <w:rsid w:val="00103F33"/>
    <w:rsid w:val="00104521"/>
    <w:rsid w:val="0010509A"/>
    <w:rsid w:val="00106E96"/>
    <w:rsid w:val="0010701A"/>
    <w:rsid w:val="00112EF1"/>
    <w:rsid w:val="0011510C"/>
    <w:rsid w:val="00116B5D"/>
    <w:rsid w:val="001204EB"/>
    <w:rsid w:val="00124B42"/>
    <w:rsid w:val="001310D3"/>
    <w:rsid w:val="001406A5"/>
    <w:rsid w:val="00151642"/>
    <w:rsid w:val="001534DA"/>
    <w:rsid w:val="0015723E"/>
    <w:rsid w:val="0016114B"/>
    <w:rsid w:val="0016421B"/>
    <w:rsid w:val="001658C0"/>
    <w:rsid w:val="0017370F"/>
    <w:rsid w:val="00177608"/>
    <w:rsid w:val="00187F06"/>
    <w:rsid w:val="00194901"/>
    <w:rsid w:val="001952A8"/>
    <w:rsid w:val="0019621A"/>
    <w:rsid w:val="00196563"/>
    <w:rsid w:val="001A0ECA"/>
    <w:rsid w:val="001A1A30"/>
    <w:rsid w:val="001A3A4D"/>
    <w:rsid w:val="001B11A2"/>
    <w:rsid w:val="001B2BAB"/>
    <w:rsid w:val="001B3BA7"/>
    <w:rsid w:val="001B46F3"/>
    <w:rsid w:val="001B485B"/>
    <w:rsid w:val="001B51B4"/>
    <w:rsid w:val="001B5E25"/>
    <w:rsid w:val="001B66B9"/>
    <w:rsid w:val="001B6A14"/>
    <w:rsid w:val="001B6E2B"/>
    <w:rsid w:val="001C3673"/>
    <w:rsid w:val="001D0A0F"/>
    <w:rsid w:val="001D14D3"/>
    <w:rsid w:val="001D1763"/>
    <w:rsid w:val="001D19BA"/>
    <w:rsid w:val="001D715E"/>
    <w:rsid w:val="001D7255"/>
    <w:rsid w:val="001E0D65"/>
    <w:rsid w:val="001E4C14"/>
    <w:rsid w:val="001E6D51"/>
    <w:rsid w:val="00201C09"/>
    <w:rsid w:val="00201C69"/>
    <w:rsid w:val="00204A33"/>
    <w:rsid w:val="00207459"/>
    <w:rsid w:val="0020755D"/>
    <w:rsid w:val="00207F49"/>
    <w:rsid w:val="0021314A"/>
    <w:rsid w:val="002136C2"/>
    <w:rsid w:val="00215FAC"/>
    <w:rsid w:val="00217076"/>
    <w:rsid w:val="00223F13"/>
    <w:rsid w:val="00226263"/>
    <w:rsid w:val="00231467"/>
    <w:rsid w:val="00231E09"/>
    <w:rsid w:val="00233C68"/>
    <w:rsid w:val="00234549"/>
    <w:rsid w:val="00241AE6"/>
    <w:rsid w:val="00241DA4"/>
    <w:rsid w:val="00242E03"/>
    <w:rsid w:val="00243FB3"/>
    <w:rsid w:val="002471F3"/>
    <w:rsid w:val="00250095"/>
    <w:rsid w:val="00253478"/>
    <w:rsid w:val="00255A0F"/>
    <w:rsid w:val="00260FF2"/>
    <w:rsid w:val="00270474"/>
    <w:rsid w:val="00276841"/>
    <w:rsid w:val="0028558B"/>
    <w:rsid w:val="002862DE"/>
    <w:rsid w:val="00286763"/>
    <w:rsid w:val="0028786F"/>
    <w:rsid w:val="0029469D"/>
    <w:rsid w:val="002A0090"/>
    <w:rsid w:val="002A26D7"/>
    <w:rsid w:val="002A2B21"/>
    <w:rsid w:val="002A4981"/>
    <w:rsid w:val="002A7AA7"/>
    <w:rsid w:val="002B0B17"/>
    <w:rsid w:val="002B1ACD"/>
    <w:rsid w:val="002B4388"/>
    <w:rsid w:val="002B68AB"/>
    <w:rsid w:val="002B68E7"/>
    <w:rsid w:val="002C23C2"/>
    <w:rsid w:val="002C5CD1"/>
    <w:rsid w:val="002C6DBD"/>
    <w:rsid w:val="002D1EAB"/>
    <w:rsid w:val="002D428D"/>
    <w:rsid w:val="002D752E"/>
    <w:rsid w:val="002D7941"/>
    <w:rsid w:val="002D7A48"/>
    <w:rsid w:val="002D7C8D"/>
    <w:rsid w:val="002E3530"/>
    <w:rsid w:val="002E6D90"/>
    <w:rsid w:val="00301B42"/>
    <w:rsid w:val="003022D6"/>
    <w:rsid w:val="0030355E"/>
    <w:rsid w:val="00312F67"/>
    <w:rsid w:val="00314099"/>
    <w:rsid w:val="0031455F"/>
    <w:rsid w:val="00315928"/>
    <w:rsid w:val="00316A06"/>
    <w:rsid w:val="00325B68"/>
    <w:rsid w:val="00331FF3"/>
    <w:rsid w:val="00333F1A"/>
    <w:rsid w:val="0033413D"/>
    <w:rsid w:val="0033485F"/>
    <w:rsid w:val="0033714E"/>
    <w:rsid w:val="00337725"/>
    <w:rsid w:val="00337D79"/>
    <w:rsid w:val="003405B2"/>
    <w:rsid w:val="00341546"/>
    <w:rsid w:val="003461A7"/>
    <w:rsid w:val="0035343B"/>
    <w:rsid w:val="00354840"/>
    <w:rsid w:val="003563E6"/>
    <w:rsid w:val="00357B13"/>
    <w:rsid w:val="0036044E"/>
    <w:rsid w:val="0037180C"/>
    <w:rsid w:val="003741E8"/>
    <w:rsid w:val="003828B5"/>
    <w:rsid w:val="00384AEB"/>
    <w:rsid w:val="00392C23"/>
    <w:rsid w:val="00395050"/>
    <w:rsid w:val="0039693C"/>
    <w:rsid w:val="003A43A2"/>
    <w:rsid w:val="003B00D2"/>
    <w:rsid w:val="003B017E"/>
    <w:rsid w:val="003B1538"/>
    <w:rsid w:val="003B4F79"/>
    <w:rsid w:val="003B6430"/>
    <w:rsid w:val="003B6C72"/>
    <w:rsid w:val="003C321D"/>
    <w:rsid w:val="003D59C8"/>
    <w:rsid w:val="003D7529"/>
    <w:rsid w:val="003E0A47"/>
    <w:rsid w:val="003E3C26"/>
    <w:rsid w:val="003E7D5A"/>
    <w:rsid w:val="004004CF"/>
    <w:rsid w:val="00400DAE"/>
    <w:rsid w:val="00405317"/>
    <w:rsid w:val="004077AF"/>
    <w:rsid w:val="004216F7"/>
    <w:rsid w:val="00423D52"/>
    <w:rsid w:val="004263D5"/>
    <w:rsid w:val="004304E3"/>
    <w:rsid w:val="00432CDB"/>
    <w:rsid w:val="0044062B"/>
    <w:rsid w:val="004456F2"/>
    <w:rsid w:val="004471D6"/>
    <w:rsid w:val="00452F4E"/>
    <w:rsid w:val="00453D12"/>
    <w:rsid w:val="004549A3"/>
    <w:rsid w:val="004553F0"/>
    <w:rsid w:val="004564FA"/>
    <w:rsid w:val="00457485"/>
    <w:rsid w:val="00460403"/>
    <w:rsid w:val="0046450A"/>
    <w:rsid w:val="00466094"/>
    <w:rsid w:val="004705D2"/>
    <w:rsid w:val="00475291"/>
    <w:rsid w:val="004754FE"/>
    <w:rsid w:val="004825A5"/>
    <w:rsid w:val="00483BE1"/>
    <w:rsid w:val="00483E3D"/>
    <w:rsid w:val="0048564F"/>
    <w:rsid w:val="004A0746"/>
    <w:rsid w:val="004A0F41"/>
    <w:rsid w:val="004A7880"/>
    <w:rsid w:val="004B0EDC"/>
    <w:rsid w:val="004B2D24"/>
    <w:rsid w:val="004B50A3"/>
    <w:rsid w:val="004B58CD"/>
    <w:rsid w:val="004C76E1"/>
    <w:rsid w:val="004D0171"/>
    <w:rsid w:val="004D03AF"/>
    <w:rsid w:val="004D1284"/>
    <w:rsid w:val="004D2673"/>
    <w:rsid w:val="004D2900"/>
    <w:rsid w:val="004D2D48"/>
    <w:rsid w:val="004D4F61"/>
    <w:rsid w:val="004E406B"/>
    <w:rsid w:val="004E427A"/>
    <w:rsid w:val="004E7180"/>
    <w:rsid w:val="004E7BE6"/>
    <w:rsid w:val="004F1201"/>
    <w:rsid w:val="004F1F1A"/>
    <w:rsid w:val="004F4715"/>
    <w:rsid w:val="00503B91"/>
    <w:rsid w:val="0050410F"/>
    <w:rsid w:val="005076E5"/>
    <w:rsid w:val="00510552"/>
    <w:rsid w:val="00510F4E"/>
    <w:rsid w:val="00511431"/>
    <w:rsid w:val="00512A95"/>
    <w:rsid w:val="00513C07"/>
    <w:rsid w:val="00515A53"/>
    <w:rsid w:val="005218D3"/>
    <w:rsid w:val="00522F05"/>
    <w:rsid w:val="00522FB5"/>
    <w:rsid w:val="00524352"/>
    <w:rsid w:val="00525766"/>
    <w:rsid w:val="00525B46"/>
    <w:rsid w:val="00525B67"/>
    <w:rsid w:val="00530003"/>
    <w:rsid w:val="005300A6"/>
    <w:rsid w:val="0053194B"/>
    <w:rsid w:val="00532B34"/>
    <w:rsid w:val="0053626E"/>
    <w:rsid w:val="005403F9"/>
    <w:rsid w:val="00542146"/>
    <w:rsid w:val="005426B7"/>
    <w:rsid w:val="00545011"/>
    <w:rsid w:val="00545607"/>
    <w:rsid w:val="00545FE9"/>
    <w:rsid w:val="005468EF"/>
    <w:rsid w:val="00550ED7"/>
    <w:rsid w:val="005521FB"/>
    <w:rsid w:val="00552729"/>
    <w:rsid w:val="00552C77"/>
    <w:rsid w:val="00554FFE"/>
    <w:rsid w:val="0055624C"/>
    <w:rsid w:val="00557CE2"/>
    <w:rsid w:val="0056381E"/>
    <w:rsid w:val="00570197"/>
    <w:rsid w:val="00572182"/>
    <w:rsid w:val="00575CD5"/>
    <w:rsid w:val="005773B7"/>
    <w:rsid w:val="00581890"/>
    <w:rsid w:val="00583857"/>
    <w:rsid w:val="00587F8E"/>
    <w:rsid w:val="00591FAE"/>
    <w:rsid w:val="00595E8B"/>
    <w:rsid w:val="005A2A40"/>
    <w:rsid w:val="005A41AE"/>
    <w:rsid w:val="005B059C"/>
    <w:rsid w:val="005B21A9"/>
    <w:rsid w:val="005B37EA"/>
    <w:rsid w:val="005B60E4"/>
    <w:rsid w:val="005C3941"/>
    <w:rsid w:val="005C4538"/>
    <w:rsid w:val="005C6C27"/>
    <w:rsid w:val="005D13C7"/>
    <w:rsid w:val="005D1FE5"/>
    <w:rsid w:val="005D24E4"/>
    <w:rsid w:val="005D551D"/>
    <w:rsid w:val="005D57B4"/>
    <w:rsid w:val="005D63A0"/>
    <w:rsid w:val="005E0F1C"/>
    <w:rsid w:val="005E32FF"/>
    <w:rsid w:val="005E59C0"/>
    <w:rsid w:val="005F02AB"/>
    <w:rsid w:val="005F17EE"/>
    <w:rsid w:val="005F33D3"/>
    <w:rsid w:val="005F4960"/>
    <w:rsid w:val="00602D3B"/>
    <w:rsid w:val="00611C90"/>
    <w:rsid w:val="00616922"/>
    <w:rsid w:val="00616E7D"/>
    <w:rsid w:val="0062213B"/>
    <w:rsid w:val="00622412"/>
    <w:rsid w:val="00624ADB"/>
    <w:rsid w:val="00626DAE"/>
    <w:rsid w:val="00627F6C"/>
    <w:rsid w:val="0063407C"/>
    <w:rsid w:val="00637159"/>
    <w:rsid w:val="006426F0"/>
    <w:rsid w:val="00642FC4"/>
    <w:rsid w:val="00656C4F"/>
    <w:rsid w:val="00657206"/>
    <w:rsid w:val="006603EA"/>
    <w:rsid w:val="00662973"/>
    <w:rsid w:val="00663BC6"/>
    <w:rsid w:val="00671740"/>
    <w:rsid w:val="006808A2"/>
    <w:rsid w:val="006835F7"/>
    <w:rsid w:val="0068569E"/>
    <w:rsid w:val="00687C24"/>
    <w:rsid w:val="00690445"/>
    <w:rsid w:val="006911DD"/>
    <w:rsid w:val="00692209"/>
    <w:rsid w:val="006927BF"/>
    <w:rsid w:val="00693185"/>
    <w:rsid w:val="006965AA"/>
    <w:rsid w:val="006A1A5B"/>
    <w:rsid w:val="006A6995"/>
    <w:rsid w:val="006A6AF3"/>
    <w:rsid w:val="006A75D4"/>
    <w:rsid w:val="006A7B6B"/>
    <w:rsid w:val="006B0A43"/>
    <w:rsid w:val="006B1767"/>
    <w:rsid w:val="006B190A"/>
    <w:rsid w:val="006B1ABD"/>
    <w:rsid w:val="006B2126"/>
    <w:rsid w:val="006B2FEA"/>
    <w:rsid w:val="006B5585"/>
    <w:rsid w:val="006B6DD7"/>
    <w:rsid w:val="006B7F53"/>
    <w:rsid w:val="006C38F0"/>
    <w:rsid w:val="006C51B9"/>
    <w:rsid w:val="006C682C"/>
    <w:rsid w:val="006C69A6"/>
    <w:rsid w:val="006C7C25"/>
    <w:rsid w:val="006D1994"/>
    <w:rsid w:val="006D29AC"/>
    <w:rsid w:val="006D4776"/>
    <w:rsid w:val="006E0CA6"/>
    <w:rsid w:val="006E5143"/>
    <w:rsid w:val="006E5834"/>
    <w:rsid w:val="006E6D01"/>
    <w:rsid w:val="006E74C9"/>
    <w:rsid w:val="006F02BA"/>
    <w:rsid w:val="006F17BA"/>
    <w:rsid w:val="006F1FFD"/>
    <w:rsid w:val="006F4837"/>
    <w:rsid w:val="006F5E31"/>
    <w:rsid w:val="00702CAA"/>
    <w:rsid w:val="00710D8B"/>
    <w:rsid w:val="00711812"/>
    <w:rsid w:val="00712135"/>
    <w:rsid w:val="0071601E"/>
    <w:rsid w:val="0071606B"/>
    <w:rsid w:val="00722C10"/>
    <w:rsid w:val="00727055"/>
    <w:rsid w:val="00731ADE"/>
    <w:rsid w:val="00736216"/>
    <w:rsid w:val="00736FE1"/>
    <w:rsid w:val="007513A7"/>
    <w:rsid w:val="00752150"/>
    <w:rsid w:val="00754683"/>
    <w:rsid w:val="00755B25"/>
    <w:rsid w:val="007567C3"/>
    <w:rsid w:val="0076226F"/>
    <w:rsid w:val="00763969"/>
    <w:rsid w:val="00765819"/>
    <w:rsid w:val="00771AD8"/>
    <w:rsid w:val="00773E81"/>
    <w:rsid w:val="00776D5C"/>
    <w:rsid w:val="00776F6A"/>
    <w:rsid w:val="0077701D"/>
    <w:rsid w:val="007856DA"/>
    <w:rsid w:val="00785E6A"/>
    <w:rsid w:val="007916BB"/>
    <w:rsid w:val="0079383E"/>
    <w:rsid w:val="00793936"/>
    <w:rsid w:val="0079774A"/>
    <w:rsid w:val="007A288C"/>
    <w:rsid w:val="007A3A81"/>
    <w:rsid w:val="007A3D9B"/>
    <w:rsid w:val="007A4A30"/>
    <w:rsid w:val="007B6DE3"/>
    <w:rsid w:val="007B71FA"/>
    <w:rsid w:val="007C447D"/>
    <w:rsid w:val="007C46E0"/>
    <w:rsid w:val="007D2366"/>
    <w:rsid w:val="007D3A3C"/>
    <w:rsid w:val="007D484F"/>
    <w:rsid w:val="007E147B"/>
    <w:rsid w:val="007F027C"/>
    <w:rsid w:val="007F1699"/>
    <w:rsid w:val="007F253D"/>
    <w:rsid w:val="007F2738"/>
    <w:rsid w:val="007F45BD"/>
    <w:rsid w:val="007F621D"/>
    <w:rsid w:val="007F7B7E"/>
    <w:rsid w:val="00800065"/>
    <w:rsid w:val="00801748"/>
    <w:rsid w:val="008046BF"/>
    <w:rsid w:val="00805428"/>
    <w:rsid w:val="008065B7"/>
    <w:rsid w:val="008126FB"/>
    <w:rsid w:val="0081484D"/>
    <w:rsid w:val="008175A8"/>
    <w:rsid w:val="008176D4"/>
    <w:rsid w:val="00817A32"/>
    <w:rsid w:val="0082063A"/>
    <w:rsid w:val="00825300"/>
    <w:rsid w:val="008259F1"/>
    <w:rsid w:val="0082737D"/>
    <w:rsid w:val="0083059B"/>
    <w:rsid w:val="00832CCF"/>
    <w:rsid w:val="00833071"/>
    <w:rsid w:val="00836591"/>
    <w:rsid w:val="008367D4"/>
    <w:rsid w:val="00837753"/>
    <w:rsid w:val="00843CA1"/>
    <w:rsid w:val="008443DF"/>
    <w:rsid w:val="00844D19"/>
    <w:rsid w:val="0084595C"/>
    <w:rsid w:val="00850C4E"/>
    <w:rsid w:val="00854E92"/>
    <w:rsid w:val="00857A25"/>
    <w:rsid w:val="00862D7A"/>
    <w:rsid w:val="00866470"/>
    <w:rsid w:val="00866A2C"/>
    <w:rsid w:val="00870574"/>
    <w:rsid w:val="00871D24"/>
    <w:rsid w:val="00873337"/>
    <w:rsid w:val="00873D5E"/>
    <w:rsid w:val="008769E9"/>
    <w:rsid w:val="00876BC1"/>
    <w:rsid w:val="00877098"/>
    <w:rsid w:val="008804F5"/>
    <w:rsid w:val="00883827"/>
    <w:rsid w:val="00883F0C"/>
    <w:rsid w:val="00885262"/>
    <w:rsid w:val="0088577C"/>
    <w:rsid w:val="008907AC"/>
    <w:rsid w:val="00892354"/>
    <w:rsid w:val="00892DA0"/>
    <w:rsid w:val="00892DD2"/>
    <w:rsid w:val="00893E0C"/>
    <w:rsid w:val="00896E64"/>
    <w:rsid w:val="00897A52"/>
    <w:rsid w:val="008A085C"/>
    <w:rsid w:val="008A19A9"/>
    <w:rsid w:val="008A2713"/>
    <w:rsid w:val="008A5584"/>
    <w:rsid w:val="008A6589"/>
    <w:rsid w:val="008A7E2F"/>
    <w:rsid w:val="008B0B25"/>
    <w:rsid w:val="008B3D2D"/>
    <w:rsid w:val="008B423A"/>
    <w:rsid w:val="008B4FE1"/>
    <w:rsid w:val="008B6EBE"/>
    <w:rsid w:val="008D11DD"/>
    <w:rsid w:val="008D4798"/>
    <w:rsid w:val="008D7455"/>
    <w:rsid w:val="008D7E2F"/>
    <w:rsid w:val="008E60C3"/>
    <w:rsid w:val="008F3F0F"/>
    <w:rsid w:val="008F5413"/>
    <w:rsid w:val="008F6AA8"/>
    <w:rsid w:val="00900952"/>
    <w:rsid w:val="00912428"/>
    <w:rsid w:val="00914A04"/>
    <w:rsid w:val="00920354"/>
    <w:rsid w:val="009207DD"/>
    <w:rsid w:val="00923A4A"/>
    <w:rsid w:val="0092556C"/>
    <w:rsid w:val="00926793"/>
    <w:rsid w:val="00927CD0"/>
    <w:rsid w:val="00933263"/>
    <w:rsid w:val="0093404F"/>
    <w:rsid w:val="00934585"/>
    <w:rsid w:val="00934983"/>
    <w:rsid w:val="00937954"/>
    <w:rsid w:val="00937B04"/>
    <w:rsid w:val="00937D1C"/>
    <w:rsid w:val="0094012D"/>
    <w:rsid w:val="009402C6"/>
    <w:rsid w:val="009412F0"/>
    <w:rsid w:val="009459D3"/>
    <w:rsid w:val="0095035B"/>
    <w:rsid w:val="0095404F"/>
    <w:rsid w:val="00955F1D"/>
    <w:rsid w:val="009568AC"/>
    <w:rsid w:val="00957205"/>
    <w:rsid w:val="009610BE"/>
    <w:rsid w:val="009635E9"/>
    <w:rsid w:val="009650AE"/>
    <w:rsid w:val="00966E3A"/>
    <w:rsid w:val="0097391B"/>
    <w:rsid w:val="009746D0"/>
    <w:rsid w:val="00975A97"/>
    <w:rsid w:val="00976D0D"/>
    <w:rsid w:val="009807C3"/>
    <w:rsid w:val="00980834"/>
    <w:rsid w:val="00983236"/>
    <w:rsid w:val="0098461A"/>
    <w:rsid w:val="009A0EE0"/>
    <w:rsid w:val="009A26F1"/>
    <w:rsid w:val="009A558C"/>
    <w:rsid w:val="009A72B4"/>
    <w:rsid w:val="009B089A"/>
    <w:rsid w:val="009B2CD7"/>
    <w:rsid w:val="009B5BC2"/>
    <w:rsid w:val="009B6627"/>
    <w:rsid w:val="009B6C74"/>
    <w:rsid w:val="009C2DE9"/>
    <w:rsid w:val="009C3833"/>
    <w:rsid w:val="009C523F"/>
    <w:rsid w:val="009C525F"/>
    <w:rsid w:val="009C7EB7"/>
    <w:rsid w:val="009D0628"/>
    <w:rsid w:val="009D2F47"/>
    <w:rsid w:val="009D7354"/>
    <w:rsid w:val="009D7C89"/>
    <w:rsid w:val="009E2A0E"/>
    <w:rsid w:val="009E3292"/>
    <w:rsid w:val="009E5826"/>
    <w:rsid w:val="009E6262"/>
    <w:rsid w:val="009F1C17"/>
    <w:rsid w:val="009F3A41"/>
    <w:rsid w:val="009F4E76"/>
    <w:rsid w:val="009F64FA"/>
    <w:rsid w:val="00A00FCE"/>
    <w:rsid w:val="00A05F4B"/>
    <w:rsid w:val="00A06D10"/>
    <w:rsid w:val="00A0721B"/>
    <w:rsid w:val="00A073DB"/>
    <w:rsid w:val="00A1089D"/>
    <w:rsid w:val="00A11782"/>
    <w:rsid w:val="00A130E4"/>
    <w:rsid w:val="00A13F99"/>
    <w:rsid w:val="00A17BEC"/>
    <w:rsid w:val="00A17C87"/>
    <w:rsid w:val="00A235CA"/>
    <w:rsid w:val="00A238E2"/>
    <w:rsid w:val="00A24686"/>
    <w:rsid w:val="00A24873"/>
    <w:rsid w:val="00A25D11"/>
    <w:rsid w:val="00A32B7E"/>
    <w:rsid w:val="00A42218"/>
    <w:rsid w:val="00A42F08"/>
    <w:rsid w:val="00A45533"/>
    <w:rsid w:val="00A45943"/>
    <w:rsid w:val="00A46D55"/>
    <w:rsid w:val="00A47C26"/>
    <w:rsid w:val="00A50A41"/>
    <w:rsid w:val="00A516C6"/>
    <w:rsid w:val="00A53790"/>
    <w:rsid w:val="00A55BF4"/>
    <w:rsid w:val="00A6409E"/>
    <w:rsid w:val="00A64162"/>
    <w:rsid w:val="00A64F95"/>
    <w:rsid w:val="00A66D14"/>
    <w:rsid w:val="00A673D2"/>
    <w:rsid w:val="00A767A5"/>
    <w:rsid w:val="00A82F2D"/>
    <w:rsid w:val="00A8324A"/>
    <w:rsid w:val="00A84A26"/>
    <w:rsid w:val="00A90687"/>
    <w:rsid w:val="00A92AEE"/>
    <w:rsid w:val="00A9416B"/>
    <w:rsid w:val="00A947B7"/>
    <w:rsid w:val="00A94A0A"/>
    <w:rsid w:val="00A94B2A"/>
    <w:rsid w:val="00AA053F"/>
    <w:rsid w:val="00AA1AB0"/>
    <w:rsid w:val="00AA22CF"/>
    <w:rsid w:val="00AA32F5"/>
    <w:rsid w:val="00AA6F8A"/>
    <w:rsid w:val="00AB04E3"/>
    <w:rsid w:val="00AB1055"/>
    <w:rsid w:val="00AB413C"/>
    <w:rsid w:val="00AB4155"/>
    <w:rsid w:val="00AB471F"/>
    <w:rsid w:val="00AC1DFF"/>
    <w:rsid w:val="00AC2FE4"/>
    <w:rsid w:val="00AC3F6C"/>
    <w:rsid w:val="00AC4162"/>
    <w:rsid w:val="00AC421F"/>
    <w:rsid w:val="00AC72F8"/>
    <w:rsid w:val="00AD7D60"/>
    <w:rsid w:val="00AE13B3"/>
    <w:rsid w:val="00AE1683"/>
    <w:rsid w:val="00AE2A16"/>
    <w:rsid w:val="00AE330A"/>
    <w:rsid w:val="00AE3A30"/>
    <w:rsid w:val="00AE70A8"/>
    <w:rsid w:val="00AF0948"/>
    <w:rsid w:val="00AF1111"/>
    <w:rsid w:val="00AF1CC9"/>
    <w:rsid w:val="00AF24B7"/>
    <w:rsid w:val="00AF2A85"/>
    <w:rsid w:val="00AF352A"/>
    <w:rsid w:val="00AF6C6E"/>
    <w:rsid w:val="00B01158"/>
    <w:rsid w:val="00B037A0"/>
    <w:rsid w:val="00B1191E"/>
    <w:rsid w:val="00B12A44"/>
    <w:rsid w:val="00B1555E"/>
    <w:rsid w:val="00B17F0F"/>
    <w:rsid w:val="00B21F70"/>
    <w:rsid w:val="00B25C6C"/>
    <w:rsid w:val="00B2655F"/>
    <w:rsid w:val="00B2731C"/>
    <w:rsid w:val="00B3160A"/>
    <w:rsid w:val="00B3522E"/>
    <w:rsid w:val="00B3623B"/>
    <w:rsid w:val="00B50B53"/>
    <w:rsid w:val="00B5222B"/>
    <w:rsid w:val="00B53078"/>
    <w:rsid w:val="00B54D74"/>
    <w:rsid w:val="00B550F4"/>
    <w:rsid w:val="00B5679E"/>
    <w:rsid w:val="00B64780"/>
    <w:rsid w:val="00B6491E"/>
    <w:rsid w:val="00B65141"/>
    <w:rsid w:val="00B67D00"/>
    <w:rsid w:val="00B72446"/>
    <w:rsid w:val="00B74369"/>
    <w:rsid w:val="00B75359"/>
    <w:rsid w:val="00B76420"/>
    <w:rsid w:val="00B855D4"/>
    <w:rsid w:val="00B85AF6"/>
    <w:rsid w:val="00B90BD6"/>
    <w:rsid w:val="00B94A67"/>
    <w:rsid w:val="00B96320"/>
    <w:rsid w:val="00BA0C2D"/>
    <w:rsid w:val="00BA1E97"/>
    <w:rsid w:val="00BA2D6D"/>
    <w:rsid w:val="00BA3537"/>
    <w:rsid w:val="00BA40BF"/>
    <w:rsid w:val="00BA5BC9"/>
    <w:rsid w:val="00BB22D5"/>
    <w:rsid w:val="00BB23A6"/>
    <w:rsid w:val="00BB3896"/>
    <w:rsid w:val="00BB6841"/>
    <w:rsid w:val="00BB6E7A"/>
    <w:rsid w:val="00BC0D45"/>
    <w:rsid w:val="00BC206E"/>
    <w:rsid w:val="00BC5873"/>
    <w:rsid w:val="00BD1616"/>
    <w:rsid w:val="00BD1F75"/>
    <w:rsid w:val="00BD298E"/>
    <w:rsid w:val="00BE2363"/>
    <w:rsid w:val="00BE3E53"/>
    <w:rsid w:val="00BE6403"/>
    <w:rsid w:val="00BE65A6"/>
    <w:rsid w:val="00BF04E1"/>
    <w:rsid w:val="00BF0652"/>
    <w:rsid w:val="00BF0C2E"/>
    <w:rsid w:val="00BF245A"/>
    <w:rsid w:val="00BF39B4"/>
    <w:rsid w:val="00BF4FD4"/>
    <w:rsid w:val="00BF6605"/>
    <w:rsid w:val="00C00956"/>
    <w:rsid w:val="00C00A45"/>
    <w:rsid w:val="00C05C99"/>
    <w:rsid w:val="00C0793E"/>
    <w:rsid w:val="00C106A5"/>
    <w:rsid w:val="00C11E7D"/>
    <w:rsid w:val="00C14B5F"/>
    <w:rsid w:val="00C15423"/>
    <w:rsid w:val="00C16750"/>
    <w:rsid w:val="00C20783"/>
    <w:rsid w:val="00C22B38"/>
    <w:rsid w:val="00C23BFB"/>
    <w:rsid w:val="00C24605"/>
    <w:rsid w:val="00C25C3D"/>
    <w:rsid w:val="00C303D1"/>
    <w:rsid w:val="00C31670"/>
    <w:rsid w:val="00C33AD5"/>
    <w:rsid w:val="00C36018"/>
    <w:rsid w:val="00C40E73"/>
    <w:rsid w:val="00C41166"/>
    <w:rsid w:val="00C4254B"/>
    <w:rsid w:val="00C438B6"/>
    <w:rsid w:val="00C4418D"/>
    <w:rsid w:val="00C469F2"/>
    <w:rsid w:val="00C46C08"/>
    <w:rsid w:val="00C5110A"/>
    <w:rsid w:val="00C51330"/>
    <w:rsid w:val="00C538FA"/>
    <w:rsid w:val="00C55748"/>
    <w:rsid w:val="00C5596C"/>
    <w:rsid w:val="00C642F1"/>
    <w:rsid w:val="00C66AF9"/>
    <w:rsid w:val="00C73565"/>
    <w:rsid w:val="00C737C1"/>
    <w:rsid w:val="00C74AE7"/>
    <w:rsid w:val="00C76CAE"/>
    <w:rsid w:val="00C77202"/>
    <w:rsid w:val="00C82218"/>
    <w:rsid w:val="00C8596F"/>
    <w:rsid w:val="00C90FF8"/>
    <w:rsid w:val="00C940FD"/>
    <w:rsid w:val="00CA0965"/>
    <w:rsid w:val="00CA13AA"/>
    <w:rsid w:val="00CA13B6"/>
    <w:rsid w:val="00CA35EF"/>
    <w:rsid w:val="00CA79DC"/>
    <w:rsid w:val="00CB0C95"/>
    <w:rsid w:val="00CB4988"/>
    <w:rsid w:val="00CB71F9"/>
    <w:rsid w:val="00CC00E8"/>
    <w:rsid w:val="00CC3A0B"/>
    <w:rsid w:val="00CC53BC"/>
    <w:rsid w:val="00CC6A55"/>
    <w:rsid w:val="00CC73BF"/>
    <w:rsid w:val="00CD00D0"/>
    <w:rsid w:val="00CD2F64"/>
    <w:rsid w:val="00CD42B3"/>
    <w:rsid w:val="00CE0F4B"/>
    <w:rsid w:val="00CE350F"/>
    <w:rsid w:val="00CE3ECC"/>
    <w:rsid w:val="00CE42C3"/>
    <w:rsid w:val="00CF438C"/>
    <w:rsid w:val="00CF4B46"/>
    <w:rsid w:val="00CF5302"/>
    <w:rsid w:val="00D01B4F"/>
    <w:rsid w:val="00D02878"/>
    <w:rsid w:val="00D0739B"/>
    <w:rsid w:val="00D10201"/>
    <w:rsid w:val="00D2026F"/>
    <w:rsid w:val="00D23826"/>
    <w:rsid w:val="00D315C5"/>
    <w:rsid w:val="00D346C6"/>
    <w:rsid w:val="00D35ED1"/>
    <w:rsid w:val="00D42493"/>
    <w:rsid w:val="00D42A78"/>
    <w:rsid w:val="00D43184"/>
    <w:rsid w:val="00D501FC"/>
    <w:rsid w:val="00D52BF2"/>
    <w:rsid w:val="00D52D45"/>
    <w:rsid w:val="00D55F28"/>
    <w:rsid w:val="00D56E08"/>
    <w:rsid w:val="00D60970"/>
    <w:rsid w:val="00D628F5"/>
    <w:rsid w:val="00D6344F"/>
    <w:rsid w:val="00D6435C"/>
    <w:rsid w:val="00D6575E"/>
    <w:rsid w:val="00D71B4B"/>
    <w:rsid w:val="00D74D09"/>
    <w:rsid w:val="00D82653"/>
    <w:rsid w:val="00D839FC"/>
    <w:rsid w:val="00D843A1"/>
    <w:rsid w:val="00D86B2F"/>
    <w:rsid w:val="00D87E07"/>
    <w:rsid w:val="00D87EB4"/>
    <w:rsid w:val="00D90CD4"/>
    <w:rsid w:val="00D93A73"/>
    <w:rsid w:val="00D94D5F"/>
    <w:rsid w:val="00D9515E"/>
    <w:rsid w:val="00D95CBD"/>
    <w:rsid w:val="00D96113"/>
    <w:rsid w:val="00DB5A84"/>
    <w:rsid w:val="00DB5E7C"/>
    <w:rsid w:val="00DC28BF"/>
    <w:rsid w:val="00DC3FA1"/>
    <w:rsid w:val="00DD130D"/>
    <w:rsid w:val="00DD1C96"/>
    <w:rsid w:val="00DD40B3"/>
    <w:rsid w:val="00DD4943"/>
    <w:rsid w:val="00DD5AD7"/>
    <w:rsid w:val="00DD667B"/>
    <w:rsid w:val="00DD6D1A"/>
    <w:rsid w:val="00DE047B"/>
    <w:rsid w:val="00DE2C43"/>
    <w:rsid w:val="00DE621C"/>
    <w:rsid w:val="00DE7B8A"/>
    <w:rsid w:val="00DF1CD9"/>
    <w:rsid w:val="00DF2B1D"/>
    <w:rsid w:val="00DF37AB"/>
    <w:rsid w:val="00DF3B2F"/>
    <w:rsid w:val="00DF4A77"/>
    <w:rsid w:val="00DF64E5"/>
    <w:rsid w:val="00DF688D"/>
    <w:rsid w:val="00E0252E"/>
    <w:rsid w:val="00E0401A"/>
    <w:rsid w:val="00E04428"/>
    <w:rsid w:val="00E05BB3"/>
    <w:rsid w:val="00E072BC"/>
    <w:rsid w:val="00E10EF7"/>
    <w:rsid w:val="00E14347"/>
    <w:rsid w:val="00E143C1"/>
    <w:rsid w:val="00E21242"/>
    <w:rsid w:val="00E229C8"/>
    <w:rsid w:val="00E30F5A"/>
    <w:rsid w:val="00E31017"/>
    <w:rsid w:val="00E3140F"/>
    <w:rsid w:val="00E320EE"/>
    <w:rsid w:val="00E35D11"/>
    <w:rsid w:val="00E41F0E"/>
    <w:rsid w:val="00E4223E"/>
    <w:rsid w:val="00E42BEC"/>
    <w:rsid w:val="00E46623"/>
    <w:rsid w:val="00E5063F"/>
    <w:rsid w:val="00E516B9"/>
    <w:rsid w:val="00E51B1E"/>
    <w:rsid w:val="00E52FEC"/>
    <w:rsid w:val="00E53D8F"/>
    <w:rsid w:val="00E55332"/>
    <w:rsid w:val="00E55335"/>
    <w:rsid w:val="00E5639A"/>
    <w:rsid w:val="00E5654A"/>
    <w:rsid w:val="00E56EDF"/>
    <w:rsid w:val="00E61014"/>
    <w:rsid w:val="00E61F4D"/>
    <w:rsid w:val="00E62286"/>
    <w:rsid w:val="00E64F3A"/>
    <w:rsid w:val="00E73D75"/>
    <w:rsid w:val="00E75840"/>
    <w:rsid w:val="00E766D2"/>
    <w:rsid w:val="00E76C5A"/>
    <w:rsid w:val="00E779EF"/>
    <w:rsid w:val="00E8317E"/>
    <w:rsid w:val="00E91EFA"/>
    <w:rsid w:val="00E93564"/>
    <w:rsid w:val="00E937D1"/>
    <w:rsid w:val="00EA06EC"/>
    <w:rsid w:val="00EA13E3"/>
    <w:rsid w:val="00EA27E5"/>
    <w:rsid w:val="00EA3991"/>
    <w:rsid w:val="00EA7818"/>
    <w:rsid w:val="00EB27BC"/>
    <w:rsid w:val="00EB2D4E"/>
    <w:rsid w:val="00EB3894"/>
    <w:rsid w:val="00EB68B3"/>
    <w:rsid w:val="00EC055D"/>
    <w:rsid w:val="00EC0919"/>
    <w:rsid w:val="00EC10F6"/>
    <w:rsid w:val="00EC196F"/>
    <w:rsid w:val="00EC23CE"/>
    <w:rsid w:val="00EC3596"/>
    <w:rsid w:val="00EC3A3A"/>
    <w:rsid w:val="00EC7956"/>
    <w:rsid w:val="00ED19C1"/>
    <w:rsid w:val="00ED784F"/>
    <w:rsid w:val="00EE1E38"/>
    <w:rsid w:val="00EE2AD0"/>
    <w:rsid w:val="00EE4C97"/>
    <w:rsid w:val="00EE5814"/>
    <w:rsid w:val="00EE6F6F"/>
    <w:rsid w:val="00EF4964"/>
    <w:rsid w:val="00EF7114"/>
    <w:rsid w:val="00F02915"/>
    <w:rsid w:val="00F0606B"/>
    <w:rsid w:val="00F0653C"/>
    <w:rsid w:val="00F11780"/>
    <w:rsid w:val="00F12A08"/>
    <w:rsid w:val="00F13BBA"/>
    <w:rsid w:val="00F16449"/>
    <w:rsid w:val="00F172E1"/>
    <w:rsid w:val="00F239BD"/>
    <w:rsid w:val="00F2684B"/>
    <w:rsid w:val="00F26B66"/>
    <w:rsid w:val="00F312E7"/>
    <w:rsid w:val="00F347CE"/>
    <w:rsid w:val="00F40131"/>
    <w:rsid w:val="00F42CE2"/>
    <w:rsid w:val="00F43372"/>
    <w:rsid w:val="00F44191"/>
    <w:rsid w:val="00F45A46"/>
    <w:rsid w:val="00F461B2"/>
    <w:rsid w:val="00F46807"/>
    <w:rsid w:val="00F52290"/>
    <w:rsid w:val="00F539A3"/>
    <w:rsid w:val="00F632E9"/>
    <w:rsid w:val="00F70A41"/>
    <w:rsid w:val="00F73A65"/>
    <w:rsid w:val="00F74B4D"/>
    <w:rsid w:val="00F80AE6"/>
    <w:rsid w:val="00F8789A"/>
    <w:rsid w:val="00F962B7"/>
    <w:rsid w:val="00F97AFC"/>
    <w:rsid w:val="00FA134B"/>
    <w:rsid w:val="00FA340F"/>
    <w:rsid w:val="00FA353C"/>
    <w:rsid w:val="00FA47DD"/>
    <w:rsid w:val="00FB3BD8"/>
    <w:rsid w:val="00FB4B32"/>
    <w:rsid w:val="00FB556B"/>
    <w:rsid w:val="00FB7157"/>
    <w:rsid w:val="00FB7A57"/>
    <w:rsid w:val="00FC3F15"/>
    <w:rsid w:val="00FC51B8"/>
    <w:rsid w:val="00FC66AE"/>
    <w:rsid w:val="00FC6897"/>
    <w:rsid w:val="00FD1214"/>
    <w:rsid w:val="00FD2D9C"/>
    <w:rsid w:val="00FD3C38"/>
    <w:rsid w:val="00FD3D65"/>
    <w:rsid w:val="00FE0294"/>
    <w:rsid w:val="00FE732B"/>
    <w:rsid w:val="00FE7477"/>
    <w:rsid w:val="00FE7B01"/>
    <w:rsid w:val="00FF16C6"/>
    <w:rsid w:val="00FF1E90"/>
    <w:rsid w:val="00FF6121"/>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210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ES" w:eastAsia="es-ES" w:bidi="ar-SA"/>
      </w:rPr>
    </w:rPrDefault>
    <w:pPrDefault>
      <w:pPr>
        <w:spacing w:after="20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3537"/>
    <w:pPr>
      <w:spacing w:before="240" w:after="0"/>
      <w:jc w:val="both"/>
    </w:pPr>
    <w:rPr>
      <w:rFonts w:ascii="Arial" w:hAnsi="Arial"/>
      <w:sz w:val="24"/>
    </w:rPr>
  </w:style>
  <w:style w:type="paragraph" w:styleId="Ttol1">
    <w:name w:val="heading 1"/>
    <w:basedOn w:val="Ttol2"/>
    <w:next w:val="Normal"/>
    <w:link w:val="Ttol1Car"/>
    <w:uiPriority w:val="9"/>
    <w:qFormat/>
    <w:rsid w:val="009610BE"/>
    <w:pPr>
      <w:numPr>
        <w:ilvl w:val="0"/>
      </w:numPr>
      <w:spacing w:before="0"/>
      <w:outlineLvl w:val="0"/>
    </w:pPr>
    <w:rPr>
      <w:sz w:val="36"/>
      <w:szCs w:val="32"/>
    </w:rPr>
  </w:style>
  <w:style w:type="paragraph" w:styleId="Ttol2">
    <w:name w:val="heading 2"/>
    <w:basedOn w:val="Pargrafdellista"/>
    <w:next w:val="Normal"/>
    <w:link w:val="Ttol2Car"/>
    <w:uiPriority w:val="9"/>
    <w:unhideWhenUsed/>
    <w:qFormat/>
    <w:rsid w:val="00975A97"/>
    <w:pPr>
      <w:numPr>
        <w:ilvl w:val="1"/>
        <w:numId w:val="35"/>
      </w:numPr>
      <w:outlineLvl w:val="1"/>
    </w:pPr>
    <w:rPr>
      <w:rFonts w:eastAsiaTheme="majorEastAsia"/>
      <w:b/>
      <w:bCs/>
      <w:sz w:val="32"/>
      <w:szCs w:val="24"/>
      <w:shd w:val="clear" w:color="auto" w:fill="FFFFFF"/>
    </w:rPr>
  </w:style>
  <w:style w:type="paragraph" w:styleId="Ttol3">
    <w:name w:val="heading 3"/>
    <w:basedOn w:val="Ttol2"/>
    <w:next w:val="Normal"/>
    <w:link w:val="Ttol3Car"/>
    <w:uiPriority w:val="9"/>
    <w:unhideWhenUsed/>
    <w:qFormat/>
    <w:rsid w:val="00975A97"/>
    <w:pPr>
      <w:numPr>
        <w:ilvl w:val="2"/>
      </w:numPr>
      <w:outlineLvl w:val="2"/>
    </w:pPr>
    <w:rPr>
      <w:sz w:val="28"/>
      <w:szCs w:val="22"/>
    </w:rPr>
  </w:style>
  <w:style w:type="paragraph" w:styleId="Ttol4">
    <w:name w:val="heading 4"/>
    <w:basedOn w:val="Ttol3"/>
    <w:next w:val="Normal"/>
    <w:link w:val="Ttol4Car"/>
    <w:uiPriority w:val="9"/>
    <w:unhideWhenUsed/>
    <w:qFormat/>
    <w:rsid w:val="00DD130D"/>
    <w:pPr>
      <w:numPr>
        <w:ilvl w:val="3"/>
      </w:numPr>
      <w:outlineLvl w:val="3"/>
    </w:pPr>
    <w:rPr>
      <w:szCs w:val="20"/>
    </w:rPr>
  </w:style>
  <w:style w:type="paragraph" w:styleId="Ttol5">
    <w:name w:val="heading 5"/>
    <w:basedOn w:val="Ttol4"/>
    <w:next w:val="Normal"/>
    <w:link w:val="Ttol5Car"/>
    <w:uiPriority w:val="9"/>
    <w:unhideWhenUsed/>
    <w:qFormat/>
    <w:rsid w:val="00DF4A77"/>
    <w:pPr>
      <w:numPr>
        <w:ilvl w:val="4"/>
      </w:numPr>
      <w:outlineLvl w:val="4"/>
    </w:pPr>
    <w:rPr>
      <w:szCs w:val="18"/>
    </w:rPr>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styleId="Pargrafdellista">
    <w:name w:val="List Paragraph"/>
    <w:basedOn w:val="Normal"/>
    <w:uiPriority w:val="34"/>
    <w:qFormat/>
    <w:rsid w:val="00FD2D9C"/>
    <w:pPr>
      <w:ind w:left="720"/>
      <w:contextualSpacing/>
    </w:pPr>
  </w:style>
  <w:style w:type="character" w:customStyle="1" w:styleId="Ttol2Car">
    <w:name w:val="Títol 2 Car"/>
    <w:basedOn w:val="Lletraperdefectedelpargraf"/>
    <w:link w:val="Ttol2"/>
    <w:uiPriority w:val="9"/>
    <w:rsid w:val="00975A97"/>
    <w:rPr>
      <w:rFonts w:ascii="Arial" w:eastAsiaTheme="majorEastAsia" w:hAnsi="Arial"/>
      <w:b/>
      <w:bCs/>
      <w:sz w:val="32"/>
      <w:szCs w:val="24"/>
    </w:rPr>
  </w:style>
  <w:style w:type="character" w:customStyle="1" w:styleId="Ttol1Car">
    <w:name w:val="Títol 1 Car"/>
    <w:basedOn w:val="Lletraperdefectedelpargraf"/>
    <w:link w:val="Ttol1"/>
    <w:uiPriority w:val="9"/>
    <w:rsid w:val="009610BE"/>
    <w:rPr>
      <w:rFonts w:ascii="Arial" w:eastAsiaTheme="majorEastAsia" w:hAnsi="Arial"/>
      <w:b/>
      <w:bCs/>
      <w:sz w:val="36"/>
      <w:szCs w:val="32"/>
    </w:rPr>
  </w:style>
  <w:style w:type="character" w:customStyle="1" w:styleId="Ttol3Car">
    <w:name w:val="Títol 3 Car"/>
    <w:basedOn w:val="Lletraperdefectedelpargraf"/>
    <w:link w:val="Ttol3"/>
    <w:uiPriority w:val="9"/>
    <w:rsid w:val="00975A97"/>
    <w:rPr>
      <w:rFonts w:ascii="Arial" w:eastAsiaTheme="majorEastAsia" w:hAnsi="Arial"/>
      <w:b/>
      <w:bCs/>
      <w:sz w:val="28"/>
    </w:rPr>
  </w:style>
  <w:style w:type="character" w:customStyle="1" w:styleId="Ttol4Car">
    <w:name w:val="Títol 4 Car"/>
    <w:basedOn w:val="Lletraperdefectedelpargraf"/>
    <w:link w:val="Ttol4"/>
    <w:uiPriority w:val="9"/>
    <w:rsid w:val="00DD130D"/>
    <w:rPr>
      <w:rFonts w:ascii="Arial" w:eastAsiaTheme="majorEastAsia" w:hAnsi="Arial"/>
      <w:b/>
      <w:bCs/>
      <w:sz w:val="28"/>
      <w:szCs w:val="20"/>
    </w:rPr>
  </w:style>
  <w:style w:type="character" w:customStyle="1" w:styleId="Ttol5Car">
    <w:name w:val="Títol 5 Car"/>
    <w:basedOn w:val="Lletraperdefectedelpargraf"/>
    <w:link w:val="Ttol5"/>
    <w:uiPriority w:val="9"/>
    <w:rsid w:val="00DF4A77"/>
    <w:rPr>
      <w:rFonts w:ascii="Times New Roman" w:eastAsiaTheme="majorEastAsia" w:hAnsi="Times New Roman"/>
      <w:b/>
      <w:bCs/>
      <w:sz w:val="24"/>
      <w:szCs w:val="18"/>
    </w:rPr>
  </w:style>
  <w:style w:type="paragraph" w:styleId="Textdeglobus">
    <w:name w:val="Balloon Text"/>
    <w:basedOn w:val="Normal"/>
    <w:link w:val="TextdeglobusCar"/>
    <w:uiPriority w:val="99"/>
    <w:semiHidden/>
    <w:unhideWhenUsed/>
    <w:rsid w:val="007513A7"/>
    <w:pPr>
      <w:spacing w:line="240" w:lineRule="auto"/>
    </w:pPr>
    <w:rPr>
      <w:rFonts w:ascii="Tahoma" w:hAnsi="Tahoma" w:cs="Tahoma"/>
      <w:sz w:val="16"/>
      <w:szCs w:val="16"/>
    </w:rPr>
  </w:style>
  <w:style w:type="character" w:customStyle="1" w:styleId="TextdeglobusCar">
    <w:name w:val="Text de globus Car"/>
    <w:basedOn w:val="Lletraperdefectedelpargraf"/>
    <w:link w:val="Textdeglobus"/>
    <w:uiPriority w:val="99"/>
    <w:semiHidden/>
    <w:rsid w:val="007513A7"/>
    <w:rPr>
      <w:rFonts w:ascii="Tahoma" w:hAnsi="Tahoma" w:cs="Tahoma"/>
      <w:sz w:val="16"/>
      <w:szCs w:val="16"/>
      <w:lang w:val="ca-ES"/>
    </w:rPr>
  </w:style>
  <w:style w:type="paragraph" w:styleId="Capalera">
    <w:name w:val="header"/>
    <w:basedOn w:val="Normal"/>
    <w:link w:val="CapaleraCar"/>
    <w:uiPriority w:val="99"/>
    <w:unhideWhenUsed/>
    <w:rsid w:val="00B74369"/>
    <w:pPr>
      <w:tabs>
        <w:tab w:val="center" w:pos="4252"/>
        <w:tab w:val="right" w:pos="8504"/>
      </w:tabs>
      <w:spacing w:line="240" w:lineRule="auto"/>
    </w:pPr>
  </w:style>
  <w:style w:type="character" w:customStyle="1" w:styleId="CapaleraCar">
    <w:name w:val="Capçalera Car"/>
    <w:basedOn w:val="Lletraperdefectedelpargraf"/>
    <w:link w:val="Capalera"/>
    <w:uiPriority w:val="99"/>
    <w:rsid w:val="00B74369"/>
    <w:rPr>
      <w:lang w:val="ca-ES"/>
    </w:rPr>
  </w:style>
  <w:style w:type="paragraph" w:styleId="Peu">
    <w:name w:val="footer"/>
    <w:basedOn w:val="Normal"/>
    <w:link w:val="PeuCar"/>
    <w:uiPriority w:val="99"/>
    <w:unhideWhenUsed/>
    <w:rsid w:val="00B74369"/>
    <w:pPr>
      <w:tabs>
        <w:tab w:val="center" w:pos="4252"/>
        <w:tab w:val="right" w:pos="8504"/>
      </w:tabs>
      <w:spacing w:line="240" w:lineRule="auto"/>
    </w:pPr>
  </w:style>
  <w:style w:type="character" w:customStyle="1" w:styleId="PeuCar">
    <w:name w:val="Peu Car"/>
    <w:basedOn w:val="Lletraperdefectedelpargraf"/>
    <w:link w:val="Peu"/>
    <w:uiPriority w:val="99"/>
    <w:rsid w:val="00B74369"/>
    <w:rPr>
      <w:lang w:val="ca-ES"/>
    </w:rPr>
  </w:style>
  <w:style w:type="table" w:styleId="Taulaambquadrcula">
    <w:name w:val="Table Grid"/>
    <w:basedOn w:val="Taulanormal"/>
    <w:uiPriority w:val="59"/>
    <w:rsid w:val="00223F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DC1">
    <w:name w:val="toc 1"/>
    <w:basedOn w:val="Normal"/>
    <w:next w:val="Normal"/>
    <w:autoRedefine/>
    <w:uiPriority w:val="39"/>
    <w:unhideWhenUsed/>
    <w:rsid w:val="00EB3894"/>
    <w:pPr>
      <w:spacing w:before="120"/>
      <w:jc w:val="left"/>
    </w:pPr>
    <w:rPr>
      <w:rFonts w:cstheme="minorHAnsi"/>
      <w:b/>
      <w:bCs/>
      <w:iCs/>
      <w:sz w:val="28"/>
      <w:szCs w:val="24"/>
    </w:rPr>
  </w:style>
  <w:style w:type="character" w:styleId="Enlla">
    <w:name w:val="Hyperlink"/>
    <w:basedOn w:val="Lletraperdefectedelpargraf"/>
    <w:uiPriority w:val="99"/>
    <w:unhideWhenUsed/>
    <w:rsid w:val="009D7354"/>
    <w:rPr>
      <w:color w:val="0000FF" w:themeColor="hyperlink"/>
      <w:u w:val="single"/>
    </w:rPr>
  </w:style>
  <w:style w:type="paragraph" w:styleId="IDC2">
    <w:name w:val="toc 2"/>
    <w:basedOn w:val="Normal"/>
    <w:next w:val="Normal"/>
    <w:autoRedefine/>
    <w:uiPriority w:val="39"/>
    <w:unhideWhenUsed/>
    <w:rsid w:val="00EB3894"/>
    <w:pPr>
      <w:spacing w:before="120"/>
      <w:ind w:left="240"/>
      <w:jc w:val="left"/>
    </w:pPr>
    <w:rPr>
      <w:rFonts w:cstheme="minorHAnsi"/>
      <w:bCs/>
    </w:rPr>
  </w:style>
  <w:style w:type="paragraph" w:styleId="Llegenda">
    <w:name w:val="caption"/>
    <w:basedOn w:val="Normal"/>
    <w:next w:val="Normal"/>
    <w:uiPriority w:val="35"/>
    <w:unhideWhenUsed/>
    <w:qFormat/>
    <w:rsid w:val="00975A97"/>
    <w:pPr>
      <w:spacing w:line="480" w:lineRule="auto"/>
      <w:jc w:val="center"/>
    </w:pPr>
    <w:rPr>
      <w:b/>
      <w:bCs/>
      <w:szCs w:val="18"/>
    </w:rPr>
  </w:style>
  <w:style w:type="paragraph" w:styleId="ndexdillustracions">
    <w:name w:val="table of figures"/>
    <w:basedOn w:val="Normal"/>
    <w:next w:val="Normal"/>
    <w:uiPriority w:val="99"/>
    <w:unhideWhenUsed/>
    <w:rsid w:val="003A43A2"/>
  </w:style>
  <w:style w:type="paragraph" w:styleId="IDC3">
    <w:name w:val="toc 3"/>
    <w:basedOn w:val="Normal"/>
    <w:next w:val="Normal"/>
    <w:autoRedefine/>
    <w:uiPriority w:val="39"/>
    <w:unhideWhenUsed/>
    <w:rsid w:val="00EB3894"/>
    <w:pPr>
      <w:ind w:left="480"/>
      <w:jc w:val="left"/>
    </w:pPr>
    <w:rPr>
      <w:rFonts w:cstheme="minorHAnsi"/>
      <w:szCs w:val="20"/>
    </w:rPr>
  </w:style>
  <w:style w:type="paragraph" w:styleId="NormalWeb">
    <w:name w:val="Normal (Web)"/>
    <w:basedOn w:val="Normal"/>
    <w:uiPriority w:val="99"/>
    <w:semiHidden/>
    <w:unhideWhenUsed/>
    <w:rsid w:val="00D839FC"/>
    <w:pPr>
      <w:spacing w:before="100" w:beforeAutospacing="1" w:after="100" w:afterAutospacing="1" w:line="240" w:lineRule="auto"/>
    </w:pPr>
    <w:rPr>
      <w:rFonts w:eastAsia="Times New Roman" w:cs="Times New Roman"/>
      <w:szCs w:val="24"/>
    </w:rPr>
  </w:style>
  <w:style w:type="character" w:customStyle="1" w:styleId="apple-converted-space">
    <w:name w:val="apple-converted-space"/>
    <w:basedOn w:val="Lletraperdefectedelpargraf"/>
    <w:rsid w:val="00D839FC"/>
  </w:style>
  <w:style w:type="paragraph" w:customStyle="1" w:styleId="pargraf">
    <w:name w:val="paràgraf"/>
    <w:basedOn w:val="Pargrafdellista"/>
    <w:uiPriority w:val="99"/>
    <w:rsid w:val="00642FC4"/>
    <w:pPr>
      <w:ind w:left="0"/>
    </w:pPr>
    <w:rPr>
      <w:rFonts w:eastAsia="Calibri" w:cs="Times New Roman"/>
      <w:szCs w:val="24"/>
      <w:lang w:eastAsia="en-US"/>
    </w:rPr>
  </w:style>
  <w:style w:type="paragraph" w:customStyle="1" w:styleId="captol">
    <w:name w:val="capítol"/>
    <w:basedOn w:val="Normal"/>
    <w:uiPriority w:val="99"/>
    <w:rsid w:val="00FB3BD8"/>
    <w:rPr>
      <w:rFonts w:eastAsia="Calibri" w:cs="Times New Roman"/>
      <w:b/>
      <w:sz w:val="32"/>
      <w:szCs w:val="32"/>
      <w:lang w:eastAsia="en-US"/>
    </w:rPr>
  </w:style>
  <w:style w:type="table" w:styleId="Taulasenzilla5">
    <w:name w:val="Plain Table 5"/>
    <w:basedOn w:val="Taulanormal"/>
    <w:uiPriority w:val="45"/>
    <w:rsid w:val="00DD667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ulasenzilla4">
    <w:name w:val="Plain Table 4"/>
    <w:basedOn w:val="Taulanormal"/>
    <w:uiPriority w:val="44"/>
    <w:rsid w:val="00DD667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mfasi">
    <w:name w:val="Emphasis"/>
    <w:aliases w:val="Glosario"/>
    <w:basedOn w:val="Lletraperdefectedelpargraf"/>
    <w:qFormat/>
    <w:rsid w:val="00EA7818"/>
    <w:rPr>
      <w:rFonts w:ascii="Arial" w:hAnsi="Arial"/>
      <w:b w:val="0"/>
      <w:sz w:val="24"/>
    </w:rPr>
  </w:style>
  <w:style w:type="table" w:styleId="Taulasenzilla1">
    <w:name w:val="Plain Table 1"/>
    <w:basedOn w:val="Taulanormal"/>
    <w:uiPriority w:val="41"/>
    <w:rsid w:val="00A4594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toldelIDC">
    <w:name w:val="TOC Heading"/>
    <w:basedOn w:val="Ttol1"/>
    <w:next w:val="Normal"/>
    <w:uiPriority w:val="39"/>
    <w:unhideWhenUsed/>
    <w:qFormat/>
    <w:rsid w:val="00545011"/>
    <w:pPr>
      <w:spacing w:line="259" w:lineRule="auto"/>
      <w:outlineLvl w:val="9"/>
    </w:pPr>
    <w:rPr>
      <w:rFonts w:asciiTheme="majorHAnsi" w:hAnsiTheme="majorHAnsi" w:cstheme="majorBidi"/>
      <w:b w:val="0"/>
      <w:bCs w:val="0"/>
      <w:color w:val="365F91" w:themeColor="accent1" w:themeShade="BF"/>
      <w:sz w:val="32"/>
      <w:lang w:eastAsia="ca-ES"/>
    </w:rPr>
  </w:style>
  <w:style w:type="paragraph" w:styleId="Ttol">
    <w:name w:val="Title"/>
    <w:basedOn w:val="Normal"/>
    <w:next w:val="Normal"/>
    <w:link w:val="TtolCar"/>
    <w:autoRedefine/>
    <w:uiPriority w:val="10"/>
    <w:qFormat/>
    <w:rsid w:val="001952A8"/>
    <w:rPr>
      <w:b/>
      <w:bCs/>
      <w:sz w:val="36"/>
      <w:szCs w:val="36"/>
      <w:lang w:val="ca-ES"/>
    </w:rPr>
  </w:style>
  <w:style w:type="character" w:customStyle="1" w:styleId="TtolCar">
    <w:name w:val="Títol Car"/>
    <w:basedOn w:val="Lletraperdefectedelpargraf"/>
    <w:link w:val="Ttol"/>
    <w:uiPriority w:val="10"/>
    <w:rsid w:val="001952A8"/>
    <w:rPr>
      <w:rFonts w:ascii="Arial" w:hAnsi="Arial"/>
      <w:b/>
      <w:bCs/>
      <w:sz w:val="36"/>
      <w:szCs w:val="36"/>
      <w:lang w:val="ca-ES"/>
    </w:rPr>
  </w:style>
  <w:style w:type="character" w:styleId="Textdelcontenidor">
    <w:name w:val="Placeholder Text"/>
    <w:basedOn w:val="Lletraperdefectedelpargraf"/>
    <w:uiPriority w:val="99"/>
    <w:semiHidden/>
    <w:rsid w:val="009E3292"/>
    <w:rPr>
      <w:color w:val="808080"/>
    </w:rPr>
  </w:style>
  <w:style w:type="paragraph" w:styleId="Bibliografia">
    <w:name w:val="Bibliography"/>
    <w:basedOn w:val="Normal"/>
    <w:next w:val="Normal"/>
    <w:uiPriority w:val="37"/>
    <w:unhideWhenUsed/>
    <w:rsid w:val="001D7255"/>
    <w:pPr>
      <w:spacing w:line="480" w:lineRule="auto"/>
      <w:ind w:left="720" w:hanging="720"/>
    </w:pPr>
  </w:style>
  <w:style w:type="character" w:styleId="Refernciaintensa">
    <w:name w:val="Intense Reference"/>
    <w:basedOn w:val="Lletraperdefectedelpargraf"/>
    <w:uiPriority w:val="32"/>
    <w:qFormat/>
    <w:rsid w:val="00A130E4"/>
    <w:rPr>
      <w:rFonts w:ascii="Times New Roman" w:hAnsi="Times New Roman"/>
      <w:b w:val="0"/>
      <w:bCs/>
      <w:smallCaps/>
      <w:color w:val="000000" w:themeColor="text1"/>
      <w:spacing w:val="5"/>
      <w:sz w:val="24"/>
    </w:rPr>
  </w:style>
  <w:style w:type="paragraph" w:styleId="Senseespaiat">
    <w:name w:val="No Spacing"/>
    <w:link w:val="SenseespaiatCar"/>
    <w:uiPriority w:val="1"/>
    <w:qFormat/>
    <w:rsid w:val="006911DD"/>
    <w:pPr>
      <w:spacing w:after="0" w:line="240" w:lineRule="auto"/>
      <w:jc w:val="center"/>
    </w:pPr>
    <w:rPr>
      <w:rFonts w:ascii="Arial" w:eastAsiaTheme="minorHAnsi" w:hAnsi="Arial" w:cs="Times New Roman"/>
      <w:b/>
      <w:bCs/>
      <w:sz w:val="24"/>
      <w:szCs w:val="24"/>
      <w:lang w:val="ca-ES" w:eastAsia="ca-ES"/>
    </w:rPr>
  </w:style>
  <w:style w:type="character" w:customStyle="1" w:styleId="SenseespaiatCar">
    <w:name w:val="Sense espaiat Car"/>
    <w:basedOn w:val="Lletraperdefectedelpargraf"/>
    <w:link w:val="Senseespaiat"/>
    <w:uiPriority w:val="1"/>
    <w:rsid w:val="006911DD"/>
    <w:rPr>
      <w:rFonts w:ascii="Arial" w:eastAsiaTheme="minorHAnsi" w:hAnsi="Arial" w:cs="Times New Roman"/>
      <w:b/>
      <w:bCs/>
      <w:sz w:val="24"/>
      <w:szCs w:val="24"/>
      <w:lang w:val="ca-ES" w:eastAsia="ca-ES"/>
    </w:rPr>
  </w:style>
  <w:style w:type="paragraph" w:styleId="IDC4">
    <w:name w:val="toc 4"/>
    <w:basedOn w:val="Normal"/>
    <w:next w:val="Normal"/>
    <w:autoRedefine/>
    <w:uiPriority w:val="39"/>
    <w:unhideWhenUsed/>
    <w:rsid w:val="006A1A5B"/>
    <w:pPr>
      <w:ind w:left="720"/>
      <w:jc w:val="left"/>
    </w:pPr>
    <w:rPr>
      <w:rFonts w:cstheme="minorHAnsi"/>
      <w:szCs w:val="20"/>
    </w:rPr>
  </w:style>
  <w:style w:type="paragraph" w:styleId="IDC5">
    <w:name w:val="toc 5"/>
    <w:basedOn w:val="Normal"/>
    <w:next w:val="Normal"/>
    <w:autoRedefine/>
    <w:uiPriority w:val="39"/>
    <w:unhideWhenUsed/>
    <w:rsid w:val="00EB3894"/>
    <w:pPr>
      <w:ind w:left="960"/>
      <w:jc w:val="left"/>
    </w:pPr>
    <w:rPr>
      <w:rFonts w:asciiTheme="minorHAnsi" w:hAnsiTheme="minorHAnsi" w:cstheme="minorHAnsi"/>
      <w:sz w:val="20"/>
      <w:szCs w:val="20"/>
    </w:rPr>
  </w:style>
  <w:style w:type="paragraph" w:styleId="IDC6">
    <w:name w:val="toc 6"/>
    <w:basedOn w:val="Normal"/>
    <w:next w:val="Normal"/>
    <w:autoRedefine/>
    <w:uiPriority w:val="39"/>
    <w:unhideWhenUsed/>
    <w:rsid w:val="00EB3894"/>
    <w:pPr>
      <w:ind w:left="1200"/>
      <w:jc w:val="left"/>
    </w:pPr>
    <w:rPr>
      <w:rFonts w:asciiTheme="minorHAnsi" w:hAnsiTheme="minorHAnsi" w:cstheme="minorHAnsi"/>
      <w:sz w:val="20"/>
      <w:szCs w:val="20"/>
    </w:rPr>
  </w:style>
  <w:style w:type="paragraph" w:styleId="IDC7">
    <w:name w:val="toc 7"/>
    <w:basedOn w:val="Normal"/>
    <w:next w:val="Normal"/>
    <w:autoRedefine/>
    <w:uiPriority w:val="39"/>
    <w:unhideWhenUsed/>
    <w:rsid w:val="00EB3894"/>
    <w:pPr>
      <w:ind w:left="1440"/>
      <w:jc w:val="left"/>
    </w:pPr>
    <w:rPr>
      <w:rFonts w:asciiTheme="minorHAnsi" w:hAnsiTheme="minorHAnsi" w:cstheme="minorHAnsi"/>
      <w:sz w:val="20"/>
      <w:szCs w:val="20"/>
    </w:rPr>
  </w:style>
  <w:style w:type="paragraph" w:styleId="IDC8">
    <w:name w:val="toc 8"/>
    <w:basedOn w:val="Normal"/>
    <w:next w:val="Normal"/>
    <w:autoRedefine/>
    <w:uiPriority w:val="39"/>
    <w:unhideWhenUsed/>
    <w:rsid w:val="00EB3894"/>
    <w:pPr>
      <w:ind w:left="1680"/>
      <w:jc w:val="left"/>
    </w:pPr>
    <w:rPr>
      <w:rFonts w:asciiTheme="minorHAnsi" w:hAnsiTheme="minorHAnsi" w:cstheme="minorHAnsi"/>
      <w:sz w:val="20"/>
      <w:szCs w:val="20"/>
    </w:rPr>
  </w:style>
  <w:style w:type="paragraph" w:styleId="IDC9">
    <w:name w:val="toc 9"/>
    <w:basedOn w:val="Normal"/>
    <w:next w:val="Normal"/>
    <w:autoRedefine/>
    <w:uiPriority w:val="39"/>
    <w:unhideWhenUsed/>
    <w:rsid w:val="00EB3894"/>
    <w:pPr>
      <w:ind w:left="1920"/>
      <w:jc w:val="left"/>
    </w:pPr>
    <w:rPr>
      <w:rFonts w:asciiTheme="minorHAnsi" w:hAnsiTheme="minorHAnsi" w:cstheme="minorHAnsi"/>
      <w:sz w:val="20"/>
      <w:szCs w:val="20"/>
    </w:rPr>
  </w:style>
  <w:style w:type="character" w:styleId="Mencisenseresoldre">
    <w:name w:val="Unresolved Mention"/>
    <w:basedOn w:val="Lletraperdefectedelpargraf"/>
    <w:uiPriority w:val="99"/>
    <w:semiHidden/>
    <w:unhideWhenUsed/>
    <w:rsid w:val="003D7529"/>
    <w:rPr>
      <w:color w:val="605E5C"/>
      <w:shd w:val="clear" w:color="auto" w:fill="E1DFDD"/>
    </w:rPr>
  </w:style>
  <w:style w:type="character" w:styleId="Enllavisitat">
    <w:name w:val="FollowedHyperlink"/>
    <w:basedOn w:val="Lletraperdefectedelpargraf"/>
    <w:uiPriority w:val="99"/>
    <w:semiHidden/>
    <w:unhideWhenUsed/>
    <w:rsid w:val="003D7529"/>
    <w:rPr>
      <w:color w:val="800080" w:themeColor="followedHyperlink"/>
      <w:u w:val="single"/>
    </w:rPr>
  </w:style>
  <w:style w:type="paragraph" w:styleId="Textdenotaalfinal">
    <w:name w:val="endnote text"/>
    <w:basedOn w:val="Normal"/>
    <w:link w:val="TextdenotaalfinalCar"/>
    <w:uiPriority w:val="99"/>
    <w:semiHidden/>
    <w:unhideWhenUsed/>
    <w:rsid w:val="00765819"/>
    <w:pPr>
      <w:spacing w:before="0" w:line="240" w:lineRule="auto"/>
    </w:pPr>
    <w:rPr>
      <w:sz w:val="20"/>
      <w:szCs w:val="20"/>
    </w:rPr>
  </w:style>
  <w:style w:type="character" w:customStyle="1" w:styleId="TextdenotaalfinalCar">
    <w:name w:val="Text de nota al final Car"/>
    <w:basedOn w:val="Lletraperdefectedelpargraf"/>
    <w:link w:val="Textdenotaalfinal"/>
    <w:uiPriority w:val="99"/>
    <w:semiHidden/>
    <w:rsid w:val="00765819"/>
    <w:rPr>
      <w:rFonts w:ascii="Times New Roman" w:hAnsi="Times New Roman"/>
      <w:sz w:val="20"/>
      <w:szCs w:val="20"/>
    </w:rPr>
  </w:style>
  <w:style w:type="character" w:styleId="Refernciadenotaalfinal">
    <w:name w:val="endnote reference"/>
    <w:basedOn w:val="Lletraperdefectedelpargraf"/>
    <w:uiPriority w:val="99"/>
    <w:semiHidden/>
    <w:unhideWhenUsed/>
    <w:rsid w:val="00765819"/>
    <w:rPr>
      <w:vertAlign w:val="superscript"/>
    </w:rPr>
  </w:style>
  <w:style w:type="paragraph" w:customStyle="1" w:styleId="Cabecera">
    <w:name w:val="Cabecera"/>
    <w:basedOn w:val="Capalera"/>
    <w:link w:val="CabeceraCar"/>
    <w:qFormat/>
    <w:rsid w:val="00765819"/>
    <w:rPr>
      <w:i/>
      <w:iCs/>
      <w:sz w:val="20"/>
      <w:szCs w:val="18"/>
      <w:u w:val="single"/>
    </w:rPr>
  </w:style>
  <w:style w:type="character" w:customStyle="1" w:styleId="CabeceraCar">
    <w:name w:val="Cabecera Car"/>
    <w:basedOn w:val="CapaleraCar"/>
    <w:link w:val="Cabecera"/>
    <w:rsid w:val="00765819"/>
    <w:rPr>
      <w:rFonts w:ascii="Times New Roman" w:hAnsi="Times New Roman"/>
      <w:i/>
      <w:iCs/>
      <w:sz w:val="20"/>
      <w:szCs w:val="18"/>
      <w:u w:val="single"/>
      <w:lang w:val="ca-ES"/>
    </w:rPr>
  </w:style>
  <w:style w:type="paragraph" w:styleId="Textdenotaapeudepgina">
    <w:name w:val="footnote text"/>
    <w:basedOn w:val="Normal"/>
    <w:link w:val="TextdenotaapeudepginaCar"/>
    <w:uiPriority w:val="99"/>
    <w:semiHidden/>
    <w:unhideWhenUsed/>
    <w:rsid w:val="000C6D98"/>
    <w:pPr>
      <w:spacing w:before="0" w:line="240" w:lineRule="auto"/>
    </w:pPr>
    <w:rPr>
      <w:sz w:val="20"/>
      <w:szCs w:val="20"/>
    </w:rPr>
  </w:style>
  <w:style w:type="character" w:customStyle="1" w:styleId="TextdenotaapeudepginaCar">
    <w:name w:val="Text de nota a peu de pàgina Car"/>
    <w:basedOn w:val="Lletraperdefectedelpargraf"/>
    <w:link w:val="Textdenotaapeudepgina"/>
    <w:uiPriority w:val="99"/>
    <w:semiHidden/>
    <w:rsid w:val="000C6D98"/>
    <w:rPr>
      <w:rFonts w:ascii="Times New Roman" w:hAnsi="Times New Roman"/>
      <w:sz w:val="20"/>
      <w:szCs w:val="20"/>
    </w:rPr>
  </w:style>
  <w:style w:type="character" w:styleId="Refernciadenotaapeudepgina">
    <w:name w:val="footnote reference"/>
    <w:basedOn w:val="Lletraperdefectedelpargraf"/>
    <w:uiPriority w:val="99"/>
    <w:semiHidden/>
    <w:unhideWhenUsed/>
    <w:rsid w:val="000C6D98"/>
    <w:rPr>
      <w:vertAlign w:val="superscript"/>
    </w:rPr>
  </w:style>
  <w:style w:type="table" w:customStyle="1" w:styleId="Taulaambquadrcula1">
    <w:name w:val="Taula amb quadrícula1"/>
    <w:basedOn w:val="Taulanormal"/>
    <w:next w:val="Taulaambquadrcula"/>
    <w:uiPriority w:val="59"/>
    <w:rsid w:val="001D0A0F"/>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tol">
    <w:name w:val="Subtitle"/>
    <w:aliases w:val="Portada"/>
    <w:basedOn w:val="Normal"/>
    <w:next w:val="Normal"/>
    <w:link w:val="SubttolCar"/>
    <w:uiPriority w:val="11"/>
    <w:qFormat/>
    <w:rsid w:val="00B5222B"/>
    <w:pPr>
      <w:numPr>
        <w:ilvl w:val="1"/>
      </w:numPr>
      <w:spacing w:before="0" w:line="240" w:lineRule="auto"/>
      <w:jc w:val="center"/>
    </w:pPr>
    <w:rPr>
      <w:rFonts w:cs="Arial"/>
      <w:b/>
      <w:bCs/>
      <w:spacing w:val="15"/>
      <w:sz w:val="28"/>
      <w:szCs w:val="28"/>
    </w:rPr>
  </w:style>
  <w:style w:type="character" w:customStyle="1" w:styleId="SubttolCar">
    <w:name w:val="Subtítol Car"/>
    <w:aliases w:val="Portada Car"/>
    <w:basedOn w:val="Lletraperdefectedelpargraf"/>
    <w:link w:val="Subttol"/>
    <w:uiPriority w:val="11"/>
    <w:rsid w:val="00B5222B"/>
    <w:rPr>
      <w:rFonts w:ascii="Arial" w:hAnsi="Arial" w:cs="Arial"/>
      <w:b/>
      <w:bCs/>
      <w:spacing w:val="15"/>
      <w:sz w:val="28"/>
      <w:szCs w:val="28"/>
    </w:rPr>
  </w:style>
  <w:style w:type="character" w:styleId="Refernciadecomentari">
    <w:name w:val="annotation reference"/>
    <w:basedOn w:val="Lletraperdefectedelpargraf"/>
    <w:uiPriority w:val="99"/>
    <w:semiHidden/>
    <w:unhideWhenUsed/>
    <w:rsid w:val="00BA3537"/>
    <w:rPr>
      <w:sz w:val="16"/>
      <w:szCs w:val="16"/>
    </w:rPr>
  </w:style>
  <w:style w:type="paragraph" w:styleId="Textdecomentari">
    <w:name w:val="annotation text"/>
    <w:basedOn w:val="Normal"/>
    <w:link w:val="TextdecomentariCar"/>
    <w:uiPriority w:val="99"/>
    <w:semiHidden/>
    <w:unhideWhenUsed/>
    <w:rsid w:val="00BA3537"/>
    <w:pPr>
      <w:spacing w:line="240" w:lineRule="auto"/>
    </w:pPr>
    <w:rPr>
      <w:sz w:val="20"/>
      <w:szCs w:val="20"/>
    </w:rPr>
  </w:style>
  <w:style w:type="character" w:customStyle="1" w:styleId="TextdecomentariCar">
    <w:name w:val="Text de comentari Car"/>
    <w:basedOn w:val="Lletraperdefectedelpargraf"/>
    <w:link w:val="Textdecomentari"/>
    <w:uiPriority w:val="99"/>
    <w:semiHidden/>
    <w:rsid w:val="00BA3537"/>
    <w:rPr>
      <w:rFonts w:ascii="Arial" w:hAnsi="Arial"/>
      <w:sz w:val="20"/>
      <w:szCs w:val="20"/>
    </w:rPr>
  </w:style>
  <w:style w:type="paragraph" w:styleId="Temadelcomentari">
    <w:name w:val="annotation subject"/>
    <w:basedOn w:val="Textdecomentari"/>
    <w:next w:val="Textdecomentari"/>
    <w:link w:val="TemadelcomentariCar"/>
    <w:uiPriority w:val="99"/>
    <w:semiHidden/>
    <w:unhideWhenUsed/>
    <w:rsid w:val="00BA3537"/>
    <w:rPr>
      <w:b/>
      <w:bCs/>
    </w:rPr>
  </w:style>
  <w:style w:type="character" w:customStyle="1" w:styleId="TemadelcomentariCar">
    <w:name w:val="Tema del comentari Car"/>
    <w:basedOn w:val="TextdecomentariCar"/>
    <w:link w:val="Temadelcomentari"/>
    <w:uiPriority w:val="99"/>
    <w:semiHidden/>
    <w:rsid w:val="00BA3537"/>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603484">
      <w:bodyDiv w:val="1"/>
      <w:marLeft w:val="0"/>
      <w:marRight w:val="0"/>
      <w:marTop w:val="0"/>
      <w:marBottom w:val="0"/>
      <w:divBdr>
        <w:top w:val="none" w:sz="0" w:space="0" w:color="auto"/>
        <w:left w:val="none" w:sz="0" w:space="0" w:color="auto"/>
        <w:bottom w:val="none" w:sz="0" w:space="0" w:color="auto"/>
        <w:right w:val="none" w:sz="0" w:space="0" w:color="auto"/>
      </w:divBdr>
    </w:div>
    <w:div w:id="356086034">
      <w:bodyDiv w:val="1"/>
      <w:marLeft w:val="0"/>
      <w:marRight w:val="0"/>
      <w:marTop w:val="0"/>
      <w:marBottom w:val="0"/>
      <w:divBdr>
        <w:top w:val="none" w:sz="0" w:space="0" w:color="auto"/>
        <w:left w:val="none" w:sz="0" w:space="0" w:color="auto"/>
        <w:bottom w:val="none" w:sz="0" w:space="0" w:color="auto"/>
        <w:right w:val="none" w:sz="0" w:space="0" w:color="auto"/>
      </w:divBdr>
    </w:div>
    <w:div w:id="387415836">
      <w:bodyDiv w:val="1"/>
      <w:marLeft w:val="0"/>
      <w:marRight w:val="0"/>
      <w:marTop w:val="0"/>
      <w:marBottom w:val="0"/>
      <w:divBdr>
        <w:top w:val="none" w:sz="0" w:space="0" w:color="auto"/>
        <w:left w:val="none" w:sz="0" w:space="0" w:color="auto"/>
        <w:bottom w:val="none" w:sz="0" w:space="0" w:color="auto"/>
        <w:right w:val="none" w:sz="0" w:space="0" w:color="auto"/>
      </w:divBdr>
    </w:div>
    <w:div w:id="560216747">
      <w:bodyDiv w:val="1"/>
      <w:marLeft w:val="0"/>
      <w:marRight w:val="0"/>
      <w:marTop w:val="0"/>
      <w:marBottom w:val="0"/>
      <w:divBdr>
        <w:top w:val="none" w:sz="0" w:space="0" w:color="auto"/>
        <w:left w:val="none" w:sz="0" w:space="0" w:color="auto"/>
        <w:bottom w:val="none" w:sz="0" w:space="0" w:color="auto"/>
        <w:right w:val="none" w:sz="0" w:space="0" w:color="auto"/>
      </w:divBdr>
    </w:div>
    <w:div w:id="589432033">
      <w:bodyDiv w:val="1"/>
      <w:marLeft w:val="0"/>
      <w:marRight w:val="0"/>
      <w:marTop w:val="0"/>
      <w:marBottom w:val="0"/>
      <w:divBdr>
        <w:top w:val="none" w:sz="0" w:space="0" w:color="auto"/>
        <w:left w:val="none" w:sz="0" w:space="0" w:color="auto"/>
        <w:bottom w:val="none" w:sz="0" w:space="0" w:color="auto"/>
        <w:right w:val="none" w:sz="0" w:space="0" w:color="auto"/>
      </w:divBdr>
    </w:div>
    <w:div w:id="758259254">
      <w:bodyDiv w:val="1"/>
      <w:marLeft w:val="0"/>
      <w:marRight w:val="0"/>
      <w:marTop w:val="0"/>
      <w:marBottom w:val="0"/>
      <w:divBdr>
        <w:top w:val="none" w:sz="0" w:space="0" w:color="auto"/>
        <w:left w:val="none" w:sz="0" w:space="0" w:color="auto"/>
        <w:bottom w:val="none" w:sz="0" w:space="0" w:color="auto"/>
        <w:right w:val="none" w:sz="0" w:space="0" w:color="auto"/>
      </w:divBdr>
    </w:div>
    <w:div w:id="868494374">
      <w:bodyDiv w:val="1"/>
      <w:marLeft w:val="0"/>
      <w:marRight w:val="0"/>
      <w:marTop w:val="0"/>
      <w:marBottom w:val="0"/>
      <w:divBdr>
        <w:top w:val="none" w:sz="0" w:space="0" w:color="auto"/>
        <w:left w:val="none" w:sz="0" w:space="0" w:color="auto"/>
        <w:bottom w:val="none" w:sz="0" w:space="0" w:color="auto"/>
        <w:right w:val="none" w:sz="0" w:space="0" w:color="auto"/>
      </w:divBdr>
    </w:div>
    <w:div w:id="911306349">
      <w:bodyDiv w:val="1"/>
      <w:marLeft w:val="0"/>
      <w:marRight w:val="0"/>
      <w:marTop w:val="0"/>
      <w:marBottom w:val="0"/>
      <w:divBdr>
        <w:top w:val="none" w:sz="0" w:space="0" w:color="auto"/>
        <w:left w:val="none" w:sz="0" w:space="0" w:color="auto"/>
        <w:bottom w:val="none" w:sz="0" w:space="0" w:color="auto"/>
        <w:right w:val="none" w:sz="0" w:space="0" w:color="auto"/>
      </w:divBdr>
    </w:div>
    <w:div w:id="1090541313">
      <w:bodyDiv w:val="1"/>
      <w:marLeft w:val="0"/>
      <w:marRight w:val="0"/>
      <w:marTop w:val="0"/>
      <w:marBottom w:val="0"/>
      <w:divBdr>
        <w:top w:val="none" w:sz="0" w:space="0" w:color="auto"/>
        <w:left w:val="none" w:sz="0" w:space="0" w:color="auto"/>
        <w:bottom w:val="none" w:sz="0" w:space="0" w:color="auto"/>
        <w:right w:val="none" w:sz="0" w:space="0" w:color="auto"/>
      </w:divBdr>
    </w:div>
    <w:div w:id="1137069371">
      <w:bodyDiv w:val="1"/>
      <w:marLeft w:val="0"/>
      <w:marRight w:val="0"/>
      <w:marTop w:val="0"/>
      <w:marBottom w:val="0"/>
      <w:divBdr>
        <w:top w:val="none" w:sz="0" w:space="0" w:color="auto"/>
        <w:left w:val="none" w:sz="0" w:space="0" w:color="auto"/>
        <w:bottom w:val="none" w:sz="0" w:space="0" w:color="auto"/>
        <w:right w:val="none" w:sz="0" w:space="0" w:color="auto"/>
      </w:divBdr>
    </w:div>
    <w:div w:id="1162085255">
      <w:bodyDiv w:val="1"/>
      <w:marLeft w:val="0"/>
      <w:marRight w:val="0"/>
      <w:marTop w:val="0"/>
      <w:marBottom w:val="0"/>
      <w:divBdr>
        <w:top w:val="none" w:sz="0" w:space="0" w:color="auto"/>
        <w:left w:val="none" w:sz="0" w:space="0" w:color="auto"/>
        <w:bottom w:val="none" w:sz="0" w:space="0" w:color="auto"/>
        <w:right w:val="none" w:sz="0" w:space="0" w:color="auto"/>
      </w:divBdr>
    </w:div>
    <w:div w:id="1187983355">
      <w:bodyDiv w:val="1"/>
      <w:marLeft w:val="0"/>
      <w:marRight w:val="0"/>
      <w:marTop w:val="0"/>
      <w:marBottom w:val="0"/>
      <w:divBdr>
        <w:top w:val="none" w:sz="0" w:space="0" w:color="auto"/>
        <w:left w:val="none" w:sz="0" w:space="0" w:color="auto"/>
        <w:bottom w:val="none" w:sz="0" w:space="0" w:color="auto"/>
        <w:right w:val="none" w:sz="0" w:space="0" w:color="auto"/>
      </w:divBdr>
    </w:div>
    <w:div w:id="1190022902">
      <w:bodyDiv w:val="1"/>
      <w:marLeft w:val="0"/>
      <w:marRight w:val="0"/>
      <w:marTop w:val="0"/>
      <w:marBottom w:val="0"/>
      <w:divBdr>
        <w:top w:val="none" w:sz="0" w:space="0" w:color="auto"/>
        <w:left w:val="none" w:sz="0" w:space="0" w:color="auto"/>
        <w:bottom w:val="none" w:sz="0" w:space="0" w:color="auto"/>
        <w:right w:val="none" w:sz="0" w:space="0" w:color="auto"/>
      </w:divBdr>
    </w:div>
    <w:div w:id="1238397658">
      <w:bodyDiv w:val="1"/>
      <w:marLeft w:val="0"/>
      <w:marRight w:val="0"/>
      <w:marTop w:val="0"/>
      <w:marBottom w:val="0"/>
      <w:divBdr>
        <w:top w:val="none" w:sz="0" w:space="0" w:color="auto"/>
        <w:left w:val="none" w:sz="0" w:space="0" w:color="auto"/>
        <w:bottom w:val="none" w:sz="0" w:space="0" w:color="auto"/>
        <w:right w:val="none" w:sz="0" w:space="0" w:color="auto"/>
      </w:divBdr>
    </w:div>
    <w:div w:id="1259825481">
      <w:bodyDiv w:val="1"/>
      <w:marLeft w:val="0"/>
      <w:marRight w:val="0"/>
      <w:marTop w:val="0"/>
      <w:marBottom w:val="0"/>
      <w:divBdr>
        <w:top w:val="none" w:sz="0" w:space="0" w:color="auto"/>
        <w:left w:val="none" w:sz="0" w:space="0" w:color="auto"/>
        <w:bottom w:val="none" w:sz="0" w:space="0" w:color="auto"/>
        <w:right w:val="none" w:sz="0" w:space="0" w:color="auto"/>
      </w:divBdr>
    </w:div>
    <w:div w:id="1329137587">
      <w:bodyDiv w:val="1"/>
      <w:marLeft w:val="0"/>
      <w:marRight w:val="0"/>
      <w:marTop w:val="0"/>
      <w:marBottom w:val="0"/>
      <w:divBdr>
        <w:top w:val="none" w:sz="0" w:space="0" w:color="auto"/>
        <w:left w:val="none" w:sz="0" w:space="0" w:color="auto"/>
        <w:bottom w:val="none" w:sz="0" w:space="0" w:color="auto"/>
        <w:right w:val="none" w:sz="0" w:space="0" w:color="auto"/>
      </w:divBdr>
    </w:div>
    <w:div w:id="1390156302">
      <w:bodyDiv w:val="1"/>
      <w:marLeft w:val="0"/>
      <w:marRight w:val="0"/>
      <w:marTop w:val="0"/>
      <w:marBottom w:val="0"/>
      <w:divBdr>
        <w:top w:val="none" w:sz="0" w:space="0" w:color="auto"/>
        <w:left w:val="none" w:sz="0" w:space="0" w:color="auto"/>
        <w:bottom w:val="none" w:sz="0" w:space="0" w:color="auto"/>
        <w:right w:val="none" w:sz="0" w:space="0" w:color="auto"/>
      </w:divBdr>
    </w:div>
    <w:div w:id="1405181150">
      <w:bodyDiv w:val="1"/>
      <w:marLeft w:val="0"/>
      <w:marRight w:val="0"/>
      <w:marTop w:val="0"/>
      <w:marBottom w:val="0"/>
      <w:divBdr>
        <w:top w:val="none" w:sz="0" w:space="0" w:color="auto"/>
        <w:left w:val="none" w:sz="0" w:space="0" w:color="auto"/>
        <w:bottom w:val="none" w:sz="0" w:space="0" w:color="auto"/>
        <w:right w:val="none" w:sz="0" w:space="0" w:color="auto"/>
      </w:divBdr>
    </w:div>
    <w:div w:id="1411929511">
      <w:bodyDiv w:val="1"/>
      <w:marLeft w:val="0"/>
      <w:marRight w:val="0"/>
      <w:marTop w:val="0"/>
      <w:marBottom w:val="0"/>
      <w:divBdr>
        <w:top w:val="none" w:sz="0" w:space="0" w:color="auto"/>
        <w:left w:val="none" w:sz="0" w:space="0" w:color="auto"/>
        <w:bottom w:val="none" w:sz="0" w:space="0" w:color="auto"/>
        <w:right w:val="none" w:sz="0" w:space="0" w:color="auto"/>
      </w:divBdr>
    </w:div>
    <w:div w:id="1548952615">
      <w:bodyDiv w:val="1"/>
      <w:marLeft w:val="0"/>
      <w:marRight w:val="0"/>
      <w:marTop w:val="0"/>
      <w:marBottom w:val="0"/>
      <w:divBdr>
        <w:top w:val="none" w:sz="0" w:space="0" w:color="auto"/>
        <w:left w:val="none" w:sz="0" w:space="0" w:color="auto"/>
        <w:bottom w:val="none" w:sz="0" w:space="0" w:color="auto"/>
        <w:right w:val="none" w:sz="0" w:space="0" w:color="auto"/>
      </w:divBdr>
    </w:div>
    <w:div w:id="1583174360">
      <w:bodyDiv w:val="1"/>
      <w:marLeft w:val="0"/>
      <w:marRight w:val="0"/>
      <w:marTop w:val="0"/>
      <w:marBottom w:val="0"/>
      <w:divBdr>
        <w:top w:val="none" w:sz="0" w:space="0" w:color="auto"/>
        <w:left w:val="none" w:sz="0" w:space="0" w:color="auto"/>
        <w:bottom w:val="none" w:sz="0" w:space="0" w:color="auto"/>
        <w:right w:val="none" w:sz="0" w:space="0" w:color="auto"/>
      </w:divBdr>
    </w:div>
    <w:div w:id="1596130997">
      <w:bodyDiv w:val="1"/>
      <w:marLeft w:val="0"/>
      <w:marRight w:val="0"/>
      <w:marTop w:val="0"/>
      <w:marBottom w:val="0"/>
      <w:divBdr>
        <w:top w:val="none" w:sz="0" w:space="0" w:color="auto"/>
        <w:left w:val="none" w:sz="0" w:space="0" w:color="auto"/>
        <w:bottom w:val="none" w:sz="0" w:space="0" w:color="auto"/>
        <w:right w:val="none" w:sz="0" w:space="0" w:color="auto"/>
      </w:divBdr>
    </w:div>
    <w:div w:id="1611619181">
      <w:bodyDiv w:val="1"/>
      <w:marLeft w:val="0"/>
      <w:marRight w:val="0"/>
      <w:marTop w:val="0"/>
      <w:marBottom w:val="0"/>
      <w:divBdr>
        <w:top w:val="none" w:sz="0" w:space="0" w:color="auto"/>
        <w:left w:val="none" w:sz="0" w:space="0" w:color="auto"/>
        <w:bottom w:val="none" w:sz="0" w:space="0" w:color="auto"/>
        <w:right w:val="none" w:sz="0" w:space="0" w:color="auto"/>
      </w:divBdr>
    </w:div>
    <w:div w:id="1696689189">
      <w:bodyDiv w:val="1"/>
      <w:marLeft w:val="0"/>
      <w:marRight w:val="0"/>
      <w:marTop w:val="0"/>
      <w:marBottom w:val="0"/>
      <w:divBdr>
        <w:top w:val="none" w:sz="0" w:space="0" w:color="auto"/>
        <w:left w:val="none" w:sz="0" w:space="0" w:color="auto"/>
        <w:bottom w:val="none" w:sz="0" w:space="0" w:color="auto"/>
        <w:right w:val="none" w:sz="0" w:space="0" w:color="auto"/>
      </w:divBdr>
    </w:div>
    <w:div w:id="1707366273">
      <w:bodyDiv w:val="1"/>
      <w:marLeft w:val="0"/>
      <w:marRight w:val="0"/>
      <w:marTop w:val="0"/>
      <w:marBottom w:val="0"/>
      <w:divBdr>
        <w:top w:val="none" w:sz="0" w:space="0" w:color="auto"/>
        <w:left w:val="none" w:sz="0" w:space="0" w:color="auto"/>
        <w:bottom w:val="none" w:sz="0" w:space="0" w:color="auto"/>
        <w:right w:val="none" w:sz="0" w:space="0" w:color="auto"/>
      </w:divBdr>
    </w:div>
    <w:div w:id="1726635401">
      <w:bodyDiv w:val="1"/>
      <w:marLeft w:val="0"/>
      <w:marRight w:val="0"/>
      <w:marTop w:val="0"/>
      <w:marBottom w:val="0"/>
      <w:divBdr>
        <w:top w:val="none" w:sz="0" w:space="0" w:color="auto"/>
        <w:left w:val="none" w:sz="0" w:space="0" w:color="auto"/>
        <w:bottom w:val="none" w:sz="0" w:space="0" w:color="auto"/>
        <w:right w:val="none" w:sz="0" w:space="0" w:color="auto"/>
      </w:divBdr>
    </w:div>
    <w:div w:id="1737583152">
      <w:bodyDiv w:val="1"/>
      <w:marLeft w:val="0"/>
      <w:marRight w:val="0"/>
      <w:marTop w:val="0"/>
      <w:marBottom w:val="0"/>
      <w:divBdr>
        <w:top w:val="none" w:sz="0" w:space="0" w:color="auto"/>
        <w:left w:val="none" w:sz="0" w:space="0" w:color="auto"/>
        <w:bottom w:val="none" w:sz="0" w:space="0" w:color="auto"/>
        <w:right w:val="none" w:sz="0" w:space="0" w:color="auto"/>
      </w:divBdr>
    </w:div>
    <w:div w:id="1793354344">
      <w:bodyDiv w:val="1"/>
      <w:marLeft w:val="0"/>
      <w:marRight w:val="0"/>
      <w:marTop w:val="0"/>
      <w:marBottom w:val="0"/>
      <w:divBdr>
        <w:top w:val="none" w:sz="0" w:space="0" w:color="auto"/>
        <w:left w:val="none" w:sz="0" w:space="0" w:color="auto"/>
        <w:bottom w:val="none" w:sz="0" w:space="0" w:color="auto"/>
        <w:right w:val="none" w:sz="0" w:space="0" w:color="auto"/>
      </w:divBdr>
    </w:div>
    <w:div w:id="1799107339">
      <w:bodyDiv w:val="1"/>
      <w:marLeft w:val="0"/>
      <w:marRight w:val="0"/>
      <w:marTop w:val="0"/>
      <w:marBottom w:val="0"/>
      <w:divBdr>
        <w:top w:val="none" w:sz="0" w:space="0" w:color="auto"/>
        <w:left w:val="none" w:sz="0" w:space="0" w:color="auto"/>
        <w:bottom w:val="none" w:sz="0" w:space="0" w:color="auto"/>
        <w:right w:val="none" w:sz="0" w:space="0" w:color="auto"/>
      </w:divBdr>
    </w:div>
    <w:div w:id="1871646897">
      <w:bodyDiv w:val="1"/>
      <w:marLeft w:val="0"/>
      <w:marRight w:val="0"/>
      <w:marTop w:val="0"/>
      <w:marBottom w:val="0"/>
      <w:divBdr>
        <w:top w:val="none" w:sz="0" w:space="0" w:color="auto"/>
        <w:left w:val="none" w:sz="0" w:space="0" w:color="auto"/>
        <w:bottom w:val="none" w:sz="0" w:space="0" w:color="auto"/>
        <w:right w:val="none" w:sz="0" w:space="0" w:color="auto"/>
      </w:divBdr>
    </w:div>
    <w:div w:id="1899243559">
      <w:bodyDiv w:val="1"/>
      <w:marLeft w:val="0"/>
      <w:marRight w:val="0"/>
      <w:marTop w:val="0"/>
      <w:marBottom w:val="0"/>
      <w:divBdr>
        <w:top w:val="none" w:sz="0" w:space="0" w:color="auto"/>
        <w:left w:val="none" w:sz="0" w:space="0" w:color="auto"/>
        <w:bottom w:val="none" w:sz="0" w:space="0" w:color="auto"/>
        <w:right w:val="none" w:sz="0" w:space="0" w:color="auto"/>
      </w:divBdr>
    </w:div>
    <w:div w:id="1921403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G:\Desarrollo%20de%20un%20Prototipo%20de%20Videojuego%20en%20Red\Documentaci&#243;n\Entregables\MemoriaIntermedia_ErikEspunesJubero.docx" TargetMode="External"/><Relationship Id="rId18" Type="http://schemas.openxmlformats.org/officeDocument/2006/relationships/image" Target="media/image5.png"/><Relationship Id="rId26" Type="http://schemas.openxmlformats.org/officeDocument/2006/relationships/header" Target="header6.xml"/><Relationship Id="rId39" Type="http://schemas.openxmlformats.org/officeDocument/2006/relationships/image" Target="media/image23.png"/><Relationship Id="rId21" Type="http://schemas.openxmlformats.org/officeDocument/2006/relationships/image" Target="media/image8.png"/><Relationship Id="rId34" Type="http://schemas.openxmlformats.org/officeDocument/2006/relationships/image" Target="media/image20.png"/><Relationship Id="rId42" Type="http://schemas.openxmlformats.org/officeDocument/2006/relationships/image" Target="media/image26.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jpeg"/><Relationship Id="rId29"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1.jpeg"/><Relationship Id="rId32" Type="http://schemas.openxmlformats.org/officeDocument/2006/relationships/image" Target="media/image18.png"/><Relationship Id="rId37" Type="http://schemas.openxmlformats.org/officeDocument/2006/relationships/header" Target="header7.xml"/><Relationship Id="rId40" Type="http://schemas.openxmlformats.org/officeDocument/2006/relationships/image" Target="media/image24.png"/><Relationship Id="rId45" Type="http://schemas.openxmlformats.org/officeDocument/2006/relationships/header" Target="header10.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10.jpg"/><Relationship Id="rId28" Type="http://schemas.openxmlformats.org/officeDocument/2006/relationships/image" Target="media/image14.jpeg"/><Relationship Id="rId36" Type="http://schemas.openxmlformats.org/officeDocument/2006/relationships/image" Target="media/image22.png"/><Relationship Id="rId10" Type="http://schemas.openxmlformats.org/officeDocument/2006/relationships/header" Target="header1.xml"/><Relationship Id="rId19" Type="http://schemas.openxmlformats.org/officeDocument/2006/relationships/image" Target="media/image6.jpeg"/><Relationship Id="rId31" Type="http://schemas.openxmlformats.org/officeDocument/2006/relationships/image" Target="media/image17.png"/><Relationship Id="rId44" Type="http://schemas.openxmlformats.org/officeDocument/2006/relationships/image" Target="media/image27.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4.xml"/><Relationship Id="rId22" Type="http://schemas.openxmlformats.org/officeDocument/2006/relationships/image" Target="media/image9.jpe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header" Target="header9.xml"/><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image" Target="media/image12.jpeg"/><Relationship Id="rId33" Type="http://schemas.openxmlformats.org/officeDocument/2006/relationships/image" Target="media/image19.png"/><Relationship Id="rId38" Type="http://schemas.openxmlformats.org/officeDocument/2006/relationships/header" Target="header8.xml"/><Relationship Id="rId46" Type="http://schemas.openxmlformats.org/officeDocument/2006/relationships/header" Target="header11.xml"/><Relationship Id="rId20" Type="http://schemas.openxmlformats.org/officeDocument/2006/relationships/image" Target="media/image7.jpg"/><Relationship Id="rId41" Type="http://schemas.openxmlformats.org/officeDocument/2006/relationships/image" Target="media/image2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 dockstate="right" visibility="0" width="350" row="5">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69C0D942-272D-48E1-8A07-490A17AD50D8}">
  <we:reference id="wa104381727" version="1.0.0.7" store="en-001" storeType="OMEX"/>
  <we:alternateReferences>
    <we:reference id="WA104381727" version="1.0.0.7"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392048FB-C20C-429C-BC16-EB18BC6F53BC}">
  <we:reference id="wa104380646" version="1.0.0.0" store="es-ES" storeType="OMEX"/>
  <we:alternateReferences>
    <we:reference id="WA104380646"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F447FC-0F63-404D-B347-F2F272A0D9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1</Pages>
  <Words>13009</Words>
  <Characters>74152</Characters>
  <Application>Microsoft Office Word</Application>
  <DocSecurity>0</DocSecurity>
  <Lines>617</Lines>
  <Paragraphs>173</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Desarrollo de un Prototipo de Videojuego en RedANTEPROYECTO</vt:lpstr>
      <vt:lpstr/>
    </vt:vector>
  </TitlesOfParts>
  <Company/>
  <LinksUpToDate>false</LinksUpToDate>
  <CharactersWithSpaces>86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arrollo de un Prototipo de Videojuego en RedANTEPROYECTO</dc:title>
  <dc:creator/>
  <cp:lastModifiedBy/>
  <cp:revision>1</cp:revision>
  <dcterms:created xsi:type="dcterms:W3CDTF">2021-02-16T18:16:00Z</dcterms:created>
  <dcterms:modified xsi:type="dcterms:W3CDTF">2021-04-16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DBdTzH1z"/&gt;&lt;style id="http://www.zotero.org/styles/apa-no-ampersand" locale="es-E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